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418D9" w:rsidRPr="005340EE" w:rsidRDefault="00C109B3" w:rsidP="00425C2A">
      <w:pPr>
        <w:ind w:firstLine="0"/>
        <w:jc w:val="center"/>
        <w:rPr>
          <w:sz w:val="48"/>
          <w:szCs w:val="48"/>
        </w:rPr>
      </w:pPr>
      <w:r w:rsidRPr="005340EE">
        <w:rPr>
          <w:sz w:val="48"/>
          <w:szCs w:val="48"/>
        </w:rPr>
        <w:t>CZECH UNIVERSITY OF LIFE SCIENCES PRAGUE</w:t>
      </w:r>
    </w:p>
    <w:p w:rsidR="00C109B3" w:rsidRPr="005340EE" w:rsidRDefault="00C109B3" w:rsidP="00425C2A">
      <w:pPr>
        <w:ind w:firstLine="0"/>
        <w:jc w:val="center"/>
        <w:rPr>
          <w:sz w:val="36"/>
          <w:szCs w:val="36"/>
        </w:rPr>
      </w:pPr>
      <w:r w:rsidRPr="005340EE">
        <w:rPr>
          <w:sz w:val="36"/>
          <w:szCs w:val="36"/>
        </w:rPr>
        <w:t>FACULTY OF ENVIRONMENTAL SCIENCES</w:t>
      </w:r>
    </w:p>
    <w:p w:rsidR="00C109B3" w:rsidRPr="005340EE" w:rsidRDefault="00C109B3" w:rsidP="00425C2A">
      <w:pPr>
        <w:ind w:firstLine="0"/>
        <w:jc w:val="center"/>
        <w:rPr>
          <w:sz w:val="32"/>
          <w:szCs w:val="32"/>
        </w:rPr>
      </w:pPr>
      <w:r w:rsidRPr="005340EE">
        <w:rPr>
          <w:sz w:val="32"/>
          <w:szCs w:val="32"/>
        </w:rPr>
        <w:t>DEPARTMENT OF ECOLOGY</w:t>
      </w:r>
    </w:p>
    <w:p w:rsidR="00C109B3" w:rsidRPr="005340EE" w:rsidRDefault="00C109B3" w:rsidP="00425C2A">
      <w:pPr>
        <w:ind w:firstLine="0"/>
        <w:jc w:val="center"/>
      </w:pPr>
    </w:p>
    <w:p w:rsidR="00280A41" w:rsidRPr="005340EE" w:rsidRDefault="00115F61" w:rsidP="00425C2A">
      <w:pPr>
        <w:ind w:firstLine="0"/>
        <w:jc w:val="center"/>
      </w:pPr>
      <w:r w:rsidRPr="005340EE">
        <w:rPr>
          <w:noProof/>
        </w:rPr>
        <w:drawing>
          <wp:inline distT="0" distB="0" distL="0" distR="0">
            <wp:extent cx="5495925" cy="1657350"/>
            <wp:effectExtent l="0" t="0" r="0" b="0"/>
            <wp:docPr id="1" name="obrázek 1" descr="FZP_EN_CZU_cerna_1000x300x300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ZP_EN_CZU_cerna_1000x300x300dpi"/>
                    <pic:cNvPicPr>
                      <a:picLocks noChangeAspect="1" noChangeArrowheads="1"/>
                    </pic:cNvPicPr>
                  </pic:nvPicPr>
                  <pic:blipFill>
                    <a:blip r:embed="rId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495925" cy="1657350"/>
                    </a:xfrm>
                    <a:prstGeom prst="rect">
                      <a:avLst/>
                    </a:prstGeom>
                    <a:noFill/>
                    <a:ln>
                      <a:noFill/>
                    </a:ln>
                  </pic:spPr>
                </pic:pic>
              </a:graphicData>
            </a:graphic>
          </wp:inline>
        </w:drawing>
      </w:r>
    </w:p>
    <w:p w:rsidR="00280A41" w:rsidRPr="005340EE" w:rsidRDefault="00280A41" w:rsidP="00425C2A">
      <w:pPr>
        <w:ind w:firstLine="0"/>
        <w:jc w:val="center"/>
      </w:pPr>
    </w:p>
    <w:p w:rsidR="00C109B3" w:rsidRPr="005340EE" w:rsidRDefault="00C109B3" w:rsidP="00425C2A">
      <w:pPr>
        <w:ind w:firstLine="0"/>
        <w:jc w:val="center"/>
        <w:rPr>
          <w:b/>
          <w:sz w:val="32"/>
          <w:szCs w:val="32"/>
        </w:rPr>
      </w:pPr>
      <w:r w:rsidRPr="005340EE">
        <w:rPr>
          <w:b/>
          <w:sz w:val="32"/>
          <w:szCs w:val="32"/>
        </w:rPr>
        <w:t>Ecological and evolution strategies of necrophagous beetles (Coleoptera)</w:t>
      </w:r>
    </w:p>
    <w:p w:rsidR="00C109B3" w:rsidRPr="005340EE" w:rsidRDefault="00473CCE" w:rsidP="00425C2A">
      <w:pPr>
        <w:ind w:firstLine="0"/>
        <w:jc w:val="center"/>
        <w:rPr>
          <w:sz w:val="26"/>
          <w:szCs w:val="26"/>
        </w:rPr>
      </w:pPr>
      <w:r w:rsidRPr="005340EE">
        <w:rPr>
          <w:sz w:val="26"/>
          <w:szCs w:val="26"/>
        </w:rPr>
        <w:t>Doctoral</w:t>
      </w:r>
      <w:r w:rsidR="00C109B3" w:rsidRPr="005340EE">
        <w:rPr>
          <w:sz w:val="26"/>
          <w:szCs w:val="26"/>
        </w:rPr>
        <w:t xml:space="preserve"> thesis</w:t>
      </w:r>
    </w:p>
    <w:p w:rsidR="00280A41" w:rsidRPr="005340EE" w:rsidRDefault="00280A41" w:rsidP="00425C2A">
      <w:pPr>
        <w:ind w:firstLine="0"/>
        <w:jc w:val="center"/>
        <w:rPr>
          <w:sz w:val="26"/>
          <w:szCs w:val="26"/>
        </w:rPr>
      </w:pPr>
    </w:p>
    <w:p w:rsidR="006A6FD1" w:rsidRPr="005340EE" w:rsidRDefault="006A6FD1" w:rsidP="00425C2A">
      <w:pPr>
        <w:ind w:firstLine="0"/>
        <w:jc w:val="center"/>
        <w:rPr>
          <w:sz w:val="28"/>
          <w:szCs w:val="28"/>
        </w:rPr>
      </w:pPr>
      <w:r w:rsidRPr="005340EE">
        <w:rPr>
          <w:sz w:val="28"/>
          <w:szCs w:val="28"/>
        </w:rPr>
        <w:t>Ing. Pavel Jakubec</w:t>
      </w:r>
    </w:p>
    <w:p w:rsidR="00280A41" w:rsidRPr="005340EE" w:rsidRDefault="00280A41" w:rsidP="00425C2A">
      <w:pPr>
        <w:ind w:firstLine="0"/>
        <w:jc w:val="center"/>
        <w:rPr>
          <w:sz w:val="26"/>
          <w:szCs w:val="26"/>
        </w:rPr>
      </w:pPr>
    </w:p>
    <w:p w:rsidR="00C109B3" w:rsidRPr="005340EE" w:rsidRDefault="00C109B3" w:rsidP="00425C2A">
      <w:pPr>
        <w:ind w:firstLine="0"/>
        <w:jc w:val="center"/>
        <w:rPr>
          <w:sz w:val="26"/>
          <w:szCs w:val="26"/>
        </w:rPr>
      </w:pPr>
      <w:r w:rsidRPr="005340EE">
        <w:rPr>
          <w:sz w:val="26"/>
          <w:szCs w:val="26"/>
        </w:rPr>
        <w:t>Supervisor: doc. Mgr. Jan Růžička, Ph.D.</w:t>
      </w:r>
    </w:p>
    <w:p w:rsidR="00C109B3" w:rsidRPr="005340EE" w:rsidRDefault="00C109B3" w:rsidP="00425C2A">
      <w:pPr>
        <w:ind w:firstLine="0"/>
        <w:jc w:val="center"/>
        <w:rPr>
          <w:sz w:val="26"/>
          <w:szCs w:val="26"/>
        </w:rPr>
      </w:pPr>
    </w:p>
    <w:p w:rsidR="00C109B3" w:rsidRPr="005340EE" w:rsidRDefault="00C109B3" w:rsidP="00425C2A">
      <w:pPr>
        <w:ind w:firstLine="0"/>
        <w:jc w:val="center"/>
        <w:rPr>
          <w:sz w:val="26"/>
          <w:szCs w:val="26"/>
        </w:rPr>
      </w:pPr>
      <w:r w:rsidRPr="005340EE">
        <w:rPr>
          <w:sz w:val="26"/>
          <w:szCs w:val="26"/>
        </w:rPr>
        <w:t>Prague 2015</w:t>
      </w:r>
    </w:p>
    <w:p w:rsidR="00201100" w:rsidRPr="005340EE" w:rsidRDefault="00201100" w:rsidP="00425C2A">
      <w:pPr>
        <w:ind w:firstLine="0"/>
        <w:sectPr w:rsidR="00201100" w:rsidRPr="005340EE" w:rsidSect="009418D9">
          <w:footerReference w:type="default" r:id="rId9"/>
          <w:pgSz w:w="12240" w:h="15840"/>
          <w:pgMar w:top="1417" w:right="1417" w:bottom="1417" w:left="1417" w:header="708" w:footer="708" w:gutter="0"/>
          <w:cols w:space="708"/>
          <w:docGrid w:linePitch="360"/>
        </w:sectPr>
      </w:pPr>
    </w:p>
    <w:p w:rsidR="004700DD" w:rsidRPr="005340EE" w:rsidRDefault="004700DD" w:rsidP="00425C2A">
      <w:pPr>
        <w:ind w:firstLine="0"/>
      </w:pPr>
    </w:p>
    <w:p w:rsidR="004700DD" w:rsidRPr="005340EE" w:rsidRDefault="004700DD" w:rsidP="00425C2A">
      <w:pPr>
        <w:ind w:firstLine="0"/>
      </w:pPr>
    </w:p>
    <w:p w:rsidR="002C77B7" w:rsidRPr="005340EE" w:rsidRDefault="002C77B7" w:rsidP="00425C2A">
      <w:pPr>
        <w:ind w:firstLine="0"/>
      </w:pPr>
    </w:p>
    <w:p w:rsidR="002C77B7" w:rsidRPr="005340EE" w:rsidRDefault="002C77B7" w:rsidP="00425C2A">
      <w:pPr>
        <w:ind w:firstLine="0"/>
      </w:pPr>
    </w:p>
    <w:p w:rsidR="002C77B7" w:rsidRPr="005340EE" w:rsidRDefault="002C77B7" w:rsidP="00425C2A">
      <w:pPr>
        <w:ind w:firstLine="0"/>
      </w:pPr>
    </w:p>
    <w:p w:rsidR="002C77B7" w:rsidRPr="005340EE" w:rsidRDefault="002C77B7" w:rsidP="00425C2A">
      <w:pPr>
        <w:ind w:firstLine="0"/>
      </w:pPr>
    </w:p>
    <w:p w:rsidR="002C77B7" w:rsidRPr="005340EE" w:rsidRDefault="002C77B7" w:rsidP="00425C2A">
      <w:pPr>
        <w:ind w:firstLine="0"/>
      </w:pPr>
    </w:p>
    <w:p w:rsidR="002C77B7" w:rsidRPr="005340EE" w:rsidRDefault="002C77B7" w:rsidP="00425C2A">
      <w:pPr>
        <w:ind w:firstLine="0"/>
      </w:pPr>
    </w:p>
    <w:p w:rsidR="002C77B7" w:rsidRPr="005340EE" w:rsidRDefault="002C77B7" w:rsidP="00425C2A">
      <w:pPr>
        <w:ind w:firstLine="0"/>
      </w:pPr>
    </w:p>
    <w:p w:rsidR="002C77B7" w:rsidRPr="005340EE" w:rsidRDefault="002C77B7" w:rsidP="00425C2A">
      <w:pPr>
        <w:ind w:firstLine="0"/>
      </w:pPr>
    </w:p>
    <w:p w:rsidR="002C77B7" w:rsidRPr="005340EE" w:rsidRDefault="002C77B7" w:rsidP="00425C2A">
      <w:pPr>
        <w:ind w:firstLine="0"/>
      </w:pPr>
    </w:p>
    <w:p w:rsidR="002C77B7" w:rsidRPr="005340EE" w:rsidRDefault="002C77B7" w:rsidP="00425C2A">
      <w:pPr>
        <w:ind w:firstLine="0"/>
      </w:pPr>
    </w:p>
    <w:p w:rsidR="004700DD" w:rsidRPr="005340EE" w:rsidRDefault="004700DD" w:rsidP="00425C2A">
      <w:pPr>
        <w:ind w:firstLine="0"/>
      </w:pPr>
    </w:p>
    <w:p w:rsidR="004700DD" w:rsidRPr="005340EE" w:rsidRDefault="004700DD" w:rsidP="00425C2A">
      <w:pPr>
        <w:ind w:firstLine="0"/>
      </w:pPr>
    </w:p>
    <w:p w:rsidR="004700DD" w:rsidRPr="005340EE" w:rsidRDefault="004700DD" w:rsidP="00425C2A">
      <w:pPr>
        <w:ind w:firstLine="0"/>
      </w:pPr>
    </w:p>
    <w:p w:rsidR="004700DD" w:rsidRPr="005340EE" w:rsidRDefault="004700DD" w:rsidP="00425C2A">
      <w:pPr>
        <w:ind w:firstLine="0"/>
      </w:pPr>
    </w:p>
    <w:p w:rsidR="004700DD" w:rsidRPr="005340EE" w:rsidRDefault="004700DD" w:rsidP="00425C2A">
      <w:pPr>
        <w:ind w:firstLine="0"/>
      </w:pPr>
    </w:p>
    <w:p w:rsidR="004700DD" w:rsidRPr="005340EE" w:rsidRDefault="004700DD" w:rsidP="00425C2A">
      <w:pPr>
        <w:pStyle w:val="Nadpis1"/>
        <w:ind w:firstLine="0"/>
      </w:pPr>
      <w:bookmarkStart w:id="0" w:name="_Toc428563966"/>
      <w:r w:rsidRPr="005340EE">
        <w:t>Declaration</w:t>
      </w:r>
      <w:bookmarkEnd w:id="0"/>
    </w:p>
    <w:p w:rsidR="004700DD" w:rsidRPr="005340EE" w:rsidRDefault="004700DD" w:rsidP="00425C2A">
      <w:pPr>
        <w:ind w:firstLine="0"/>
        <w:rPr>
          <w:szCs w:val="24"/>
        </w:rPr>
      </w:pPr>
      <w:r w:rsidRPr="005340EE">
        <w:rPr>
          <w:szCs w:val="24"/>
        </w:rPr>
        <w:t xml:space="preserve">I hereby </w:t>
      </w:r>
      <w:r w:rsidR="007E673E" w:rsidRPr="005340EE">
        <w:rPr>
          <w:szCs w:val="24"/>
        </w:rPr>
        <w:t>declare</w:t>
      </w:r>
      <w:r w:rsidRPr="005340EE">
        <w:rPr>
          <w:szCs w:val="24"/>
        </w:rPr>
        <w:t xml:space="preserve"> that this submitted thesis, "Ecological and evolution strategies of necrophagous beetles (Coleoptera)", is my own work, all co-authors of the manuscripts are properly listed, and only sources listed in the </w:t>
      </w:r>
      <w:r w:rsidR="003F5EA8">
        <w:rPr>
          <w:szCs w:val="24"/>
        </w:rPr>
        <w:t>R</w:t>
      </w:r>
      <w:r w:rsidRPr="005340EE">
        <w:rPr>
          <w:szCs w:val="24"/>
        </w:rPr>
        <w:t>eference</w:t>
      </w:r>
      <w:r w:rsidR="003F5EA8">
        <w:rPr>
          <w:szCs w:val="24"/>
        </w:rPr>
        <w:t>s</w:t>
      </w:r>
      <w:r w:rsidRPr="005340EE">
        <w:rPr>
          <w:szCs w:val="24"/>
        </w:rPr>
        <w:t xml:space="preserve"> were used.</w:t>
      </w:r>
    </w:p>
    <w:p w:rsidR="004700DD" w:rsidRPr="005340EE" w:rsidRDefault="004700DD" w:rsidP="00425C2A">
      <w:pPr>
        <w:ind w:firstLine="0"/>
        <w:jc w:val="right"/>
      </w:pPr>
      <w:r w:rsidRPr="005340EE">
        <w:t>Pavel Jakubec</w:t>
      </w:r>
    </w:p>
    <w:p w:rsidR="004700DD" w:rsidRPr="005340EE" w:rsidRDefault="004700DD" w:rsidP="00425C2A">
      <w:pPr>
        <w:pStyle w:val="Nadpis1"/>
        <w:ind w:firstLine="0"/>
      </w:pPr>
      <w:r w:rsidRPr="005340EE">
        <w:br w:type="page"/>
      </w:r>
      <w:bookmarkStart w:id="1" w:name="_Toc428563967"/>
      <w:r w:rsidRPr="005340EE">
        <w:lastRenderedPageBreak/>
        <w:t>Acknowledgement</w:t>
      </w:r>
      <w:bookmarkEnd w:id="1"/>
      <w:r w:rsidRPr="005340EE">
        <w:t xml:space="preserve"> </w:t>
      </w:r>
    </w:p>
    <w:p w:rsidR="00D551C5" w:rsidRPr="005340EE" w:rsidRDefault="0024322D" w:rsidP="00425C2A">
      <w:pPr>
        <w:ind w:firstLine="0"/>
        <w:rPr>
          <w:szCs w:val="24"/>
        </w:rPr>
      </w:pPr>
      <w:r w:rsidRPr="005340EE">
        <w:rPr>
          <w:szCs w:val="24"/>
        </w:rPr>
        <w:t xml:space="preserve">There </w:t>
      </w:r>
      <w:r w:rsidR="005340EE" w:rsidRPr="005340EE">
        <w:rPr>
          <w:szCs w:val="24"/>
        </w:rPr>
        <w:t>are a</w:t>
      </w:r>
      <w:r w:rsidRPr="005340EE">
        <w:rPr>
          <w:szCs w:val="24"/>
        </w:rPr>
        <w:t xml:space="preserve"> number of people who helped me during my </w:t>
      </w:r>
      <w:r w:rsidR="001A398E" w:rsidRPr="005340EE">
        <w:rPr>
          <w:szCs w:val="24"/>
        </w:rPr>
        <w:t>dissertation</w:t>
      </w:r>
      <w:r w:rsidRPr="005340EE">
        <w:rPr>
          <w:szCs w:val="24"/>
        </w:rPr>
        <w:t xml:space="preserve"> and I am really glad that I had a chance to work or just talk with them. I would like to thank </w:t>
      </w:r>
      <w:r w:rsidR="001A398E" w:rsidRPr="005340EE">
        <w:rPr>
          <w:szCs w:val="24"/>
        </w:rPr>
        <w:t>especially</w:t>
      </w:r>
      <w:r w:rsidR="005340EE" w:rsidRPr="005340EE">
        <w:rPr>
          <w:szCs w:val="24"/>
        </w:rPr>
        <w:t xml:space="preserve"> to Jan Růžička, who was the best supervisor throughout of my study and without his help I </w:t>
      </w:r>
      <w:r w:rsidR="00505745">
        <w:rPr>
          <w:szCs w:val="24"/>
        </w:rPr>
        <w:t>could</w:t>
      </w:r>
      <w:r w:rsidR="005340EE" w:rsidRPr="005340EE">
        <w:rPr>
          <w:szCs w:val="24"/>
        </w:rPr>
        <w:t xml:space="preserve"> not make it that far. </w:t>
      </w:r>
      <w:r w:rsidR="00505745">
        <w:rPr>
          <w:szCs w:val="24"/>
        </w:rPr>
        <w:t xml:space="preserve">A special thank belongs to my colleagues from the department of Ecology (CULS), namely </w:t>
      </w:r>
      <w:r w:rsidR="007C1ADF">
        <w:rPr>
          <w:szCs w:val="24"/>
        </w:rPr>
        <w:t xml:space="preserve">Lada Jakubíková, </w:t>
      </w:r>
      <w:r w:rsidR="00505745">
        <w:rPr>
          <w:szCs w:val="24"/>
        </w:rPr>
        <w:t xml:space="preserve">Filip Harabiš, Hana Šípková, Kateřina </w:t>
      </w:r>
      <w:r w:rsidR="00505745" w:rsidRPr="00505745">
        <w:rPr>
          <w:szCs w:val="24"/>
        </w:rPr>
        <w:t>Římalová</w:t>
      </w:r>
      <w:r w:rsidR="00505745">
        <w:rPr>
          <w:szCs w:val="24"/>
        </w:rPr>
        <w:t>, Michal Knapp</w:t>
      </w:r>
      <w:r w:rsidR="00B36174">
        <w:rPr>
          <w:szCs w:val="24"/>
        </w:rPr>
        <w:t xml:space="preserve">, Alois Honěk, Pavel Saska </w:t>
      </w:r>
      <w:r w:rsidR="00E613D9">
        <w:rPr>
          <w:szCs w:val="24"/>
        </w:rPr>
        <w:t>and</w:t>
      </w:r>
      <w:r w:rsidR="00505745">
        <w:rPr>
          <w:szCs w:val="24"/>
        </w:rPr>
        <w:t xml:space="preserve"> Jiří Vojar who helped me whenever I</w:t>
      </w:r>
      <w:r w:rsidR="00E613D9">
        <w:rPr>
          <w:szCs w:val="24"/>
        </w:rPr>
        <w:t xml:space="preserve"> needed</w:t>
      </w:r>
      <w:r w:rsidR="00505745">
        <w:rPr>
          <w:szCs w:val="24"/>
        </w:rPr>
        <w:t xml:space="preserve">. </w:t>
      </w:r>
      <w:r w:rsidR="00A43A66">
        <w:rPr>
          <w:szCs w:val="24"/>
        </w:rPr>
        <w:t xml:space="preserve">I am especially gratefully to my </w:t>
      </w:r>
      <w:r w:rsidR="008043A7">
        <w:rPr>
          <w:szCs w:val="24"/>
        </w:rPr>
        <w:t xml:space="preserve">family for their support during my studies and to my </w:t>
      </w:r>
      <w:r w:rsidR="0090508E">
        <w:rPr>
          <w:szCs w:val="24"/>
        </w:rPr>
        <w:t xml:space="preserve">beloved </w:t>
      </w:r>
      <w:r w:rsidR="00A43A66">
        <w:rPr>
          <w:szCs w:val="24"/>
        </w:rPr>
        <w:t>wife</w:t>
      </w:r>
      <w:r w:rsidR="008043A7">
        <w:rPr>
          <w:szCs w:val="24"/>
        </w:rPr>
        <w:t>,</w:t>
      </w:r>
      <w:r w:rsidR="00A43A66">
        <w:rPr>
          <w:szCs w:val="24"/>
        </w:rPr>
        <w:t xml:space="preserve"> because she</w:t>
      </w:r>
      <w:r w:rsidR="0090508E">
        <w:rPr>
          <w:szCs w:val="24"/>
        </w:rPr>
        <w:t xml:space="preserve"> is </w:t>
      </w:r>
      <w:r w:rsidR="008043A7">
        <w:rPr>
          <w:szCs w:val="24"/>
        </w:rPr>
        <w:t xml:space="preserve">the best and </w:t>
      </w:r>
      <w:r w:rsidR="0090508E">
        <w:rPr>
          <w:szCs w:val="24"/>
        </w:rPr>
        <w:t>also</w:t>
      </w:r>
      <w:r w:rsidR="00A43A66">
        <w:rPr>
          <w:szCs w:val="24"/>
        </w:rPr>
        <w:t xml:space="preserve"> </w:t>
      </w:r>
      <w:r w:rsidR="0090508E">
        <w:rPr>
          <w:szCs w:val="24"/>
        </w:rPr>
        <w:t xml:space="preserve">harshest </w:t>
      </w:r>
      <w:r w:rsidR="00A43A66">
        <w:rPr>
          <w:szCs w:val="24"/>
        </w:rPr>
        <w:t>critique</w:t>
      </w:r>
      <w:r w:rsidR="0090508E">
        <w:rPr>
          <w:szCs w:val="24"/>
        </w:rPr>
        <w:t xml:space="preserve"> </w:t>
      </w:r>
      <w:r w:rsidR="008043A7">
        <w:rPr>
          <w:szCs w:val="24"/>
        </w:rPr>
        <w:t xml:space="preserve">I could </w:t>
      </w:r>
      <w:r w:rsidR="0040176D">
        <w:rPr>
          <w:szCs w:val="24"/>
        </w:rPr>
        <w:t xml:space="preserve">ever </w:t>
      </w:r>
      <w:r w:rsidR="008043A7">
        <w:rPr>
          <w:szCs w:val="24"/>
        </w:rPr>
        <w:t>wish for</w:t>
      </w:r>
      <w:r w:rsidR="00A43A66">
        <w:rPr>
          <w:szCs w:val="24"/>
        </w:rPr>
        <w:t>.</w:t>
      </w:r>
    </w:p>
    <w:p w:rsidR="00455C6F" w:rsidRPr="005340EE" w:rsidRDefault="00A43A66" w:rsidP="00425C2A">
      <w:pPr>
        <w:ind w:firstLine="0"/>
      </w:pPr>
      <w:r>
        <w:rPr>
          <w:szCs w:val="24"/>
        </w:rPr>
        <w:t>My research was</w:t>
      </w:r>
      <w:r w:rsidR="00D551C5" w:rsidRPr="005340EE">
        <w:rPr>
          <w:szCs w:val="24"/>
        </w:rPr>
        <w:t xml:space="preserve"> financially supported by </w:t>
      </w:r>
      <w:r w:rsidR="00455C6F" w:rsidRPr="005340EE">
        <w:t>Internal Grant Agency of the Faculty of Environmental Sciences, CULS Prague (no. 200942110012</w:t>
      </w:r>
      <w:r w:rsidR="00905AC5" w:rsidRPr="005340EE">
        <w:t xml:space="preserve">, </w:t>
      </w:r>
      <w:r w:rsidR="0029183B">
        <w:t>20124253, 20134269, 20144228 and 20154221)</w:t>
      </w:r>
      <w:r w:rsidR="00455C6F" w:rsidRPr="005340EE">
        <w:t>.</w:t>
      </w:r>
    </w:p>
    <w:p w:rsidR="000A64B4" w:rsidRDefault="000A64B4">
      <w:pPr>
        <w:spacing w:after="0" w:line="240" w:lineRule="auto"/>
        <w:ind w:firstLine="0"/>
        <w:jc w:val="left"/>
        <w:rPr>
          <w:szCs w:val="24"/>
        </w:rPr>
      </w:pPr>
      <w:r>
        <w:rPr>
          <w:szCs w:val="24"/>
        </w:rPr>
        <w:br w:type="page"/>
      </w:r>
    </w:p>
    <w:p w:rsidR="002279D6" w:rsidRDefault="002279D6" w:rsidP="002279D6">
      <w:pPr>
        <w:pStyle w:val="Nadpis1"/>
        <w:ind w:firstLine="0"/>
      </w:pPr>
      <w:bookmarkStart w:id="2" w:name="_Toc428563968"/>
      <w:r>
        <w:lastRenderedPageBreak/>
        <w:t>Abstract</w:t>
      </w:r>
      <w:bookmarkEnd w:id="2"/>
    </w:p>
    <w:p w:rsidR="000A64B4" w:rsidRDefault="005F30BC" w:rsidP="00425C2A">
      <w:pPr>
        <w:ind w:firstLine="0"/>
      </w:pPr>
      <w:r>
        <w:t xml:space="preserve">This thesis is dealing with geographic distribution, ecological requirements and developmental biology of several </w:t>
      </w:r>
      <w:r w:rsidR="003A3910">
        <w:t xml:space="preserve">Middle European </w:t>
      </w:r>
      <w:r>
        <w:t xml:space="preserve">necrophagous beetles as an outcome of their ecological and evolutional strategies. </w:t>
      </w:r>
    </w:p>
    <w:p w:rsidR="000A64B4" w:rsidRDefault="000A64B4" w:rsidP="00425C2A">
      <w:pPr>
        <w:ind w:firstLine="0"/>
      </w:pPr>
    </w:p>
    <w:p w:rsidR="000A64B4" w:rsidRDefault="002279D6" w:rsidP="00425C2A">
      <w:pPr>
        <w:ind w:firstLine="0"/>
      </w:pPr>
      <w:r w:rsidRPr="002279D6">
        <w:rPr>
          <w:b/>
        </w:rPr>
        <w:t>Keywords</w:t>
      </w:r>
      <w:r w:rsidR="000A64B4">
        <w:t xml:space="preserve">: </w:t>
      </w:r>
    </w:p>
    <w:p w:rsidR="000A64B4" w:rsidRDefault="000A64B4">
      <w:pPr>
        <w:spacing w:after="0" w:line="240" w:lineRule="auto"/>
        <w:ind w:firstLine="0"/>
        <w:jc w:val="left"/>
      </w:pPr>
      <w:r>
        <w:br w:type="page"/>
      </w:r>
    </w:p>
    <w:p w:rsidR="000A64B4" w:rsidRDefault="002279D6" w:rsidP="000A64B4">
      <w:pPr>
        <w:pStyle w:val="Nadpis1"/>
        <w:ind w:firstLine="0"/>
      </w:pPr>
      <w:bookmarkStart w:id="3" w:name="_Toc428563969"/>
      <w:r>
        <w:lastRenderedPageBreak/>
        <w:t>Abstrakt</w:t>
      </w:r>
      <w:bookmarkEnd w:id="3"/>
    </w:p>
    <w:p w:rsidR="000A64B4" w:rsidRDefault="000A64B4" w:rsidP="00425C2A">
      <w:pPr>
        <w:ind w:firstLine="0"/>
        <w:rPr>
          <w:szCs w:val="24"/>
        </w:rPr>
      </w:pPr>
    </w:p>
    <w:p w:rsidR="000A64B4" w:rsidRDefault="000A64B4" w:rsidP="00425C2A">
      <w:pPr>
        <w:ind w:firstLine="0"/>
        <w:rPr>
          <w:szCs w:val="24"/>
        </w:rPr>
      </w:pPr>
    </w:p>
    <w:p w:rsidR="000A64B4" w:rsidRPr="005340EE" w:rsidRDefault="002279D6" w:rsidP="00425C2A">
      <w:pPr>
        <w:ind w:firstLine="0"/>
        <w:rPr>
          <w:szCs w:val="24"/>
        </w:rPr>
      </w:pPr>
      <w:r>
        <w:rPr>
          <w:b/>
          <w:szCs w:val="24"/>
        </w:rPr>
        <w:t>Klíčová slova</w:t>
      </w:r>
      <w:r w:rsidR="000A64B4">
        <w:rPr>
          <w:szCs w:val="24"/>
        </w:rPr>
        <w:t xml:space="preserve">: </w:t>
      </w:r>
    </w:p>
    <w:p w:rsidR="002C77B7" w:rsidRPr="005340EE" w:rsidRDefault="002C77B7" w:rsidP="00425C2A">
      <w:pPr>
        <w:ind w:firstLine="0"/>
        <w:rPr>
          <w:szCs w:val="24"/>
        </w:rPr>
      </w:pPr>
    </w:p>
    <w:p w:rsidR="00201100" w:rsidRPr="005340EE" w:rsidRDefault="00201100" w:rsidP="00425C2A">
      <w:pPr>
        <w:ind w:firstLine="0"/>
        <w:rPr>
          <w:szCs w:val="24"/>
        </w:rPr>
        <w:sectPr w:rsidR="00201100" w:rsidRPr="005340EE" w:rsidSect="00201100">
          <w:footerReference w:type="default" r:id="rId10"/>
          <w:pgSz w:w="12240" w:h="15840"/>
          <w:pgMar w:top="1417" w:right="1417" w:bottom="1417" w:left="1417" w:header="708" w:footer="708" w:gutter="0"/>
          <w:pgNumType w:fmt="lowerRoman" w:start="1"/>
          <w:cols w:space="708"/>
          <w:docGrid w:linePitch="360"/>
        </w:sectPr>
      </w:pPr>
    </w:p>
    <w:p w:rsidR="00C109B3" w:rsidRPr="005340EE" w:rsidRDefault="004700DD" w:rsidP="00425C2A">
      <w:pPr>
        <w:pStyle w:val="Nadpis1"/>
        <w:ind w:firstLine="0"/>
      </w:pPr>
      <w:bookmarkStart w:id="4" w:name="_Toc428563970"/>
      <w:r w:rsidRPr="005340EE">
        <w:lastRenderedPageBreak/>
        <w:t>Table of content</w:t>
      </w:r>
      <w:r w:rsidR="00356BC2" w:rsidRPr="005340EE">
        <w:t>s</w:t>
      </w:r>
      <w:bookmarkEnd w:id="4"/>
    </w:p>
    <w:p w:rsidR="00534D95" w:rsidRPr="005340EE" w:rsidRDefault="00534D95" w:rsidP="00425C2A">
      <w:pPr>
        <w:pStyle w:val="Obsah1"/>
        <w:tabs>
          <w:tab w:val="right" w:leader="dot" w:pos="9396"/>
        </w:tabs>
        <w:ind w:firstLine="0"/>
      </w:pPr>
    </w:p>
    <w:p w:rsidR="00E26F8C" w:rsidRDefault="00014A02">
      <w:pPr>
        <w:pStyle w:val="Obsah1"/>
        <w:tabs>
          <w:tab w:val="right" w:leader="dot" w:pos="9396"/>
        </w:tabs>
        <w:rPr>
          <w:rFonts w:asciiTheme="minorHAnsi" w:eastAsiaTheme="minorEastAsia" w:hAnsiTheme="minorHAnsi" w:cstheme="minorBidi"/>
          <w:noProof/>
          <w:sz w:val="22"/>
        </w:rPr>
      </w:pPr>
      <w:r w:rsidRPr="005340EE">
        <w:fldChar w:fldCharType="begin"/>
      </w:r>
      <w:r w:rsidR="00534D95" w:rsidRPr="005340EE">
        <w:instrText xml:space="preserve"> TOC \o "1-3" \h \z \u </w:instrText>
      </w:r>
      <w:r w:rsidRPr="005340EE">
        <w:fldChar w:fldCharType="separate"/>
      </w:r>
      <w:hyperlink w:anchor="_Toc428563966" w:history="1">
        <w:r w:rsidR="00E26F8C" w:rsidRPr="00852AD8">
          <w:rPr>
            <w:rStyle w:val="Hypertextovodkaz"/>
            <w:noProof/>
          </w:rPr>
          <w:t>Declaration</w:t>
        </w:r>
        <w:r w:rsidR="00E26F8C">
          <w:rPr>
            <w:noProof/>
            <w:webHidden/>
          </w:rPr>
          <w:tab/>
        </w:r>
        <w:r w:rsidR="00E26F8C">
          <w:rPr>
            <w:noProof/>
            <w:webHidden/>
          </w:rPr>
          <w:fldChar w:fldCharType="begin"/>
        </w:r>
        <w:r w:rsidR="00E26F8C">
          <w:rPr>
            <w:noProof/>
            <w:webHidden/>
          </w:rPr>
          <w:instrText xml:space="preserve"> PAGEREF _Toc428563966 \h </w:instrText>
        </w:r>
        <w:r w:rsidR="00E26F8C">
          <w:rPr>
            <w:noProof/>
            <w:webHidden/>
          </w:rPr>
        </w:r>
        <w:r w:rsidR="00E26F8C">
          <w:rPr>
            <w:noProof/>
            <w:webHidden/>
          </w:rPr>
          <w:fldChar w:fldCharType="separate"/>
        </w:r>
        <w:r w:rsidR="00E26F8C">
          <w:rPr>
            <w:noProof/>
            <w:webHidden/>
          </w:rPr>
          <w:t>i</w:t>
        </w:r>
        <w:r w:rsidR="00E26F8C">
          <w:rPr>
            <w:noProof/>
            <w:webHidden/>
          </w:rPr>
          <w:fldChar w:fldCharType="end"/>
        </w:r>
      </w:hyperlink>
    </w:p>
    <w:p w:rsidR="00E26F8C" w:rsidRDefault="00E26F8C">
      <w:pPr>
        <w:pStyle w:val="Obsah1"/>
        <w:tabs>
          <w:tab w:val="right" w:leader="dot" w:pos="9396"/>
        </w:tabs>
        <w:rPr>
          <w:rFonts w:asciiTheme="minorHAnsi" w:eastAsiaTheme="minorEastAsia" w:hAnsiTheme="minorHAnsi" w:cstheme="minorBidi"/>
          <w:noProof/>
          <w:sz w:val="22"/>
        </w:rPr>
      </w:pPr>
      <w:hyperlink w:anchor="_Toc428563967" w:history="1">
        <w:r w:rsidRPr="00852AD8">
          <w:rPr>
            <w:rStyle w:val="Hypertextovodkaz"/>
            <w:noProof/>
          </w:rPr>
          <w:t>Acknowledgement</w:t>
        </w:r>
        <w:r>
          <w:rPr>
            <w:noProof/>
            <w:webHidden/>
          </w:rPr>
          <w:tab/>
        </w:r>
        <w:r>
          <w:rPr>
            <w:noProof/>
            <w:webHidden/>
          </w:rPr>
          <w:fldChar w:fldCharType="begin"/>
        </w:r>
        <w:r>
          <w:rPr>
            <w:noProof/>
            <w:webHidden/>
          </w:rPr>
          <w:instrText xml:space="preserve"> PAGEREF _Toc428563967 \h </w:instrText>
        </w:r>
        <w:r>
          <w:rPr>
            <w:noProof/>
            <w:webHidden/>
          </w:rPr>
        </w:r>
        <w:r>
          <w:rPr>
            <w:noProof/>
            <w:webHidden/>
          </w:rPr>
          <w:fldChar w:fldCharType="separate"/>
        </w:r>
        <w:r>
          <w:rPr>
            <w:noProof/>
            <w:webHidden/>
          </w:rPr>
          <w:t>ii</w:t>
        </w:r>
        <w:r>
          <w:rPr>
            <w:noProof/>
            <w:webHidden/>
          </w:rPr>
          <w:fldChar w:fldCharType="end"/>
        </w:r>
      </w:hyperlink>
    </w:p>
    <w:p w:rsidR="00E26F8C" w:rsidRDefault="00E26F8C">
      <w:pPr>
        <w:pStyle w:val="Obsah1"/>
        <w:tabs>
          <w:tab w:val="right" w:leader="dot" w:pos="9396"/>
        </w:tabs>
        <w:rPr>
          <w:rFonts w:asciiTheme="minorHAnsi" w:eastAsiaTheme="minorEastAsia" w:hAnsiTheme="minorHAnsi" w:cstheme="minorBidi"/>
          <w:noProof/>
          <w:sz w:val="22"/>
        </w:rPr>
      </w:pPr>
      <w:hyperlink w:anchor="_Toc428563968" w:history="1">
        <w:r w:rsidRPr="00852AD8">
          <w:rPr>
            <w:rStyle w:val="Hypertextovodkaz"/>
            <w:noProof/>
          </w:rPr>
          <w:t>Abstract</w:t>
        </w:r>
        <w:r>
          <w:rPr>
            <w:noProof/>
            <w:webHidden/>
          </w:rPr>
          <w:tab/>
        </w:r>
        <w:r>
          <w:rPr>
            <w:noProof/>
            <w:webHidden/>
          </w:rPr>
          <w:fldChar w:fldCharType="begin"/>
        </w:r>
        <w:r>
          <w:rPr>
            <w:noProof/>
            <w:webHidden/>
          </w:rPr>
          <w:instrText xml:space="preserve"> PAGEREF _Toc428563968 \h </w:instrText>
        </w:r>
        <w:r>
          <w:rPr>
            <w:noProof/>
            <w:webHidden/>
          </w:rPr>
        </w:r>
        <w:r>
          <w:rPr>
            <w:noProof/>
            <w:webHidden/>
          </w:rPr>
          <w:fldChar w:fldCharType="separate"/>
        </w:r>
        <w:r>
          <w:rPr>
            <w:noProof/>
            <w:webHidden/>
          </w:rPr>
          <w:t>iii</w:t>
        </w:r>
        <w:r>
          <w:rPr>
            <w:noProof/>
            <w:webHidden/>
          </w:rPr>
          <w:fldChar w:fldCharType="end"/>
        </w:r>
      </w:hyperlink>
    </w:p>
    <w:p w:rsidR="00E26F8C" w:rsidRDefault="00E26F8C">
      <w:pPr>
        <w:pStyle w:val="Obsah1"/>
        <w:tabs>
          <w:tab w:val="right" w:leader="dot" w:pos="9396"/>
        </w:tabs>
        <w:rPr>
          <w:rFonts w:asciiTheme="minorHAnsi" w:eastAsiaTheme="minorEastAsia" w:hAnsiTheme="minorHAnsi" w:cstheme="minorBidi"/>
          <w:noProof/>
          <w:sz w:val="22"/>
        </w:rPr>
      </w:pPr>
      <w:hyperlink w:anchor="_Toc428563969" w:history="1">
        <w:r w:rsidRPr="00852AD8">
          <w:rPr>
            <w:rStyle w:val="Hypertextovodkaz"/>
            <w:noProof/>
          </w:rPr>
          <w:t>Abstrakt</w:t>
        </w:r>
        <w:r>
          <w:rPr>
            <w:noProof/>
            <w:webHidden/>
          </w:rPr>
          <w:tab/>
        </w:r>
        <w:r>
          <w:rPr>
            <w:noProof/>
            <w:webHidden/>
          </w:rPr>
          <w:fldChar w:fldCharType="begin"/>
        </w:r>
        <w:r>
          <w:rPr>
            <w:noProof/>
            <w:webHidden/>
          </w:rPr>
          <w:instrText xml:space="preserve"> PAGEREF _Toc428563969 \h </w:instrText>
        </w:r>
        <w:r>
          <w:rPr>
            <w:noProof/>
            <w:webHidden/>
          </w:rPr>
        </w:r>
        <w:r>
          <w:rPr>
            <w:noProof/>
            <w:webHidden/>
          </w:rPr>
          <w:fldChar w:fldCharType="separate"/>
        </w:r>
        <w:r>
          <w:rPr>
            <w:noProof/>
            <w:webHidden/>
          </w:rPr>
          <w:t>iv</w:t>
        </w:r>
        <w:r>
          <w:rPr>
            <w:noProof/>
            <w:webHidden/>
          </w:rPr>
          <w:fldChar w:fldCharType="end"/>
        </w:r>
      </w:hyperlink>
    </w:p>
    <w:p w:rsidR="00E26F8C" w:rsidRDefault="00E26F8C">
      <w:pPr>
        <w:pStyle w:val="Obsah1"/>
        <w:tabs>
          <w:tab w:val="right" w:leader="dot" w:pos="9396"/>
        </w:tabs>
        <w:rPr>
          <w:rFonts w:asciiTheme="minorHAnsi" w:eastAsiaTheme="minorEastAsia" w:hAnsiTheme="minorHAnsi" w:cstheme="minorBidi"/>
          <w:noProof/>
          <w:sz w:val="22"/>
        </w:rPr>
      </w:pPr>
      <w:hyperlink w:anchor="_Toc428563970" w:history="1">
        <w:r w:rsidRPr="00852AD8">
          <w:rPr>
            <w:rStyle w:val="Hypertextovodkaz"/>
            <w:noProof/>
          </w:rPr>
          <w:t>Table of contents</w:t>
        </w:r>
        <w:r>
          <w:rPr>
            <w:noProof/>
            <w:webHidden/>
          </w:rPr>
          <w:tab/>
        </w:r>
        <w:r>
          <w:rPr>
            <w:noProof/>
            <w:webHidden/>
          </w:rPr>
          <w:fldChar w:fldCharType="begin"/>
        </w:r>
        <w:r>
          <w:rPr>
            <w:noProof/>
            <w:webHidden/>
          </w:rPr>
          <w:instrText xml:space="preserve"> PAGEREF _Toc428563970 \h </w:instrText>
        </w:r>
        <w:r>
          <w:rPr>
            <w:noProof/>
            <w:webHidden/>
          </w:rPr>
        </w:r>
        <w:r>
          <w:rPr>
            <w:noProof/>
            <w:webHidden/>
          </w:rPr>
          <w:fldChar w:fldCharType="separate"/>
        </w:r>
        <w:r>
          <w:rPr>
            <w:noProof/>
            <w:webHidden/>
          </w:rPr>
          <w:t>5</w:t>
        </w:r>
        <w:r>
          <w:rPr>
            <w:noProof/>
            <w:webHidden/>
          </w:rPr>
          <w:fldChar w:fldCharType="end"/>
        </w:r>
      </w:hyperlink>
    </w:p>
    <w:p w:rsidR="00E26F8C" w:rsidRDefault="00E26F8C">
      <w:pPr>
        <w:pStyle w:val="Obsah1"/>
        <w:tabs>
          <w:tab w:val="left" w:pos="1100"/>
          <w:tab w:val="right" w:leader="dot" w:pos="9396"/>
        </w:tabs>
        <w:rPr>
          <w:rFonts w:asciiTheme="minorHAnsi" w:eastAsiaTheme="minorEastAsia" w:hAnsiTheme="minorHAnsi" w:cstheme="minorBidi"/>
          <w:noProof/>
          <w:sz w:val="22"/>
        </w:rPr>
      </w:pPr>
      <w:hyperlink w:anchor="_Toc428563971" w:history="1">
        <w:r w:rsidRPr="00852AD8">
          <w:rPr>
            <w:rStyle w:val="Hypertextovodkaz"/>
            <w:noProof/>
          </w:rPr>
          <w:t>1.</w:t>
        </w:r>
        <w:r>
          <w:rPr>
            <w:rFonts w:asciiTheme="minorHAnsi" w:eastAsiaTheme="minorEastAsia" w:hAnsiTheme="minorHAnsi" w:cstheme="minorBidi"/>
            <w:noProof/>
            <w:sz w:val="22"/>
          </w:rPr>
          <w:tab/>
        </w:r>
        <w:r w:rsidRPr="00852AD8">
          <w:rPr>
            <w:rStyle w:val="Hypertextovodkaz"/>
            <w:noProof/>
          </w:rPr>
          <w:t>Introduction</w:t>
        </w:r>
        <w:r>
          <w:rPr>
            <w:noProof/>
            <w:webHidden/>
          </w:rPr>
          <w:tab/>
        </w:r>
        <w:r>
          <w:rPr>
            <w:noProof/>
            <w:webHidden/>
          </w:rPr>
          <w:fldChar w:fldCharType="begin"/>
        </w:r>
        <w:r>
          <w:rPr>
            <w:noProof/>
            <w:webHidden/>
          </w:rPr>
          <w:instrText xml:space="preserve"> PAGEREF _Toc428563971 \h </w:instrText>
        </w:r>
        <w:r>
          <w:rPr>
            <w:noProof/>
            <w:webHidden/>
          </w:rPr>
        </w:r>
        <w:r>
          <w:rPr>
            <w:noProof/>
            <w:webHidden/>
          </w:rPr>
          <w:fldChar w:fldCharType="separate"/>
        </w:r>
        <w:r>
          <w:rPr>
            <w:noProof/>
            <w:webHidden/>
          </w:rPr>
          <w:t>8</w:t>
        </w:r>
        <w:r>
          <w:rPr>
            <w:noProof/>
            <w:webHidden/>
          </w:rPr>
          <w:fldChar w:fldCharType="end"/>
        </w:r>
      </w:hyperlink>
    </w:p>
    <w:p w:rsidR="00E26F8C" w:rsidRDefault="00E26F8C">
      <w:pPr>
        <w:pStyle w:val="Obsah1"/>
        <w:tabs>
          <w:tab w:val="left" w:pos="1100"/>
          <w:tab w:val="right" w:leader="dot" w:pos="9396"/>
        </w:tabs>
        <w:rPr>
          <w:rFonts w:asciiTheme="minorHAnsi" w:eastAsiaTheme="minorEastAsia" w:hAnsiTheme="minorHAnsi" w:cstheme="minorBidi"/>
          <w:noProof/>
          <w:sz w:val="22"/>
        </w:rPr>
      </w:pPr>
      <w:hyperlink w:anchor="_Toc428563972" w:history="1">
        <w:r w:rsidRPr="00852AD8">
          <w:rPr>
            <w:rStyle w:val="Hypertextovodkaz"/>
            <w:noProof/>
          </w:rPr>
          <w:t>2.</w:t>
        </w:r>
        <w:r>
          <w:rPr>
            <w:rFonts w:asciiTheme="minorHAnsi" w:eastAsiaTheme="minorEastAsia" w:hAnsiTheme="minorHAnsi" w:cstheme="minorBidi"/>
            <w:noProof/>
            <w:sz w:val="22"/>
          </w:rPr>
          <w:tab/>
        </w:r>
        <w:r w:rsidRPr="00852AD8">
          <w:rPr>
            <w:rStyle w:val="Hypertextovodkaz"/>
            <w:noProof/>
          </w:rPr>
          <w:t>Literature review</w:t>
        </w:r>
        <w:r>
          <w:rPr>
            <w:noProof/>
            <w:webHidden/>
          </w:rPr>
          <w:tab/>
        </w:r>
        <w:r>
          <w:rPr>
            <w:noProof/>
            <w:webHidden/>
          </w:rPr>
          <w:fldChar w:fldCharType="begin"/>
        </w:r>
        <w:r>
          <w:rPr>
            <w:noProof/>
            <w:webHidden/>
          </w:rPr>
          <w:instrText xml:space="preserve"> PAGEREF _Toc428563972 \h </w:instrText>
        </w:r>
        <w:r>
          <w:rPr>
            <w:noProof/>
            <w:webHidden/>
          </w:rPr>
        </w:r>
        <w:r>
          <w:rPr>
            <w:noProof/>
            <w:webHidden/>
          </w:rPr>
          <w:fldChar w:fldCharType="separate"/>
        </w:r>
        <w:r>
          <w:rPr>
            <w:noProof/>
            <w:webHidden/>
          </w:rPr>
          <w:t>11</w:t>
        </w:r>
        <w:r>
          <w:rPr>
            <w:noProof/>
            <w:webHidden/>
          </w:rPr>
          <w:fldChar w:fldCharType="end"/>
        </w:r>
      </w:hyperlink>
    </w:p>
    <w:p w:rsidR="00E26F8C" w:rsidRDefault="00E26F8C">
      <w:pPr>
        <w:pStyle w:val="Obsah2"/>
        <w:tabs>
          <w:tab w:val="right" w:leader="dot" w:pos="9396"/>
        </w:tabs>
        <w:rPr>
          <w:rFonts w:asciiTheme="minorHAnsi" w:eastAsiaTheme="minorEastAsia" w:hAnsiTheme="minorHAnsi" w:cstheme="minorBidi"/>
          <w:noProof/>
          <w:sz w:val="22"/>
          <w:lang w:val="en-US"/>
        </w:rPr>
      </w:pPr>
      <w:hyperlink w:anchor="_Toc428563973" w:history="1">
        <w:r w:rsidRPr="00852AD8">
          <w:rPr>
            <w:rStyle w:val="Hypertextovodkaz"/>
            <w:noProof/>
          </w:rPr>
          <w:t>Necrophagy</w:t>
        </w:r>
        <w:r>
          <w:rPr>
            <w:noProof/>
            <w:webHidden/>
          </w:rPr>
          <w:tab/>
        </w:r>
        <w:r>
          <w:rPr>
            <w:noProof/>
            <w:webHidden/>
          </w:rPr>
          <w:fldChar w:fldCharType="begin"/>
        </w:r>
        <w:r>
          <w:rPr>
            <w:noProof/>
            <w:webHidden/>
          </w:rPr>
          <w:instrText xml:space="preserve"> PAGEREF _Toc428563973 \h </w:instrText>
        </w:r>
        <w:r>
          <w:rPr>
            <w:noProof/>
            <w:webHidden/>
          </w:rPr>
        </w:r>
        <w:r>
          <w:rPr>
            <w:noProof/>
            <w:webHidden/>
          </w:rPr>
          <w:fldChar w:fldCharType="separate"/>
        </w:r>
        <w:r>
          <w:rPr>
            <w:noProof/>
            <w:webHidden/>
          </w:rPr>
          <w:t>11</w:t>
        </w:r>
        <w:r>
          <w:rPr>
            <w:noProof/>
            <w:webHidden/>
          </w:rPr>
          <w:fldChar w:fldCharType="end"/>
        </w:r>
      </w:hyperlink>
    </w:p>
    <w:p w:rsidR="00E26F8C" w:rsidRDefault="00E26F8C">
      <w:pPr>
        <w:pStyle w:val="Obsah2"/>
        <w:tabs>
          <w:tab w:val="right" w:leader="dot" w:pos="9396"/>
        </w:tabs>
        <w:rPr>
          <w:rFonts w:asciiTheme="minorHAnsi" w:eastAsiaTheme="minorEastAsia" w:hAnsiTheme="minorHAnsi" w:cstheme="minorBidi"/>
          <w:noProof/>
          <w:sz w:val="22"/>
          <w:lang w:val="en-US"/>
        </w:rPr>
      </w:pPr>
      <w:hyperlink w:anchor="_Toc428563974" w:history="1">
        <w:r w:rsidRPr="00852AD8">
          <w:rPr>
            <w:rStyle w:val="Hypertextovodkaz"/>
            <w:noProof/>
          </w:rPr>
          <w:t>Thermal summation models and others</w:t>
        </w:r>
        <w:r>
          <w:rPr>
            <w:noProof/>
            <w:webHidden/>
          </w:rPr>
          <w:tab/>
        </w:r>
        <w:r>
          <w:rPr>
            <w:noProof/>
            <w:webHidden/>
          </w:rPr>
          <w:fldChar w:fldCharType="begin"/>
        </w:r>
        <w:r>
          <w:rPr>
            <w:noProof/>
            <w:webHidden/>
          </w:rPr>
          <w:instrText xml:space="preserve"> PAGEREF _Toc428563974 \h </w:instrText>
        </w:r>
        <w:r>
          <w:rPr>
            <w:noProof/>
            <w:webHidden/>
          </w:rPr>
        </w:r>
        <w:r>
          <w:rPr>
            <w:noProof/>
            <w:webHidden/>
          </w:rPr>
          <w:fldChar w:fldCharType="separate"/>
        </w:r>
        <w:r>
          <w:rPr>
            <w:noProof/>
            <w:webHidden/>
          </w:rPr>
          <w:t>13</w:t>
        </w:r>
        <w:r>
          <w:rPr>
            <w:noProof/>
            <w:webHidden/>
          </w:rPr>
          <w:fldChar w:fldCharType="end"/>
        </w:r>
      </w:hyperlink>
    </w:p>
    <w:p w:rsidR="00E26F8C" w:rsidRDefault="00E26F8C">
      <w:pPr>
        <w:pStyle w:val="Obsah2"/>
        <w:tabs>
          <w:tab w:val="right" w:leader="dot" w:pos="9396"/>
        </w:tabs>
        <w:rPr>
          <w:rFonts w:asciiTheme="minorHAnsi" w:eastAsiaTheme="minorEastAsia" w:hAnsiTheme="minorHAnsi" w:cstheme="minorBidi"/>
          <w:noProof/>
          <w:sz w:val="22"/>
          <w:lang w:val="en-US"/>
        </w:rPr>
      </w:pPr>
      <w:hyperlink w:anchor="_Toc428563975" w:history="1">
        <w:r w:rsidRPr="00852AD8">
          <w:rPr>
            <w:rStyle w:val="Hypertextovodkaz"/>
            <w:noProof/>
          </w:rPr>
          <w:t>Estimation of the post mortem interval (PMI)</w:t>
        </w:r>
        <w:r>
          <w:rPr>
            <w:noProof/>
            <w:webHidden/>
          </w:rPr>
          <w:tab/>
        </w:r>
        <w:r>
          <w:rPr>
            <w:noProof/>
            <w:webHidden/>
          </w:rPr>
          <w:fldChar w:fldCharType="begin"/>
        </w:r>
        <w:r>
          <w:rPr>
            <w:noProof/>
            <w:webHidden/>
          </w:rPr>
          <w:instrText xml:space="preserve"> PAGEREF _Toc428563975 \h </w:instrText>
        </w:r>
        <w:r>
          <w:rPr>
            <w:noProof/>
            <w:webHidden/>
          </w:rPr>
        </w:r>
        <w:r>
          <w:rPr>
            <w:noProof/>
            <w:webHidden/>
          </w:rPr>
          <w:fldChar w:fldCharType="separate"/>
        </w:r>
        <w:r>
          <w:rPr>
            <w:noProof/>
            <w:webHidden/>
          </w:rPr>
          <w:t>15</w:t>
        </w:r>
        <w:r>
          <w:rPr>
            <w:noProof/>
            <w:webHidden/>
          </w:rPr>
          <w:fldChar w:fldCharType="end"/>
        </w:r>
      </w:hyperlink>
    </w:p>
    <w:p w:rsidR="00E26F8C" w:rsidRDefault="00E26F8C">
      <w:pPr>
        <w:pStyle w:val="Obsah2"/>
        <w:tabs>
          <w:tab w:val="right" w:leader="dot" w:pos="9396"/>
        </w:tabs>
        <w:rPr>
          <w:rFonts w:asciiTheme="minorHAnsi" w:eastAsiaTheme="minorEastAsia" w:hAnsiTheme="minorHAnsi" w:cstheme="minorBidi"/>
          <w:noProof/>
          <w:sz w:val="22"/>
          <w:lang w:val="en-US"/>
        </w:rPr>
      </w:pPr>
      <w:hyperlink w:anchor="_Toc428563976" w:history="1">
        <w:r w:rsidRPr="00852AD8">
          <w:rPr>
            <w:rStyle w:val="Hypertextovodkaz"/>
            <w:noProof/>
          </w:rPr>
          <w:t>Beetles in forensic entomology</w:t>
        </w:r>
        <w:r>
          <w:rPr>
            <w:noProof/>
            <w:webHidden/>
          </w:rPr>
          <w:tab/>
        </w:r>
        <w:r>
          <w:rPr>
            <w:noProof/>
            <w:webHidden/>
          </w:rPr>
          <w:fldChar w:fldCharType="begin"/>
        </w:r>
        <w:r>
          <w:rPr>
            <w:noProof/>
            <w:webHidden/>
          </w:rPr>
          <w:instrText xml:space="preserve"> PAGEREF _Toc428563976 \h </w:instrText>
        </w:r>
        <w:r>
          <w:rPr>
            <w:noProof/>
            <w:webHidden/>
          </w:rPr>
        </w:r>
        <w:r>
          <w:rPr>
            <w:noProof/>
            <w:webHidden/>
          </w:rPr>
          <w:fldChar w:fldCharType="separate"/>
        </w:r>
        <w:r>
          <w:rPr>
            <w:noProof/>
            <w:webHidden/>
          </w:rPr>
          <w:t>17</w:t>
        </w:r>
        <w:r>
          <w:rPr>
            <w:noProof/>
            <w:webHidden/>
          </w:rPr>
          <w:fldChar w:fldCharType="end"/>
        </w:r>
      </w:hyperlink>
    </w:p>
    <w:p w:rsidR="00E26F8C" w:rsidRDefault="00E26F8C">
      <w:pPr>
        <w:pStyle w:val="Obsah2"/>
        <w:tabs>
          <w:tab w:val="right" w:leader="dot" w:pos="9396"/>
        </w:tabs>
        <w:rPr>
          <w:rFonts w:asciiTheme="minorHAnsi" w:eastAsiaTheme="minorEastAsia" w:hAnsiTheme="minorHAnsi" w:cstheme="minorBidi"/>
          <w:noProof/>
          <w:sz w:val="22"/>
          <w:lang w:val="en-US"/>
        </w:rPr>
      </w:pPr>
      <w:hyperlink w:anchor="_Toc428563977" w:history="1">
        <w:r w:rsidRPr="00852AD8">
          <w:rPr>
            <w:rStyle w:val="Hypertextovodkaz"/>
            <w:noProof/>
          </w:rPr>
          <w:t>Silphidae</w:t>
        </w:r>
        <w:r>
          <w:rPr>
            <w:noProof/>
            <w:webHidden/>
          </w:rPr>
          <w:tab/>
        </w:r>
        <w:r>
          <w:rPr>
            <w:noProof/>
            <w:webHidden/>
          </w:rPr>
          <w:fldChar w:fldCharType="begin"/>
        </w:r>
        <w:r>
          <w:rPr>
            <w:noProof/>
            <w:webHidden/>
          </w:rPr>
          <w:instrText xml:space="preserve"> PAGEREF _Toc428563977 \h </w:instrText>
        </w:r>
        <w:r>
          <w:rPr>
            <w:noProof/>
            <w:webHidden/>
          </w:rPr>
        </w:r>
        <w:r>
          <w:rPr>
            <w:noProof/>
            <w:webHidden/>
          </w:rPr>
          <w:fldChar w:fldCharType="separate"/>
        </w:r>
        <w:r>
          <w:rPr>
            <w:noProof/>
            <w:webHidden/>
          </w:rPr>
          <w:t>17</w:t>
        </w:r>
        <w:r>
          <w:rPr>
            <w:noProof/>
            <w:webHidden/>
          </w:rPr>
          <w:fldChar w:fldCharType="end"/>
        </w:r>
      </w:hyperlink>
    </w:p>
    <w:p w:rsidR="00E26F8C" w:rsidRDefault="00E26F8C">
      <w:pPr>
        <w:pStyle w:val="Obsah2"/>
        <w:tabs>
          <w:tab w:val="right" w:leader="dot" w:pos="9396"/>
        </w:tabs>
        <w:rPr>
          <w:rFonts w:asciiTheme="minorHAnsi" w:eastAsiaTheme="minorEastAsia" w:hAnsiTheme="minorHAnsi" w:cstheme="minorBidi"/>
          <w:noProof/>
          <w:sz w:val="22"/>
          <w:lang w:val="en-US"/>
        </w:rPr>
      </w:pPr>
      <w:hyperlink w:anchor="_Toc428563978" w:history="1">
        <w:r w:rsidRPr="00852AD8">
          <w:rPr>
            <w:rStyle w:val="Hypertextovodkaz"/>
            <w:noProof/>
          </w:rPr>
          <w:t>Leiodidae: Cholevinae</w:t>
        </w:r>
        <w:r>
          <w:rPr>
            <w:noProof/>
            <w:webHidden/>
          </w:rPr>
          <w:tab/>
        </w:r>
        <w:r>
          <w:rPr>
            <w:noProof/>
            <w:webHidden/>
          </w:rPr>
          <w:fldChar w:fldCharType="begin"/>
        </w:r>
        <w:r>
          <w:rPr>
            <w:noProof/>
            <w:webHidden/>
          </w:rPr>
          <w:instrText xml:space="preserve"> PAGEREF _Toc428563978 \h </w:instrText>
        </w:r>
        <w:r>
          <w:rPr>
            <w:noProof/>
            <w:webHidden/>
          </w:rPr>
        </w:r>
        <w:r>
          <w:rPr>
            <w:noProof/>
            <w:webHidden/>
          </w:rPr>
          <w:fldChar w:fldCharType="separate"/>
        </w:r>
        <w:r>
          <w:rPr>
            <w:noProof/>
            <w:webHidden/>
          </w:rPr>
          <w:t>23</w:t>
        </w:r>
        <w:r>
          <w:rPr>
            <w:noProof/>
            <w:webHidden/>
          </w:rPr>
          <w:fldChar w:fldCharType="end"/>
        </w:r>
      </w:hyperlink>
    </w:p>
    <w:p w:rsidR="00E26F8C" w:rsidRDefault="00E26F8C">
      <w:pPr>
        <w:pStyle w:val="Obsah1"/>
        <w:tabs>
          <w:tab w:val="left" w:pos="1100"/>
          <w:tab w:val="right" w:leader="dot" w:pos="9396"/>
        </w:tabs>
        <w:rPr>
          <w:rFonts w:asciiTheme="minorHAnsi" w:eastAsiaTheme="minorEastAsia" w:hAnsiTheme="minorHAnsi" w:cstheme="minorBidi"/>
          <w:noProof/>
          <w:sz w:val="22"/>
        </w:rPr>
      </w:pPr>
      <w:hyperlink w:anchor="_Toc428563979" w:history="1">
        <w:r w:rsidRPr="00852AD8">
          <w:rPr>
            <w:rStyle w:val="Hypertextovodkaz"/>
            <w:noProof/>
          </w:rPr>
          <w:t>3.</w:t>
        </w:r>
        <w:r>
          <w:rPr>
            <w:rFonts w:asciiTheme="minorHAnsi" w:eastAsiaTheme="minorEastAsia" w:hAnsiTheme="minorHAnsi" w:cstheme="minorBidi"/>
            <w:noProof/>
            <w:sz w:val="22"/>
          </w:rPr>
          <w:tab/>
        </w:r>
        <w:r w:rsidRPr="00852AD8">
          <w:rPr>
            <w:rStyle w:val="Hypertextovodkaz"/>
            <w:noProof/>
          </w:rPr>
          <w:t>Aim of the Thesis</w:t>
        </w:r>
        <w:r>
          <w:rPr>
            <w:noProof/>
            <w:webHidden/>
          </w:rPr>
          <w:tab/>
        </w:r>
        <w:r>
          <w:rPr>
            <w:noProof/>
            <w:webHidden/>
          </w:rPr>
          <w:fldChar w:fldCharType="begin"/>
        </w:r>
        <w:r>
          <w:rPr>
            <w:noProof/>
            <w:webHidden/>
          </w:rPr>
          <w:instrText xml:space="preserve"> PAGEREF _Toc428563979 \h </w:instrText>
        </w:r>
        <w:r>
          <w:rPr>
            <w:noProof/>
            <w:webHidden/>
          </w:rPr>
        </w:r>
        <w:r>
          <w:rPr>
            <w:noProof/>
            <w:webHidden/>
          </w:rPr>
          <w:fldChar w:fldCharType="separate"/>
        </w:r>
        <w:r>
          <w:rPr>
            <w:noProof/>
            <w:webHidden/>
          </w:rPr>
          <w:t>27</w:t>
        </w:r>
        <w:r>
          <w:rPr>
            <w:noProof/>
            <w:webHidden/>
          </w:rPr>
          <w:fldChar w:fldCharType="end"/>
        </w:r>
      </w:hyperlink>
    </w:p>
    <w:p w:rsidR="00E26F8C" w:rsidRDefault="00E26F8C">
      <w:pPr>
        <w:pStyle w:val="Obsah1"/>
        <w:tabs>
          <w:tab w:val="left" w:pos="1100"/>
          <w:tab w:val="right" w:leader="dot" w:pos="9396"/>
        </w:tabs>
        <w:rPr>
          <w:rFonts w:asciiTheme="minorHAnsi" w:eastAsiaTheme="minorEastAsia" w:hAnsiTheme="minorHAnsi" w:cstheme="minorBidi"/>
          <w:noProof/>
          <w:sz w:val="22"/>
        </w:rPr>
      </w:pPr>
      <w:hyperlink w:anchor="_Toc428563980" w:history="1">
        <w:r w:rsidRPr="00852AD8">
          <w:rPr>
            <w:rStyle w:val="Hypertextovodkaz"/>
            <w:noProof/>
          </w:rPr>
          <w:t>A</w:t>
        </w:r>
        <w:r>
          <w:rPr>
            <w:rFonts w:asciiTheme="minorHAnsi" w:eastAsiaTheme="minorEastAsia" w:hAnsiTheme="minorHAnsi" w:cstheme="minorBidi"/>
            <w:noProof/>
            <w:sz w:val="22"/>
          </w:rPr>
          <w:tab/>
        </w:r>
        <w:r w:rsidRPr="00852AD8">
          <w:rPr>
            <w:rStyle w:val="Hypertextovodkaz"/>
            <w:noProof/>
          </w:rPr>
          <w:t xml:space="preserve"> Is the type of soil an important factor determining the local abundance of carrion beetles (Coleoptera: Silphidae)?</w:t>
        </w:r>
        <w:r>
          <w:rPr>
            <w:noProof/>
            <w:webHidden/>
          </w:rPr>
          <w:tab/>
        </w:r>
        <w:r>
          <w:rPr>
            <w:noProof/>
            <w:webHidden/>
          </w:rPr>
          <w:fldChar w:fldCharType="begin"/>
        </w:r>
        <w:r>
          <w:rPr>
            <w:noProof/>
            <w:webHidden/>
          </w:rPr>
          <w:instrText xml:space="preserve"> PAGEREF _Toc428563980 \h </w:instrText>
        </w:r>
        <w:r>
          <w:rPr>
            <w:noProof/>
            <w:webHidden/>
          </w:rPr>
        </w:r>
        <w:r>
          <w:rPr>
            <w:noProof/>
            <w:webHidden/>
          </w:rPr>
          <w:fldChar w:fldCharType="separate"/>
        </w:r>
        <w:r>
          <w:rPr>
            <w:noProof/>
            <w:webHidden/>
          </w:rPr>
          <w:t>28</w:t>
        </w:r>
        <w:r>
          <w:rPr>
            <w:noProof/>
            <w:webHidden/>
          </w:rPr>
          <w:fldChar w:fldCharType="end"/>
        </w:r>
      </w:hyperlink>
    </w:p>
    <w:p w:rsidR="00E26F8C" w:rsidRDefault="00E26F8C">
      <w:pPr>
        <w:pStyle w:val="Obsah2"/>
        <w:tabs>
          <w:tab w:val="left" w:pos="1540"/>
          <w:tab w:val="right" w:leader="dot" w:pos="9396"/>
        </w:tabs>
        <w:rPr>
          <w:rFonts w:asciiTheme="minorHAnsi" w:eastAsiaTheme="minorEastAsia" w:hAnsiTheme="minorHAnsi" w:cstheme="minorBidi"/>
          <w:noProof/>
          <w:sz w:val="22"/>
          <w:lang w:val="en-US"/>
        </w:rPr>
      </w:pPr>
      <w:hyperlink w:anchor="_Toc428563981" w:history="1">
        <w:r w:rsidRPr="00852AD8">
          <w:rPr>
            <w:rStyle w:val="Hypertextovodkaz"/>
            <w:noProof/>
          </w:rPr>
          <w:t>A.1</w:t>
        </w:r>
        <w:r>
          <w:rPr>
            <w:rFonts w:asciiTheme="minorHAnsi" w:eastAsiaTheme="minorEastAsia" w:hAnsiTheme="minorHAnsi" w:cstheme="minorBidi"/>
            <w:noProof/>
            <w:sz w:val="22"/>
            <w:lang w:val="en-US"/>
          </w:rPr>
          <w:tab/>
        </w:r>
        <w:r w:rsidRPr="00852AD8">
          <w:rPr>
            <w:rStyle w:val="Hypertextovodkaz"/>
            <w:noProof/>
          </w:rPr>
          <w:t>Introduction</w:t>
        </w:r>
        <w:r>
          <w:rPr>
            <w:noProof/>
            <w:webHidden/>
          </w:rPr>
          <w:tab/>
        </w:r>
        <w:r>
          <w:rPr>
            <w:noProof/>
            <w:webHidden/>
          </w:rPr>
          <w:fldChar w:fldCharType="begin"/>
        </w:r>
        <w:r>
          <w:rPr>
            <w:noProof/>
            <w:webHidden/>
          </w:rPr>
          <w:instrText xml:space="preserve"> PAGEREF _Toc428563981 \h </w:instrText>
        </w:r>
        <w:r>
          <w:rPr>
            <w:noProof/>
            <w:webHidden/>
          </w:rPr>
        </w:r>
        <w:r>
          <w:rPr>
            <w:noProof/>
            <w:webHidden/>
          </w:rPr>
          <w:fldChar w:fldCharType="separate"/>
        </w:r>
        <w:r>
          <w:rPr>
            <w:noProof/>
            <w:webHidden/>
          </w:rPr>
          <w:t>29</w:t>
        </w:r>
        <w:r>
          <w:rPr>
            <w:noProof/>
            <w:webHidden/>
          </w:rPr>
          <w:fldChar w:fldCharType="end"/>
        </w:r>
      </w:hyperlink>
    </w:p>
    <w:p w:rsidR="00E26F8C" w:rsidRDefault="00E26F8C">
      <w:pPr>
        <w:pStyle w:val="Obsah2"/>
        <w:tabs>
          <w:tab w:val="left" w:pos="1540"/>
          <w:tab w:val="right" w:leader="dot" w:pos="9396"/>
        </w:tabs>
        <w:rPr>
          <w:rFonts w:asciiTheme="minorHAnsi" w:eastAsiaTheme="minorEastAsia" w:hAnsiTheme="minorHAnsi" w:cstheme="minorBidi"/>
          <w:noProof/>
          <w:sz w:val="22"/>
          <w:lang w:val="en-US"/>
        </w:rPr>
      </w:pPr>
      <w:hyperlink w:anchor="_Toc428563982" w:history="1">
        <w:r w:rsidRPr="00852AD8">
          <w:rPr>
            <w:rStyle w:val="Hypertextovodkaz"/>
            <w:noProof/>
          </w:rPr>
          <w:t>A.2</w:t>
        </w:r>
        <w:r>
          <w:rPr>
            <w:rFonts w:asciiTheme="minorHAnsi" w:eastAsiaTheme="minorEastAsia" w:hAnsiTheme="minorHAnsi" w:cstheme="minorBidi"/>
            <w:noProof/>
            <w:sz w:val="22"/>
            <w:lang w:val="en-US"/>
          </w:rPr>
          <w:tab/>
        </w:r>
        <w:r w:rsidRPr="00852AD8">
          <w:rPr>
            <w:rStyle w:val="Hypertextovodkaz"/>
            <w:noProof/>
          </w:rPr>
          <w:t>Material and Methods</w:t>
        </w:r>
        <w:r>
          <w:rPr>
            <w:noProof/>
            <w:webHidden/>
          </w:rPr>
          <w:tab/>
        </w:r>
        <w:r>
          <w:rPr>
            <w:noProof/>
            <w:webHidden/>
          </w:rPr>
          <w:fldChar w:fldCharType="begin"/>
        </w:r>
        <w:r>
          <w:rPr>
            <w:noProof/>
            <w:webHidden/>
          </w:rPr>
          <w:instrText xml:space="preserve"> PAGEREF _Toc428563982 \h </w:instrText>
        </w:r>
        <w:r>
          <w:rPr>
            <w:noProof/>
            <w:webHidden/>
          </w:rPr>
        </w:r>
        <w:r>
          <w:rPr>
            <w:noProof/>
            <w:webHidden/>
          </w:rPr>
          <w:fldChar w:fldCharType="separate"/>
        </w:r>
        <w:r>
          <w:rPr>
            <w:noProof/>
            <w:webHidden/>
          </w:rPr>
          <w:t>30</w:t>
        </w:r>
        <w:r>
          <w:rPr>
            <w:noProof/>
            <w:webHidden/>
          </w:rPr>
          <w:fldChar w:fldCharType="end"/>
        </w:r>
      </w:hyperlink>
    </w:p>
    <w:p w:rsidR="00E26F8C" w:rsidRDefault="00E26F8C">
      <w:pPr>
        <w:pStyle w:val="Obsah3"/>
        <w:tabs>
          <w:tab w:val="right" w:leader="dot" w:pos="9396"/>
        </w:tabs>
        <w:rPr>
          <w:rFonts w:asciiTheme="minorHAnsi" w:eastAsiaTheme="minorEastAsia" w:hAnsiTheme="minorHAnsi" w:cstheme="minorBidi"/>
          <w:noProof/>
          <w:sz w:val="22"/>
        </w:rPr>
      </w:pPr>
      <w:hyperlink w:anchor="_Toc428563983" w:history="1">
        <w:r w:rsidRPr="00852AD8">
          <w:rPr>
            <w:rStyle w:val="Hypertextovodkaz"/>
            <w:noProof/>
          </w:rPr>
          <w:t>A.2.1 Site selection</w:t>
        </w:r>
        <w:r>
          <w:rPr>
            <w:noProof/>
            <w:webHidden/>
          </w:rPr>
          <w:tab/>
        </w:r>
        <w:r>
          <w:rPr>
            <w:noProof/>
            <w:webHidden/>
          </w:rPr>
          <w:fldChar w:fldCharType="begin"/>
        </w:r>
        <w:r>
          <w:rPr>
            <w:noProof/>
            <w:webHidden/>
          </w:rPr>
          <w:instrText xml:space="preserve"> PAGEREF _Toc428563983 \h </w:instrText>
        </w:r>
        <w:r>
          <w:rPr>
            <w:noProof/>
            <w:webHidden/>
          </w:rPr>
        </w:r>
        <w:r>
          <w:rPr>
            <w:noProof/>
            <w:webHidden/>
          </w:rPr>
          <w:fldChar w:fldCharType="separate"/>
        </w:r>
        <w:r>
          <w:rPr>
            <w:noProof/>
            <w:webHidden/>
          </w:rPr>
          <w:t>30</w:t>
        </w:r>
        <w:r>
          <w:rPr>
            <w:noProof/>
            <w:webHidden/>
          </w:rPr>
          <w:fldChar w:fldCharType="end"/>
        </w:r>
      </w:hyperlink>
    </w:p>
    <w:p w:rsidR="00E26F8C" w:rsidRDefault="00E26F8C">
      <w:pPr>
        <w:pStyle w:val="Obsah3"/>
        <w:tabs>
          <w:tab w:val="right" w:leader="dot" w:pos="9396"/>
        </w:tabs>
        <w:rPr>
          <w:rFonts w:asciiTheme="minorHAnsi" w:eastAsiaTheme="minorEastAsia" w:hAnsiTheme="minorHAnsi" w:cstheme="minorBidi"/>
          <w:noProof/>
          <w:sz w:val="22"/>
        </w:rPr>
      </w:pPr>
      <w:hyperlink w:anchor="_Toc428563984" w:history="1">
        <w:r w:rsidRPr="00852AD8">
          <w:rPr>
            <w:rStyle w:val="Hypertextovodkaz"/>
            <w:noProof/>
          </w:rPr>
          <w:t>A.2.2 Trapping</w:t>
        </w:r>
        <w:r>
          <w:rPr>
            <w:noProof/>
            <w:webHidden/>
          </w:rPr>
          <w:tab/>
        </w:r>
        <w:r>
          <w:rPr>
            <w:noProof/>
            <w:webHidden/>
          </w:rPr>
          <w:fldChar w:fldCharType="begin"/>
        </w:r>
        <w:r>
          <w:rPr>
            <w:noProof/>
            <w:webHidden/>
          </w:rPr>
          <w:instrText xml:space="preserve"> PAGEREF _Toc428563984 \h </w:instrText>
        </w:r>
        <w:r>
          <w:rPr>
            <w:noProof/>
            <w:webHidden/>
          </w:rPr>
        </w:r>
        <w:r>
          <w:rPr>
            <w:noProof/>
            <w:webHidden/>
          </w:rPr>
          <w:fldChar w:fldCharType="separate"/>
        </w:r>
        <w:r>
          <w:rPr>
            <w:noProof/>
            <w:webHidden/>
          </w:rPr>
          <w:t>31</w:t>
        </w:r>
        <w:r>
          <w:rPr>
            <w:noProof/>
            <w:webHidden/>
          </w:rPr>
          <w:fldChar w:fldCharType="end"/>
        </w:r>
      </w:hyperlink>
    </w:p>
    <w:p w:rsidR="00E26F8C" w:rsidRDefault="00E26F8C">
      <w:pPr>
        <w:pStyle w:val="Obsah3"/>
        <w:tabs>
          <w:tab w:val="right" w:leader="dot" w:pos="9396"/>
        </w:tabs>
        <w:rPr>
          <w:rFonts w:asciiTheme="minorHAnsi" w:eastAsiaTheme="minorEastAsia" w:hAnsiTheme="minorHAnsi" w:cstheme="minorBidi"/>
          <w:noProof/>
          <w:sz w:val="22"/>
        </w:rPr>
      </w:pPr>
      <w:hyperlink w:anchor="_Toc428563985" w:history="1">
        <w:r w:rsidRPr="00852AD8">
          <w:rPr>
            <w:rStyle w:val="Hypertextovodkaz"/>
            <w:noProof/>
          </w:rPr>
          <w:t>A.2.3 Data analysis</w:t>
        </w:r>
        <w:r>
          <w:rPr>
            <w:noProof/>
            <w:webHidden/>
          </w:rPr>
          <w:tab/>
        </w:r>
        <w:r>
          <w:rPr>
            <w:noProof/>
            <w:webHidden/>
          </w:rPr>
          <w:fldChar w:fldCharType="begin"/>
        </w:r>
        <w:r>
          <w:rPr>
            <w:noProof/>
            <w:webHidden/>
          </w:rPr>
          <w:instrText xml:space="preserve"> PAGEREF _Toc428563985 \h </w:instrText>
        </w:r>
        <w:r>
          <w:rPr>
            <w:noProof/>
            <w:webHidden/>
          </w:rPr>
        </w:r>
        <w:r>
          <w:rPr>
            <w:noProof/>
            <w:webHidden/>
          </w:rPr>
          <w:fldChar w:fldCharType="separate"/>
        </w:r>
        <w:r>
          <w:rPr>
            <w:noProof/>
            <w:webHidden/>
          </w:rPr>
          <w:t>31</w:t>
        </w:r>
        <w:r>
          <w:rPr>
            <w:noProof/>
            <w:webHidden/>
          </w:rPr>
          <w:fldChar w:fldCharType="end"/>
        </w:r>
      </w:hyperlink>
    </w:p>
    <w:p w:rsidR="00E26F8C" w:rsidRDefault="00E26F8C">
      <w:pPr>
        <w:pStyle w:val="Obsah2"/>
        <w:tabs>
          <w:tab w:val="left" w:pos="1540"/>
          <w:tab w:val="right" w:leader="dot" w:pos="9396"/>
        </w:tabs>
        <w:rPr>
          <w:rFonts w:asciiTheme="minorHAnsi" w:eastAsiaTheme="minorEastAsia" w:hAnsiTheme="minorHAnsi" w:cstheme="minorBidi"/>
          <w:noProof/>
          <w:sz w:val="22"/>
          <w:lang w:val="en-US"/>
        </w:rPr>
      </w:pPr>
      <w:hyperlink w:anchor="_Toc428563986" w:history="1">
        <w:r w:rsidRPr="00852AD8">
          <w:rPr>
            <w:rStyle w:val="Hypertextovodkaz"/>
            <w:noProof/>
          </w:rPr>
          <w:t>A.3</w:t>
        </w:r>
        <w:r>
          <w:rPr>
            <w:rFonts w:asciiTheme="minorHAnsi" w:eastAsiaTheme="minorEastAsia" w:hAnsiTheme="minorHAnsi" w:cstheme="minorBidi"/>
            <w:noProof/>
            <w:sz w:val="22"/>
            <w:lang w:val="en-US"/>
          </w:rPr>
          <w:tab/>
        </w:r>
        <w:r w:rsidRPr="00852AD8">
          <w:rPr>
            <w:rStyle w:val="Hypertextovodkaz"/>
            <w:noProof/>
          </w:rPr>
          <w:t>Results</w:t>
        </w:r>
        <w:r>
          <w:rPr>
            <w:noProof/>
            <w:webHidden/>
          </w:rPr>
          <w:tab/>
        </w:r>
        <w:r>
          <w:rPr>
            <w:noProof/>
            <w:webHidden/>
          </w:rPr>
          <w:fldChar w:fldCharType="begin"/>
        </w:r>
        <w:r>
          <w:rPr>
            <w:noProof/>
            <w:webHidden/>
          </w:rPr>
          <w:instrText xml:space="preserve"> PAGEREF _Toc428563986 \h </w:instrText>
        </w:r>
        <w:r>
          <w:rPr>
            <w:noProof/>
            <w:webHidden/>
          </w:rPr>
        </w:r>
        <w:r>
          <w:rPr>
            <w:noProof/>
            <w:webHidden/>
          </w:rPr>
          <w:fldChar w:fldCharType="separate"/>
        </w:r>
        <w:r>
          <w:rPr>
            <w:noProof/>
            <w:webHidden/>
          </w:rPr>
          <w:t>33</w:t>
        </w:r>
        <w:r>
          <w:rPr>
            <w:noProof/>
            <w:webHidden/>
          </w:rPr>
          <w:fldChar w:fldCharType="end"/>
        </w:r>
      </w:hyperlink>
    </w:p>
    <w:p w:rsidR="00E26F8C" w:rsidRDefault="00E26F8C">
      <w:pPr>
        <w:pStyle w:val="Obsah2"/>
        <w:tabs>
          <w:tab w:val="left" w:pos="1540"/>
          <w:tab w:val="right" w:leader="dot" w:pos="9396"/>
        </w:tabs>
        <w:rPr>
          <w:rFonts w:asciiTheme="minorHAnsi" w:eastAsiaTheme="minorEastAsia" w:hAnsiTheme="minorHAnsi" w:cstheme="minorBidi"/>
          <w:noProof/>
          <w:sz w:val="22"/>
          <w:lang w:val="en-US"/>
        </w:rPr>
      </w:pPr>
      <w:hyperlink w:anchor="_Toc428563987" w:history="1">
        <w:r w:rsidRPr="00852AD8">
          <w:rPr>
            <w:rStyle w:val="Hypertextovodkaz"/>
            <w:noProof/>
          </w:rPr>
          <w:t>A.4</w:t>
        </w:r>
        <w:r>
          <w:rPr>
            <w:rFonts w:asciiTheme="minorHAnsi" w:eastAsiaTheme="minorEastAsia" w:hAnsiTheme="minorHAnsi" w:cstheme="minorBidi"/>
            <w:noProof/>
            <w:sz w:val="22"/>
            <w:lang w:val="en-US"/>
          </w:rPr>
          <w:tab/>
        </w:r>
        <w:r w:rsidRPr="00852AD8">
          <w:rPr>
            <w:rStyle w:val="Hypertextovodkaz"/>
            <w:noProof/>
          </w:rPr>
          <w:t>Disscusion</w:t>
        </w:r>
        <w:r>
          <w:rPr>
            <w:noProof/>
            <w:webHidden/>
          </w:rPr>
          <w:tab/>
        </w:r>
        <w:r>
          <w:rPr>
            <w:noProof/>
            <w:webHidden/>
          </w:rPr>
          <w:fldChar w:fldCharType="begin"/>
        </w:r>
        <w:r>
          <w:rPr>
            <w:noProof/>
            <w:webHidden/>
          </w:rPr>
          <w:instrText xml:space="preserve"> PAGEREF _Toc428563987 \h </w:instrText>
        </w:r>
        <w:r>
          <w:rPr>
            <w:noProof/>
            <w:webHidden/>
          </w:rPr>
        </w:r>
        <w:r>
          <w:rPr>
            <w:noProof/>
            <w:webHidden/>
          </w:rPr>
          <w:fldChar w:fldCharType="separate"/>
        </w:r>
        <w:r>
          <w:rPr>
            <w:noProof/>
            <w:webHidden/>
          </w:rPr>
          <w:t>34</w:t>
        </w:r>
        <w:r>
          <w:rPr>
            <w:noProof/>
            <w:webHidden/>
          </w:rPr>
          <w:fldChar w:fldCharType="end"/>
        </w:r>
      </w:hyperlink>
    </w:p>
    <w:p w:rsidR="00E26F8C" w:rsidRDefault="00E26F8C">
      <w:pPr>
        <w:pStyle w:val="Obsah2"/>
        <w:tabs>
          <w:tab w:val="left" w:pos="1540"/>
          <w:tab w:val="right" w:leader="dot" w:pos="9396"/>
        </w:tabs>
        <w:rPr>
          <w:rFonts w:asciiTheme="minorHAnsi" w:eastAsiaTheme="minorEastAsia" w:hAnsiTheme="minorHAnsi" w:cstheme="minorBidi"/>
          <w:noProof/>
          <w:sz w:val="22"/>
          <w:lang w:val="en-US"/>
        </w:rPr>
      </w:pPr>
      <w:hyperlink w:anchor="_Toc428563988" w:history="1">
        <w:r w:rsidRPr="00852AD8">
          <w:rPr>
            <w:rStyle w:val="Hypertextovodkaz"/>
            <w:noProof/>
          </w:rPr>
          <w:t>A.5</w:t>
        </w:r>
        <w:r>
          <w:rPr>
            <w:rFonts w:asciiTheme="minorHAnsi" w:eastAsiaTheme="minorEastAsia" w:hAnsiTheme="minorHAnsi" w:cstheme="minorBidi"/>
            <w:noProof/>
            <w:sz w:val="22"/>
            <w:lang w:val="en-US"/>
          </w:rPr>
          <w:tab/>
        </w:r>
        <w:r w:rsidRPr="00852AD8">
          <w:rPr>
            <w:rStyle w:val="Hypertextovodkaz"/>
            <w:noProof/>
          </w:rPr>
          <w:t>References</w:t>
        </w:r>
        <w:r>
          <w:rPr>
            <w:noProof/>
            <w:webHidden/>
          </w:rPr>
          <w:tab/>
        </w:r>
        <w:r>
          <w:rPr>
            <w:noProof/>
            <w:webHidden/>
          </w:rPr>
          <w:fldChar w:fldCharType="begin"/>
        </w:r>
        <w:r>
          <w:rPr>
            <w:noProof/>
            <w:webHidden/>
          </w:rPr>
          <w:instrText xml:space="preserve"> PAGEREF _Toc428563988 \h </w:instrText>
        </w:r>
        <w:r>
          <w:rPr>
            <w:noProof/>
            <w:webHidden/>
          </w:rPr>
        </w:r>
        <w:r>
          <w:rPr>
            <w:noProof/>
            <w:webHidden/>
          </w:rPr>
          <w:fldChar w:fldCharType="separate"/>
        </w:r>
        <w:r>
          <w:rPr>
            <w:noProof/>
            <w:webHidden/>
          </w:rPr>
          <w:t>38</w:t>
        </w:r>
        <w:r>
          <w:rPr>
            <w:noProof/>
            <w:webHidden/>
          </w:rPr>
          <w:fldChar w:fldCharType="end"/>
        </w:r>
      </w:hyperlink>
    </w:p>
    <w:p w:rsidR="00E26F8C" w:rsidRDefault="00E26F8C">
      <w:pPr>
        <w:pStyle w:val="Obsah1"/>
        <w:tabs>
          <w:tab w:val="left" w:pos="1100"/>
          <w:tab w:val="right" w:leader="dot" w:pos="9396"/>
        </w:tabs>
        <w:rPr>
          <w:rFonts w:asciiTheme="minorHAnsi" w:eastAsiaTheme="minorEastAsia" w:hAnsiTheme="minorHAnsi" w:cstheme="minorBidi"/>
          <w:noProof/>
          <w:sz w:val="22"/>
        </w:rPr>
      </w:pPr>
      <w:hyperlink w:anchor="_Toc428563989" w:history="1">
        <w:r w:rsidRPr="00852AD8">
          <w:rPr>
            <w:rStyle w:val="Hypertextovodkaz"/>
            <w:noProof/>
          </w:rPr>
          <w:t>B</w:t>
        </w:r>
        <w:r>
          <w:rPr>
            <w:rFonts w:asciiTheme="minorHAnsi" w:eastAsiaTheme="minorEastAsia" w:hAnsiTheme="minorHAnsi" w:cstheme="minorBidi"/>
            <w:noProof/>
            <w:sz w:val="22"/>
          </w:rPr>
          <w:tab/>
        </w:r>
        <w:r w:rsidRPr="00852AD8">
          <w:rPr>
            <w:rStyle w:val="Hypertextovodkaz"/>
            <w:noProof/>
          </w:rPr>
          <w:t>Thermal summation model and instar determination of all developmental stages of Sciodrepoides watsoni (Coleoptera: Cholevinae)</w:t>
        </w:r>
        <w:r>
          <w:rPr>
            <w:noProof/>
            <w:webHidden/>
          </w:rPr>
          <w:tab/>
        </w:r>
        <w:r>
          <w:rPr>
            <w:noProof/>
            <w:webHidden/>
          </w:rPr>
          <w:fldChar w:fldCharType="begin"/>
        </w:r>
        <w:r>
          <w:rPr>
            <w:noProof/>
            <w:webHidden/>
          </w:rPr>
          <w:instrText xml:space="preserve"> PAGEREF _Toc428563989 \h </w:instrText>
        </w:r>
        <w:r>
          <w:rPr>
            <w:noProof/>
            <w:webHidden/>
          </w:rPr>
        </w:r>
        <w:r>
          <w:rPr>
            <w:noProof/>
            <w:webHidden/>
          </w:rPr>
          <w:fldChar w:fldCharType="separate"/>
        </w:r>
        <w:r>
          <w:rPr>
            <w:noProof/>
            <w:webHidden/>
          </w:rPr>
          <w:t>47</w:t>
        </w:r>
        <w:r>
          <w:rPr>
            <w:noProof/>
            <w:webHidden/>
          </w:rPr>
          <w:fldChar w:fldCharType="end"/>
        </w:r>
      </w:hyperlink>
    </w:p>
    <w:p w:rsidR="00E26F8C" w:rsidRDefault="00E26F8C">
      <w:pPr>
        <w:pStyle w:val="Obsah2"/>
        <w:tabs>
          <w:tab w:val="left" w:pos="1540"/>
          <w:tab w:val="right" w:leader="dot" w:pos="9396"/>
        </w:tabs>
        <w:rPr>
          <w:rFonts w:asciiTheme="minorHAnsi" w:eastAsiaTheme="minorEastAsia" w:hAnsiTheme="minorHAnsi" w:cstheme="minorBidi"/>
          <w:noProof/>
          <w:sz w:val="22"/>
          <w:lang w:val="en-US"/>
        </w:rPr>
      </w:pPr>
      <w:hyperlink w:anchor="_Toc428563990" w:history="1">
        <w:r w:rsidRPr="00852AD8">
          <w:rPr>
            <w:rStyle w:val="Hypertextovodkaz"/>
            <w:noProof/>
          </w:rPr>
          <w:t>B. 1</w:t>
        </w:r>
        <w:r>
          <w:rPr>
            <w:rFonts w:asciiTheme="minorHAnsi" w:eastAsiaTheme="minorEastAsia" w:hAnsiTheme="minorHAnsi" w:cstheme="minorBidi"/>
            <w:noProof/>
            <w:sz w:val="22"/>
            <w:lang w:val="en-US"/>
          </w:rPr>
          <w:tab/>
        </w:r>
        <w:r w:rsidRPr="00852AD8">
          <w:rPr>
            <w:rStyle w:val="Hypertextovodkaz"/>
            <w:noProof/>
          </w:rPr>
          <w:t>Introduction</w:t>
        </w:r>
        <w:r>
          <w:rPr>
            <w:noProof/>
            <w:webHidden/>
          </w:rPr>
          <w:tab/>
        </w:r>
        <w:r>
          <w:rPr>
            <w:noProof/>
            <w:webHidden/>
          </w:rPr>
          <w:fldChar w:fldCharType="begin"/>
        </w:r>
        <w:r>
          <w:rPr>
            <w:noProof/>
            <w:webHidden/>
          </w:rPr>
          <w:instrText xml:space="preserve"> PAGEREF _Toc428563990 \h </w:instrText>
        </w:r>
        <w:r>
          <w:rPr>
            <w:noProof/>
            <w:webHidden/>
          </w:rPr>
        </w:r>
        <w:r>
          <w:rPr>
            <w:noProof/>
            <w:webHidden/>
          </w:rPr>
          <w:fldChar w:fldCharType="separate"/>
        </w:r>
        <w:r>
          <w:rPr>
            <w:noProof/>
            <w:webHidden/>
          </w:rPr>
          <w:t>47</w:t>
        </w:r>
        <w:r>
          <w:rPr>
            <w:noProof/>
            <w:webHidden/>
          </w:rPr>
          <w:fldChar w:fldCharType="end"/>
        </w:r>
      </w:hyperlink>
    </w:p>
    <w:p w:rsidR="00E26F8C" w:rsidRDefault="00E26F8C">
      <w:pPr>
        <w:pStyle w:val="Obsah2"/>
        <w:tabs>
          <w:tab w:val="left" w:pos="1540"/>
          <w:tab w:val="right" w:leader="dot" w:pos="9396"/>
        </w:tabs>
        <w:rPr>
          <w:rFonts w:asciiTheme="minorHAnsi" w:eastAsiaTheme="minorEastAsia" w:hAnsiTheme="minorHAnsi" w:cstheme="minorBidi"/>
          <w:noProof/>
          <w:sz w:val="22"/>
          <w:lang w:val="en-US"/>
        </w:rPr>
      </w:pPr>
      <w:hyperlink w:anchor="_Toc428563991" w:history="1">
        <w:r w:rsidRPr="00852AD8">
          <w:rPr>
            <w:rStyle w:val="Hypertextovodkaz"/>
            <w:noProof/>
          </w:rPr>
          <w:t>B.2</w:t>
        </w:r>
        <w:r>
          <w:rPr>
            <w:rFonts w:asciiTheme="minorHAnsi" w:eastAsiaTheme="minorEastAsia" w:hAnsiTheme="minorHAnsi" w:cstheme="minorBidi"/>
            <w:noProof/>
            <w:sz w:val="22"/>
            <w:lang w:val="en-US"/>
          </w:rPr>
          <w:tab/>
        </w:r>
        <w:r w:rsidRPr="00852AD8">
          <w:rPr>
            <w:rStyle w:val="Hypertextovodkaz"/>
            <w:noProof/>
          </w:rPr>
          <w:t>Material and Methods</w:t>
        </w:r>
        <w:r>
          <w:rPr>
            <w:noProof/>
            <w:webHidden/>
          </w:rPr>
          <w:tab/>
        </w:r>
        <w:r>
          <w:rPr>
            <w:noProof/>
            <w:webHidden/>
          </w:rPr>
          <w:fldChar w:fldCharType="begin"/>
        </w:r>
        <w:r>
          <w:rPr>
            <w:noProof/>
            <w:webHidden/>
          </w:rPr>
          <w:instrText xml:space="preserve"> PAGEREF _Toc428563991 \h </w:instrText>
        </w:r>
        <w:r>
          <w:rPr>
            <w:noProof/>
            <w:webHidden/>
          </w:rPr>
        </w:r>
        <w:r>
          <w:rPr>
            <w:noProof/>
            <w:webHidden/>
          </w:rPr>
          <w:fldChar w:fldCharType="separate"/>
        </w:r>
        <w:r>
          <w:rPr>
            <w:noProof/>
            <w:webHidden/>
          </w:rPr>
          <w:t>49</w:t>
        </w:r>
        <w:r>
          <w:rPr>
            <w:noProof/>
            <w:webHidden/>
          </w:rPr>
          <w:fldChar w:fldCharType="end"/>
        </w:r>
      </w:hyperlink>
    </w:p>
    <w:p w:rsidR="00E26F8C" w:rsidRDefault="00E26F8C">
      <w:pPr>
        <w:pStyle w:val="Obsah2"/>
        <w:tabs>
          <w:tab w:val="left" w:pos="1540"/>
          <w:tab w:val="right" w:leader="dot" w:pos="9396"/>
        </w:tabs>
        <w:rPr>
          <w:rFonts w:asciiTheme="minorHAnsi" w:eastAsiaTheme="minorEastAsia" w:hAnsiTheme="minorHAnsi" w:cstheme="minorBidi"/>
          <w:noProof/>
          <w:sz w:val="22"/>
          <w:lang w:val="en-US"/>
        </w:rPr>
      </w:pPr>
      <w:hyperlink w:anchor="_Toc428563992" w:history="1">
        <w:r w:rsidRPr="00852AD8">
          <w:rPr>
            <w:rStyle w:val="Hypertextovodkaz"/>
            <w:noProof/>
          </w:rPr>
          <w:t>B.3</w:t>
        </w:r>
        <w:r>
          <w:rPr>
            <w:rFonts w:asciiTheme="minorHAnsi" w:eastAsiaTheme="minorEastAsia" w:hAnsiTheme="minorHAnsi" w:cstheme="minorBidi"/>
            <w:noProof/>
            <w:sz w:val="22"/>
            <w:lang w:val="en-US"/>
          </w:rPr>
          <w:tab/>
        </w:r>
        <w:r w:rsidRPr="00852AD8">
          <w:rPr>
            <w:rStyle w:val="Hypertextovodkaz"/>
            <w:noProof/>
          </w:rPr>
          <w:t>Results</w:t>
        </w:r>
        <w:r>
          <w:rPr>
            <w:noProof/>
            <w:webHidden/>
          </w:rPr>
          <w:tab/>
        </w:r>
        <w:r>
          <w:rPr>
            <w:noProof/>
            <w:webHidden/>
          </w:rPr>
          <w:fldChar w:fldCharType="begin"/>
        </w:r>
        <w:r>
          <w:rPr>
            <w:noProof/>
            <w:webHidden/>
          </w:rPr>
          <w:instrText xml:space="preserve"> PAGEREF _Toc428563992 \h </w:instrText>
        </w:r>
        <w:r>
          <w:rPr>
            <w:noProof/>
            <w:webHidden/>
          </w:rPr>
        </w:r>
        <w:r>
          <w:rPr>
            <w:noProof/>
            <w:webHidden/>
          </w:rPr>
          <w:fldChar w:fldCharType="separate"/>
        </w:r>
        <w:r>
          <w:rPr>
            <w:noProof/>
            <w:webHidden/>
          </w:rPr>
          <w:t>53</w:t>
        </w:r>
        <w:r>
          <w:rPr>
            <w:noProof/>
            <w:webHidden/>
          </w:rPr>
          <w:fldChar w:fldCharType="end"/>
        </w:r>
      </w:hyperlink>
    </w:p>
    <w:p w:rsidR="00E26F8C" w:rsidRDefault="00E26F8C">
      <w:pPr>
        <w:pStyle w:val="Obsah2"/>
        <w:tabs>
          <w:tab w:val="left" w:pos="1540"/>
          <w:tab w:val="right" w:leader="dot" w:pos="9396"/>
        </w:tabs>
        <w:rPr>
          <w:rFonts w:asciiTheme="minorHAnsi" w:eastAsiaTheme="minorEastAsia" w:hAnsiTheme="minorHAnsi" w:cstheme="minorBidi"/>
          <w:noProof/>
          <w:sz w:val="22"/>
          <w:lang w:val="en-US"/>
        </w:rPr>
      </w:pPr>
      <w:hyperlink w:anchor="_Toc428563993" w:history="1">
        <w:r w:rsidRPr="00852AD8">
          <w:rPr>
            <w:rStyle w:val="Hypertextovodkaz"/>
            <w:noProof/>
          </w:rPr>
          <w:t>B.4</w:t>
        </w:r>
        <w:r>
          <w:rPr>
            <w:rFonts w:asciiTheme="minorHAnsi" w:eastAsiaTheme="minorEastAsia" w:hAnsiTheme="minorHAnsi" w:cstheme="minorBidi"/>
            <w:noProof/>
            <w:sz w:val="22"/>
            <w:lang w:val="en-US"/>
          </w:rPr>
          <w:tab/>
        </w:r>
        <w:r w:rsidRPr="00852AD8">
          <w:rPr>
            <w:rStyle w:val="Hypertextovodkaz"/>
            <w:noProof/>
          </w:rPr>
          <w:t>Discussion</w:t>
        </w:r>
        <w:r>
          <w:rPr>
            <w:noProof/>
            <w:webHidden/>
          </w:rPr>
          <w:tab/>
        </w:r>
        <w:r>
          <w:rPr>
            <w:noProof/>
            <w:webHidden/>
          </w:rPr>
          <w:fldChar w:fldCharType="begin"/>
        </w:r>
        <w:r>
          <w:rPr>
            <w:noProof/>
            <w:webHidden/>
          </w:rPr>
          <w:instrText xml:space="preserve"> PAGEREF _Toc428563993 \h </w:instrText>
        </w:r>
        <w:r>
          <w:rPr>
            <w:noProof/>
            <w:webHidden/>
          </w:rPr>
        </w:r>
        <w:r>
          <w:rPr>
            <w:noProof/>
            <w:webHidden/>
          </w:rPr>
          <w:fldChar w:fldCharType="separate"/>
        </w:r>
        <w:r>
          <w:rPr>
            <w:noProof/>
            <w:webHidden/>
          </w:rPr>
          <w:t>54</w:t>
        </w:r>
        <w:r>
          <w:rPr>
            <w:noProof/>
            <w:webHidden/>
          </w:rPr>
          <w:fldChar w:fldCharType="end"/>
        </w:r>
      </w:hyperlink>
    </w:p>
    <w:p w:rsidR="00E26F8C" w:rsidRDefault="00E26F8C">
      <w:pPr>
        <w:pStyle w:val="Obsah2"/>
        <w:tabs>
          <w:tab w:val="left" w:pos="1540"/>
          <w:tab w:val="right" w:leader="dot" w:pos="9396"/>
        </w:tabs>
        <w:rPr>
          <w:rFonts w:asciiTheme="minorHAnsi" w:eastAsiaTheme="minorEastAsia" w:hAnsiTheme="minorHAnsi" w:cstheme="minorBidi"/>
          <w:noProof/>
          <w:sz w:val="22"/>
          <w:lang w:val="en-US"/>
        </w:rPr>
      </w:pPr>
      <w:hyperlink w:anchor="_Toc428563994" w:history="1">
        <w:r w:rsidRPr="00852AD8">
          <w:rPr>
            <w:rStyle w:val="Hypertextovodkaz"/>
            <w:noProof/>
          </w:rPr>
          <w:t>B.5</w:t>
        </w:r>
        <w:r>
          <w:rPr>
            <w:rFonts w:asciiTheme="minorHAnsi" w:eastAsiaTheme="minorEastAsia" w:hAnsiTheme="minorHAnsi" w:cstheme="minorBidi"/>
            <w:noProof/>
            <w:sz w:val="22"/>
            <w:lang w:val="en-US"/>
          </w:rPr>
          <w:tab/>
        </w:r>
        <w:r w:rsidRPr="00852AD8">
          <w:rPr>
            <w:rStyle w:val="Hypertextovodkaz"/>
            <w:noProof/>
          </w:rPr>
          <w:t>References</w:t>
        </w:r>
        <w:r>
          <w:rPr>
            <w:noProof/>
            <w:webHidden/>
          </w:rPr>
          <w:tab/>
        </w:r>
        <w:r>
          <w:rPr>
            <w:noProof/>
            <w:webHidden/>
          </w:rPr>
          <w:fldChar w:fldCharType="begin"/>
        </w:r>
        <w:r>
          <w:rPr>
            <w:noProof/>
            <w:webHidden/>
          </w:rPr>
          <w:instrText xml:space="preserve"> PAGEREF _Toc428563994 \h </w:instrText>
        </w:r>
        <w:r>
          <w:rPr>
            <w:noProof/>
            <w:webHidden/>
          </w:rPr>
        </w:r>
        <w:r>
          <w:rPr>
            <w:noProof/>
            <w:webHidden/>
          </w:rPr>
          <w:fldChar w:fldCharType="separate"/>
        </w:r>
        <w:r>
          <w:rPr>
            <w:noProof/>
            <w:webHidden/>
          </w:rPr>
          <w:t>57</w:t>
        </w:r>
        <w:r>
          <w:rPr>
            <w:noProof/>
            <w:webHidden/>
          </w:rPr>
          <w:fldChar w:fldCharType="end"/>
        </w:r>
      </w:hyperlink>
    </w:p>
    <w:p w:rsidR="00E26F8C" w:rsidRDefault="00E26F8C">
      <w:pPr>
        <w:pStyle w:val="Obsah1"/>
        <w:tabs>
          <w:tab w:val="left" w:pos="1100"/>
          <w:tab w:val="right" w:leader="dot" w:pos="9396"/>
        </w:tabs>
        <w:rPr>
          <w:rFonts w:asciiTheme="minorHAnsi" w:eastAsiaTheme="minorEastAsia" w:hAnsiTheme="minorHAnsi" w:cstheme="minorBidi"/>
          <w:noProof/>
          <w:sz w:val="22"/>
        </w:rPr>
      </w:pPr>
      <w:hyperlink w:anchor="_Toc428563995" w:history="1">
        <w:r w:rsidRPr="00852AD8">
          <w:rPr>
            <w:rStyle w:val="Hypertextovodkaz"/>
            <w:noProof/>
          </w:rPr>
          <w:t>C</w:t>
        </w:r>
        <w:r>
          <w:rPr>
            <w:rFonts w:asciiTheme="minorHAnsi" w:eastAsiaTheme="minorEastAsia" w:hAnsiTheme="minorHAnsi" w:cstheme="minorBidi"/>
            <w:noProof/>
            <w:sz w:val="22"/>
          </w:rPr>
          <w:tab/>
        </w:r>
        <w:r w:rsidRPr="00852AD8">
          <w:rPr>
            <w:rStyle w:val="Hypertextovodkaz"/>
            <w:noProof/>
          </w:rPr>
          <w:t>Distribution of open landscape carrion beetles (Coleoptera: Silphidae) in selected lowlands of the Czech Republic</w:t>
        </w:r>
        <w:r>
          <w:rPr>
            <w:noProof/>
            <w:webHidden/>
          </w:rPr>
          <w:tab/>
        </w:r>
        <w:r>
          <w:rPr>
            <w:noProof/>
            <w:webHidden/>
          </w:rPr>
          <w:fldChar w:fldCharType="begin"/>
        </w:r>
        <w:r>
          <w:rPr>
            <w:noProof/>
            <w:webHidden/>
          </w:rPr>
          <w:instrText xml:space="preserve"> PAGEREF _Toc428563995 \h </w:instrText>
        </w:r>
        <w:r>
          <w:rPr>
            <w:noProof/>
            <w:webHidden/>
          </w:rPr>
        </w:r>
        <w:r>
          <w:rPr>
            <w:noProof/>
            <w:webHidden/>
          </w:rPr>
          <w:fldChar w:fldCharType="separate"/>
        </w:r>
        <w:r>
          <w:rPr>
            <w:noProof/>
            <w:webHidden/>
          </w:rPr>
          <w:t>63</w:t>
        </w:r>
        <w:r>
          <w:rPr>
            <w:noProof/>
            <w:webHidden/>
          </w:rPr>
          <w:fldChar w:fldCharType="end"/>
        </w:r>
      </w:hyperlink>
    </w:p>
    <w:p w:rsidR="00E26F8C" w:rsidRDefault="00E26F8C">
      <w:pPr>
        <w:pStyle w:val="Obsah2"/>
        <w:tabs>
          <w:tab w:val="left" w:pos="1320"/>
          <w:tab w:val="right" w:leader="dot" w:pos="9396"/>
        </w:tabs>
        <w:rPr>
          <w:rFonts w:asciiTheme="minorHAnsi" w:eastAsiaTheme="minorEastAsia" w:hAnsiTheme="minorHAnsi" w:cstheme="minorBidi"/>
          <w:noProof/>
          <w:sz w:val="22"/>
          <w:lang w:val="en-US"/>
        </w:rPr>
      </w:pPr>
      <w:hyperlink w:anchor="_Toc428563996" w:history="1">
        <w:r w:rsidRPr="00852AD8">
          <w:rPr>
            <w:rStyle w:val="Hypertextovodkaz"/>
            <w:noProof/>
          </w:rPr>
          <w:t>C.1</w:t>
        </w:r>
        <w:r>
          <w:rPr>
            <w:rFonts w:asciiTheme="minorHAnsi" w:eastAsiaTheme="minorEastAsia" w:hAnsiTheme="minorHAnsi" w:cstheme="minorBidi"/>
            <w:noProof/>
            <w:sz w:val="22"/>
            <w:lang w:val="en-US"/>
          </w:rPr>
          <w:tab/>
        </w:r>
        <w:r w:rsidRPr="00852AD8">
          <w:rPr>
            <w:rStyle w:val="Hypertextovodkaz"/>
            <w:noProof/>
          </w:rPr>
          <w:t>Úvod</w:t>
        </w:r>
        <w:r>
          <w:rPr>
            <w:noProof/>
            <w:webHidden/>
          </w:rPr>
          <w:tab/>
        </w:r>
        <w:r>
          <w:rPr>
            <w:noProof/>
            <w:webHidden/>
          </w:rPr>
          <w:fldChar w:fldCharType="begin"/>
        </w:r>
        <w:r>
          <w:rPr>
            <w:noProof/>
            <w:webHidden/>
          </w:rPr>
          <w:instrText xml:space="preserve"> PAGEREF _Toc428563996 \h </w:instrText>
        </w:r>
        <w:r>
          <w:rPr>
            <w:noProof/>
            <w:webHidden/>
          </w:rPr>
        </w:r>
        <w:r>
          <w:rPr>
            <w:noProof/>
            <w:webHidden/>
          </w:rPr>
          <w:fldChar w:fldCharType="separate"/>
        </w:r>
        <w:r>
          <w:rPr>
            <w:noProof/>
            <w:webHidden/>
          </w:rPr>
          <w:t>63</w:t>
        </w:r>
        <w:r>
          <w:rPr>
            <w:noProof/>
            <w:webHidden/>
          </w:rPr>
          <w:fldChar w:fldCharType="end"/>
        </w:r>
      </w:hyperlink>
    </w:p>
    <w:p w:rsidR="00E26F8C" w:rsidRDefault="00E26F8C">
      <w:pPr>
        <w:pStyle w:val="Obsah2"/>
        <w:tabs>
          <w:tab w:val="left" w:pos="1320"/>
          <w:tab w:val="right" w:leader="dot" w:pos="9396"/>
        </w:tabs>
        <w:rPr>
          <w:rFonts w:asciiTheme="minorHAnsi" w:eastAsiaTheme="minorEastAsia" w:hAnsiTheme="minorHAnsi" w:cstheme="minorBidi"/>
          <w:noProof/>
          <w:sz w:val="22"/>
          <w:lang w:val="en-US"/>
        </w:rPr>
      </w:pPr>
      <w:hyperlink w:anchor="_Toc428563997" w:history="1">
        <w:r w:rsidRPr="00852AD8">
          <w:rPr>
            <w:rStyle w:val="Hypertextovodkaz"/>
            <w:noProof/>
          </w:rPr>
          <w:t>C.2</w:t>
        </w:r>
        <w:r>
          <w:rPr>
            <w:rFonts w:asciiTheme="minorHAnsi" w:eastAsiaTheme="minorEastAsia" w:hAnsiTheme="minorHAnsi" w:cstheme="minorBidi"/>
            <w:noProof/>
            <w:sz w:val="22"/>
            <w:lang w:val="en-US"/>
          </w:rPr>
          <w:tab/>
        </w:r>
        <w:r w:rsidRPr="00852AD8">
          <w:rPr>
            <w:rStyle w:val="Hypertextovodkaz"/>
            <w:noProof/>
          </w:rPr>
          <w:t>Materiál a metodika</w:t>
        </w:r>
        <w:r>
          <w:rPr>
            <w:noProof/>
            <w:webHidden/>
          </w:rPr>
          <w:tab/>
        </w:r>
        <w:r>
          <w:rPr>
            <w:noProof/>
            <w:webHidden/>
          </w:rPr>
          <w:fldChar w:fldCharType="begin"/>
        </w:r>
        <w:r>
          <w:rPr>
            <w:noProof/>
            <w:webHidden/>
          </w:rPr>
          <w:instrText xml:space="preserve"> PAGEREF _Toc428563997 \h </w:instrText>
        </w:r>
        <w:r>
          <w:rPr>
            <w:noProof/>
            <w:webHidden/>
          </w:rPr>
        </w:r>
        <w:r>
          <w:rPr>
            <w:noProof/>
            <w:webHidden/>
          </w:rPr>
          <w:fldChar w:fldCharType="separate"/>
        </w:r>
        <w:r>
          <w:rPr>
            <w:noProof/>
            <w:webHidden/>
          </w:rPr>
          <w:t>64</w:t>
        </w:r>
        <w:r>
          <w:rPr>
            <w:noProof/>
            <w:webHidden/>
          </w:rPr>
          <w:fldChar w:fldCharType="end"/>
        </w:r>
      </w:hyperlink>
    </w:p>
    <w:p w:rsidR="00E26F8C" w:rsidRDefault="00E26F8C">
      <w:pPr>
        <w:pStyle w:val="Obsah3"/>
        <w:tabs>
          <w:tab w:val="right" w:leader="dot" w:pos="9396"/>
        </w:tabs>
        <w:rPr>
          <w:rFonts w:asciiTheme="minorHAnsi" w:eastAsiaTheme="minorEastAsia" w:hAnsiTheme="minorHAnsi" w:cstheme="minorBidi"/>
          <w:noProof/>
          <w:sz w:val="22"/>
        </w:rPr>
      </w:pPr>
      <w:hyperlink w:anchor="_Toc428563998" w:history="1">
        <w:r w:rsidRPr="00852AD8">
          <w:rPr>
            <w:rStyle w:val="Hypertextovodkaz"/>
            <w:noProof/>
          </w:rPr>
          <w:t>C.2.1 Termíny expozice zemních pastí</w:t>
        </w:r>
        <w:r>
          <w:rPr>
            <w:noProof/>
            <w:webHidden/>
          </w:rPr>
          <w:tab/>
        </w:r>
        <w:r>
          <w:rPr>
            <w:noProof/>
            <w:webHidden/>
          </w:rPr>
          <w:fldChar w:fldCharType="begin"/>
        </w:r>
        <w:r>
          <w:rPr>
            <w:noProof/>
            <w:webHidden/>
          </w:rPr>
          <w:instrText xml:space="preserve"> PAGEREF _Toc428563998 \h </w:instrText>
        </w:r>
        <w:r>
          <w:rPr>
            <w:noProof/>
            <w:webHidden/>
          </w:rPr>
        </w:r>
        <w:r>
          <w:rPr>
            <w:noProof/>
            <w:webHidden/>
          </w:rPr>
          <w:fldChar w:fldCharType="separate"/>
        </w:r>
        <w:r>
          <w:rPr>
            <w:noProof/>
            <w:webHidden/>
          </w:rPr>
          <w:t>65</w:t>
        </w:r>
        <w:r>
          <w:rPr>
            <w:noProof/>
            <w:webHidden/>
          </w:rPr>
          <w:fldChar w:fldCharType="end"/>
        </w:r>
      </w:hyperlink>
    </w:p>
    <w:p w:rsidR="00E26F8C" w:rsidRDefault="00E26F8C">
      <w:pPr>
        <w:pStyle w:val="Obsah3"/>
        <w:tabs>
          <w:tab w:val="right" w:leader="dot" w:pos="9396"/>
        </w:tabs>
        <w:rPr>
          <w:rFonts w:asciiTheme="minorHAnsi" w:eastAsiaTheme="minorEastAsia" w:hAnsiTheme="minorHAnsi" w:cstheme="minorBidi"/>
          <w:noProof/>
          <w:sz w:val="22"/>
        </w:rPr>
      </w:pPr>
      <w:hyperlink w:anchor="_Toc428563999" w:history="1">
        <w:r w:rsidRPr="00852AD8">
          <w:rPr>
            <w:rStyle w:val="Hypertextovodkaz"/>
            <w:noProof/>
          </w:rPr>
          <w:t>C.2.2 Popis lokalit</w:t>
        </w:r>
        <w:r>
          <w:rPr>
            <w:noProof/>
            <w:webHidden/>
          </w:rPr>
          <w:tab/>
        </w:r>
        <w:r>
          <w:rPr>
            <w:noProof/>
            <w:webHidden/>
          </w:rPr>
          <w:fldChar w:fldCharType="begin"/>
        </w:r>
        <w:r>
          <w:rPr>
            <w:noProof/>
            <w:webHidden/>
          </w:rPr>
          <w:instrText xml:space="preserve"> PAGEREF _Toc428563999 \h </w:instrText>
        </w:r>
        <w:r>
          <w:rPr>
            <w:noProof/>
            <w:webHidden/>
          </w:rPr>
        </w:r>
        <w:r>
          <w:rPr>
            <w:noProof/>
            <w:webHidden/>
          </w:rPr>
          <w:fldChar w:fldCharType="separate"/>
        </w:r>
        <w:r>
          <w:rPr>
            <w:noProof/>
            <w:webHidden/>
          </w:rPr>
          <w:t>66</w:t>
        </w:r>
        <w:r>
          <w:rPr>
            <w:noProof/>
            <w:webHidden/>
          </w:rPr>
          <w:fldChar w:fldCharType="end"/>
        </w:r>
      </w:hyperlink>
    </w:p>
    <w:p w:rsidR="00E26F8C" w:rsidRDefault="00E26F8C">
      <w:pPr>
        <w:pStyle w:val="Obsah2"/>
        <w:tabs>
          <w:tab w:val="left" w:pos="1320"/>
          <w:tab w:val="right" w:leader="dot" w:pos="9396"/>
        </w:tabs>
        <w:rPr>
          <w:rFonts w:asciiTheme="minorHAnsi" w:eastAsiaTheme="minorEastAsia" w:hAnsiTheme="minorHAnsi" w:cstheme="minorBidi"/>
          <w:noProof/>
          <w:sz w:val="22"/>
          <w:lang w:val="en-US"/>
        </w:rPr>
      </w:pPr>
      <w:hyperlink w:anchor="_Toc428564000" w:history="1">
        <w:r w:rsidRPr="00852AD8">
          <w:rPr>
            <w:rStyle w:val="Hypertextovodkaz"/>
            <w:noProof/>
          </w:rPr>
          <w:t>C.3</w:t>
        </w:r>
        <w:r>
          <w:rPr>
            <w:rFonts w:asciiTheme="minorHAnsi" w:eastAsiaTheme="minorEastAsia" w:hAnsiTheme="minorHAnsi" w:cstheme="minorBidi"/>
            <w:noProof/>
            <w:sz w:val="22"/>
            <w:lang w:val="en-US"/>
          </w:rPr>
          <w:tab/>
        </w:r>
        <w:r w:rsidRPr="00852AD8">
          <w:rPr>
            <w:rStyle w:val="Hypertextovodkaz"/>
            <w:noProof/>
          </w:rPr>
          <w:t>Výsledky</w:t>
        </w:r>
        <w:r>
          <w:rPr>
            <w:noProof/>
            <w:webHidden/>
          </w:rPr>
          <w:tab/>
        </w:r>
        <w:r>
          <w:rPr>
            <w:noProof/>
            <w:webHidden/>
          </w:rPr>
          <w:fldChar w:fldCharType="begin"/>
        </w:r>
        <w:r>
          <w:rPr>
            <w:noProof/>
            <w:webHidden/>
          </w:rPr>
          <w:instrText xml:space="preserve"> PAGEREF _Toc428564000 \h </w:instrText>
        </w:r>
        <w:r>
          <w:rPr>
            <w:noProof/>
            <w:webHidden/>
          </w:rPr>
        </w:r>
        <w:r>
          <w:rPr>
            <w:noProof/>
            <w:webHidden/>
          </w:rPr>
          <w:fldChar w:fldCharType="separate"/>
        </w:r>
        <w:r>
          <w:rPr>
            <w:noProof/>
            <w:webHidden/>
          </w:rPr>
          <w:t>68</w:t>
        </w:r>
        <w:r>
          <w:rPr>
            <w:noProof/>
            <w:webHidden/>
          </w:rPr>
          <w:fldChar w:fldCharType="end"/>
        </w:r>
      </w:hyperlink>
    </w:p>
    <w:p w:rsidR="00E26F8C" w:rsidRDefault="00E26F8C">
      <w:pPr>
        <w:pStyle w:val="Obsah3"/>
        <w:tabs>
          <w:tab w:val="right" w:leader="dot" w:pos="9396"/>
        </w:tabs>
        <w:rPr>
          <w:rFonts w:asciiTheme="minorHAnsi" w:eastAsiaTheme="minorEastAsia" w:hAnsiTheme="minorHAnsi" w:cstheme="minorBidi"/>
          <w:noProof/>
          <w:sz w:val="22"/>
        </w:rPr>
      </w:pPr>
      <w:hyperlink w:anchor="_Toc428564001" w:history="1">
        <w:r w:rsidRPr="00852AD8">
          <w:rPr>
            <w:rStyle w:val="Hypertextovodkaz"/>
            <w:noProof/>
          </w:rPr>
          <w:t>C.3.1 Seznam nálezů a komentáře k jednotlivým druhům</w:t>
        </w:r>
        <w:r>
          <w:rPr>
            <w:noProof/>
            <w:webHidden/>
          </w:rPr>
          <w:tab/>
        </w:r>
        <w:r>
          <w:rPr>
            <w:noProof/>
            <w:webHidden/>
          </w:rPr>
          <w:fldChar w:fldCharType="begin"/>
        </w:r>
        <w:r>
          <w:rPr>
            <w:noProof/>
            <w:webHidden/>
          </w:rPr>
          <w:instrText xml:space="preserve"> PAGEREF _Toc428564001 \h </w:instrText>
        </w:r>
        <w:r>
          <w:rPr>
            <w:noProof/>
            <w:webHidden/>
          </w:rPr>
        </w:r>
        <w:r>
          <w:rPr>
            <w:noProof/>
            <w:webHidden/>
          </w:rPr>
          <w:fldChar w:fldCharType="separate"/>
        </w:r>
        <w:r>
          <w:rPr>
            <w:noProof/>
            <w:webHidden/>
          </w:rPr>
          <w:t>69</w:t>
        </w:r>
        <w:r>
          <w:rPr>
            <w:noProof/>
            <w:webHidden/>
          </w:rPr>
          <w:fldChar w:fldCharType="end"/>
        </w:r>
      </w:hyperlink>
    </w:p>
    <w:p w:rsidR="00E26F8C" w:rsidRDefault="00E26F8C">
      <w:pPr>
        <w:pStyle w:val="Obsah2"/>
        <w:tabs>
          <w:tab w:val="left" w:pos="1320"/>
          <w:tab w:val="right" w:leader="dot" w:pos="9396"/>
        </w:tabs>
        <w:rPr>
          <w:rFonts w:asciiTheme="minorHAnsi" w:eastAsiaTheme="minorEastAsia" w:hAnsiTheme="minorHAnsi" w:cstheme="minorBidi"/>
          <w:noProof/>
          <w:sz w:val="22"/>
          <w:lang w:val="en-US"/>
        </w:rPr>
      </w:pPr>
      <w:hyperlink w:anchor="_Toc428564002" w:history="1">
        <w:r w:rsidRPr="00852AD8">
          <w:rPr>
            <w:rStyle w:val="Hypertextovodkaz"/>
            <w:noProof/>
          </w:rPr>
          <w:t>C.4</w:t>
        </w:r>
        <w:r>
          <w:rPr>
            <w:rFonts w:asciiTheme="minorHAnsi" w:eastAsiaTheme="minorEastAsia" w:hAnsiTheme="minorHAnsi" w:cstheme="minorBidi"/>
            <w:noProof/>
            <w:sz w:val="22"/>
            <w:lang w:val="en-US"/>
          </w:rPr>
          <w:tab/>
        </w:r>
        <w:r w:rsidRPr="00852AD8">
          <w:rPr>
            <w:rStyle w:val="Hypertextovodkaz"/>
            <w:noProof/>
          </w:rPr>
          <w:t>Diskuse</w:t>
        </w:r>
        <w:r>
          <w:rPr>
            <w:noProof/>
            <w:webHidden/>
          </w:rPr>
          <w:tab/>
        </w:r>
        <w:r>
          <w:rPr>
            <w:noProof/>
            <w:webHidden/>
          </w:rPr>
          <w:fldChar w:fldCharType="begin"/>
        </w:r>
        <w:r>
          <w:rPr>
            <w:noProof/>
            <w:webHidden/>
          </w:rPr>
          <w:instrText xml:space="preserve"> PAGEREF _Toc428564002 \h </w:instrText>
        </w:r>
        <w:r>
          <w:rPr>
            <w:noProof/>
            <w:webHidden/>
          </w:rPr>
        </w:r>
        <w:r>
          <w:rPr>
            <w:noProof/>
            <w:webHidden/>
          </w:rPr>
          <w:fldChar w:fldCharType="separate"/>
        </w:r>
        <w:r>
          <w:rPr>
            <w:noProof/>
            <w:webHidden/>
          </w:rPr>
          <w:t>82</w:t>
        </w:r>
        <w:r>
          <w:rPr>
            <w:noProof/>
            <w:webHidden/>
          </w:rPr>
          <w:fldChar w:fldCharType="end"/>
        </w:r>
      </w:hyperlink>
    </w:p>
    <w:p w:rsidR="00E26F8C" w:rsidRDefault="00E26F8C">
      <w:pPr>
        <w:pStyle w:val="Obsah2"/>
        <w:tabs>
          <w:tab w:val="left" w:pos="1320"/>
          <w:tab w:val="right" w:leader="dot" w:pos="9396"/>
        </w:tabs>
        <w:rPr>
          <w:rFonts w:asciiTheme="minorHAnsi" w:eastAsiaTheme="minorEastAsia" w:hAnsiTheme="minorHAnsi" w:cstheme="minorBidi"/>
          <w:noProof/>
          <w:sz w:val="22"/>
          <w:lang w:val="en-US"/>
        </w:rPr>
      </w:pPr>
      <w:hyperlink w:anchor="_Toc428564003" w:history="1">
        <w:r w:rsidRPr="00852AD8">
          <w:rPr>
            <w:rStyle w:val="Hypertextovodkaz"/>
            <w:noProof/>
          </w:rPr>
          <w:t>C.5</w:t>
        </w:r>
        <w:r>
          <w:rPr>
            <w:rFonts w:asciiTheme="minorHAnsi" w:eastAsiaTheme="minorEastAsia" w:hAnsiTheme="minorHAnsi" w:cstheme="minorBidi"/>
            <w:noProof/>
            <w:sz w:val="22"/>
            <w:lang w:val="en-US"/>
          </w:rPr>
          <w:tab/>
        </w:r>
        <w:r w:rsidRPr="00852AD8">
          <w:rPr>
            <w:rStyle w:val="Hypertextovodkaz"/>
            <w:noProof/>
          </w:rPr>
          <w:t>Použitá literatura</w:t>
        </w:r>
        <w:r>
          <w:rPr>
            <w:noProof/>
            <w:webHidden/>
          </w:rPr>
          <w:tab/>
        </w:r>
        <w:r>
          <w:rPr>
            <w:noProof/>
            <w:webHidden/>
          </w:rPr>
          <w:fldChar w:fldCharType="begin"/>
        </w:r>
        <w:r>
          <w:rPr>
            <w:noProof/>
            <w:webHidden/>
          </w:rPr>
          <w:instrText xml:space="preserve"> PAGEREF _Toc428564003 \h </w:instrText>
        </w:r>
        <w:r>
          <w:rPr>
            <w:noProof/>
            <w:webHidden/>
          </w:rPr>
        </w:r>
        <w:r>
          <w:rPr>
            <w:noProof/>
            <w:webHidden/>
          </w:rPr>
          <w:fldChar w:fldCharType="separate"/>
        </w:r>
        <w:r>
          <w:rPr>
            <w:noProof/>
            <w:webHidden/>
          </w:rPr>
          <w:t>83</w:t>
        </w:r>
        <w:r>
          <w:rPr>
            <w:noProof/>
            <w:webHidden/>
          </w:rPr>
          <w:fldChar w:fldCharType="end"/>
        </w:r>
      </w:hyperlink>
    </w:p>
    <w:p w:rsidR="00E26F8C" w:rsidRDefault="00E26F8C">
      <w:pPr>
        <w:pStyle w:val="Obsah2"/>
        <w:tabs>
          <w:tab w:val="left" w:pos="1320"/>
          <w:tab w:val="right" w:leader="dot" w:pos="9396"/>
        </w:tabs>
        <w:rPr>
          <w:rFonts w:asciiTheme="minorHAnsi" w:eastAsiaTheme="minorEastAsia" w:hAnsiTheme="minorHAnsi" w:cstheme="minorBidi"/>
          <w:noProof/>
          <w:sz w:val="22"/>
          <w:lang w:val="en-US"/>
        </w:rPr>
      </w:pPr>
      <w:hyperlink w:anchor="_Toc428564004" w:history="1">
        <w:r w:rsidRPr="00852AD8">
          <w:rPr>
            <w:rStyle w:val="Hypertextovodkaz"/>
            <w:noProof/>
            <w:lang w:eastAsia="ja-JP"/>
          </w:rPr>
          <w:t>C.6</w:t>
        </w:r>
        <w:r>
          <w:rPr>
            <w:rFonts w:asciiTheme="minorHAnsi" w:eastAsiaTheme="minorEastAsia" w:hAnsiTheme="minorHAnsi" w:cstheme="minorBidi"/>
            <w:noProof/>
            <w:sz w:val="22"/>
            <w:lang w:val="en-US"/>
          </w:rPr>
          <w:tab/>
        </w:r>
        <w:r w:rsidRPr="00852AD8">
          <w:rPr>
            <w:rStyle w:val="Hypertextovodkaz"/>
            <w:noProof/>
            <w:lang w:eastAsia="ja-JP"/>
          </w:rPr>
          <w:t>English summary</w:t>
        </w:r>
        <w:r>
          <w:rPr>
            <w:noProof/>
            <w:webHidden/>
          </w:rPr>
          <w:tab/>
        </w:r>
        <w:r>
          <w:rPr>
            <w:noProof/>
            <w:webHidden/>
          </w:rPr>
          <w:fldChar w:fldCharType="begin"/>
        </w:r>
        <w:r>
          <w:rPr>
            <w:noProof/>
            <w:webHidden/>
          </w:rPr>
          <w:instrText xml:space="preserve"> PAGEREF _Toc428564004 \h </w:instrText>
        </w:r>
        <w:r>
          <w:rPr>
            <w:noProof/>
            <w:webHidden/>
          </w:rPr>
        </w:r>
        <w:r>
          <w:rPr>
            <w:noProof/>
            <w:webHidden/>
          </w:rPr>
          <w:fldChar w:fldCharType="separate"/>
        </w:r>
        <w:r>
          <w:rPr>
            <w:noProof/>
            <w:webHidden/>
          </w:rPr>
          <w:t>88</w:t>
        </w:r>
        <w:r>
          <w:rPr>
            <w:noProof/>
            <w:webHidden/>
          </w:rPr>
          <w:fldChar w:fldCharType="end"/>
        </w:r>
      </w:hyperlink>
    </w:p>
    <w:p w:rsidR="00E26F8C" w:rsidRDefault="00E26F8C">
      <w:pPr>
        <w:pStyle w:val="Obsah1"/>
        <w:tabs>
          <w:tab w:val="left" w:pos="1100"/>
          <w:tab w:val="right" w:leader="dot" w:pos="9396"/>
        </w:tabs>
        <w:rPr>
          <w:rFonts w:asciiTheme="minorHAnsi" w:eastAsiaTheme="minorEastAsia" w:hAnsiTheme="minorHAnsi" w:cstheme="minorBidi"/>
          <w:noProof/>
          <w:sz w:val="22"/>
        </w:rPr>
      </w:pPr>
      <w:hyperlink w:anchor="_Toc428564005" w:history="1">
        <w:r w:rsidRPr="00852AD8">
          <w:rPr>
            <w:rStyle w:val="Hypertextovodkaz"/>
            <w:noProof/>
          </w:rPr>
          <w:t>4.</w:t>
        </w:r>
        <w:r>
          <w:rPr>
            <w:rFonts w:asciiTheme="minorHAnsi" w:eastAsiaTheme="minorEastAsia" w:hAnsiTheme="minorHAnsi" w:cstheme="minorBidi"/>
            <w:noProof/>
            <w:sz w:val="22"/>
          </w:rPr>
          <w:tab/>
        </w:r>
        <w:r w:rsidRPr="00852AD8">
          <w:rPr>
            <w:rStyle w:val="Hypertextovodkaz"/>
            <w:noProof/>
          </w:rPr>
          <w:t>Principal conclusions of the thesis</w:t>
        </w:r>
        <w:r>
          <w:rPr>
            <w:noProof/>
            <w:webHidden/>
          </w:rPr>
          <w:tab/>
        </w:r>
        <w:r>
          <w:rPr>
            <w:noProof/>
            <w:webHidden/>
          </w:rPr>
          <w:fldChar w:fldCharType="begin"/>
        </w:r>
        <w:r>
          <w:rPr>
            <w:noProof/>
            <w:webHidden/>
          </w:rPr>
          <w:instrText xml:space="preserve"> PAGEREF _Toc428564005 \h </w:instrText>
        </w:r>
        <w:r>
          <w:rPr>
            <w:noProof/>
            <w:webHidden/>
          </w:rPr>
        </w:r>
        <w:r>
          <w:rPr>
            <w:noProof/>
            <w:webHidden/>
          </w:rPr>
          <w:fldChar w:fldCharType="separate"/>
        </w:r>
        <w:r>
          <w:rPr>
            <w:noProof/>
            <w:webHidden/>
          </w:rPr>
          <w:t>92</w:t>
        </w:r>
        <w:r>
          <w:rPr>
            <w:noProof/>
            <w:webHidden/>
          </w:rPr>
          <w:fldChar w:fldCharType="end"/>
        </w:r>
      </w:hyperlink>
    </w:p>
    <w:p w:rsidR="00E26F8C" w:rsidRDefault="00E26F8C">
      <w:pPr>
        <w:pStyle w:val="Obsah1"/>
        <w:tabs>
          <w:tab w:val="left" w:pos="1100"/>
          <w:tab w:val="right" w:leader="dot" w:pos="9396"/>
        </w:tabs>
        <w:rPr>
          <w:rFonts w:asciiTheme="minorHAnsi" w:eastAsiaTheme="minorEastAsia" w:hAnsiTheme="minorHAnsi" w:cstheme="minorBidi"/>
          <w:noProof/>
          <w:sz w:val="22"/>
        </w:rPr>
      </w:pPr>
      <w:hyperlink w:anchor="_Toc428564006" w:history="1">
        <w:r w:rsidRPr="00852AD8">
          <w:rPr>
            <w:rStyle w:val="Hypertextovodkaz"/>
            <w:noProof/>
          </w:rPr>
          <w:t>5.</w:t>
        </w:r>
        <w:r>
          <w:rPr>
            <w:rFonts w:asciiTheme="minorHAnsi" w:eastAsiaTheme="minorEastAsia" w:hAnsiTheme="minorHAnsi" w:cstheme="minorBidi"/>
            <w:noProof/>
            <w:sz w:val="22"/>
          </w:rPr>
          <w:tab/>
        </w:r>
        <w:r w:rsidRPr="00852AD8">
          <w:rPr>
            <w:rStyle w:val="Hypertextovodkaz"/>
            <w:noProof/>
          </w:rPr>
          <w:t>References</w:t>
        </w:r>
        <w:r>
          <w:rPr>
            <w:noProof/>
            <w:webHidden/>
          </w:rPr>
          <w:tab/>
        </w:r>
        <w:r>
          <w:rPr>
            <w:noProof/>
            <w:webHidden/>
          </w:rPr>
          <w:fldChar w:fldCharType="begin"/>
        </w:r>
        <w:r>
          <w:rPr>
            <w:noProof/>
            <w:webHidden/>
          </w:rPr>
          <w:instrText xml:space="preserve"> PAGEREF _Toc428564006 \h </w:instrText>
        </w:r>
        <w:r>
          <w:rPr>
            <w:noProof/>
            <w:webHidden/>
          </w:rPr>
        </w:r>
        <w:r>
          <w:rPr>
            <w:noProof/>
            <w:webHidden/>
          </w:rPr>
          <w:fldChar w:fldCharType="separate"/>
        </w:r>
        <w:r>
          <w:rPr>
            <w:noProof/>
            <w:webHidden/>
          </w:rPr>
          <w:t>93</w:t>
        </w:r>
        <w:r>
          <w:rPr>
            <w:noProof/>
            <w:webHidden/>
          </w:rPr>
          <w:fldChar w:fldCharType="end"/>
        </w:r>
      </w:hyperlink>
    </w:p>
    <w:p w:rsidR="00201100" w:rsidRPr="005340EE" w:rsidRDefault="00014A02" w:rsidP="00425C2A">
      <w:pPr>
        <w:ind w:firstLine="0"/>
      </w:pPr>
      <w:r w:rsidRPr="005340EE">
        <w:lastRenderedPageBreak/>
        <w:fldChar w:fldCharType="end"/>
      </w:r>
    </w:p>
    <w:p w:rsidR="008538C6" w:rsidRPr="005340EE" w:rsidRDefault="008538C6" w:rsidP="00425C2A">
      <w:pPr>
        <w:pStyle w:val="Nadpis1"/>
        <w:numPr>
          <w:ilvl w:val="0"/>
          <w:numId w:val="4"/>
        </w:numPr>
        <w:ind w:firstLine="0"/>
        <w:sectPr w:rsidR="008538C6" w:rsidRPr="005340EE" w:rsidSect="00D51BE7">
          <w:headerReference w:type="default" r:id="rId11"/>
          <w:pgSz w:w="12240" w:h="15840"/>
          <w:pgMar w:top="1417" w:right="1417" w:bottom="1417" w:left="1417" w:header="708" w:footer="708" w:gutter="0"/>
          <w:cols w:space="708"/>
          <w:docGrid w:linePitch="360"/>
        </w:sectPr>
      </w:pPr>
    </w:p>
    <w:p w:rsidR="006B68DC" w:rsidRPr="005340EE" w:rsidRDefault="006B68DC" w:rsidP="00425C2A">
      <w:pPr>
        <w:pStyle w:val="Nadpis1"/>
        <w:numPr>
          <w:ilvl w:val="0"/>
          <w:numId w:val="4"/>
        </w:numPr>
        <w:ind w:firstLine="0"/>
      </w:pPr>
      <w:bookmarkStart w:id="5" w:name="_Toc428563971"/>
      <w:r w:rsidRPr="005340EE">
        <w:lastRenderedPageBreak/>
        <w:t>Introduction</w:t>
      </w:r>
      <w:bookmarkEnd w:id="5"/>
    </w:p>
    <w:p w:rsidR="00791920" w:rsidRDefault="00791920" w:rsidP="00425C2A">
      <w:pPr>
        <w:ind w:firstLine="0"/>
      </w:pPr>
      <w:r>
        <w:t xml:space="preserve">How beetles coope with the environment and competition </w:t>
      </w:r>
      <w:r w:rsidR="00B10BE8">
        <w:t>provoked</w:t>
      </w:r>
      <w:r>
        <w:t xml:space="preserve"> scientists for generations. </w:t>
      </w:r>
      <w:r w:rsidR="00B10BE8">
        <w:t>Ultimately, s</w:t>
      </w:r>
      <w:r w:rsidR="00823CC0">
        <w:t>tudies on</w:t>
      </w:r>
      <w:r>
        <w:t xml:space="preserve"> ecological and evolutional strategies become a very broad topic wi</w:t>
      </w:r>
      <w:r w:rsidR="00DB1733">
        <w:t>th various impacts on our lives</w:t>
      </w:r>
      <w:r w:rsidR="00B10BE8">
        <w:t xml:space="preserve"> and i</w:t>
      </w:r>
      <w:r>
        <w:t xml:space="preserve">t </w:t>
      </w:r>
      <w:r w:rsidR="00B10BE8">
        <w:t xml:space="preserve">is important to see </w:t>
      </w:r>
      <w:r>
        <w:t>that</w:t>
      </w:r>
      <w:r w:rsidR="00D121CD" w:rsidRPr="005340EE">
        <w:t xml:space="preserve"> </w:t>
      </w:r>
      <w:r w:rsidR="003E6807">
        <w:t xml:space="preserve">general </w:t>
      </w:r>
      <w:r w:rsidR="00D121CD" w:rsidRPr="005340EE">
        <w:t xml:space="preserve">understanding of direct and indirect interactions </w:t>
      </w:r>
      <w:r w:rsidR="00B10BE8">
        <w:t>in nature is</w:t>
      </w:r>
      <w:r>
        <w:t xml:space="preserve"> </w:t>
      </w:r>
      <w:r w:rsidR="00E04571">
        <w:t>highly important for applied and theoretical fileds of science</w:t>
      </w:r>
      <w:r w:rsidR="00507E20" w:rsidRPr="005340EE">
        <w:t xml:space="preserve"> </w:t>
      </w:r>
      <w:r w:rsidR="00014A02" w:rsidRPr="005340EE">
        <w:fldChar w:fldCharType="begin" w:fldLock="1"/>
      </w:r>
      <w:r w:rsidR="00381A15">
        <w:instrText>ADDIN CSL_CITATION { "citationItems" : [ { "id" : "ITEM-1", "itemData" : { "ISBN" : "0632038012", "ISSN" : "0046-225X", "PMID" : "2790", "abstract" : "Since publication of the first edition in 1986, Begon, Harper and Townsend's \"Ecology \"has become the leading textbook on its field. Its reputation throughout the world is unparalleled.Maintaining the structure of previous editions, this edition is radically revised to reflect the fundamental changes that have occurred in the teaching of ecology. In many universities increased emphasis is being given to applied issues and a whole new vocabulary has entered the syllabus to accommodate such areas as biodiversity, global warming and sustainability. In revising \"Ecology\" to meet these new requirements, the authors have once more produced a forward-looking textbook that will lead the field to the end of the decade.", "author" : [ { "dropping-particle" : "", "family" : "Begon", "given" : "M", "non-dropping-particle" : "", "parse-names" : false, "suffix" : "" }, { "dropping-particle" : "", "family" : "Harper", "given" : "J L", "non-dropping-particle" : "", "parse-names" : false, "suffix" : "" }, { "dropping-particle" : "", "family" : "Townsend", "given" : "C R", "non-dropping-particle" : "", "parse-names" : false, "suffix" : "" } ], "edition" : "3rd", "id" : "ITEM-1", "issued" : { "date-parts" : [ [ "2006" ] ] }, "number-of-pages" : "738", "publisher" : "Blackwell science", "title" : "Ecology: Individuals, Populations and Communities", "type" : "book" }, "uris" : [ "http://www.mendeley.com/documents/?uuid=940d65ec-c87c-4ffd-8b7c-233af60484f8" ] }, { "id" : "ITEM-2", "itemData" : { "author" : [ { "dropping-particle" : "", "family" : "Galante", "given" : "E.", "non-dropping-particle" : "", "parse-names" : false, "suffix" : "" }, { "dropping-particle" : "", "family" : "Angeles", "given" : "M. G.", "non-dropping-particle" : "", "parse-names" : false, "suffix" : "" } ], "container-title" : "Encyclopedia of Entomology", "edition" : "2nd", "editor" : [ { "dropping-particle" : "", "family" : "Capinera", "given" : "J. L.", "non-dropping-particle" : "", "parse-names" : false, "suffix" : "" } ], "id" : "ITEM-2", "issued" : { "date-parts" : [ [ "2008" ] ] }, "page" : "1158-1169", "publisher" : "Springer", "title" : "Decomposer Insects.", "type" : "chapter" }, "uris" : [ "http://www.mendeley.com/documents/?uuid=f87830b8-2e83-4e2e-a976-e9e8b785e5ae" ] } ], "mendeley" : { "formattedCitation" : "(Begon &lt;i&gt;et al.&lt;/i&gt;, 2006; Galante &amp; Angeles, 2008)", "plainTextFormattedCitation" : "(Begon et al., 2006; Galante &amp; Angeles, 2008)", "previouslyFormattedCitation" : "(Begon &lt;i&gt;et al.&lt;/i&gt;, 2006; Galante &amp; Angeles, 2008)" }, "properties" : { "noteIndex" : 0 }, "schema" : "https://github.com/citation-style-language/schema/raw/master/csl-citation.json" }</w:instrText>
      </w:r>
      <w:r w:rsidR="00014A02" w:rsidRPr="005340EE">
        <w:fldChar w:fldCharType="separate"/>
      </w:r>
      <w:r w:rsidR="00404028" w:rsidRPr="00404028">
        <w:rPr>
          <w:noProof/>
        </w:rPr>
        <w:t xml:space="preserve">(Begon </w:t>
      </w:r>
      <w:r w:rsidR="00404028" w:rsidRPr="00404028">
        <w:rPr>
          <w:i/>
          <w:noProof/>
        </w:rPr>
        <w:t>et al.</w:t>
      </w:r>
      <w:r w:rsidR="00404028" w:rsidRPr="00404028">
        <w:rPr>
          <w:noProof/>
        </w:rPr>
        <w:t>, 2006; Galante &amp; Angeles, 2008)</w:t>
      </w:r>
      <w:r w:rsidR="00014A02" w:rsidRPr="005340EE">
        <w:fldChar w:fldCharType="end"/>
      </w:r>
      <w:r w:rsidR="00D121CD" w:rsidRPr="005340EE">
        <w:t xml:space="preserve">. </w:t>
      </w:r>
    </w:p>
    <w:p w:rsidR="00520005" w:rsidRDefault="006B6CB7" w:rsidP="00425C2A">
      <w:pPr>
        <w:ind w:firstLine="0"/>
      </w:pPr>
      <w:r>
        <w:t>Beetles are very diverse order with some 300,000</w:t>
      </w:r>
      <w:r w:rsidR="009740BC">
        <w:t xml:space="preserve"> – 400,000</w:t>
      </w:r>
      <w:r>
        <w:t xml:space="preserve"> descibed species</w:t>
      </w:r>
      <w:r w:rsidR="009740BC">
        <w:t xml:space="preserve"> </w:t>
      </w:r>
      <w:r w:rsidR="009740BC">
        <w:fldChar w:fldCharType="begin" w:fldLock="1"/>
      </w:r>
      <w:r w:rsidR="00381A15">
        <w:instrText>ADDIN CSL_CITATION { "citationItems" : [ { "id" : "ITEM-1", "itemData" : { "author" : [ { "dropping-particle" : "", "family" : "Stork", "given" : "Nigel E.", "non-dropping-particle" : "", "parse-names" : false, "suffix" : "" } ], "container-title" : "Encyclopedia of Insects", "edition" : "2nd", "editor" : [ { "dropping-particle" : "", "family" : "Resh", "given" : "V.", "non-dropping-particle" : "", "parse-names" : false, "suffix" : "" }, { "dropping-particle" : "", "family" : "Card\u00e9", "given" : "R.", "non-dropping-particle" : "", "parse-names" : false, "suffix" : "" } ], "id" : "ITEM-1", "issued" : { "date-parts" : [ [ "2009" ] ] }, "page" : "75-80", "publisher" : "Elsevier", "publisher-place" : "London", "title" : "Biodiversity", "type" : "chapter" }, "uris" : [ "http://www.mendeley.com/documents/?uuid=1c0823da-50db-46c5-9361-7e73fc9981ff" ] } ], "mendeley" : { "formattedCitation" : "(Stork, 2009)", "plainTextFormattedCitation" : "(Stork, 2009)", "previouslyFormattedCitation" : "(Stork, 2009)" }, "properties" : { "noteIndex" : 0 }, "schema" : "https://github.com/citation-style-language/schema/raw/master/csl-citation.json" }</w:instrText>
      </w:r>
      <w:r w:rsidR="009740BC">
        <w:fldChar w:fldCharType="separate"/>
      </w:r>
      <w:r w:rsidR="00404028" w:rsidRPr="00404028">
        <w:rPr>
          <w:noProof/>
        </w:rPr>
        <w:t>(Stork, 2009)</w:t>
      </w:r>
      <w:r w:rsidR="009740BC">
        <w:fldChar w:fldCharType="end"/>
      </w:r>
      <w:r>
        <w:t>, so in this thesis I narrowed my focus</w:t>
      </w:r>
      <w:r w:rsidR="00B82568">
        <w:t xml:space="preserve"> down</w:t>
      </w:r>
      <w:r>
        <w:t xml:space="preserve"> only to some selected species of necrophagous beetles of Middle Europe. I would like to provide </w:t>
      </w:r>
      <w:r w:rsidR="00C5164F">
        <w:t xml:space="preserve">a </w:t>
      </w:r>
      <w:r>
        <w:t>new view at how the</w:t>
      </w:r>
      <w:r w:rsidR="00791920">
        <w:t xml:space="preserve"> ecological and evolutional strategies could be used for </w:t>
      </w:r>
      <w:r w:rsidR="00D121CD" w:rsidRPr="005340EE">
        <w:t xml:space="preserve">answering </w:t>
      </w:r>
      <w:r w:rsidR="00791920">
        <w:t xml:space="preserve">presing </w:t>
      </w:r>
      <w:r w:rsidR="00C5164F">
        <w:t>issues</w:t>
      </w:r>
      <w:r w:rsidR="00D121CD" w:rsidRPr="005340EE">
        <w:t xml:space="preserve"> </w:t>
      </w:r>
      <w:r w:rsidR="00B82568">
        <w:t>in</w:t>
      </w:r>
      <w:r w:rsidR="00D121CD" w:rsidRPr="005340EE">
        <w:t xml:space="preserve"> forensic entomology </w:t>
      </w:r>
      <w:r w:rsidR="00C5164F">
        <w:t>and</w:t>
      </w:r>
      <w:r w:rsidR="00D121CD" w:rsidRPr="005340EE">
        <w:t xml:space="preserve"> nature protection</w:t>
      </w:r>
      <w:r w:rsidR="00520005">
        <w:t>.</w:t>
      </w:r>
    </w:p>
    <w:p w:rsidR="00E1143D" w:rsidRDefault="00C5164F" w:rsidP="00425C2A">
      <w:pPr>
        <w:ind w:firstLine="0"/>
      </w:pPr>
      <w:r>
        <w:t xml:space="preserve">My selected species </w:t>
      </w:r>
      <w:r w:rsidR="00F4089A">
        <w:t>came</w:t>
      </w:r>
      <w:r w:rsidR="004A7A8A">
        <w:t xml:space="preserve"> from</w:t>
      </w:r>
      <w:r>
        <w:t xml:space="preserve"> two particular groups of beetles</w:t>
      </w:r>
      <w:r w:rsidR="004A7A8A">
        <w:t xml:space="preserve">, family Silphidae and subfamily Cholevinae, more specificly, </w:t>
      </w:r>
      <w:r w:rsidR="008C4413">
        <w:t xml:space="preserve">necrophagous </w:t>
      </w:r>
      <w:r w:rsidR="00F3543B" w:rsidRPr="005340EE">
        <w:t xml:space="preserve">Middle European species of family Silphidae and </w:t>
      </w:r>
      <w:r w:rsidR="00027792">
        <w:t xml:space="preserve">one particular species </w:t>
      </w:r>
      <w:r w:rsidR="004A7A8A">
        <w:t>of</w:t>
      </w:r>
      <w:r w:rsidR="00F3543B" w:rsidRPr="005340EE">
        <w:t xml:space="preserve"> subfamily Cholevinae</w:t>
      </w:r>
      <w:r w:rsidR="00897C4B">
        <w:t xml:space="preserve"> (Leiodidae)</w:t>
      </w:r>
      <w:r w:rsidR="00027792">
        <w:t xml:space="preserve">, </w:t>
      </w:r>
      <w:r w:rsidR="00027792" w:rsidRPr="00E04571">
        <w:rPr>
          <w:i/>
        </w:rPr>
        <w:t>Sciodrepoides</w:t>
      </w:r>
      <w:r w:rsidR="00027792">
        <w:t xml:space="preserve"> </w:t>
      </w:r>
      <w:r w:rsidR="00027792" w:rsidRPr="00E04571">
        <w:rPr>
          <w:i/>
        </w:rPr>
        <w:t>watsoni</w:t>
      </w:r>
      <w:r w:rsidR="00027792">
        <w:t xml:space="preserve"> (Spence, 1813)</w:t>
      </w:r>
      <w:r w:rsidR="008C4413">
        <w:t>. All those taxa a</w:t>
      </w:r>
      <w:r w:rsidR="00520005">
        <w:t>re connected by the fact that they</w:t>
      </w:r>
      <w:r w:rsidR="008C4413">
        <w:t xml:space="preserve"> develop and feed on carrions, which is also very interesting ecological and ecolutional strategy itself</w:t>
      </w:r>
      <w:r w:rsidR="00A81D2E">
        <w:t xml:space="preserve"> </w:t>
      </w:r>
      <w:r w:rsidR="00A81D2E">
        <w:fldChar w:fldCharType="begin" w:fldLock="1"/>
      </w:r>
      <w:r w:rsidR="00381A15">
        <w:instrText>ADDIN CSL_CITATION { "citationItems" : [ { "id" : "ITEM-1", "itemData" : { "author" : [ { "dropping-particle" : "", "family" : "Szymczakowski", "given" : "W.", "non-dropping-particle" : "", "parse-names" : false, "suffix" : "" } ], "id" : "ITEM-1", "issued" : { "date-parts" : [ [ "1961" ] ] }, "number-of-pages" : "29", "publisher" : "Pa\u0144stwowe wydawnictvo naukowe", "publisher-place" : "Warszawa", "title" : "Klucze do oznaczania owad\u00f3w Polski, Cz\u0119\u015b\u0107 XIX Chrz\u0105szcze - Coleoptera, Zeszyt 13 Catopidae. [Keys to identification of Poland insects, Part XIX Beetles - Coleoptera, Issue 13 Small carrion beetles - Catopidae)].", "type" : "book" }, "uris" : [ "http://www.mendeley.com/documents/?uuid=26b9c221-639e-4d90-9621-4d5a228ea5e1" ] }, { "id" : "ITEM-2", "itemData" : { "author" : [ { "dropping-particle" : "", "family" : "\u0160ustek", "given" : "Zby\u0161ek", "non-dropping-particle" : "", "parse-names" : false, "suffix" : "" } ], "container-title" : "Zpr\u00e1vy \u010ceskoslovensk\u00e9 Spole\u010dnosti Entomologick\u00e9 p\u0159i \u010cSAV", "id" : "ITEM-2", "issued" : { "date-parts" : [ [ "1981" ] ] }, "page" : "1-47", "title" : "Keys to identification of insects 2: Carrion beetles of Czechoslovakia (Coleoptera: Silphidae)", "type" : "article-journal", "volume" : "2" }, "uris" : [ "http://www.mendeley.com/documents/?uuid=bd14c37b-fda7-4975-85ca-ecd772380902" ] } ], "mendeley" : { "formattedCitation" : "(Szymczakowski, 1961; \u0160ustek, 1981)", "plainTextFormattedCitation" : "(Szymczakowski, 1961; \u0160ustek, 1981)", "previouslyFormattedCitation" : "(Szymczakowski, 1961; \u0160ustek, 1981)" }, "properties" : { "noteIndex" : 0 }, "schema" : "https://github.com/citation-style-language/schema/raw/master/csl-citation.json" }</w:instrText>
      </w:r>
      <w:r w:rsidR="00A81D2E">
        <w:fldChar w:fldCharType="separate"/>
      </w:r>
      <w:r w:rsidR="00404028" w:rsidRPr="00404028">
        <w:rPr>
          <w:noProof/>
        </w:rPr>
        <w:t>(Szymczakowski, 1961; Šustek, 1981)</w:t>
      </w:r>
      <w:r w:rsidR="00A81D2E">
        <w:fldChar w:fldCharType="end"/>
      </w:r>
      <w:r w:rsidR="008C4413">
        <w:t xml:space="preserve">. </w:t>
      </w:r>
    </w:p>
    <w:p w:rsidR="00745BD8" w:rsidRDefault="00520005" w:rsidP="00520005">
      <w:pPr>
        <w:ind w:firstLine="0"/>
      </w:pPr>
      <w:r>
        <w:t xml:space="preserve">Only one species </w:t>
      </w:r>
      <w:r w:rsidR="00B93518">
        <w:t>in goup</w:t>
      </w:r>
      <w:r>
        <w:t xml:space="preserve"> </w:t>
      </w:r>
      <w:r w:rsidR="00745BD8">
        <w:t xml:space="preserve">I </w:t>
      </w:r>
      <w:r>
        <w:t xml:space="preserve">selected, </w:t>
      </w:r>
      <w:r w:rsidRPr="00D054EC">
        <w:rPr>
          <w:i/>
        </w:rPr>
        <w:t>Necrodes</w:t>
      </w:r>
      <w:r>
        <w:t xml:space="preserve"> </w:t>
      </w:r>
      <w:r w:rsidRPr="00D054EC">
        <w:rPr>
          <w:i/>
        </w:rPr>
        <w:t>littoralis</w:t>
      </w:r>
      <w:r w:rsidR="00D054EC">
        <w:t xml:space="preserve"> (Linnaeus, 1758)</w:t>
      </w:r>
      <w:r>
        <w:t>, was earlier recognized as potential bio-indicator species for forensic entomology</w:t>
      </w:r>
      <w:r w:rsidR="008C4413">
        <w:t xml:space="preserve"> </w:t>
      </w:r>
      <w:r w:rsidR="008C4413">
        <w:fldChar w:fldCharType="begin" w:fldLock="1"/>
      </w:r>
      <w:r w:rsidR="00381A15">
        <w:instrText>ADDIN CSL_CITATION { "citationItems" : [ { "id" : "ITEM-1", "itemData" : { "DOI" : "10.1016/j.forsciint.2014.04.026", "ISSN" : "18726283", "PMID" : "24835031", "abstract" : "In order to estimate postmortem interval from immature insects, it is necessary to accurately determine which instars are present in a corpse sample. Unfortunately, most forensically useful beetles lack morphological features specific for particular instars, and the only way to distinguish larval instars of particular species is to measure their size. The aim of this study was to test which measurements are useful for instar determination of Necrodes littoralis (Silphidae) and Creophilus maxillosus (Staphylinidae) and how to combine them to get accurate and easy to use instar classifier. Six morphological features were measured: distance between dorsal stemmata, width of the pronotum, length of the body, width of the mesonotum, width of the eighth abdominal tergite and length of the first segment of urogomphus. Linear discriminant analysis (LDA) was used to create and validate classifiers. Validation was made with fully sclerotized larvae and larvae just after ecdysis (not fully sclerotized and coloured). All the features were found to be useful for instar determination. The most useful features were the width of the mesonotum and the distance between dorsal stemmata. Complete classifiers (the ones incorporating all features) assigned larvae to instars with no misclassifications, unless larval specimens were just after ecdysis. Even in the case of larvae just after ecdysis complete classifiers were highly effective, although some third instars of C. maxillosus were misclassified as second instars. Simple classifiers (the ones incorporating only two, the best features) performed similarly well with fully sclerotized larvae, but in the case of larvae just after ecdysis they revealed higher misclassification rate than complete classifiers. These results indicate that measurement of any highly sclerotized larval structure of N. littoralis and C. maxillosus may be useful for instar determination. They also show that fully sclerotized larvae may be accurately classified according to instar from just two measurements, whereas larvae just after ecdysis will require more measurements. ?? 2014 Elsevier Ireland Ltd.", "author" : [ { "dropping-particle" : "", "family" : "Fratczak", "given" : "Katarzyna", "non-dropping-particle" : "", "parse-names" : false, "suffix" : "" }, { "dropping-particle" : "", "family" : "Matuszewski", "given" : "Szymon", "non-dropping-particle" : "", "parse-names" : false, "suffix" : "" } ], "container-title" : "Forensic Science International", "id" : "ITEM-1", "issued" : { "date-parts" : [ [ "2014" ] ] }, "page" : "20-26", "title" : "Instar determination in forensically useful beetles Necrodes littoralis (Silphidae) and Creophilus maxillosus (Staphylinidae)", "type" : "article-journal", "volume" : "241" }, "uris" : [ "http://www.mendeley.com/documents/?uuid=fe805452-dde3-473b-8f5a-b949cae3f21c" ] }, { "id" : "ITEM-2", "itemData" : { "DOI" : "10.1016/j.forsciint.2011.06.010", "ISBN" : "03790738 (ISSN)", "ISSN" : "03790738", "PMID" : "21715113", "abstract" : "While estimating post-mortem interval from entomological evidence it is useful to divide it into two separate intervals: the pre-appearance interval (PAI) and the development interval in the case of immature insects and PAI and the presence interval in the case of adult insects. An accurate estimate of PAI is critically important particularly in the case of those insects which appear on remains late in decomposition. In this paper the possibilities of PAI estimation from temperature are evaluated in late-arriving, forensically important carrion beetle Necrodes littoralis. The relationship between PAI of adult and larval N. littoralis and temperature was modelled by using results of succession experiments in forests of Central Europe. In both stages PAI was found to be strongly, inversely dependent on mean daily ground level temperatures averaged for the duration of PAI. Several methods of PAI estimation were proposed and their accuracy was initially evaluated with external successional data. ?? 2011 Elsevier Ireland Ltd.", "author" : [ { "dropping-particle" : "", "family" : "Matuszewski", "given" : "Szymon", "non-dropping-particle" : "", "parse-names" : false, "suffix" : "" } ], "container-title" : "Forensic Science International", "id" : "ITEM-2", "issue" : "1-3", "issued" : { "date-parts" : [ [ "2011" ] ] }, "page" : "180-188", "publisher" : "Elsevier Ireland Ltd", "title" : "Estimating the pre-appearance interval from temperature in Necrodes littoralis L. (Coleoptera: Silphidae)", "type" : "article-journal", "volume" : "212" }, "uris" : [ "http://www.mendeley.com/documents/?uuid=83d27774-f480-4b27-ae3b-443ff6375a26" ] } ], "mendeley" : { "formattedCitation" : "(Matuszewski, 2011; Fratczak &amp; Matuszewski, 2014)", "plainTextFormattedCitation" : "(Matuszewski, 2011; Fratczak &amp; Matuszewski, 2014)", "previouslyFormattedCitation" : "(Matuszewski, 2011; Fratczak &amp; Matuszewski, 2014)" }, "properties" : { "noteIndex" : 0 }, "schema" : "https://github.com/citation-style-language/schema/raw/master/csl-citation.json" }</w:instrText>
      </w:r>
      <w:r w:rsidR="008C4413">
        <w:fldChar w:fldCharType="separate"/>
      </w:r>
      <w:r w:rsidR="00404028" w:rsidRPr="00404028">
        <w:rPr>
          <w:noProof/>
        </w:rPr>
        <w:t>(Matuszewski, 2011; Fratczak &amp; Matuszewski, 2014)</w:t>
      </w:r>
      <w:r w:rsidR="008C4413">
        <w:fldChar w:fldCharType="end"/>
      </w:r>
      <w:r>
        <w:t xml:space="preserve">. </w:t>
      </w:r>
      <w:r w:rsidR="00745BD8">
        <w:t xml:space="preserve">This disinterest of forensic entomologi in beetles is global phenomenon </w:t>
      </w:r>
      <w:r w:rsidR="00745BD8">
        <w:fldChar w:fldCharType="begin" w:fldLock="1"/>
      </w:r>
      <w:r w:rsidR="00381A15">
        <w:instrText>ADDIN CSL_CITATION { "citationItems" : [ { "id" : "ITEM-1", "itemData" : { "DOI" : "10.1007/978-1-4020-9684-6_4", "abstract" : "Forensic entomology is a developing field of forensic science, so there are many avenues to investigate. These avenues include novel directions that have never been addressed, as well as more critical and rigorous research into areas which have already been explored. Most research in forensic entomology has focused on flies, and beetles (Coleoptera) have been at best under-emphasized. A good example of this is the review by Smith (1986), where 70 pages are dedicated to Diptera and only 12 to Coleoptera; this situation has changed little in the subsequent 20 years. To contextualize the neglect, throughout the world there are at least as many species of Coleoptera that may visit a particular carcass as Diptera (Braack 1986; Louw and van der Linde 1993; Bourel et al. 1999; Lopes de Carvalho et al. 2000; P\u00e9rez et al. 2005; Shea 2005; Watson and Carlton 2005a; Salazar 2006; Martinez et al. 2007). A common assumption underlying the neglect of Coleoptera is that Diptera locate corpses faster, and thus give a more accurate estimate of minimum Post Mortem Interval (PMImin). Recent observations (Midgley and Villet 2009b) have shown that Thanatophilus micans (Silphidae) can locate corpses and start breeding within 24 h of death, and thus the potential utility of estimates based on this species is equal to that of those based on flies.", "author" : [ { "dropping-particle" : "", "family" : "Midgley", "given" : "John M.", "non-dropping-particle" : "", "parse-names" : false, "suffix" : "" }, { "dropping-particle" : "", "family" : "Richards", "given" : "Cameron S.", "non-dropping-particle" : "", "parse-names" : false, "suffix" : "" }, { "dropping-particle" : "", "family" : "Villet", "given" : "Martin H.", "non-dropping-particle" : "", "parse-names" : false, "suffix" : "" } ], "container-title" : "Current Concepts in Forensic Entomology", "editor" : [ { "dropping-particle" : "", "family" : "Amendt", "given" : "Jens", "non-dropping-particle" : "", "parse-names" : false, "suffix" : "" }, { "dropping-particle" : "", "family" : "Goff", "given" : "M.Lee", "non-dropping-particle" : "", "parse-names" : false, "suffix" : "" }, { "dropping-particle" : "", "family" : "Campobasso", "given" : "Carlo P.", "non-dropping-particle" : "", "parse-names" : false, "suffix" : "" }, { "dropping-particle" : "", "family" : "Grassberger", "given" : "Martin", "non-dropping-particle" : "", "parse-names" : false, "suffix" : "" } ], "id" : "ITEM-1", "issued" : { "date-parts" : [ [ "2010" ] ] }, "page" : "57-68", "publisher" : "Springer Netherlands", "publisher-place" : "Dordrecht", "title" : "The Utility of Coleoptera in Forensic Investigations", "type" : "chapter" }, "uris" : [ "http://www.mendeley.com/documents/?uuid=a4b038d4-9d0b-4e74-b5d6-be9e06ab7b68" ] } ], "mendeley" : { "formattedCitation" : "(Midgley &lt;i&gt;et al.&lt;/i&gt;, 2010)", "plainTextFormattedCitation" : "(Midgley et al., 2010)", "previouslyFormattedCitation" : "(Midgley &lt;i&gt;et al.&lt;/i&gt;, 2010)" }, "properties" : { "noteIndex" : 0 }, "schema" : "https://github.com/citation-style-language/schema/raw/master/csl-citation.json" }</w:instrText>
      </w:r>
      <w:r w:rsidR="00745BD8">
        <w:fldChar w:fldCharType="separate"/>
      </w:r>
      <w:r w:rsidR="00404028" w:rsidRPr="00404028">
        <w:rPr>
          <w:noProof/>
        </w:rPr>
        <w:t xml:space="preserve">(Midgley </w:t>
      </w:r>
      <w:r w:rsidR="00404028" w:rsidRPr="00404028">
        <w:rPr>
          <w:i/>
          <w:noProof/>
        </w:rPr>
        <w:t>et al.</w:t>
      </w:r>
      <w:r w:rsidR="00404028" w:rsidRPr="00404028">
        <w:rPr>
          <w:noProof/>
        </w:rPr>
        <w:t>, 2010)</w:t>
      </w:r>
      <w:r w:rsidR="00745BD8">
        <w:fldChar w:fldCharType="end"/>
      </w:r>
      <w:r w:rsidR="00745BD8">
        <w:t xml:space="preserve">. Beetles were for a long time perceived as not as good as flies (Diptera), because they usualy arrived latter at the scene, but this image is breaking. </w:t>
      </w:r>
    </w:p>
    <w:p w:rsidR="00CD0EE3" w:rsidRDefault="00432FAC" w:rsidP="00D874F1">
      <w:pPr>
        <w:ind w:firstLine="0"/>
        <w:rPr>
          <w:rFonts w:asciiTheme="minorHAnsi" w:hAnsiTheme="minorHAnsi"/>
          <w:szCs w:val="24"/>
        </w:rPr>
      </w:pPr>
      <w:r>
        <w:rPr>
          <w:rFonts w:asciiTheme="minorHAnsi" w:hAnsiTheme="minorHAnsi"/>
          <w:szCs w:val="24"/>
        </w:rPr>
        <w:t>The f</w:t>
      </w:r>
      <w:r w:rsidR="00D874F1">
        <w:rPr>
          <w:rFonts w:asciiTheme="minorHAnsi" w:hAnsiTheme="minorHAnsi"/>
          <w:szCs w:val="24"/>
        </w:rPr>
        <w:t xml:space="preserve">irst crac in this picture was made when </w:t>
      </w:r>
      <w:r>
        <w:rPr>
          <w:rFonts w:asciiTheme="minorHAnsi" w:hAnsiTheme="minorHAnsi"/>
          <w:szCs w:val="24"/>
        </w:rPr>
        <w:t xml:space="preserve">it </w:t>
      </w:r>
      <w:r w:rsidR="00D874F1">
        <w:rPr>
          <w:rFonts w:asciiTheme="minorHAnsi" w:hAnsiTheme="minorHAnsi"/>
          <w:szCs w:val="24"/>
        </w:rPr>
        <w:t xml:space="preserve">was proven that African silphid, </w:t>
      </w:r>
      <w:r w:rsidR="00B932BF" w:rsidRPr="00684346">
        <w:rPr>
          <w:i/>
        </w:rPr>
        <w:t>Thanatophilus micans</w:t>
      </w:r>
      <w:r w:rsidR="00B932BF">
        <w:t xml:space="preserve"> (Fabricius, 1794)</w:t>
      </w:r>
      <w:r w:rsidR="00D874F1">
        <w:rPr>
          <w:rFonts w:asciiTheme="minorHAnsi" w:hAnsiTheme="minorHAnsi"/>
          <w:szCs w:val="24"/>
        </w:rPr>
        <w:t xml:space="preserve">, is able to locate and start to breed on corpse in the first 24 hours </w:t>
      </w:r>
      <w:r w:rsidR="00D874F1">
        <w:rPr>
          <w:rFonts w:asciiTheme="minorHAnsi" w:hAnsiTheme="minorHAnsi"/>
          <w:szCs w:val="24"/>
        </w:rPr>
        <w:fldChar w:fldCharType="begin" w:fldLock="1"/>
      </w:r>
      <w:r w:rsidR="00381A15">
        <w:rPr>
          <w:rFonts w:asciiTheme="minorHAnsi" w:hAnsiTheme="minorHAnsi"/>
          <w:szCs w:val="24"/>
        </w:rPr>
        <w:instrText>ADDIN CSL_CITATION { "citationItems" : [ { "id" : "ITEM-1", "itemData" : { "DOI" : "10.1007/s00414-008-0280-0", "ISBN" : "0937-9827", "ISSN" : "09379827", "PMID" : "18779975", "abstract" : "Thanatophilus micans is capable of finding corpses at least as quickly as most fly species and, as the most widespread species of the Silphidae in Africa, offers a useful model for estimating post-mortem interval. Larvae were reared at ten constant temperatures from 15 degrees C to 35 degrees C and their length measured at 4, 8, or 12-h intervals depending on their instar. Length generally increased with increased rearing temperature, but decreased at extremely high temperatures. Note was made of the age at which individuals progressed past developmental milestones. Development took longer at lower temperatures. These results are presented as a combined isomegalen and isomorphen diagram. Developmental constants were generated for each milestone using major axis regression. Developmental threshold values did not differ significantly between milestones. Development took longer than in blow flies, but was faster than in Dermestidae. The three models presented here, therefore, cover an important time frame in estimating minimum PMI once fly larvae have matured to the point of leaving a corpse, and, therefore, provide a tool that was not previously available to forensic entomologists.", "author" : [ { "dropping-particle" : "", "family" : "Midgley", "given" : "John M.", "non-dropping-particle" : "", "parse-names" : false, "suffix" : "" }, { "dropping-particle" : "", "family" : "Villet", "given" : "Martin H.", "non-dropping-particle" : "", "parse-names" : false, "suffix" : "" } ], "container-title" : "International Journal of Legal Medicine", "id" : "ITEM-1", "issue" : "4", "issued" : { "date-parts" : [ [ "2009" ] ] }, "page" : "285-292", "title" : "Development of Thanatophilus micans (Fabricius 1794) (Coleoptera: Silphidae) at constant temperatures", "type" : "article-journal", "volume" : "123" }, "uris" : [ "http://www.mendeley.com/documents/?uuid=49c977db-052c-4b74-93ae-7fb17b5ae3be" ] } ], "mendeley" : { "formattedCitation" : "(Midgley &amp; Villet, 2009a)", "plainTextFormattedCitation" : "(Midgley &amp; Villet, 2009a)", "previouslyFormattedCitation" : "(Midgley &amp; Villet, 2009a)" }, "properties" : { "noteIndex" : 0 }, "schema" : "https://github.com/citation-style-language/schema/raw/master/csl-citation.json" }</w:instrText>
      </w:r>
      <w:r w:rsidR="00D874F1">
        <w:rPr>
          <w:rFonts w:asciiTheme="minorHAnsi" w:hAnsiTheme="minorHAnsi"/>
          <w:szCs w:val="24"/>
        </w:rPr>
        <w:fldChar w:fldCharType="separate"/>
      </w:r>
      <w:r w:rsidR="00404028" w:rsidRPr="00404028">
        <w:rPr>
          <w:rFonts w:asciiTheme="minorHAnsi" w:hAnsiTheme="minorHAnsi"/>
          <w:noProof/>
          <w:szCs w:val="24"/>
        </w:rPr>
        <w:t>(Midgley &amp; Villet, 2009a)</w:t>
      </w:r>
      <w:r w:rsidR="00D874F1">
        <w:rPr>
          <w:rFonts w:asciiTheme="minorHAnsi" w:hAnsiTheme="minorHAnsi"/>
          <w:szCs w:val="24"/>
        </w:rPr>
        <w:fldChar w:fldCharType="end"/>
      </w:r>
      <w:r w:rsidR="00D874F1">
        <w:rPr>
          <w:rFonts w:asciiTheme="minorHAnsi" w:hAnsiTheme="minorHAnsi"/>
          <w:szCs w:val="24"/>
        </w:rPr>
        <w:t>. Although</w:t>
      </w:r>
      <w:r w:rsidR="00C27463">
        <w:rPr>
          <w:rFonts w:asciiTheme="minorHAnsi" w:hAnsiTheme="minorHAnsi"/>
          <w:szCs w:val="24"/>
        </w:rPr>
        <w:t xml:space="preserve">, beetles </w:t>
      </w:r>
      <w:r w:rsidR="00D874F1">
        <w:rPr>
          <w:rFonts w:asciiTheme="minorHAnsi" w:hAnsiTheme="minorHAnsi"/>
          <w:szCs w:val="24"/>
        </w:rPr>
        <w:t>in the Middle Europe</w:t>
      </w:r>
      <w:r w:rsidR="00C27463">
        <w:rPr>
          <w:rFonts w:asciiTheme="minorHAnsi" w:hAnsiTheme="minorHAnsi"/>
          <w:szCs w:val="24"/>
        </w:rPr>
        <w:t xml:space="preserve"> are not that fast</w:t>
      </w:r>
      <w:r w:rsidR="00D874F1">
        <w:rPr>
          <w:rFonts w:asciiTheme="minorHAnsi" w:hAnsiTheme="minorHAnsi"/>
          <w:szCs w:val="24"/>
        </w:rPr>
        <w:t>, pr</w:t>
      </w:r>
      <w:r w:rsidR="00C27463">
        <w:rPr>
          <w:rFonts w:asciiTheme="minorHAnsi" w:hAnsiTheme="minorHAnsi"/>
          <w:szCs w:val="24"/>
        </w:rPr>
        <w:t xml:space="preserve">obably due to lower temperatures </w:t>
      </w:r>
      <w:r w:rsidR="00D874F1">
        <w:rPr>
          <w:rFonts w:asciiTheme="minorHAnsi" w:hAnsiTheme="minorHAnsi"/>
          <w:szCs w:val="24"/>
        </w:rPr>
        <w:t>(Šuláková 2014, pers. comm.)</w:t>
      </w:r>
      <w:r w:rsidR="00C27463">
        <w:rPr>
          <w:rFonts w:asciiTheme="minorHAnsi" w:hAnsiTheme="minorHAnsi"/>
          <w:szCs w:val="24"/>
        </w:rPr>
        <w:t>, but there are other benefits</w:t>
      </w:r>
      <w:r w:rsidR="00EC42E4">
        <w:rPr>
          <w:rFonts w:asciiTheme="minorHAnsi" w:hAnsiTheme="minorHAnsi"/>
          <w:szCs w:val="24"/>
        </w:rPr>
        <w:t xml:space="preserve"> they could offer</w:t>
      </w:r>
      <w:r w:rsidR="00D874F1">
        <w:rPr>
          <w:rFonts w:asciiTheme="minorHAnsi" w:hAnsiTheme="minorHAnsi"/>
          <w:szCs w:val="24"/>
        </w:rPr>
        <w:t>.</w:t>
      </w:r>
    </w:p>
    <w:p w:rsidR="00D874F1" w:rsidRDefault="00CD0EE3" w:rsidP="00D874F1">
      <w:pPr>
        <w:ind w:firstLine="0"/>
        <w:rPr>
          <w:rFonts w:asciiTheme="minorHAnsi" w:hAnsiTheme="minorHAnsi"/>
          <w:szCs w:val="24"/>
        </w:rPr>
      </w:pPr>
      <w:r>
        <w:rPr>
          <w:rFonts w:asciiTheme="minorHAnsi" w:hAnsiTheme="minorHAnsi"/>
          <w:szCs w:val="24"/>
        </w:rPr>
        <w:lastRenderedPageBreak/>
        <w:t>First of all, b</w:t>
      </w:r>
      <w:r w:rsidR="00C27463">
        <w:rPr>
          <w:rFonts w:asciiTheme="minorHAnsi" w:hAnsiTheme="minorHAnsi"/>
          <w:szCs w:val="24"/>
        </w:rPr>
        <w:t xml:space="preserve">eetles tend </w:t>
      </w:r>
      <w:r w:rsidR="00D874F1" w:rsidRPr="00773EC0">
        <w:rPr>
          <w:rFonts w:asciiTheme="minorHAnsi" w:hAnsiTheme="minorHAnsi"/>
          <w:szCs w:val="24"/>
        </w:rPr>
        <w:t xml:space="preserve">to have longer </w:t>
      </w:r>
      <w:r w:rsidR="00C27463" w:rsidRPr="00773EC0">
        <w:rPr>
          <w:rFonts w:asciiTheme="minorHAnsi" w:hAnsiTheme="minorHAnsi"/>
          <w:szCs w:val="24"/>
        </w:rPr>
        <w:t>development</w:t>
      </w:r>
      <w:r w:rsidR="00D649E7">
        <w:rPr>
          <w:rFonts w:asciiTheme="minorHAnsi" w:hAnsiTheme="minorHAnsi"/>
          <w:szCs w:val="24"/>
        </w:rPr>
        <w:t xml:space="preserve"> than flies </w:t>
      </w:r>
      <w:r w:rsidR="00D649E7">
        <w:rPr>
          <w:rFonts w:asciiTheme="minorHAnsi" w:hAnsiTheme="minorHAnsi"/>
          <w:szCs w:val="24"/>
        </w:rPr>
        <w:fldChar w:fldCharType="begin" w:fldLock="1"/>
      </w:r>
      <w:r w:rsidR="00381A15">
        <w:rPr>
          <w:rFonts w:asciiTheme="minorHAnsi" w:hAnsiTheme="minorHAnsi"/>
          <w:szCs w:val="24"/>
        </w:rPr>
        <w:instrText>ADDIN CSL_CITATION { "citationItems" : [ { "id" : "ITEM-1", "itemData" : { "DOI" : "10.1007/s00414-013-0865-0", "ISSN" : "09379827", "PMID" : "23974525", "abstract" : "Some beetles are as useful as blow flies for estimating the minimum post mortem interval (PMImin) or time since death. Examples include Thanatophilus micans (Fabricius) and Thanatophilus mutilatus (Castelneau), two geographically and ecologically overlapping African beetles. Molecular means of identifying these species, descriptions of their natural history, thermal summation models for the development of each species, and a case in which T. micans was recovered are presented. These beetles colonise bodies soon after death, their development spans more time than that of flies, and they may be little affected by maggot-generated heat. From an experimental perspective, they can be reared individually, which allows the identification of sick individuals and has analytical advantages relative to fly larvae that must be reared in groups. Estimating minimum post mortem intervals for both species using the case data strongly suggests that developmental models parameterised for one species should not be used to make forensic estimates for closely related species for which no specific model is available and emphasises the need for correct identifications.", "author" : [ { "dropping-particle" : "", "family" : "Ridgeway", "given" : "J. a.", "non-dropping-particle" : "", "parse-names" : false, "suffix" : "" }, { "dropping-particle" : "", "family" : "Midgley", "given" : "J. M.", "non-dropping-particle" : "", "parse-names" : false, "suffix" : "" }, { "dropping-particle" : "", "family" : "Collett", "given" : "I. J.", "non-dropping-particle" : "", "parse-names" : false, "suffix" : "" }, { "dropping-particle" : "", "family" : "Villet", "given" : "M. H.", "non-dropping-particle" : "", "parse-names" : false, "suffix" : "" } ], "container-title" : "International Journal of Legal Medicine", "id" : "ITEM-1", "issue" : "1", "issued" : { "date-parts" : [ [ "2014" ] ] }, "page" : "207-220", "title" : "Advantages of using development models of the carrion beetles Thanatophilus micans (Fabricius) and T. mutilatus (Castelneau) (Coleoptera: Silphidae) for estimating minimum post mortem intervals, verified with case data", "type" : "article-journal", "volume" : "128" }, "uris" : [ "http://www.mendeley.com/documents/?uuid=7fbc3b7f-5abd-4bb2-8205-da4a860ac1fb" ] }, { "id" : "ITEM-2", "itemData" : { "DOI" : "10.1007/s00414-008-0280-0", "ISBN" : "0937-9827", "ISSN" : "09379827", "PMID" : "18779975", "abstract" : "Thanatophilus micans is capable of finding corpses at least as quickly as most fly species and, as the most widespread species of the Silphidae in Africa, offers a useful model for estimating post-mortem interval. Larvae were reared at ten constant temperatures from 15 degrees C to 35 degrees C and their length measured at 4, 8, or 12-h intervals depending on their instar. Length generally increased with increased rearing temperature, but decreased at extremely high temperatures. Note was made of the age at which individuals progressed past developmental milestones. Development took longer at lower temperatures. These results are presented as a combined isomegalen and isomorphen diagram. Developmental constants were generated for each milestone using major axis regression. Developmental threshold values did not differ significantly between milestones. Development took longer than in blow flies, but was faster than in Dermestidae. The three models presented here, therefore, cover an important time frame in estimating minimum PMI once fly larvae have matured to the point of leaving a corpse, and, therefore, provide a tool that was not previously available to forensic entomologists.", "author" : [ { "dropping-particle" : "", "family" : "Midgley", "given" : "John M.", "non-dropping-particle" : "", "parse-names" : false, "suffix" : "" }, { "dropping-particle" : "", "family" : "Villet", "given" : "Martin H.", "non-dropping-particle" : "", "parse-names" : false, "suffix" : "" } ], "container-title" : "International Journal of Legal Medicine", "id" : "ITEM-2", "issue" : "4", "issued" : { "date-parts" : [ [ "2009" ] ] }, "page" : "285-292", "title" : "Development of Thanatophilus micans (Fabricius 1794) (Coleoptera: Silphidae) at constant temperatures", "type" : "article-journal", "volume" : "123" }, "uris" : [ "http://www.mendeley.com/documents/?uuid=49c977db-052c-4b74-93ae-7fb17b5ae3be" ] }, { "id" : "ITEM-3", "itemData" : { "DOI" : "10.1016/j.forsciint.2008.12.020", "ISBN" : "1872-6283 (Electronic)\\r0379-0738 (Linking)", "ISSN" : "03790738", "PMID" : "19201556", "abstract" : "Due to its necrophagy, the Neotropical beetle Oxelytrum discicolle (Brull\u00e9, 1840) is found in association with human corpses. Its biology can provide important information to determine the postmortem interval (PMI). We studied the life cycle of O. discicolle in the laboratory under three constant temperatures (15, 20 and 28 \u00b0C) and under natural conditions (mean T = 18.5 \u00b0C) in a cloud forest in Altos de Pipe (10\u00b020\u2032N, 66\u00b055\u2032W) Miranda state, Venezuela. The total time required to complete development from egg to adult emergence shortened as temperatures increased, ranging from 40.00 \u00b1 2.73 days at 15 \u00b0C to 20.33 \u00b1 0.89 days at 28 \u00b0C. Developmental time in natural conditions was not significantly different from that obtained at 20 \u00b0C. This information would be useful to forensic entomology applied to criminal investigations in Venezuela and the Neotropical region. \u00a9 2009 Elsevier Ireland Ltd. All rights reserved.", "author" : [ { "dropping-particle" : "", "family" : "Vel\u00e1squez", "given" : "Yelitza", "non-dropping-particle" : "", "parse-names" : false, "suffix" : "" }, { "dropping-particle" : "", "family" : "Viloria", "given" : "Angel L.", "non-dropping-particle" : "", "parse-names" : false, "suffix" : "" } ], "container-title" : "Forensic Science International", "id" : "ITEM-3", "issue" : "1-3", "issued" : { "date-parts" : [ [ "2009" ] ] }, "page" : "107-109", "title" : "Effects of temperature on the development of the Neotropical carrion beetle Oxelytrum discicolle (Brull\u00e9, 1840) (Coleoptera: Silphidae)", "type" : "article-journal", "volume" : "185" }, "uris" : [ "http://www.mendeley.com/documents/?uuid=103653ce-826b-48c4-be94-3b848d0c3e12" ] }, { "id" : "ITEM-4", "itemData" : { "DOI" : "10.1111/j.1365-2915.2008.00767.x", "ISSN" : "1365-2915", "PMID" : "19239614", "abstract" : "Developmental curves for the sister species Chrysomya chloropyga (Wiedemann, 1818) and Chrysomya putoria (Wiedemann, 1830) (Diptera: Calliphoridae) were established at eight and 10 different constant temperatures, respectively, using developmental landmarks and body length as measures of age. The thermal summation constants (K) and developmental threshold (D(0)) were calculated for five developmental landmarks using a previously described method. Isomorphen and isomegalen diagrams were also constructed for the purpose of estimating postmortem intervals (PMIs). Chrysomya chloropyga had an average developmental threshold value (D(0)) of 10.91 degrees C (standard error [SE] = 0.94 degrees C, n = 5), significantly lower than that of C. putoria (13.42 degrees C, SE = 0.45 degrees C, n = 5) (paired t-test: t = - 4.63, d.f. = 8, P &lt; 0.00). Similarly, K values for C. chloropyga were larger than those for C. putoria for all developmental events except onset of the wandering phase. These are the first data that can be used to calculate minimum PMIs and predict population growth of C. chloropyga and C. putoria in Africa; the data indicate that developmental data for one of these species cannot be used as surrogate data for the sister species.", "author" : [ { "dropping-particle" : "", "family" : "Richards", "given" : "C S", "non-dropping-particle" : "", "parse-names" : false, "suffix" : "" }, { "dropping-particle" : "", "family" : "Crous", "given" : "K L", "non-dropping-particle" : "", "parse-names" : false, "suffix" : "" }, { "dropping-particle" : "", "family" : "Villet", "given" : "M H", "non-dropping-particle" : "", "parse-names" : false, "suffix" : "" } ], "container-title" : "Medical and Veterinary Entomology", "id" : "ITEM-4", "issue" : "1", "issued" : { "date-parts" : [ [ "2009", "3" ] ] }, "page" : "56-61", "publisher" : "WILEY-BLACKWELL PUBLISHING, INC, COMMERCE PLACE, 350 MAIN ST, MALDEN 02148, MA USA", "title" : "Models of development for blowfly sister species Chrysomya chloropyga and Chrysomya putoria", "type" : "article-journal", "volume" : "23" }, "uris" : [ "http://www.mendeley.com/documents/?uuid=6916d135-b531-427f-9e8f-ea4bf4537899" ] } ], "mendeley" : { "formattedCitation" : "(Midgley &amp; Villet, 2009a; Richards &lt;i&gt;et al.&lt;/i&gt;, 2009; Vel\u00e1squez &amp; Viloria, 2009; Ridgeway &lt;i&gt;et al.&lt;/i&gt;, 2014)", "plainTextFormattedCitation" : "(Midgley &amp; Villet, 2009a; Richards et al., 2009; Vel\u00e1squez &amp; Viloria, 2009; Ridgeway et al., 2014)", "previouslyFormattedCitation" : "(Midgley &amp; Villet, 2009a; Richards &lt;i&gt;et al.&lt;/i&gt;, 2009; Vel\u00e1squez &amp; Viloria, 2009; Ridgeway &lt;i&gt;et al.&lt;/i&gt;, 2014)" }, "properties" : { "noteIndex" : 0 }, "schema" : "https://github.com/citation-style-language/schema/raw/master/csl-citation.json" }</w:instrText>
      </w:r>
      <w:r w:rsidR="00D649E7">
        <w:rPr>
          <w:rFonts w:asciiTheme="minorHAnsi" w:hAnsiTheme="minorHAnsi"/>
          <w:szCs w:val="24"/>
        </w:rPr>
        <w:fldChar w:fldCharType="separate"/>
      </w:r>
      <w:r w:rsidR="00404028" w:rsidRPr="00404028">
        <w:rPr>
          <w:rFonts w:asciiTheme="minorHAnsi" w:hAnsiTheme="minorHAnsi"/>
          <w:noProof/>
          <w:szCs w:val="24"/>
        </w:rPr>
        <w:t xml:space="preserve">(Midgley &amp; Villet, 2009a; Richards </w:t>
      </w:r>
      <w:r w:rsidR="00404028" w:rsidRPr="00404028">
        <w:rPr>
          <w:rFonts w:asciiTheme="minorHAnsi" w:hAnsiTheme="minorHAnsi"/>
          <w:i/>
          <w:noProof/>
          <w:szCs w:val="24"/>
        </w:rPr>
        <w:t>et al.</w:t>
      </w:r>
      <w:r w:rsidR="00404028" w:rsidRPr="00404028">
        <w:rPr>
          <w:rFonts w:asciiTheme="minorHAnsi" w:hAnsiTheme="minorHAnsi"/>
          <w:noProof/>
          <w:szCs w:val="24"/>
        </w:rPr>
        <w:t xml:space="preserve">, 2009; Velásquez &amp; Viloria, 2009; Ridgeway </w:t>
      </w:r>
      <w:r w:rsidR="00404028" w:rsidRPr="00404028">
        <w:rPr>
          <w:rFonts w:asciiTheme="minorHAnsi" w:hAnsiTheme="minorHAnsi"/>
          <w:i/>
          <w:noProof/>
          <w:szCs w:val="24"/>
        </w:rPr>
        <w:t>et al.</w:t>
      </w:r>
      <w:r w:rsidR="00404028" w:rsidRPr="00404028">
        <w:rPr>
          <w:rFonts w:asciiTheme="minorHAnsi" w:hAnsiTheme="minorHAnsi"/>
          <w:noProof/>
          <w:szCs w:val="24"/>
        </w:rPr>
        <w:t>, 2014)</w:t>
      </w:r>
      <w:r w:rsidR="00D649E7">
        <w:rPr>
          <w:rFonts w:asciiTheme="minorHAnsi" w:hAnsiTheme="minorHAnsi"/>
          <w:szCs w:val="24"/>
        </w:rPr>
        <w:fldChar w:fldCharType="end"/>
      </w:r>
      <w:r w:rsidR="00C27463">
        <w:rPr>
          <w:rFonts w:asciiTheme="minorHAnsi" w:hAnsiTheme="minorHAnsi"/>
          <w:szCs w:val="24"/>
        </w:rPr>
        <w:t>;</w:t>
      </w:r>
      <w:r w:rsidR="00D874F1" w:rsidRPr="00773EC0">
        <w:rPr>
          <w:rFonts w:asciiTheme="minorHAnsi" w:hAnsiTheme="minorHAnsi"/>
          <w:szCs w:val="24"/>
        </w:rPr>
        <w:t xml:space="preserve"> therefore they stay on the body for longer </w:t>
      </w:r>
      <w:r w:rsidR="00C27463">
        <w:rPr>
          <w:rFonts w:asciiTheme="minorHAnsi" w:hAnsiTheme="minorHAnsi"/>
          <w:szCs w:val="24"/>
        </w:rPr>
        <w:t xml:space="preserve">period and we can use </w:t>
      </w:r>
      <w:r w:rsidR="001C2D9C">
        <w:rPr>
          <w:rFonts w:asciiTheme="minorHAnsi" w:hAnsiTheme="minorHAnsi"/>
          <w:szCs w:val="24"/>
        </w:rPr>
        <w:t xml:space="preserve">them </w:t>
      </w:r>
      <w:r w:rsidR="00C27463">
        <w:rPr>
          <w:rFonts w:asciiTheme="minorHAnsi" w:hAnsiTheme="minorHAnsi"/>
          <w:szCs w:val="24"/>
        </w:rPr>
        <w:t>as evidence</w:t>
      </w:r>
      <w:r w:rsidR="0045614E">
        <w:rPr>
          <w:rFonts w:asciiTheme="minorHAnsi" w:hAnsiTheme="minorHAnsi"/>
          <w:szCs w:val="24"/>
        </w:rPr>
        <w:t xml:space="preserve"> not only in early stages of decomposition</w:t>
      </w:r>
      <w:r w:rsidR="00D874F1" w:rsidRPr="00773EC0">
        <w:rPr>
          <w:rFonts w:asciiTheme="minorHAnsi" w:hAnsiTheme="minorHAnsi"/>
          <w:szCs w:val="24"/>
        </w:rPr>
        <w:t xml:space="preserve">. </w:t>
      </w:r>
      <w:r w:rsidR="00B86DF1">
        <w:rPr>
          <w:rFonts w:asciiTheme="minorHAnsi" w:hAnsiTheme="minorHAnsi"/>
          <w:szCs w:val="24"/>
        </w:rPr>
        <w:t>Second of all, t</w:t>
      </w:r>
      <w:r w:rsidR="00D874F1" w:rsidRPr="00773EC0">
        <w:rPr>
          <w:rFonts w:asciiTheme="minorHAnsi" w:hAnsiTheme="minorHAnsi"/>
          <w:szCs w:val="24"/>
        </w:rPr>
        <w:t xml:space="preserve">hey also do not </w:t>
      </w:r>
      <w:r w:rsidR="0045614E">
        <w:rPr>
          <w:rFonts w:asciiTheme="minorHAnsi" w:hAnsiTheme="minorHAnsi"/>
          <w:szCs w:val="24"/>
        </w:rPr>
        <w:t xml:space="preserve">need to </w:t>
      </w:r>
      <w:r w:rsidR="00D874F1" w:rsidRPr="00773EC0">
        <w:rPr>
          <w:rFonts w:asciiTheme="minorHAnsi" w:hAnsiTheme="minorHAnsi"/>
          <w:szCs w:val="24"/>
        </w:rPr>
        <w:t xml:space="preserve">form a </w:t>
      </w:r>
      <w:r w:rsidR="0045614E">
        <w:rPr>
          <w:rFonts w:asciiTheme="minorHAnsi" w:hAnsiTheme="minorHAnsi"/>
          <w:szCs w:val="24"/>
        </w:rPr>
        <w:t xml:space="preserve">maggot </w:t>
      </w:r>
      <w:r w:rsidR="00D874F1" w:rsidRPr="00773EC0">
        <w:rPr>
          <w:rFonts w:asciiTheme="minorHAnsi" w:hAnsiTheme="minorHAnsi"/>
          <w:szCs w:val="24"/>
        </w:rPr>
        <w:t xml:space="preserve">ball and </w:t>
      </w:r>
      <w:r w:rsidR="0045614E">
        <w:rPr>
          <w:rFonts w:asciiTheme="minorHAnsi" w:hAnsiTheme="minorHAnsi"/>
          <w:szCs w:val="24"/>
        </w:rPr>
        <w:t xml:space="preserve">individual rearing is less difficult </w:t>
      </w:r>
      <w:r w:rsidR="0045614E">
        <w:rPr>
          <w:rFonts w:asciiTheme="minorHAnsi" w:hAnsiTheme="minorHAnsi"/>
          <w:szCs w:val="24"/>
        </w:rPr>
        <w:fldChar w:fldCharType="begin" w:fldLock="1"/>
      </w:r>
      <w:r w:rsidR="00381A15">
        <w:rPr>
          <w:rFonts w:asciiTheme="minorHAnsi" w:hAnsiTheme="minorHAnsi"/>
          <w:szCs w:val="24"/>
        </w:rPr>
        <w:instrText>ADDIN CSL_CITATION { "citationItems" : [ { "id" : "ITEM-1", "itemData" : { "DOI" : "10.1007/978-1-4020-9684-6_4", "abstract" : "Forensic entomology is a developing field of forensic science, so there are many avenues to investigate. These avenues include novel directions that have never been addressed, as well as more critical and rigorous research into areas which have already been explored. Most research in forensic entomology has focused on flies, and beetles (Coleoptera) have been at best under-emphasized. A good example of this is the review by Smith (1986), where 70 pages are dedicated to Diptera and only 12 to Coleoptera; this situation has changed little in the subsequent 20 years. To contextualize the neglect, throughout the world there are at least as many species of Coleoptera that may visit a particular carcass as Diptera (Braack 1986; Louw and van der Linde 1993; Bourel et al. 1999; Lopes de Carvalho et al. 2000; P\u00e9rez et al. 2005; Shea 2005; Watson and Carlton 2005a; Salazar 2006; Martinez et al. 2007). A common assumption underlying the neglect of Coleoptera is that Diptera locate corpses faster, and thus give a more accurate estimate of minimum Post Mortem Interval (PMImin). Recent observations (Midgley and Villet 2009b) have shown that Thanatophilus micans (Silphidae) can locate corpses and start breeding within 24 h of death, and thus the potential utility of estimates based on this species is equal to that of those based on flies.", "author" : [ { "dropping-particle" : "", "family" : "Midgley", "given" : "John M.", "non-dropping-particle" : "", "parse-names" : false, "suffix" : "" }, { "dropping-particle" : "", "family" : "Richards", "given" : "Cameron S.", "non-dropping-particle" : "", "parse-names" : false, "suffix" : "" }, { "dropping-particle" : "", "family" : "Villet", "given" : "Martin H.", "non-dropping-particle" : "", "parse-names" : false, "suffix" : "" } ], "container-title" : "Current Concepts in Forensic Entomology", "editor" : [ { "dropping-particle" : "", "family" : "Amendt", "given" : "Jens", "non-dropping-particle" : "", "parse-names" : false, "suffix" : "" }, { "dropping-particle" : "", "family" : "Goff", "given" : "M.Lee", "non-dropping-particle" : "", "parse-names" : false, "suffix" : "" }, { "dropping-particle" : "", "family" : "Campobasso", "given" : "Carlo P.", "non-dropping-particle" : "", "parse-names" : false, "suffix" : "" }, { "dropping-particle" : "", "family" : "Grassberger", "given" : "Martin", "non-dropping-particle" : "", "parse-names" : false, "suffix" : "" } ], "id" : "ITEM-1", "issued" : { "date-parts" : [ [ "2010" ] ] }, "page" : "57-68", "publisher" : "Springer Netherlands", "publisher-place" : "Dordrecht", "title" : "The Utility of Coleoptera in Forensic Investigations", "type" : "chapter" }, "uris" : [ "http://www.mendeley.com/documents/?uuid=a4b038d4-9d0b-4e74-b5d6-be9e06ab7b68" ] } ], "mendeley" : { "formattedCitation" : "(Midgley &lt;i&gt;et al.&lt;/i&gt;, 2010)", "plainTextFormattedCitation" : "(Midgley et al., 2010)", "previouslyFormattedCitation" : "(Midgley &lt;i&gt;et al.&lt;/i&gt;, 2010)" }, "properties" : { "noteIndex" : 0 }, "schema" : "https://github.com/citation-style-language/schema/raw/master/csl-citation.json" }</w:instrText>
      </w:r>
      <w:r w:rsidR="0045614E">
        <w:rPr>
          <w:rFonts w:asciiTheme="minorHAnsi" w:hAnsiTheme="minorHAnsi"/>
          <w:szCs w:val="24"/>
        </w:rPr>
        <w:fldChar w:fldCharType="separate"/>
      </w:r>
      <w:r w:rsidR="00404028" w:rsidRPr="00404028">
        <w:rPr>
          <w:rFonts w:asciiTheme="minorHAnsi" w:hAnsiTheme="minorHAnsi"/>
          <w:noProof/>
          <w:szCs w:val="24"/>
        </w:rPr>
        <w:t xml:space="preserve">(Midgley </w:t>
      </w:r>
      <w:r w:rsidR="00404028" w:rsidRPr="00404028">
        <w:rPr>
          <w:rFonts w:asciiTheme="minorHAnsi" w:hAnsiTheme="minorHAnsi"/>
          <w:i/>
          <w:noProof/>
          <w:szCs w:val="24"/>
        </w:rPr>
        <w:t>et al.</w:t>
      </w:r>
      <w:r w:rsidR="00404028" w:rsidRPr="00404028">
        <w:rPr>
          <w:rFonts w:asciiTheme="minorHAnsi" w:hAnsiTheme="minorHAnsi"/>
          <w:noProof/>
          <w:szCs w:val="24"/>
        </w:rPr>
        <w:t>, 2010)</w:t>
      </w:r>
      <w:r w:rsidR="0045614E">
        <w:rPr>
          <w:rFonts w:asciiTheme="minorHAnsi" w:hAnsiTheme="minorHAnsi"/>
          <w:szCs w:val="24"/>
        </w:rPr>
        <w:fldChar w:fldCharType="end"/>
      </w:r>
      <w:r w:rsidR="00C27463">
        <w:rPr>
          <w:rFonts w:asciiTheme="minorHAnsi" w:hAnsiTheme="minorHAnsi"/>
          <w:szCs w:val="24"/>
        </w:rPr>
        <w:t>,</w:t>
      </w:r>
      <w:r w:rsidR="00D874F1" w:rsidRPr="00773EC0">
        <w:rPr>
          <w:rFonts w:asciiTheme="minorHAnsi" w:hAnsiTheme="minorHAnsi"/>
          <w:szCs w:val="24"/>
        </w:rPr>
        <w:t xml:space="preserve"> so they are easier to handle in laboratory conditions. But we think that the biggest advantage is possibility to cross validate the estimates between species and groups like flies and mites. This is important mainly in times when one of these groups or species could have been affected by external factors (restricted access to body, too high or low temperature, etc.) and give biased estimate. </w:t>
      </w:r>
    </w:p>
    <w:p w:rsidR="00336364" w:rsidRDefault="00336364" w:rsidP="00D874F1">
      <w:pPr>
        <w:ind w:firstLine="0"/>
        <w:rPr>
          <w:rFonts w:asciiTheme="minorHAnsi" w:hAnsiTheme="minorHAnsi"/>
          <w:szCs w:val="24"/>
        </w:rPr>
      </w:pPr>
      <w:r>
        <w:rPr>
          <w:rFonts w:asciiTheme="minorHAnsi" w:hAnsiTheme="minorHAnsi"/>
          <w:szCs w:val="24"/>
        </w:rPr>
        <w:t xml:space="preserve">Only few beetle species were studied specificaly for further use in forensic entomology, so in this thesis I would like to look closely on developmental biology of </w:t>
      </w:r>
      <w:r w:rsidRPr="00336364">
        <w:rPr>
          <w:rFonts w:asciiTheme="minorHAnsi" w:hAnsiTheme="minorHAnsi"/>
          <w:i/>
          <w:szCs w:val="24"/>
        </w:rPr>
        <w:t>S. watsoni</w:t>
      </w:r>
      <w:r w:rsidR="00B76172">
        <w:rPr>
          <w:rFonts w:asciiTheme="minorHAnsi" w:hAnsiTheme="minorHAnsi"/>
          <w:i/>
          <w:szCs w:val="24"/>
        </w:rPr>
        <w:t xml:space="preserve"> </w:t>
      </w:r>
      <w:r w:rsidR="00B76172">
        <w:rPr>
          <w:rFonts w:asciiTheme="minorHAnsi" w:hAnsiTheme="minorHAnsi"/>
          <w:szCs w:val="24"/>
        </w:rPr>
        <w:t xml:space="preserve">and propose its thermal summation model, which will anable to estimate the post mortem interval. Further I would like to propose new character for instar determination and also new methodology for estimating size-based larval characters (section </w:t>
      </w:r>
      <w:r w:rsidR="00B76172" w:rsidRPr="00B76172">
        <w:rPr>
          <w:rFonts w:asciiTheme="minorHAnsi" w:hAnsiTheme="minorHAnsi"/>
          <w:b/>
          <w:szCs w:val="24"/>
        </w:rPr>
        <w:t>B</w:t>
      </w:r>
      <w:r w:rsidR="00B76172">
        <w:rPr>
          <w:rFonts w:asciiTheme="minorHAnsi" w:hAnsiTheme="minorHAnsi"/>
          <w:szCs w:val="24"/>
        </w:rPr>
        <w:t>)</w:t>
      </w:r>
      <w:r>
        <w:rPr>
          <w:rFonts w:asciiTheme="minorHAnsi" w:hAnsiTheme="minorHAnsi"/>
          <w:szCs w:val="24"/>
        </w:rPr>
        <w:t>.</w:t>
      </w:r>
      <w:r w:rsidR="00B76172">
        <w:rPr>
          <w:rFonts w:asciiTheme="minorHAnsi" w:hAnsiTheme="minorHAnsi"/>
          <w:szCs w:val="24"/>
        </w:rPr>
        <w:t xml:space="preserve"> </w:t>
      </w:r>
    </w:p>
    <w:p w:rsidR="00BF2272" w:rsidRDefault="001E18E6" w:rsidP="00D874F1">
      <w:pPr>
        <w:ind w:firstLine="0"/>
        <w:rPr>
          <w:rFonts w:asciiTheme="minorHAnsi" w:hAnsiTheme="minorHAnsi"/>
          <w:szCs w:val="24"/>
        </w:rPr>
      </w:pPr>
      <w:r>
        <w:rPr>
          <w:rFonts w:asciiTheme="minorHAnsi" w:hAnsiTheme="minorHAnsi"/>
          <w:szCs w:val="24"/>
        </w:rPr>
        <w:t>Some species</w:t>
      </w:r>
      <w:r w:rsidR="00754312">
        <w:rPr>
          <w:rFonts w:asciiTheme="minorHAnsi" w:hAnsiTheme="minorHAnsi"/>
          <w:szCs w:val="24"/>
        </w:rPr>
        <w:t xml:space="preserve"> </w:t>
      </w:r>
      <w:r w:rsidR="00432FAC">
        <w:rPr>
          <w:rFonts w:asciiTheme="minorHAnsi" w:hAnsiTheme="minorHAnsi"/>
          <w:szCs w:val="24"/>
        </w:rPr>
        <w:t xml:space="preserve">burying beetles </w:t>
      </w:r>
      <w:r w:rsidR="00754312">
        <w:rPr>
          <w:rFonts w:asciiTheme="minorHAnsi" w:hAnsiTheme="minorHAnsi"/>
          <w:szCs w:val="24"/>
        </w:rPr>
        <w:t xml:space="preserve">that </w:t>
      </w:r>
      <w:r>
        <w:rPr>
          <w:rFonts w:asciiTheme="minorHAnsi" w:hAnsiTheme="minorHAnsi"/>
          <w:szCs w:val="24"/>
        </w:rPr>
        <w:t xml:space="preserve">we studied are </w:t>
      </w:r>
      <w:r w:rsidR="00513FD2">
        <w:rPr>
          <w:rFonts w:asciiTheme="minorHAnsi" w:hAnsiTheme="minorHAnsi"/>
          <w:szCs w:val="24"/>
        </w:rPr>
        <w:t xml:space="preserve">not only potentionally useful bio-indicatores. </w:t>
      </w:r>
      <w:r w:rsidR="00432FAC">
        <w:rPr>
          <w:rFonts w:asciiTheme="minorHAnsi" w:hAnsiTheme="minorHAnsi"/>
          <w:szCs w:val="24"/>
        </w:rPr>
        <w:t>They are also</w:t>
      </w:r>
      <w:r w:rsidR="00513FD2">
        <w:rPr>
          <w:rFonts w:asciiTheme="minorHAnsi" w:hAnsiTheme="minorHAnsi"/>
          <w:szCs w:val="24"/>
        </w:rPr>
        <w:t xml:space="preserve"> listed </w:t>
      </w:r>
      <w:r w:rsidR="00432FAC">
        <w:rPr>
          <w:rFonts w:asciiTheme="minorHAnsi" w:hAnsiTheme="minorHAnsi"/>
          <w:szCs w:val="24"/>
        </w:rPr>
        <w:t>in</w:t>
      </w:r>
      <w:r>
        <w:rPr>
          <w:rFonts w:asciiTheme="minorHAnsi" w:hAnsiTheme="minorHAnsi"/>
          <w:szCs w:val="24"/>
        </w:rPr>
        <w:t xml:space="preserve"> the</w:t>
      </w:r>
      <w:r w:rsidR="00513FD2">
        <w:rPr>
          <w:rFonts w:asciiTheme="minorHAnsi" w:hAnsiTheme="minorHAnsi"/>
          <w:szCs w:val="24"/>
        </w:rPr>
        <w:t xml:space="preserve"> Red List </w:t>
      </w:r>
      <w:r w:rsidR="00832101">
        <w:rPr>
          <w:rFonts w:asciiTheme="minorHAnsi" w:hAnsiTheme="minorHAnsi"/>
          <w:szCs w:val="24"/>
        </w:rPr>
        <w:t xml:space="preserve">of </w:t>
      </w:r>
      <w:r w:rsidR="00513FD2">
        <w:rPr>
          <w:rFonts w:asciiTheme="minorHAnsi" w:hAnsiTheme="minorHAnsi"/>
          <w:szCs w:val="24"/>
        </w:rPr>
        <w:t xml:space="preserve">endangered </w:t>
      </w:r>
      <w:r w:rsidR="00832101">
        <w:rPr>
          <w:rFonts w:asciiTheme="minorHAnsi" w:hAnsiTheme="minorHAnsi"/>
          <w:szCs w:val="24"/>
        </w:rPr>
        <w:t xml:space="preserve">species </w:t>
      </w:r>
      <w:r w:rsidR="00513FD2">
        <w:rPr>
          <w:rFonts w:asciiTheme="minorHAnsi" w:hAnsiTheme="minorHAnsi"/>
          <w:szCs w:val="24"/>
        </w:rPr>
        <w:fldChar w:fldCharType="begin" w:fldLock="1"/>
      </w:r>
      <w:r w:rsidR="00381A15">
        <w:rPr>
          <w:rFonts w:asciiTheme="minorHAnsi" w:hAnsiTheme="minorHAnsi"/>
          <w:szCs w:val="24"/>
        </w:rPr>
        <w:instrText>ADDIN CSL_CITATION { "citationItems" : [ { "id" : "ITEM-1", "itemData" : { "ISBN" : "80-86064-96-4", "author" : [ { "dropping-particle" : "", "family" : "R\u016f\u017ei\u010dka", "given" : "Jan", "non-dropping-particle" : "", "parse-names" : false, "suffix" : "" } ], "container-title" : "Red list of threatened species in the Czech Republic. Invertebrates", "editor" : [ { "dropping-particle" : "", "family" : "Farka\u010d", "given" : "Jan", "non-dropping-particle" : "", "parse-names" : false, "suffix" : "" }, { "dropping-particle" : "", "family" : "Kr\u00e1l", "given" : "David", "non-dropping-particle" : "", "parse-names" : false, "suffix" : "" }, { "dropping-particle" : "", "family" : "\u0160korp\u00edk", "given" : "Martin", "non-dropping-particle" : "", "parse-names" : false, "suffix" : "" } ], "id" : "ITEM-1", "issued" : { "date-parts" : [ [ "2005" ] ] }, "page" : "429-430", "publisher" : "Agentura ochrany a p\u0159\u00edrody a krajiny \u010cR", "publisher-place" : "Prague", "title" : "Silphidae (mrcho\u017eroutovit\u00ed)", "type" : "chapter" }, "uris" : [ "http://www.mendeley.com/documents/?uuid=b80d8ae6-b7ad-4ba0-80d0-c39e0d735825" ] } ], "mendeley" : { "formattedCitation" : "(R\u016f\u017ei\u010dka, 2005)", "plainTextFormattedCitation" : "(R\u016f\u017ei\u010dka, 2005)", "previouslyFormattedCitation" : "(R\u016f\u017ei\u010dka, 2005)" }, "properties" : { "noteIndex" : 0 }, "schema" : "https://github.com/citation-style-language/schema/raw/master/csl-citation.json" }</w:instrText>
      </w:r>
      <w:r w:rsidR="00513FD2">
        <w:rPr>
          <w:rFonts w:asciiTheme="minorHAnsi" w:hAnsiTheme="minorHAnsi"/>
          <w:szCs w:val="24"/>
        </w:rPr>
        <w:fldChar w:fldCharType="separate"/>
      </w:r>
      <w:r w:rsidR="00404028" w:rsidRPr="00404028">
        <w:rPr>
          <w:rFonts w:asciiTheme="minorHAnsi" w:hAnsiTheme="minorHAnsi"/>
          <w:noProof/>
          <w:szCs w:val="24"/>
        </w:rPr>
        <w:t>(Růžička, 2005)</w:t>
      </w:r>
      <w:r w:rsidR="00513FD2">
        <w:rPr>
          <w:rFonts w:asciiTheme="minorHAnsi" w:hAnsiTheme="minorHAnsi"/>
          <w:szCs w:val="24"/>
        </w:rPr>
        <w:fldChar w:fldCharType="end"/>
      </w:r>
      <w:r w:rsidR="00832101">
        <w:rPr>
          <w:rFonts w:asciiTheme="minorHAnsi" w:hAnsiTheme="minorHAnsi"/>
          <w:szCs w:val="24"/>
        </w:rPr>
        <w:t xml:space="preserve">, but </w:t>
      </w:r>
      <w:r w:rsidR="005E40FA">
        <w:rPr>
          <w:rFonts w:asciiTheme="minorHAnsi" w:hAnsiTheme="minorHAnsi"/>
          <w:szCs w:val="24"/>
        </w:rPr>
        <w:t>their protection is lacking behind of other groups</w:t>
      </w:r>
      <w:r w:rsidR="00FF25FC">
        <w:rPr>
          <w:rFonts w:asciiTheme="minorHAnsi" w:hAnsiTheme="minorHAnsi"/>
          <w:szCs w:val="24"/>
        </w:rPr>
        <w:t xml:space="preserve"> and nothing happened except the statement that they are indeed endangered</w:t>
      </w:r>
      <w:r w:rsidR="0036447C">
        <w:rPr>
          <w:rFonts w:asciiTheme="minorHAnsi" w:hAnsiTheme="minorHAnsi"/>
          <w:szCs w:val="24"/>
        </w:rPr>
        <w:t xml:space="preserve">. </w:t>
      </w:r>
    </w:p>
    <w:p w:rsidR="00432FAC" w:rsidRDefault="005E40FA" w:rsidP="00D874F1">
      <w:pPr>
        <w:ind w:firstLine="0"/>
        <w:rPr>
          <w:rFonts w:asciiTheme="minorHAnsi" w:hAnsiTheme="minorHAnsi"/>
          <w:szCs w:val="24"/>
        </w:rPr>
      </w:pPr>
      <w:r>
        <w:rPr>
          <w:rFonts w:asciiTheme="minorHAnsi" w:hAnsiTheme="minorHAnsi"/>
          <w:szCs w:val="24"/>
        </w:rPr>
        <w:t>In comparison, American burying beetle (</w:t>
      </w:r>
      <w:r w:rsidRPr="005E40FA">
        <w:rPr>
          <w:rFonts w:asciiTheme="minorHAnsi" w:hAnsiTheme="minorHAnsi"/>
          <w:i/>
          <w:szCs w:val="24"/>
        </w:rPr>
        <w:t>Nicrophorus</w:t>
      </w:r>
      <w:r>
        <w:rPr>
          <w:rFonts w:asciiTheme="minorHAnsi" w:hAnsiTheme="minorHAnsi"/>
          <w:szCs w:val="24"/>
        </w:rPr>
        <w:t xml:space="preserve"> </w:t>
      </w:r>
      <w:r w:rsidRPr="005E40FA">
        <w:rPr>
          <w:rFonts w:asciiTheme="minorHAnsi" w:hAnsiTheme="minorHAnsi"/>
          <w:i/>
          <w:szCs w:val="24"/>
        </w:rPr>
        <w:t>americanus</w:t>
      </w:r>
      <w:r>
        <w:rPr>
          <w:rFonts w:asciiTheme="minorHAnsi" w:hAnsiTheme="minorHAnsi"/>
          <w:szCs w:val="24"/>
        </w:rPr>
        <w:t xml:space="preserve"> (Oliver, 1790))</w:t>
      </w:r>
      <w:r w:rsidR="001A0BFA">
        <w:rPr>
          <w:rFonts w:asciiTheme="minorHAnsi" w:hAnsiTheme="minorHAnsi"/>
          <w:szCs w:val="24"/>
        </w:rPr>
        <w:t xml:space="preserve"> (Silphidae) was recognised as federally endangered in 1989. In 1991, two years after, the recovery plan was prepared and </w:t>
      </w:r>
      <w:r w:rsidR="0051037E">
        <w:rPr>
          <w:rFonts w:asciiTheme="minorHAnsi" w:hAnsiTheme="minorHAnsi"/>
          <w:szCs w:val="24"/>
        </w:rPr>
        <w:t>this plan</w:t>
      </w:r>
      <w:r w:rsidR="001A0BFA">
        <w:rPr>
          <w:rFonts w:asciiTheme="minorHAnsi" w:hAnsiTheme="minorHAnsi"/>
          <w:szCs w:val="24"/>
        </w:rPr>
        <w:t xml:space="preserve"> is still runnig </w:t>
      </w:r>
      <w:r w:rsidR="001A0BFA">
        <w:rPr>
          <w:rFonts w:asciiTheme="minorHAnsi" w:hAnsiTheme="minorHAnsi"/>
          <w:szCs w:val="24"/>
        </w:rPr>
        <w:fldChar w:fldCharType="begin" w:fldLock="1"/>
      </w:r>
      <w:r w:rsidR="00381A15">
        <w:rPr>
          <w:rFonts w:asciiTheme="minorHAnsi" w:hAnsiTheme="minorHAnsi"/>
          <w:szCs w:val="24"/>
        </w:rPr>
        <w:instrText>ADDIN CSL_CITATION { "citationItems" : [ { "id" : "ITEM-1", "itemData" : { "DOI" : "10.1080/14772000.2014.892542", "ISSN" : "1477-2000", "abstract" : "Conservation efforts leading to the recovery of the federally endangered American burying beetle (ABB), Nicrophorus americanus Olivier, have been challenging because of the unknown causes of its decline, difficulty in establishing habitat requirements, and unclear population distribution across the species' range. Extant populations of this widespread generalist species occur in broadly separated regions of North America with varying habitat characteristics. A habitat suitability model for ABB in the Nebraska Sandhills was developed over the course of 3 years resulting in a final cross-validated spatial model. The succession of models from 2009 to 2011 indicated that most of the predictive variables stayed constant, but biased sampling and extrapolation areas affected classifier values differently. Variables associated with ABB occurrence were loamy sand, wetland and precipitation. Five variables, loam soil, agriculture, woodland, the average maximum temperature, and urban development, were associated with ABB absence. The 2011 cross-validated model produced an AUC value of 0.82 and provided areas designated as highly likely to support ABBs. By limiting the model extent to the Sandhills ecoregion and using threshold-dependent classifiers, the final habitat suitability model could be an important resource for wildlife managers engaged in the recovery of this habitat generalist.", "author" : [ { "dropping-particle" : "", "family" : "Jurzenski", "given" : "Jessica D.", "non-dropping-particle" : "", "parse-names" : false, "suffix" : "" }, { "dropping-particle" : "", "family" : "Jorgensen", "given" : "Christopher F.", "non-dropping-particle" : "", "parse-names" : false, "suffix" : "" }, { "dropping-particle" : "", "family" : "Bishop", "given" : "Andy", "non-dropping-particle" : "", "parse-names" : false, "suffix" : "" }, { "dropping-particle" : "", "family" : "Grosse", "given" : "Roger", "non-dropping-particle" : "", "parse-names" : false, "suffix" : "" }, { "dropping-particle" : "", "family" : "Riens", "given" : "John", "non-dropping-particle" : "", "parse-names" : false, "suffix" : "" }, { "dropping-particle" : "", "family" : "Hoback", "given" : "W. Wyatt", "non-dropping-particle" : "", "parse-names" : false, "suffix" : "" } ], "container-title" : "Systematics and Biodiversity", "id" : "ITEM-1", "issue" : "2", "issued" : { "date-parts" : [ [ "2014", "3", "24" ] ] }, "page" : "149-162", "publisher" : "TAYLOR &amp; FRANCIS LTD, 4 PARK SQUARE, MILTON PARK, ABINGDON OX14 4RN, OXON, ENGLAND", "title" : "Identifying priority conservation areas for the American burying beetle, Nicrophorus americanus (Coleoptera: Silphidae), a habitat generalist", "type" : "article-journal", "volume" : "12" }, "uris" : [ "http://www.mendeley.com/documents/?uuid=05441899-ad9c-4104-95e2-4768947818b6" ] } ], "mendeley" : { "formattedCitation" : "(Jurzenski &lt;i&gt;et al.&lt;/i&gt;, 2014)", "plainTextFormattedCitation" : "(Jurzenski et al., 2014)", "previouslyFormattedCitation" : "(Jurzenski &lt;i&gt;et al.&lt;/i&gt;, 2014)" }, "properties" : { "noteIndex" : 0 }, "schema" : "https://github.com/citation-style-language/schema/raw/master/csl-citation.json" }</w:instrText>
      </w:r>
      <w:r w:rsidR="001A0BFA">
        <w:rPr>
          <w:rFonts w:asciiTheme="minorHAnsi" w:hAnsiTheme="minorHAnsi"/>
          <w:szCs w:val="24"/>
        </w:rPr>
        <w:fldChar w:fldCharType="separate"/>
      </w:r>
      <w:r w:rsidR="00404028" w:rsidRPr="00404028">
        <w:rPr>
          <w:rFonts w:asciiTheme="minorHAnsi" w:hAnsiTheme="minorHAnsi"/>
          <w:noProof/>
          <w:szCs w:val="24"/>
        </w:rPr>
        <w:t xml:space="preserve">(Jurzenski </w:t>
      </w:r>
      <w:r w:rsidR="00404028" w:rsidRPr="00404028">
        <w:rPr>
          <w:rFonts w:asciiTheme="minorHAnsi" w:hAnsiTheme="minorHAnsi"/>
          <w:i/>
          <w:noProof/>
          <w:szCs w:val="24"/>
        </w:rPr>
        <w:t>et al.</w:t>
      </w:r>
      <w:r w:rsidR="00404028" w:rsidRPr="00404028">
        <w:rPr>
          <w:rFonts w:asciiTheme="minorHAnsi" w:hAnsiTheme="minorHAnsi"/>
          <w:noProof/>
          <w:szCs w:val="24"/>
        </w:rPr>
        <w:t>, 2014)</w:t>
      </w:r>
      <w:r w:rsidR="001A0BFA">
        <w:rPr>
          <w:rFonts w:asciiTheme="minorHAnsi" w:hAnsiTheme="minorHAnsi"/>
          <w:szCs w:val="24"/>
        </w:rPr>
        <w:fldChar w:fldCharType="end"/>
      </w:r>
      <w:r w:rsidR="00FF25FC">
        <w:rPr>
          <w:rFonts w:asciiTheme="minorHAnsi" w:hAnsiTheme="minorHAnsi"/>
          <w:szCs w:val="24"/>
        </w:rPr>
        <w:t xml:space="preserve">. What is maybe even more important than the recovery plan is a fact, that this unfortunate fait put this beetle in a spot light of </w:t>
      </w:r>
      <w:r w:rsidR="004B46AD">
        <w:rPr>
          <w:rFonts w:asciiTheme="minorHAnsi" w:hAnsiTheme="minorHAnsi"/>
          <w:szCs w:val="24"/>
        </w:rPr>
        <w:t xml:space="preserve">a </w:t>
      </w:r>
      <w:r w:rsidR="00FF25FC">
        <w:rPr>
          <w:rFonts w:asciiTheme="minorHAnsi" w:hAnsiTheme="minorHAnsi"/>
          <w:szCs w:val="24"/>
        </w:rPr>
        <w:t>scientific world. On the Web of Science you can find 38 articles for a topic query: "Nicrophorus americanus", but nothing on "Nicrophorus antennatus"</w:t>
      </w:r>
      <w:r w:rsidR="004B46AD">
        <w:rPr>
          <w:rFonts w:asciiTheme="minorHAnsi" w:hAnsiTheme="minorHAnsi"/>
          <w:szCs w:val="24"/>
        </w:rPr>
        <w:t xml:space="preserve"> or "Nicrophorus vestigator"</w:t>
      </w:r>
      <w:r w:rsidR="00FF25FC">
        <w:rPr>
          <w:rFonts w:asciiTheme="minorHAnsi" w:hAnsiTheme="minorHAnsi"/>
          <w:szCs w:val="24"/>
        </w:rPr>
        <w:t xml:space="preserve"> (accessed 27.8.2015)</w:t>
      </w:r>
      <w:r w:rsidR="001A0BFA">
        <w:rPr>
          <w:rFonts w:asciiTheme="minorHAnsi" w:hAnsiTheme="minorHAnsi"/>
          <w:szCs w:val="24"/>
        </w:rPr>
        <w:t>.</w:t>
      </w:r>
      <w:r>
        <w:rPr>
          <w:rFonts w:asciiTheme="minorHAnsi" w:hAnsiTheme="minorHAnsi"/>
          <w:szCs w:val="24"/>
        </w:rPr>
        <w:t xml:space="preserve"> </w:t>
      </w:r>
    </w:p>
    <w:p w:rsidR="00975BA3" w:rsidRDefault="000149FB" w:rsidP="00D874F1">
      <w:pPr>
        <w:ind w:firstLine="0"/>
        <w:rPr>
          <w:rFonts w:asciiTheme="minorHAnsi" w:hAnsiTheme="minorHAnsi"/>
          <w:szCs w:val="24"/>
        </w:rPr>
      </w:pPr>
      <w:r>
        <w:rPr>
          <w:rFonts w:asciiTheme="minorHAnsi" w:hAnsiTheme="minorHAnsi"/>
          <w:szCs w:val="24"/>
        </w:rPr>
        <w:t>Because we are few decades behind on this task, it is necesary to adress very basic questions, which will allow us to proceed further. One of those</w:t>
      </w:r>
      <w:r w:rsidR="00336364">
        <w:rPr>
          <w:rFonts w:asciiTheme="minorHAnsi" w:hAnsiTheme="minorHAnsi"/>
          <w:szCs w:val="24"/>
        </w:rPr>
        <w:t>, which I will cover in this thesis,</w:t>
      </w:r>
      <w:r>
        <w:rPr>
          <w:rFonts w:asciiTheme="minorHAnsi" w:hAnsiTheme="minorHAnsi"/>
          <w:szCs w:val="24"/>
        </w:rPr>
        <w:t xml:space="preserve"> is current </w:t>
      </w:r>
      <w:r>
        <w:rPr>
          <w:rFonts w:asciiTheme="minorHAnsi" w:hAnsiTheme="minorHAnsi"/>
          <w:szCs w:val="24"/>
        </w:rPr>
        <w:lastRenderedPageBreak/>
        <w:t xml:space="preserve">geographical </w:t>
      </w:r>
      <w:r w:rsidR="00336364">
        <w:rPr>
          <w:rFonts w:asciiTheme="minorHAnsi" w:hAnsiTheme="minorHAnsi"/>
          <w:szCs w:val="24"/>
        </w:rPr>
        <w:t xml:space="preserve">distribution </w:t>
      </w:r>
      <w:r w:rsidR="00B76172">
        <w:rPr>
          <w:rFonts w:asciiTheme="minorHAnsi" w:hAnsiTheme="minorHAnsi"/>
          <w:szCs w:val="24"/>
        </w:rPr>
        <w:t xml:space="preserve">(section </w:t>
      </w:r>
      <w:r w:rsidR="00B76172" w:rsidRPr="00B76172">
        <w:rPr>
          <w:rFonts w:asciiTheme="minorHAnsi" w:hAnsiTheme="minorHAnsi"/>
          <w:b/>
          <w:szCs w:val="24"/>
        </w:rPr>
        <w:t>C</w:t>
      </w:r>
      <w:r w:rsidR="00B76172">
        <w:rPr>
          <w:rFonts w:asciiTheme="minorHAnsi" w:hAnsiTheme="minorHAnsi"/>
          <w:szCs w:val="24"/>
        </w:rPr>
        <w:t xml:space="preserve">) </w:t>
      </w:r>
      <w:r w:rsidR="00336364">
        <w:rPr>
          <w:rFonts w:asciiTheme="minorHAnsi" w:hAnsiTheme="minorHAnsi"/>
          <w:szCs w:val="24"/>
        </w:rPr>
        <w:t xml:space="preserve">and </w:t>
      </w:r>
      <w:r w:rsidR="00B76172">
        <w:rPr>
          <w:rFonts w:asciiTheme="minorHAnsi" w:hAnsiTheme="minorHAnsi"/>
          <w:szCs w:val="24"/>
        </w:rPr>
        <w:t xml:space="preserve">some </w:t>
      </w:r>
      <w:r w:rsidR="00336364">
        <w:rPr>
          <w:rFonts w:asciiTheme="minorHAnsi" w:hAnsiTheme="minorHAnsi"/>
          <w:szCs w:val="24"/>
        </w:rPr>
        <w:t>ecological requirements of endangered species of burying beetles</w:t>
      </w:r>
      <w:r w:rsidR="00B76172">
        <w:rPr>
          <w:rFonts w:asciiTheme="minorHAnsi" w:hAnsiTheme="minorHAnsi"/>
          <w:szCs w:val="24"/>
        </w:rPr>
        <w:t xml:space="preserve"> (section </w:t>
      </w:r>
      <w:r w:rsidR="00B76172" w:rsidRPr="00B76172">
        <w:rPr>
          <w:rFonts w:asciiTheme="minorHAnsi" w:hAnsiTheme="minorHAnsi"/>
          <w:b/>
          <w:szCs w:val="24"/>
        </w:rPr>
        <w:t>A</w:t>
      </w:r>
      <w:r w:rsidR="00B76172">
        <w:rPr>
          <w:rFonts w:asciiTheme="minorHAnsi" w:hAnsiTheme="minorHAnsi"/>
          <w:szCs w:val="24"/>
        </w:rPr>
        <w:t>)</w:t>
      </w:r>
      <w:r w:rsidR="00336364">
        <w:rPr>
          <w:rFonts w:asciiTheme="minorHAnsi" w:hAnsiTheme="minorHAnsi"/>
          <w:szCs w:val="24"/>
        </w:rPr>
        <w:t>.</w:t>
      </w:r>
      <w:r w:rsidR="00432FAC">
        <w:rPr>
          <w:rFonts w:asciiTheme="minorHAnsi" w:hAnsiTheme="minorHAnsi"/>
          <w:szCs w:val="24"/>
        </w:rPr>
        <w:t xml:space="preserve"> </w:t>
      </w:r>
    </w:p>
    <w:p w:rsidR="00E2033A" w:rsidRPr="005340EE" w:rsidRDefault="00E2033A" w:rsidP="00425C2A">
      <w:pPr>
        <w:ind w:firstLine="0"/>
      </w:pPr>
    </w:p>
    <w:p w:rsidR="00506BCE" w:rsidRPr="005340EE" w:rsidRDefault="00506BCE" w:rsidP="00425C2A">
      <w:pPr>
        <w:ind w:firstLine="0"/>
        <w:sectPr w:rsidR="00506BCE" w:rsidRPr="005340EE" w:rsidSect="00D51BE7">
          <w:headerReference w:type="default" r:id="rId12"/>
          <w:pgSz w:w="12240" w:h="15840"/>
          <w:pgMar w:top="1417" w:right="1417" w:bottom="1417" w:left="1417" w:header="708" w:footer="708" w:gutter="0"/>
          <w:cols w:space="708"/>
          <w:docGrid w:linePitch="360"/>
        </w:sectPr>
      </w:pPr>
    </w:p>
    <w:p w:rsidR="00517484" w:rsidRPr="005340EE" w:rsidRDefault="00506BCE" w:rsidP="00425C2A">
      <w:pPr>
        <w:pStyle w:val="Nadpis1"/>
        <w:numPr>
          <w:ilvl w:val="0"/>
          <w:numId w:val="4"/>
        </w:numPr>
        <w:ind w:firstLine="0"/>
      </w:pPr>
      <w:bookmarkStart w:id="6" w:name="_Toc428563972"/>
      <w:r w:rsidRPr="005340EE">
        <w:lastRenderedPageBreak/>
        <w:t>Literature review</w:t>
      </w:r>
      <w:bookmarkEnd w:id="6"/>
    </w:p>
    <w:p w:rsidR="001F76B4" w:rsidRDefault="001F76B4" w:rsidP="00425C2A">
      <w:pPr>
        <w:ind w:firstLine="0"/>
      </w:pPr>
    </w:p>
    <w:p w:rsidR="00B9288F" w:rsidRPr="0082373B" w:rsidRDefault="00B9288F" w:rsidP="00A073C7">
      <w:pPr>
        <w:pStyle w:val="Nadpis2"/>
      </w:pPr>
      <w:bookmarkStart w:id="7" w:name="_Toc428563973"/>
      <w:r w:rsidRPr="0082373B">
        <w:t>Necrophagy</w:t>
      </w:r>
      <w:bookmarkEnd w:id="7"/>
    </w:p>
    <w:p w:rsidR="00E8531B" w:rsidRDefault="00B9288F" w:rsidP="00425C2A">
      <w:pPr>
        <w:ind w:firstLine="0"/>
      </w:pPr>
      <w:r>
        <w:t xml:space="preserve">In every natural or semi-natural habitat we can found three types of organism – producers, consumers and decompositors. Function of the whole ecosystem is affected </w:t>
      </w:r>
      <w:r w:rsidR="003B32DD">
        <w:t>by</w:t>
      </w:r>
      <w:r>
        <w:t xml:space="preserve"> their direct and indirect interactions and it is balancing itself. Producers are organisms that transform </w:t>
      </w:r>
      <w:r w:rsidR="003512DC">
        <w:t xml:space="preserve">an </w:t>
      </w:r>
      <w:r w:rsidR="009444D5">
        <w:t>inorganic</w:t>
      </w:r>
      <w:r>
        <w:t xml:space="preserve"> compounds </w:t>
      </w:r>
      <w:r w:rsidR="00E505B7">
        <w:t>and energy to organic compounds;</w:t>
      </w:r>
      <w:r>
        <w:t xml:space="preserve"> consumers are heterotrophic organisms</w:t>
      </w:r>
      <w:r w:rsidR="00E505B7">
        <w:t xml:space="preserve"> directly</w:t>
      </w:r>
      <w:r>
        <w:t xml:space="preserve"> feeding on producers or other organisms </w:t>
      </w:r>
      <w:r w:rsidR="00014A02">
        <w:fldChar w:fldCharType="begin" w:fldLock="1"/>
      </w:r>
      <w:r w:rsidR="00381A15">
        <w:instrText>ADDIN CSL_CITATION { "citationItems" : [ { "id" : "ITEM-1", "itemData" : { "author" : [ { "dropping-particle" : "", "family" : "Galante", "given" : "E.", "non-dropping-particle" : "", "parse-names" : false, "suffix" : "" }, { "dropping-particle" : "", "family" : "Angeles", "given" : "M. G.", "non-dropping-particle" : "", "parse-names" : false, "suffix" : "" } ], "container-title" : "Encyclopedia of Entomology", "edition" : "2nd", "editor" : [ { "dropping-particle" : "", "family" : "Capinera", "given" : "J. L.", "non-dropping-particle" : "", "parse-names" : false, "suffix" : "" } ], "id" : "ITEM-1", "issued" : { "date-parts" : [ [ "2008" ] ] }, "page" : "1158-1169", "publisher" : "Springer", "title" : "Decomposer Insects.", "type" : "chapter" }, "uris" : [ "http://www.mendeley.com/documents/?uuid=f87830b8-2e83-4e2e-a976-e9e8b785e5ae" ] } ], "mendeley" : { "formattedCitation" : "(Galante &amp; Angeles, 2008)", "plainTextFormattedCitation" : "(Galante &amp; Angeles, 2008)", "previouslyFormattedCitation" : "(Galante &amp; Angeles, 2008)" }, "properties" : { "noteIndex" : 0 }, "schema" : "https://github.com/citation-style-language/schema/raw/master/csl-citation.json" }</w:instrText>
      </w:r>
      <w:r w:rsidR="00014A02">
        <w:fldChar w:fldCharType="separate"/>
      </w:r>
      <w:r w:rsidR="00404028" w:rsidRPr="00404028">
        <w:rPr>
          <w:noProof/>
        </w:rPr>
        <w:t>(Galante &amp; Angeles, 2008)</w:t>
      </w:r>
      <w:r w:rsidR="00014A02">
        <w:fldChar w:fldCharType="end"/>
      </w:r>
      <w:r w:rsidR="00AC096F">
        <w:t>,</w:t>
      </w:r>
      <w:r w:rsidR="00AE0092">
        <w:t xml:space="preserve"> </w:t>
      </w:r>
      <w:r>
        <w:t xml:space="preserve">and they can be labeled as predators, parasites or herbivores. These organisms are influencing the rate in which </w:t>
      </w:r>
      <w:r w:rsidR="00F47621">
        <w:t>their</w:t>
      </w:r>
      <w:r>
        <w:t xml:space="preserve"> </w:t>
      </w:r>
      <w:r w:rsidR="00257DBE">
        <w:t>re</w:t>
      </w:r>
      <w:r>
        <w:t>sources are created. Therefore they harm the production of their food source. Decompositors are very different in that aspect and the production of their food is beyond their control</w:t>
      </w:r>
      <w:r w:rsidR="00E8531B">
        <w:t xml:space="preserve"> </w:t>
      </w:r>
      <w:r w:rsidR="00885FF6">
        <w:t xml:space="preserve">and they depend on misfortune of others </w:t>
      </w:r>
      <w:r w:rsidR="00E8531B">
        <w:t xml:space="preserve">(illnes, age or injury) </w:t>
      </w:r>
      <w:r w:rsidR="00014A02">
        <w:fldChar w:fldCharType="begin" w:fldLock="1"/>
      </w:r>
      <w:r w:rsidR="00381A15">
        <w:instrText>ADDIN CSL_CITATION { "citationItems" : [ { "id" : "ITEM-1", "itemData" : { "ISBN" : "0632038012", "ISSN" : "0046-225X", "PMID" : "2790", "abstract" : "Since publication of the first edition in 1986, Begon, Harper and Townsend's \"Ecology \"has become the leading textbook on its field. Its reputation throughout the world is unparalleled.Maintaining the structure of previous editions, this edition is radically revised to reflect the fundamental changes that have occurred in the teaching of ecology. In many universities increased emphasis is being given to applied issues and a whole new vocabulary has entered the syllabus to accommodate such areas as biodiversity, global warming and sustainability. In revising \"Ecology\" to meet these new requirements, the authors have once more produced a forward-looking textbook that will lead the field to the end of the decade.", "author" : [ { "dropping-particle" : "", "family" : "Begon", "given" : "M", "non-dropping-particle" : "", "parse-names" : false, "suffix" : "" }, { "dropping-particle" : "", "family" : "Harper", "given" : "J L", "non-dropping-particle" : "", "parse-names" : false, "suffix" : "" }, { "dropping-particle" : "", "family" : "Townsend", "given" : "C R", "non-dropping-particle" : "", "parse-names" : false, "suffix" : "" } ], "edition" : "3rd", "id" : "ITEM-1", "issued" : { "date-parts" : [ [ "2006" ] ] }, "number-of-pages" : "738", "publisher" : "Blackwell science", "title" : "Ecology: Individuals, Populations and Communities", "type" : "book" }, "uris" : [ "http://www.mendeley.com/documents/?uuid=940d65ec-c87c-4ffd-8b7c-233af60484f8" ] } ], "mendeley" : { "formattedCitation" : "(Begon &lt;i&gt;et al.&lt;/i&gt;, 2006)", "plainTextFormattedCitation" : "(Begon et al., 2006)", "previouslyFormattedCitation" : "(Begon &lt;i&gt;et al.&lt;/i&gt;, 2006)" }, "properties" : { "noteIndex" : 0 }, "schema" : "https://github.com/citation-style-language/schema/raw/master/csl-citation.json" }</w:instrText>
      </w:r>
      <w:r w:rsidR="00014A02">
        <w:fldChar w:fldCharType="separate"/>
      </w:r>
      <w:r w:rsidR="00404028" w:rsidRPr="00404028">
        <w:rPr>
          <w:noProof/>
        </w:rPr>
        <w:t xml:space="preserve">(Begon </w:t>
      </w:r>
      <w:r w:rsidR="00404028" w:rsidRPr="00404028">
        <w:rPr>
          <w:i/>
          <w:noProof/>
        </w:rPr>
        <w:t>et al.</w:t>
      </w:r>
      <w:r w:rsidR="00404028" w:rsidRPr="00404028">
        <w:rPr>
          <w:noProof/>
        </w:rPr>
        <w:t>, 2006)</w:t>
      </w:r>
      <w:r w:rsidR="00014A02">
        <w:fldChar w:fldCharType="end"/>
      </w:r>
      <w:r>
        <w:t>.</w:t>
      </w:r>
    </w:p>
    <w:p w:rsidR="00B9288F" w:rsidRDefault="00E8531B" w:rsidP="00425C2A">
      <w:pPr>
        <w:ind w:firstLine="0"/>
      </w:pPr>
      <w:r>
        <w:t>Decomposition process is one of the most important processes for ecosystem functions. Decomposition can be defined as a process of transformation of dead organic matter to molecules or basic elements. In general it is a process of releasing energy contained in the matter and mineralization of nutrients from organic back to anorganic</w:t>
      </w:r>
      <w:r w:rsidR="00014A02">
        <w:fldChar w:fldCharType="begin" w:fldLock="1"/>
      </w:r>
      <w:r w:rsidR="00381A15">
        <w:instrText>ADDIN CSL_CITATION { "citationItems" : [ { "id" : "ITEM-1", "itemData" : { "author" : [ { "dropping-particle" : "", "family" : "Galante", "given" : "E.", "non-dropping-particle" : "", "parse-names" : false, "suffix" : "" }, { "dropping-particle" : "", "family" : "Angeles", "given" : "M. G.", "non-dropping-particle" : "", "parse-names" : false, "suffix" : "" } ], "container-title" : "Encyclopedia of Entomology", "edition" : "2nd", "editor" : [ { "dropping-particle" : "", "family" : "Capinera", "given" : "J. L.", "non-dropping-particle" : "", "parse-names" : false, "suffix" : "" } ], "id" : "ITEM-1", "issued" : { "date-parts" : [ [ "2008" ] ] }, "page" : "1158-1169", "publisher" : "Springer", "title" : "Decomposer Insects.", "type" : "chapter" }, "uris" : [ "http://www.mendeley.com/documents/?uuid=f87830b8-2e83-4e2e-a976-e9e8b785e5ae" ] } ], "mendeley" : { "formattedCitation" : "(Galante &amp; Angeles, 2008)", "plainTextFormattedCitation" : "(Galante &amp; Angeles, 2008)", "previouslyFormattedCitation" : "(Galante &amp; Angeles, 2008)" }, "properties" : { "noteIndex" : 0 }, "schema" : "https://github.com/citation-style-language/schema/raw/master/csl-citation.json" }</w:instrText>
      </w:r>
      <w:r w:rsidR="00014A02">
        <w:fldChar w:fldCharType="separate"/>
      </w:r>
      <w:r w:rsidR="00404028" w:rsidRPr="00404028">
        <w:rPr>
          <w:noProof/>
        </w:rPr>
        <w:t>(Galante &amp; Angeles, 2008)</w:t>
      </w:r>
      <w:r w:rsidR="00014A02">
        <w:fldChar w:fldCharType="end"/>
      </w:r>
      <w:r w:rsidR="00701EDE">
        <w:t>.</w:t>
      </w:r>
    </w:p>
    <w:p w:rsidR="00E8531B" w:rsidRDefault="00E8531B" w:rsidP="00425C2A">
      <w:pPr>
        <w:ind w:firstLine="0"/>
      </w:pPr>
      <w:r w:rsidRPr="009B4DD0">
        <w:t>Decomposition can be divided into two inseparable parts, destruction and degradation of organic matter. Destruction is the first phase of the process</w:t>
      </w:r>
      <w:r w:rsidR="00054A51" w:rsidRPr="009B4DD0">
        <w:t>. It is done by mechanical means and</w:t>
      </w:r>
      <w:r w:rsidR="00054A51">
        <w:t xml:space="preserve"> outcome are smaller particles of organical matter </w:t>
      </w:r>
      <w:r w:rsidR="00014A02">
        <w:fldChar w:fldCharType="begin" w:fldLock="1"/>
      </w:r>
      <w:r w:rsidR="00381A15">
        <w:instrText>ADDIN CSL_CITATION { "citationItems" : [ { "id" : "ITEM-1", "itemData" : { "author" : [ { "dropping-particle" : "", "family" : "Galante", "given" : "E.", "non-dropping-particle" : "", "parse-names" : false, "suffix" : "" }, { "dropping-particle" : "", "family" : "Angeles", "given" : "M. G.", "non-dropping-particle" : "", "parse-names" : false, "suffix" : "" } ], "container-title" : "Encyclopedia of Entomology", "edition" : "2nd", "editor" : [ { "dropping-particle" : "", "family" : "Capinera", "given" : "J. L.", "non-dropping-particle" : "", "parse-names" : false, "suffix" : "" } ], "id" : "ITEM-1", "issued" : { "date-parts" : [ [ "2008" ] ] }, "page" : "1158-1169", "publisher" : "Springer", "title" : "Decomposer Insects.", "type" : "chapter" }, "uris" : [ "http://www.mendeley.com/documents/?uuid=f87830b8-2e83-4e2e-a976-e9e8b785e5ae" ] } ], "mendeley" : { "formattedCitation" : "(Galante &amp; Angeles, 2008)", "plainTextFormattedCitation" : "(Galante &amp; Angeles, 2008)", "previouslyFormattedCitation" : "(Galante &amp; Angeles, 2008)" }, "properties" : { "noteIndex" : 0 }, "schema" : "https://github.com/citation-style-language/schema/raw/master/csl-citation.json" }</w:instrText>
      </w:r>
      <w:r w:rsidR="00014A02">
        <w:fldChar w:fldCharType="separate"/>
      </w:r>
      <w:r w:rsidR="00404028" w:rsidRPr="00404028">
        <w:rPr>
          <w:noProof/>
        </w:rPr>
        <w:t>(Galante &amp; Angeles, 2008)</w:t>
      </w:r>
      <w:r w:rsidR="00014A02">
        <w:fldChar w:fldCharType="end"/>
      </w:r>
      <w:r w:rsidR="00054A51">
        <w:t xml:space="preserve">. Degradation is mostly done by bacteria and fungi </w:t>
      </w:r>
      <w:r w:rsidR="00014A02">
        <w:fldChar w:fldCharType="begin" w:fldLock="1"/>
      </w:r>
      <w:r w:rsidR="00381A15">
        <w:instrText>ADDIN CSL_CITATION { "citationItems" : [ { "id" : "ITEM-1", "itemData" : { "ISBN" : "0632038012", "ISSN" : "0046-225X", "PMID" : "2790", "abstract" : "Since publication of the first edition in 1986, Begon, Harper and Townsend's \"Ecology \"has become the leading textbook on its field. Its reputation throughout the world is unparalleled.Maintaining the structure of previous editions, this edition is radically revised to reflect the fundamental changes that have occurred in the teaching of ecology. In many universities increased emphasis is being given to applied issues and a whole new vocabulary has entered the syllabus to accommodate such areas as biodiversity, global warming and sustainability. In revising \"Ecology\" to meet these new requirements, the authors have once more produced a forward-looking textbook that will lead the field to the end of the decade.", "author" : [ { "dropping-particle" : "", "family" : "Begon", "given" : "M", "non-dropping-particle" : "", "parse-names" : false, "suffix" : "" }, { "dropping-particle" : "", "family" : "Harper", "given" : "J L", "non-dropping-particle" : "", "parse-names" : false, "suffix" : "" }, { "dropping-particle" : "", "family" : "Townsend", "given" : "C R", "non-dropping-particle" : "", "parse-names" : false, "suffix" : "" } ], "edition" : "3rd", "id" : "ITEM-1", "issued" : { "date-parts" : [ [ "2006" ] ] }, "number-of-pages" : "738", "publisher" : "Blackwell science", "title" : "Ecology: Individuals, Populations and Communities", "type" : "book" }, "uris" : [ "http://www.mendeley.com/documents/?uuid=940d65ec-c87c-4ffd-8b7c-233af60484f8" ] } ], "mendeley" : { "formattedCitation" : "(Begon &lt;i&gt;et al.&lt;/i&gt;, 2006)", "plainTextFormattedCitation" : "(Begon et al., 2006)", "previouslyFormattedCitation" : "(Begon &lt;i&gt;et al.&lt;/i&gt;, 2006)" }, "properties" : { "noteIndex" : 0 }, "schema" : "https://github.com/citation-style-language/schema/raw/master/csl-citation.json" }</w:instrText>
      </w:r>
      <w:r w:rsidR="00014A02">
        <w:fldChar w:fldCharType="separate"/>
      </w:r>
      <w:r w:rsidR="00404028" w:rsidRPr="00404028">
        <w:rPr>
          <w:noProof/>
        </w:rPr>
        <w:t xml:space="preserve">(Begon </w:t>
      </w:r>
      <w:r w:rsidR="00404028" w:rsidRPr="00404028">
        <w:rPr>
          <w:i/>
          <w:noProof/>
        </w:rPr>
        <w:t>et al.</w:t>
      </w:r>
      <w:r w:rsidR="00404028" w:rsidRPr="00404028">
        <w:rPr>
          <w:noProof/>
        </w:rPr>
        <w:t>, 2006)</w:t>
      </w:r>
      <w:r w:rsidR="00014A02">
        <w:fldChar w:fldCharType="end"/>
      </w:r>
      <w:r w:rsidR="00054A51">
        <w:t xml:space="preserve">, therefore </w:t>
      </w:r>
      <w:r w:rsidR="009B4DD0">
        <w:t>it will</w:t>
      </w:r>
      <w:r w:rsidR="00054A51">
        <w:t xml:space="preserve"> not </w:t>
      </w:r>
      <w:r w:rsidR="009B4DD0">
        <w:t xml:space="preserve">be </w:t>
      </w:r>
      <w:r w:rsidR="00054A51">
        <w:t>cover in here</w:t>
      </w:r>
      <w:r w:rsidR="009B4DD0">
        <w:t>. But destruction is often done by saprophagous species of insect, which are the ones i was dealing with</w:t>
      </w:r>
      <w:r w:rsidR="00054A51">
        <w:t>.</w:t>
      </w:r>
    </w:p>
    <w:p w:rsidR="00054A51" w:rsidRDefault="00EC546B" w:rsidP="00425C2A">
      <w:pPr>
        <w:ind w:firstLine="0"/>
      </w:pPr>
      <w:r>
        <w:t xml:space="preserve">Saprophagy is general term for group of animals feeding on dead matter of plants and animals </w:t>
      </w:r>
      <w:r>
        <w:fldChar w:fldCharType="begin" w:fldLock="1"/>
      </w:r>
      <w:r w:rsidR="00381A15">
        <w:instrText>ADDIN CSL_CITATION { "citationItems" : [ { "id" : "ITEM-1", "itemData" : { "ISBN" : "0632038012", "ISSN" : "0046-225X", "PMID" : "2790", "abstract" : "Since publication of the first edition in 1986, Begon, Harper and Townsend's \"Ecology \"has become the leading textbook on its field. Its reputation throughout the world is unparalleled.Maintaining the structure of previous editions, this edition is radically revised to reflect the fundamental changes that have occurred in the teaching of ecology. In many universities increased emphasis is being given to applied issues and a whole new vocabulary has entered the syllabus to accommodate such areas as biodiversity, global warming and sustainability. In revising \"Ecology\" to meet these new requirements, the authors have once more produced a forward-looking textbook that will lead the field to the end of the decade.", "author" : [ { "dropping-particle" : "", "family" : "Begon", "given" : "M", "non-dropping-particle" : "", "parse-names" : false, "suffix" : "" }, { "dropping-particle" : "", "family" : "Harper", "given" : "J L", "non-dropping-particle" : "", "parse-names" : false, "suffix" : "" }, { "dropping-particle" : "", "family" : "Townsend", "given" : "C R", "non-dropping-particle" : "", "parse-names" : false, "suffix" : "" } ], "edition" : "3rd", "id" : "ITEM-1", "issued" : { "date-parts" : [ [ "2006" ] ] }, "number-of-pages" : "738", "publisher" : "Blackwell science", "title" : "Ecology: Individuals, Populations and Communities", "type" : "book" }, "uris" : [ "http://www.mendeley.com/documents/?uuid=940d65ec-c87c-4ffd-8b7c-233af60484f8" ] } ], "mendeley" : { "formattedCitation" : "(Begon &lt;i&gt;et al.&lt;/i&gt;, 2006)", "plainTextFormattedCitation" : "(Begon et al., 2006)", "previouslyFormattedCitation" : "(Begon &lt;i&gt;et al.&lt;/i&gt;, 2006)" }, "properties" : { "noteIndex" : 0 }, "schema" : "https://github.com/citation-style-language/schema/raw/master/csl-citation.json" }</w:instrText>
      </w:r>
      <w:r>
        <w:fldChar w:fldCharType="separate"/>
      </w:r>
      <w:r w:rsidR="00404028" w:rsidRPr="00404028">
        <w:rPr>
          <w:noProof/>
        </w:rPr>
        <w:t xml:space="preserve">(Begon </w:t>
      </w:r>
      <w:r w:rsidR="00404028" w:rsidRPr="00404028">
        <w:rPr>
          <w:i/>
          <w:noProof/>
        </w:rPr>
        <w:t>et al.</w:t>
      </w:r>
      <w:r w:rsidR="00404028" w:rsidRPr="00404028">
        <w:rPr>
          <w:noProof/>
        </w:rPr>
        <w:t>, 2006)</w:t>
      </w:r>
      <w:r>
        <w:fldChar w:fldCharType="end"/>
      </w:r>
      <w:r>
        <w:t xml:space="preserve">. This therm and can be narrowed down to more specific types as is </w:t>
      </w:r>
      <w:r w:rsidR="00054A51">
        <w:t>necrophagy. Necrophagous species feeds on dead bodies of other animals.</w:t>
      </w:r>
      <w:r>
        <w:t xml:space="preserve"> Main advantage of this strategy is that a</w:t>
      </w:r>
      <w:r w:rsidR="00054A51">
        <w:t>nimal tissue</w:t>
      </w:r>
      <w:r w:rsidR="00C3646F">
        <w:t>s</w:t>
      </w:r>
      <w:r w:rsidR="00054A51">
        <w:t xml:space="preserve"> </w:t>
      </w:r>
      <w:r w:rsidR="00C3646F">
        <w:t>are</w:t>
      </w:r>
      <w:r w:rsidR="00054A51">
        <w:t xml:space="preserve"> </w:t>
      </w:r>
      <w:r>
        <w:t>nutritient rich</w:t>
      </w:r>
      <w:r w:rsidR="00054A51">
        <w:t xml:space="preserve">, especially </w:t>
      </w:r>
      <w:r w:rsidR="00374F1B">
        <w:t>for</w:t>
      </w:r>
      <w:r w:rsidR="00054A51">
        <w:t xml:space="preserve"> nitrogen, and they have very </w:t>
      </w:r>
      <w:r w:rsidR="00054A51">
        <w:lastRenderedPageBreak/>
        <w:t>low level of indigestible parts</w:t>
      </w:r>
      <w:r>
        <w:t>, compared to plant tissues</w:t>
      </w:r>
      <w:r w:rsidR="00054A51">
        <w:t xml:space="preserve">. </w:t>
      </w:r>
      <w:r w:rsidR="00374F1B">
        <w:t>These qualitie</w:t>
      </w:r>
      <w:r w:rsidR="0064172B">
        <w:t>s make a perfect food source in</w:t>
      </w:r>
      <w:r w:rsidR="00374F1B">
        <w:t xml:space="preserve">, but carrions are very rare on spatial and temporal scale </w:t>
      </w:r>
      <w:r w:rsidR="00014A02">
        <w:fldChar w:fldCharType="begin" w:fldLock="1"/>
      </w:r>
      <w:r w:rsidR="00381A15">
        <w:instrText>ADDIN CSL_CITATION { "citationItems" : [ { "id" : "ITEM-1", "itemData" : { "author" : [ { "dropping-particle" : "", "family" : "Zimmer", "given" : "M.", "non-dropping-particle" : "", "parse-names" : false, "suffix" : "" } ], "container-title" : "Encyclopedia of Ecology", "editor" : [ { "dropping-particle" : "", "family" : "Jorgensen", "given" : "S.E.", "non-dropping-particle" : "", "parse-names" : false, "suffix" : "" } ], "id" : "ITEM-1", "issued" : { "date-parts" : [ [ "2008" ] ] }, "page" : "3839", "publisher" : "Elsevier", "publisher-place" : "Amsterdam", "title" : "Detritus", "type" : "chapter" }, "uris" : [ "http://www.mendeley.com/documents/?uuid=298144ca-ecb8-4283-9427-2380e828ae3a" ] } ], "mendeley" : { "formattedCitation" : "(Zimmer, 2008)", "plainTextFormattedCitation" : "(Zimmer, 2008)", "previouslyFormattedCitation" : "(Zimmer, 2008)" }, "properties" : { "noteIndex" : 0 }, "schema" : "https://github.com/citation-style-language/schema/raw/master/csl-citation.json" }</w:instrText>
      </w:r>
      <w:r w:rsidR="00014A02">
        <w:fldChar w:fldCharType="separate"/>
      </w:r>
      <w:r w:rsidR="00404028" w:rsidRPr="00404028">
        <w:rPr>
          <w:noProof/>
        </w:rPr>
        <w:t>(Zimmer, 2008)</w:t>
      </w:r>
      <w:r w:rsidR="00014A02">
        <w:fldChar w:fldCharType="end"/>
      </w:r>
      <w:r w:rsidR="00374F1B">
        <w:t>.</w:t>
      </w:r>
    </w:p>
    <w:p w:rsidR="00374F1B" w:rsidRDefault="000E50D6" w:rsidP="00425C2A">
      <w:pPr>
        <w:ind w:firstLine="0"/>
      </w:pPr>
      <w:r>
        <w:t xml:space="preserve">Necrophagous species of invertebrates are very common among Diptera and Coleoptera </w:t>
      </w:r>
      <w:r w:rsidR="004303A3">
        <w:t xml:space="preserve">species </w:t>
      </w:r>
      <w:r w:rsidR="00014A02">
        <w:fldChar w:fldCharType="begin" w:fldLock="1"/>
      </w:r>
      <w:r w:rsidR="00381A15">
        <w:instrText>ADDIN CSL_CITATION { "citationItems" : [ { "id" : "ITEM-1", "itemData" : { "author" : [ { "dropping-particle" : "", "family" : "Zimmer", "given" : "M.", "non-dropping-particle" : "", "parse-names" : false, "suffix" : "" } ], "container-title" : "Encyclopedia of Ecology", "editor" : [ { "dropping-particle" : "", "family" : "Jorgensen", "given" : "S.E.", "non-dropping-particle" : "", "parse-names" : false, "suffix" : "" } ], "id" : "ITEM-1", "issued" : { "date-parts" : [ [ "2008" ] ] }, "page" : "3839", "publisher" : "Elsevier", "publisher-place" : "Amsterdam", "title" : "Detritus", "type" : "chapter" }, "uris" : [ "http://www.mendeley.com/documents/?uuid=298144ca-ecb8-4283-9427-2380e828ae3a" ] } ], "mendeley" : { "formattedCitation" : "(Zimmer, 2008)", "plainTextFormattedCitation" : "(Zimmer, 2008)", "previouslyFormattedCitation" : "(Zimmer, 2008)" }, "properties" : { "noteIndex" : 0 }, "schema" : "https://github.com/citation-style-language/schema/raw/master/csl-citation.json" }</w:instrText>
      </w:r>
      <w:r w:rsidR="00014A02">
        <w:fldChar w:fldCharType="separate"/>
      </w:r>
      <w:r w:rsidR="00404028" w:rsidRPr="00404028">
        <w:rPr>
          <w:noProof/>
        </w:rPr>
        <w:t>(Zimmer, 2008)</w:t>
      </w:r>
      <w:r w:rsidR="00014A02">
        <w:fldChar w:fldCharType="end"/>
      </w:r>
      <w:r>
        <w:t xml:space="preserve">. </w:t>
      </w:r>
      <w:r w:rsidR="0084457E">
        <w:t xml:space="preserve">In </w:t>
      </w:r>
      <w:r w:rsidR="00DF7450">
        <w:t>Europe</w:t>
      </w:r>
      <w:r w:rsidR="0084457E">
        <w:t xml:space="preserve"> we can find an obligate necrophage, thus species feeding predominantly on carrions, in </w:t>
      </w:r>
      <w:r w:rsidR="0064172B">
        <w:t>several</w:t>
      </w:r>
      <w:r w:rsidR="004F2BDA">
        <w:t xml:space="preserve"> beetle families: </w:t>
      </w:r>
      <w:r w:rsidR="0084457E">
        <w:t>S</w:t>
      </w:r>
      <w:r w:rsidR="004F2BDA">
        <w:t xml:space="preserve">ilphidae, Trogidae, Dermestidae, </w:t>
      </w:r>
      <w:r w:rsidR="0084457E">
        <w:t>Nitiduliade</w:t>
      </w:r>
      <w:r w:rsidR="00DF7450">
        <w:t xml:space="preserve">, </w:t>
      </w:r>
      <w:r w:rsidR="004F2BDA">
        <w:t>Leiodidae (Cholevinae more specificly)</w:t>
      </w:r>
      <w:r w:rsidR="00DF7450">
        <w:t xml:space="preserve"> and Staphylinidae</w:t>
      </w:r>
      <w:r w:rsidR="0084457E">
        <w:t xml:space="preserve"> </w:t>
      </w:r>
      <w:r w:rsidR="00014A02">
        <w:fldChar w:fldCharType="begin" w:fldLock="1"/>
      </w:r>
      <w:r w:rsidR="00381A15">
        <w:instrText>ADDIN CSL_CITATION { "citationItems" : [ { "id" : "ITEM-1", "itemData" : { "DOI" : "10.1016/S1164-5563(02)00007-9", "ISBN" : "1164-5563", "ISSN" : "11645563", "abstract" : "In 1997 and 1998, field studies on exposed rat carcasses were conducted in Opava, the Czech Republic, to describe the decomposition process and Coleoptera succession patterns. Coleoptera assemblages were monitored during three 40-d succession series conducted in spring, summer and autumn in two different habitats: meadow and deciduous forest. The rate of decomposition was studied in carcasses open to insects and isolated from them. The stages of decomposition recognised in this study follow Reed's classification: fresh, bloated, decay and dry stage. Carcass in summer decayed much faster than in spring and autumn and the decomposition of insect-free carcasses was less rapid than that of carcasses exposed to insects. A total of 145 Coleoptera species belonging to 22 families was recorded on the carcasses. The number of species in the succession series increased from the fresh stage, reached a maximum in the decay stage and gradually declined in the dry stage. The greatest diversity of Coleoptera was found in spring, followed by summer and autumn. More species were collected in forest site than in meadow. Four ecological groups, each characterised by a specific type of carrion association and varying in food specialisation and species biology, have been distinguished. \u00a9 2003 \u00c9ditions scientifiques et m\u00e9dicales Elsevier SAS. All rights reserved.", "author" : [ { "dropping-particle" : "", "family" : "Ko\u010d\u00e1rek", "given" : "Petr", "non-dropping-particle" : "", "parse-names" : false, "suffix" : "" } ], "container-title" : "European Journal of Soil Biology", "id" : "ITEM-1", "issue" : "1", "issued" : { "date-parts" : [ [ "2003" ] ] }, "page" : "31-45", "title" : "Decomposition and Coleoptera succession on exposed carrion of small mammal in Opava, the Czech Republic", "type" : "article-journal", "volume" : "39" }, "uris" : [ "http://www.mendeley.com/documents/?uuid=1d98c43d-a98b-4e59-a50c-514be3d03a9c" ] }, { "id" : "ITEM-2", "itemData" : { "author" : [ { "dropping-particle" : "", "family" : "Szymczakowski", "given" : "W.", "non-dropping-particle" : "", "parse-names" : false, "suffix" : "" } ], "id" : "ITEM-2", "issued" : { "date-parts" : [ [ "1961" ] ] }, "number-of-pages" : "29", "publisher" : "Pa\u0144stwowe wydawnictvo naukowe", "publisher-place" : "Warszawa", "title" : "Klucze do oznaczania owad\u00f3w Polski, Cz\u0119\u015b\u0107 XIX Chrz\u0105szcze - Coleoptera, Zeszyt 13 Catopidae. [Keys to identification of Poland insects, Part XIX Beetles - Coleoptera, Issue 13 Small carrion beetles - Catopidae)].", "type" : "book" }, "uris" : [ "http://www.mendeley.com/documents/?uuid=26b9c221-639e-4d90-9621-4d5a228ea5e1" ] }, { "id" : "ITEM-3", "itemData" : { "DOI" : "10.1007/s00414-005-0046-x", "ISBN" : "0937-9827", "ISSN" : "09379827", "PMID" : "16244885", "abstract" : "Fly pupae and puparia may contaminate forensic entomology samples at death scenes if they have originated not from human remains but from animal carcasses or other decomposing organic material. These contaminants may erroneously lengthen post-mortem interval estimates if no pupae or puparia are genuinely associated with the body. Three forensic entomology case studies are presented, in which contamination either occurred or was suspected. In the first case, blow fly puparia collected near the body were detected as contaminants because the species was inactive both when the body was found and when the deceased was last sighted reliably. The second case illustrates that contamination may be suspected at particularly squalid death scenes because of the likely presence of carcasses or organic material. The third case involves the presence at the body discovery site of numerous potentially contaminating animal carcasses. Soil samples were taken along transects to show that pupae and puparia were clustered around their probable sources.", "author" : [ { "dropping-particle" : "", "family" : "Archer", "given" : "M. S.", "non-dropping-particle" : "", "parse-names" : false, "suffix" : "" }, { "dropping-particle" : "", "family" : "Elgar", "given" : "M. a.", "non-dropping-particle" : "", "parse-names" : false, "suffix" : "" }, { "dropping-particle" : "", "family" : "Briggs", "given" : "C. a.", "non-dropping-particle" : "", "parse-names" : false, "suffix" : "" }, { "dropping-particle" : "", "family" : "Ranson", "given" : "D. L.", "non-dropping-particle" : "", "parse-names" : false, "suffix" : "" } ], "container-title" : "International Journal of Legal Medicine", "id" : "ITEM-3", "issue" : "6", "issued" : { "date-parts" : [ [ "2006" ] ] }, "page" : "364-368", "title" : "Fly pupae and puparia as potential contaminants of forensic entomology samples from sites of body discovery", "type" : "article-journal", "volume" : "120" }, "uris" : [ "http://www.mendeley.com/documents/?uuid=18a10934-339e-40f6-bc71-d3c254b10e54" ] }, { "id" : "ITEM-4", "itemData" : { "DOI" : "10.1111/1556-4029.12095", "ISSN" : "1556-4029", "PMID" : "23550535", "abstract" : "Most forensic studies are focused on Diptera pattern colonization while neglecting Coleoptera succession. So far, little information is available on the postmortem colonization by beetles and the decomposition process they initiate under temperate biogeoclimatic countries. These beetles have, however, been referred to as being part of the entomofaunal colonization of a dead body. Forensic entomologists need increased databases detailing the distribution, ecology, and phenology of necrophagous insects, including staphylinids (Coleoptera, Staphylinidae). While pig carcasses are commonly used in forensic entomology studies to surrogate human decomposition and to investigate the entomofaunal succession, very few works have been conducted in Europe on large carcasses. Our work reports the monitoring of the presence of adult rove beetles (Coleoptera, Staphylinidae) on decaying pig carcasses in a forest biotope during four seasons (spring, summer, fall, and winter). A total of 23 genera comprising 60 species of rove beetles were collected from pig carcasses.", "author" : [ { "dropping-particle" : "", "family" : "Dekeirsschieter", "given" : "Jessica", "non-dropping-particle" : "", "parse-names" : false, "suffix" : "" }, { "dropping-particle" : "", "family" : "Frederick", "given" : "Christine", "non-dropping-particle" : "", "parse-names" : false, "suffix" : "" }, { "dropping-particle" : "", "family" : "Verheggen", "given" : "Francois J", "non-dropping-particle" : "", "parse-names" : false, "suffix" : "" }, { "dropping-particle" : "", "family" : "Drugmand", "given" : "Didier", "non-dropping-particle" : "", "parse-names" : false, "suffix" : "" }, { "dropping-particle" : "", "family" : "Haubruge", "given" : "Eric", "non-dropping-particle" : "", "parse-names" : false, "suffix" : "" } ], "container-title" : "Journal of forensic sciences", "id" : "ITEM-4", "issue" : "4", "issued" : { "date-parts" : [ [ "2013", "7" ] ] }, "page" : "1032-40", "title" : "Diversity of forensic rove beetles (Coleoptera, Staphylinidae) associated with decaying pig carcass in a forest biotope.", "type" : "article-journal", "volume" : "58" }, "uris" : [ "http://www.mendeley.com/documents/?uuid=8d1df23f-2fb2-499d-ad4c-ba2339242809" ] } ], "mendeley" : { "formattedCitation" : "(Szymczakowski, 1961; Ko\u010d\u00e1rek, 2003; Archer &lt;i&gt;et al.&lt;/i&gt;, 2006; Dekeirsschieter &lt;i&gt;et al.&lt;/i&gt;, 2013)", "plainTextFormattedCitation" : "(Szymczakowski, 1961; Ko\u010d\u00e1rek, 2003; Archer et al., 2006; Dekeirsschieter et al., 2013)", "previouslyFormattedCitation" : "(Szymczakowski, 1961; Ko\u010d\u00e1rek, 2003; Archer &lt;i&gt;et al.&lt;/i&gt;, 2006; Dekeirsschieter &lt;i&gt;et al.&lt;/i&gt;, 2013)" }, "properties" : { "noteIndex" : 0 }, "schema" : "https://github.com/citation-style-language/schema/raw/master/csl-citation.json" }</w:instrText>
      </w:r>
      <w:r w:rsidR="00014A02">
        <w:fldChar w:fldCharType="separate"/>
      </w:r>
      <w:r w:rsidR="00404028" w:rsidRPr="00404028">
        <w:rPr>
          <w:noProof/>
        </w:rPr>
        <w:t xml:space="preserve">(Szymczakowski, 1961; Kočárek, 2003; Archer </w:t>
      </w:r>
      <w:r w:rsidR="00404028" w:rsidRPr="00404028">
        <w:rPr>
          <w:i/>
          <w:noProof/>
        </w:rPr>
        <w:t>et al.</w:t>
      </w:r>
      <w:r w:rsidR="00404028" w:rsidRPr="00404028">
        <w:rPr>
          <w:noProof/>
        </w:rPr>
        <w:t xml:space="preserve">, 2006; Dekeirsschieter </w:t>
      </w:r>
      <w:r w:rsidR="00404028" w:rsidRPr="00404028">
        <w:rPr>
          <w:i/>
          <w:noProof/>
        </w:rPr>
        <w:t>et al.</w:t>
      </w:r>
      <w:r w:rsidR="00404028" w:rsidRPr="00404028">
        <w:rPr>
          <w:noProof/>
        </w:rPr>
        <w:t>, 2013)</w:t>
      </w:r>
      <w:r w:rsidR="00014A02">
        <w:fldChar w:fldCharType="end"/>
      </w:r>
      <w:r w:rsidR="0084457E">
        <w:t>.</w:t>
      </w:r>
    </w:p>
    <w:p w:rsidR="00A06C1A" w:rsidRDefault="00A06C1A" w:rsidP="00425C2A">
      <w:pPr>
        <w:ind w:firstLine="0"/>
      </w:pPr>
      <w:r>
        <w:t>Species composition of necrophagous community on carrion is largely affected by its stage of decomposition</w:t>
      </w:r>
      <w:r w:rsidR="00DF7450">
        <w:t xml:space="preserve"> </w:t>
      </w:r>
      <w:r w:rsidR="00DF7450">
        <w:fldChar w:fldCharType="begin" w:fldLock="1"/>
      </w:r>
      <w:r w:rsidR="00381A15">
        <w:instrText>ADDIN CSL_CITATION { "citationItems" : [ { "id" : "ITEM-1", "itemData" : { "DOI" : "10.1016/j.rbe.2015.03.009", "ISSN" : "00855626", "abstract" : "Carcasses represent a trophic and reproductive resource or shelter for arthropods, which are a representative component of the decomposition process. Four experiments, one per season, were conducted in a semi-rural area of Bahia Blanca, Argentina, to study the trophic roles of cadaveric beetles, evaluating the abundance, composition and dominance during all decomposition stages and seasons. Species of necrophagous, necrophilous and omnivorous habits were found. Abundance, composition and dominance of beetles in relation to their trophic roles changed according to seasons and decomposition stages. Guilds and patterns of succession were established in relation to those periods. Trophic roles could be an indicator of beetle associations with decomposition stages and seasons. (C) 2015 Sociedade Brasileira de Entomologia. Published by Elsevier Editors Ltda. All rights reserved.", "author" : [ { "dropping-particle" : "", "family" : "Zanetti", "given" : "Noelia I.", "non-dropping-particle" : "", "parse-names" : false, "suffix" : "" }, { "dropping-particle" : "", "family" : "Visciarelli", "given" : "Elena C.", "non-dropping-particle" : "", "parse-names" : false, "suffix" : "" }, { "dropping-particle" : "", "family" : "Centeno", "given" : "N\u00e9stor D.", "non-dropping-particle" : "", "parse-names" : false, "suffix" : "" } ], "container-title" : "Revista Brasileira de Entomologia", "id" : "ITEM-1", "issue" : "2", "issued" : { "date-parts" : [ [ "2015", "4" ] ] }, "page" : "132-137", "publisher" : "SOC BRASILEIRA ENTOMOLOGIA, CAIXA POSTAL 19030, CURITIBA, PR 81531-980, BRAZIL", "title" : "Trophic roles of scavenger beetles in relation to decomposition stages and seasons", "type" : "article-journal", "volume" : "59" }, "uris" : [ "http://www.mendeley.com/documents/?uuid=c3042edb-68f4-4843-8d91-0f1ad2c999d2" ] } ], "mendeley" : { "formattedCitation" : "(Zanetti &lt;i&gt;et al.&lt;/i&gt;, 2015)", "plainTextFormattedCitation" : "(Zanetti et al., 2015)", "previouslyFormattedCitation" : "(Zanetti &lt;i&gt;et al.&lt;/i&gt;, 2015)" }, "properties" : { "noteIndex" : 0 }, "schema" : "https://github.com/citation-style-language/schema/raw/master/csl-citation.json" }</w:instrText>
      </w:r>
      <w:r w:rsidR="00DF7450">
        <w:fldChar w:fldCharType="separate"/>
      </w:r>
      <w:r w:rsidR="00404028" w:rsidRPr="00404028">
        <w:rPr>
          <w:noProof/>
        </w:rPr>
        <w:t xml:space="preserve">(Zanetti </w:t>
      </w:r>
      <w:r w:rsidR="00404028" w:rsidRPr="00404028">
        <w:rPr>
          <w:i/>
          <w:noProof/>
        </w:rPr>
        <w:t>et al.</w:t>
      </w:r>
      <w:r w:rsidR="00404028" w:rsidRPr="00404028">
        <w:rPr>
          <w:noProof/>
        </w:rPr>
        <w:t>, 2015)</w:t>
      </w:r>
      <w:r w:rsidR="00DF7450">
        <w:fldChar w:fldCharType="end"/>
      </w:r>
      <w:r>
        <w:t xml:space="preserve">. </w:t>
      </w:r>
      <w:r w:rsidR="00572F75">
        <w:t>These stages are a bit arbitrary and differ between authors and studies</w:t>
      </w:r>
      <w:r w:rsidR="00BC4E12">
        <w:t xml:space="preserve">. First time they were </w:t>
      </w:r>
      <w:r w:rsidR="000810BB">
        <w:t>defined</w:t>
      </w:r>
      <w:r w:rsidR="00BC4E12">
        <w:t xml:space="preserve"> by </w:t>
      </w:r>
      <w:r w:rsidR="00014A02">
        <w:fldChar w:fldCharType="begin" w:fldLock="1"/>
      </w:r>
      <w:r w:rsidR="00381A15">
        <w:instrText>ADDIN CSL_CITATION { "citationItems" : [ { "id" : "ITEM-1", "itemData" : { "author" : [ { "dropping-particle" : "", "family" : "M\u00e9gnin", "given" : "P.", "non-dropping-particle" : "", "parse-names" : false, "suffix" : "" } ], "editor" : [ { "dropping-particle" : "", "family" : "Masson", "given" : "", "non-dropping-particle" : "", "parse-names" : false, "suffix" : "" }, { "dropping-particle" : "", "family" : "Gauthier-Villars", "given" : "", "non-dropping-particle" : "", "parse-names" : false, "suffix" : "" } ], "id" : "ITEM-1", "issued" : { "date-parts" : [ [ "1894" ] ] }, "number-of-pages" : "214", "publisher" : "Encyclopdie scientifique des Aides-Memoire", "publisher-place" : "Paris", "title" : "La faune de cadavres. Application de l\u00b4entomologie a la m\u00e9dicine l\u00e9gale.", "type" : "book" }, "uris" : [ "http://www.mendeley.com/documents/?uuid=585276cf-dccf-4070-885f-ed367c5d5c99" ] } ], "mendeley" : { "formattedCitation" : "(M\u00e9gnin, 1894)", "plainTextFormattedCitation" : "(M\u00e9gnin, 1894)", "previouslyFormattedCitation" : "(M\u00e9gnin, 1894)" }, "properties" : { "noteIndex" : 0 }, "schema" : "https://github.com/citation-style-language/schema/raw/master/csl-citation.json" }</w:instrText>
      </w:r>
      <w:r w:rsidR="00014A02">
        <w:fldChar w:fldCharType="separate"/>
      </w:r>
      <w:r w:rsidR="00404028" w:rsidRPr="00404028">
        <w:rPr>
          <w:noProof/>
        </w:rPr>
        <w:t>(Mégnin, 1894)</w:t>
      </w:r>
      <w:r w:rsidR="00014A02">
        <w:fldChar w:fldCharType="end"/>
      </w:r>
      <w:r w:rsidR="00BC4E12">
        <w:t xml:space="preserve"> </w:t>
      </w:r>
      <w:r w:rsidR="000810BB">
        <w:t>and then re-described</w:t>
      </w:r>
      <w:r w:rsidR="00BC4E12">
        <w:t xml:space="preserve"> by</w:t>
      </w:r>
      <w:r w:rsidR="00572F75">
        <w:t xml:space="preserve"> </w:t>
      </w:r>
      <w:r w:rsidR="000810BB">
        <w:t xml:space="preserve">many others (e.g. </w:t>
      </w:r>
      <w:r w:rsidR="00014A02">
        <w:fldChar w:fldCharType="begin" w:fldLock="1"/>
      </w:r>
      <w:r w:rsidR="00381A15">
        <w:instrText>ADDIN CSL_CITATION { "citationItems" : [ { "id" : "ITEM-1", "itemData" : { "author" : [ { "dropping-particle" : "", "family" : "Fuller", "given" : "M.E.", "non-dropping-particle" : "", "parse-names" : false, "suffix" : "" } ], "container-title" : "Australian Council for Scientific Industrial Research Bulletin", "id" : "ITEM-1", "issued" : { "date-parts" : [ [ "1934" ] ] }, "page" : "1-62", "title" : "The insect habitants of carrion: a study in animal ecology", "type" : "article-journal", "volume" : "82" }, "uris" : [ "http://www.mendeley.com/documents/?uuid=a3da6cba-22f3-41e5-af3d-fe8af87119af" ] }, { "id" : "ITEM-2", "itemData" : { "DOI" : "10.2307/2422385", "ISSN" : "00030031", "abstract" : "This paper reports a study of dog carcass communities near Knoxville, Tennessee. Special emphasis has been given to the insects. The principal portion of the field work was conducted between May 7, 1951, and May 14, 1952. A total of 43 dog carcasses yielded significant information concerning seasonal distribution of carrion insects and seral stages in carcass communities. Carcasses were placed at intervals of about 2 weeks in hot weather and less frequently during cooler weather. The standard procedure was to place carcasses in pairs with respect to date of placement. One member of each pair was placed on the ground in a wooded area and the other was placed in similar manner in a non-wooded (pasture) area; this pairing of carcasses was designed to permit comparison of carcass communities in wooded areas with those in non-wooded areas. Frequency of field trips varied from thrice daily (on certain occasions during the hottest weather) to once in 12 days (during a period of coldest weather). Usually, however, trips were made at intervals of one week or shorter. The type of operations performed upon visiting a carcass varied; important operations frequently included 1) recording physical condition of the carcass, 2) measuring air temperature and temperature under the carcass, 3) measuring pH of soil under the carcass, 4) counting various arthropods seen, or estimating their abundances according to a 5-term scale, and 5) collection of arthropods. CR  - Copyright &amp;#169; 1958 The University of Notre Dame", "author" : [ { "dropping-particle" : "", "family" : "Reed  Jr.", "given" : "H B", "non-dropping-particle" : "", "parse-names" : false, "suffix" : "" } ], "container-title" : "American Midland Naturalist", "id" : "ITEM-2", "issue" : "1", "issued" : { "date-parts" : [ [ "1958", "1", "1" ] ] }, "page" : "213-245", "publisher" : "The University of Notre Dame", "title" : "A Study of Dog Carcass Communities in Tennessee, with Special Reference to the Insects", "type" : "article-journal", "volume" : "59" }, "uris" : [ "http://www.mendeley.com/documents/?uuid=024a60cb-206b-4bee-8d11-7edb22a3fe1c" ] }, { "id" : "ITEM-3", "itemData" : { "DOI" : "10.1303/aez.17.301", "author" : [ { "dropping-particle" : "", "family" : "Abell", "given" : "D H", "non-dropping-particle" : "", "parse-names" : false, "suffix" : "" }, { "dropping-particle" : "", "family" : "Wasti", "given" : "S S", "non-dropping-particle" : "", "parse-names" : false, "suffix" : "" }, { "dropping-particle" : "", "family" : "Hartmann", "given" : "G C", "non-dropping-particle" : "", "parse-names" : false, "suffix" : "" } ], "container-title" : "Applied Entomology and Zoology", "id" : "ITEM-3", "issue" : "3", "issued" : { "date-parts" : [ [ "1982", "2", "7" ] ] }, "page" : "301-307", "title" : "Saprophagous Arthropod Fauna Associated with Turtle Carrion", "type" : "article-journal", "volume" : "17" }, "uris" : [ "http://www.mendeley.com/documents/?uuid=1cbf3607-a6f0-471f-af9a-1e876f660c8f" ] }, { "id" : "ITEM-4", "itemData" : { "DOI" : "10.2307/1934999", "ISSN" : "00129658", "abstract" : "A carrion study of the baby pig, Sus scrofa Linnaeus, was conducted during the summers of 1962 and 1963 in a mixed mesophytic hardwood-pine community at Clemson, South Carolina. Six stages of decomposition were delimited for carrion exposed to arthropods: fresh, bloated, active decay, advanced decay, dry, and remains. Five stages were recognized for carrion protected from arthropods: fresh, bloating and decomposition, flaccidity and dehydration, mummy, and desiccation and disintegration. Carrion free of insects decomposed and dried very slowly, retaining its form for many months, while 90% of the carrion open to insects was removed in 6 days. Carrion temperature during the bloated through advanced decay stages differed widely from that of air or soil. A definite ecological succession occurred among the fauna of carrion. Each stage of decay was characterized by a particular group of arthropods, each of which occupied a particular niche. Their activities were influenced by physical properties of carrion, rapidity of putrefaction, time of day, and weather. A total and 522 species representing 3 phyla, 9 classes, 31 orders, 151 families, and 359 genera were collected from decomposing pigs. Four orders of arthropods (Coleoptera, Diptera, Hymenoptera, and Araneida) accounted for 78% of the carrion fauna. Two coleopterous families, Histeridae and Staphylinidae and three dipterous families, Sarcophagidae, Calliphoridae, and Muscidae, represented 26% of the fauna. CR  - Copyright &amp;#169; 1965 Ecological Society of America", "author" : [ { "dropping-particle" : "", "family" : "Payne", "given" : "Jerry A", "non-dropping-particle" : "", "parse-names" : false, "suffix" : "" } ], "container-title" : "Ecology", "id" : "ITEM-4", "issue" : "5", "issued" : { "date-parts" : [ [ "1965", "9", "1" ] ] }, "page" : "592-602", "publisher" : "Ecological Society of America", "title" : "A Summer Carrion Study of the Baby Pig Sus Scrofa Linnaeus", "type" : "article-journal", "volume" : "46" }, "uris" : [ "http://www.mendeley.com/documents/?uuid=c26fc0a7-4cb7-4569-a270-1cf51edc751d" ] } ], "mendeley" : { "formattedCitation" : "(Fuller, 1934; Reed\u00a0 Jr., 1958; Payne, 1965; Abell &lt;i&gt;et al.&lt;/i&gt;, 1982)", "plainTextFormattedCitation" : "(Fuller, 1934; Reed\u00a0 Jr., 1958; Payne, 1965; Abell et al., 1982)", "previouslyFormattedCitation" : "(Fuller, 1934; Reed\u00a0 Jr., 1958; Payne, 1965; Abell &lt;i&gt;et al.&lt;/i&gt;, 1982)" }, "properties" : { "noteIndex" : 0 }, "schema" : "https://github.com/citation-style-language/schema/raw/master/csl-citation.json" }</w:instrText>
      </w:r>
      <w:r w:rsidR="00014A02">
        <w:fldChar w:fldCharType="separate"/>
      </w:r>
      <w:r w:rsidR="00404028" w:rsidRPr="00404028">
        <w:rPr>
          <w:noProof/>
        </w:rPr>
        <w:t xml:space="preserve">(Fuller, 1934; Reed  Jr., 1958; Payne, 1965; Abell </w:t>
      </w:r>
      <w:r w:rsidR="00404028" w:rsidRPr="00404028">
        <w:rPr>
          <w:i/>
          <w:noProof/>
        </w:rPr>
        <w:t>et al.</w:t>
      </w:r>
      <w:r w:rsidR="00404028" w:rsidRPr="00404028">
        <w:rPr>
          <w:noProof/>
        </w:rPr>
        <w:t>, 1982)</w:t>
      </w:r>
      <w:r w:rsidR="00014A02">
        <w:fldChar w:fldCharType="end"/>
      </w:r>
      <w:r w:rsidR="00236FA3">
        <w:t xml:space="preserve"> </w:t>
      </w:r>
      <w:r w:rsidR="00572F75">
        <w:t xml:space="preserve">so to avoid confusion I chose to follow the stages described </w:t>
      </w:r>
      <w:r w:rsidR="00A922D2">
        <w:t>by</w:t>
      </w:r>
      <w:r w:rsidR="00701EDE">
        <w:t xml:space="preserve"> </w:t>
      </w:r>
      <w:r w:rsidR="00014A02">
        <w:fldChar w:fldCharType="begin" w:fldLock="1"/>
      </w:r>
      <w:r w:rsidR="00381A15">
        <w:instrText>ADDIN CSL_CITATION { "citationItems" : [ { "id" : "ITEM-1", "itemData" : { "author" : [ { "dropping-particle" : "", "family" : "Goff", "given" : "M. L.", "non-dropping-particle" : "", "parse-names" : false, "suffix" : "" } ], "container-title" : "Encyclopedia of Insects", "editor" : [ { "dropping-particle" : "", "family" : "Resh", "given" : "V. H.", "non-dropping-particle" : "", "parse-names" : false, "suffix" : "" }, { "dropping-particle" : "", "family" : "Card\u00e9", "given" : "R.T.", "non-dropping-particle" : "", "parse-names" : false, "suffix" : "" } ], "id" : "ITEM-1", "issued" : { "date-parts" : [ [ "2009" ] ] }, "page" : "381-386", "publisher" : "Elsevier", "publisher-place" : "London", "title" : "Forensic Entomology", "type" : "chapter" }, "uris" : [ "http://www.mendeley.com/documents/?uuid=29620b79-9420-43a0-b11a-feedeb17adc1" ] } ], "mendeley" : { "formattedCitation" : "(Goff, 2009)", "plainTextFormattedCitation" : "(Goff, 2009)", "previouslyFormattedCitation" : "(Goff, 2009)" }, "properties" : { "noteIndex" : 0 }, "schema" : "https://github.com/citation-style-language/schema/raw/master/csl-citation.json" }</w:instrText>
      </w:r>
      <w:r w:rsidR="00014A02">
        <w:fldChar w:fldCharType="separate"/>
      </w:r>
      <w:r w:rsidR="00404028" w:rsidRPr="00404028">
        <w:rPr>
          <w:noProof/>
        </w:rPr>
        <w:t>(Goff, 2009)</w:t>
      </w:r>
      <w:r w:rsidR="00014A02">
        <w:fldChar w:fldCharType="end"/>
      </w:r>
    </w:p>
    <w:p w:rsidR="00A06C1A" w:rsidRDefault="00A06C1A" w:rsidP="00425C2A">
      <w:pPr>
        <w:ind w:firstLine="0"/>
      </w:pPr>
      <w:r>
        <w:t>1. Fresh - phase between time of dead and the first signs of bloating. In this phase</w:t>
      </w:r>
      <w:r w:rsidR="00933FD3">
        <w:t xml:space="preserve"> is carrion usually discovered by flies from family Calliphoridae and Sarcophagidae and they will lay eggs on it. (these species prefer to lay their eggs around the openings (natural or other))</w:t>
      </w:r>
      <w:r w:rsidR="00420B83">
        <w:t xml:space="preserve"> </w:t>
      </w:r>
      <w:r w:rsidR="00014A02">
        <w:fldChar w:fldCharType="begin" w:fldLock="1"/>
      </w:r>
      <w:r w:rsidR="00381A15">
        <w:instrText>ADDIN CSL_CITATION { "citationItems" : [ { "id" : "ITEM-1", "itemData" : { "author" : [ { "dropping-particle" : "", "family" : "Goff", "given" : "M. L.", "non-dropping-particle" : "", "parse-names" : false, "suffix" : "" } ], "container-title" : "Encyclopedia of Insects", "editor" : [ { "dropping-particle" : "", "family" : "Resh", "given" : "V. H.", "non-dropping-particle" : "", "parse-names" : false, "suffix" : "" }, { "dropping-particle" : "", "family" : "Card\u00e9", "given" : "R.T.", "non-dropping-particle" : "", "parse-names" : false, "suffix" : "" } ], "id" : "ITEM-1", "issued" : { "date-parts" : [ [ "2009" ] ] }, "page" : "381-386", "publisher" : "Elsevier", "publisher-place" : "London", "title" : "Forensic Entomology", "type" : "chapter" }, "uris" : [ "http://www.mendeley.com/documents/?uuid=29620b79-9420-43a0-b11a-feedeb17adc1" ] } ], "mendeley" : { "formattedCitation" : "(Goff, 2009)", "plainTextFormattedCitation" : "(Goff, 2009)", "previouslyFormattedCitation" : "(Goff, 2009)" }, "properties" : { "noteIndex" : 0 }, "schema" : "https://github.com/citation-style-language/schema/raw/master/csl-citation.json" }</w:instrText>
      </w:r>
      <w:r w:rsidR="00014A02">
        <w:fldChar w:fldCharType="separate"/>
      </w:r>
      <w:r w:rsidR="00404028" w:rsidRPr="00404028">
        <w:rPr>
          <w:noProof/>
        </w:rPr>
        <w:t>(Goff, 2009)</w:t>
      </w:r>
      <w:r w:rsidR="00014A02">
        <w:fldChar w:fldCharType="end"/>
      </w:r>
      <w:r w:rsidR="00420B83">
        <w:t>.</w:t>
      </w:r>
    </w:p>
    <w:p w:rsidR="00933FD3" w:rsidRDefault="00933FD3" w:rsidP="00425C2A">
      <w:pPr>
        <w:ind w:firstLine="0"/>
      </w:pPr>
      <w:r>
        <w:t xml:space="preserve">2. Bloated - </w:t>
      </w:r>
      <w:r w:rsidR="00BD3624">
        <w:t xml:space="preserve">carrion is starting to decay and gases are causing the bloating. Bacteria and fly larvae activities are rising inner temperature and fluids are leaking from the body and they change pH of surrounding soil to more alkaline. </w:t>
      </w:r>
      <w:r w:rsidR="00C0527E">
        <w:t>C</w:t>
      </w:r>
      <w:r w:rsidR="002A44C9">
        <w:t xml:space="preserve">alliphoridae are </w:t>
      </w:r>
      <w:r w:rsidR="00C0527E">
        <w:t xml:space="preserve">strongly attracted </w:t>
      </w:r>
      <w:r w:rsidR="009B3123">
        <w:t>to</w:t>
      </w:r>
      <w:r w:rsidR="00C0527E">
        <w:t xml:space="preserve"> the body in this stage</w:t>
      </w:r>
      <w:r w:rsidR="00701EDE">
        <w:t xml:space="preserve"> </w:t>
      </w:r>
      <w:r w:rsidR="00014A02">
        <w:fldChar w:fldCharType="begin" w:fldLock="1"/>
      </w:r>
      <w:r w:rsidR="00381A15">
        <w:instrText>ADDIN CSL_CITATION { "citationItems" : [ { "id" : "ITEM-1", "itemData" : { "author" : [ { "dropping-particle" : "", "family" : "Goff", "given" : "M. L.", "non-dropping-particle" : "", "parse-names" : false, "suffix" : "" } ], "container-title" : "Encyclopedia of Insects", "editor" : [ { "dropping-particle" : "", "family" : "Resh", "given" : "V. H.", "non-dropping-particle" : "", "parse-names" : false, "suffix" : "" }, { "dropping-particle" : "", "family" : "Card\u00e9", "given" : "R.T.", "non-dropping-particle" : "", "parse-names" : false, "suffix" : "" } ], "id" : "ITEM-1", "issued" : { "date-parts" : [ [ "2009" ] ] }, "page" : "381-386", "publisher" : "Elsevier", "publisher-place" : "London", "title" : "Forensic Entomology", "type" : "chapter" }, "uris" : [ "http://www.mendeley.com/documents/?uuid=29620b79-9420-43a0-b11a-feedeb17adc1" ] } ], "mendeley" : { "formattedCitation" : "(Goff, 2009)", "plainTextFormattedCitation" : "(Goff, 2009)", "previouslyFormattedCitation" : "(Goff, 2009)" }, "properties" : { "noteIndex" : 0 }, "schema" : "https://github.com/citation-style-language/schema/raw/master/csl-citation.json" }</w:instrText>
      </w:r>
      <w:r w:rsidR="00014A02">
        <w:fldChar w:fldCharType="separate"/>
      </w:r>
      <w:r w:rsidR="00404028" w:rsidRPr="00404028">
        <w:rPr>
          <w:noProof/>
        </w:rPr>
        <w:t>(Goff, 2009)</w:t>
      </w:r>
      <w:r w:rsidR="00014A02">
        <w:fldChar w:fldCharType="end"/>
      </w:r>
      <w:r w:rsidR="00C0527E">
        <w:t>.</w:t>
      </w:r>
    </w:p>
    <w:p w:rsidR="00420B83" w:rsidRDefault="00146E98" w:rsidP="00425C2A">
      <w:pPr>
        <w:ind w:firstLine="0"/>
      </w:pPr>
      <w:r>
        <w:t xml:space="preserve">3. Decay - this stage begins by rupture of the bloated body due to accumulated gases. Fly larvae are predominant group and they occur in big feeding groups that clean soft tissues of the bones. </w:t>
      </w:r>
      <w:r w:rsidR="009B3123">
        <w:t>Carrion attracts many necrophages and predators like beetles, ants and vasps</w:t>
      </w:r>
      <w:r w:rsidR="00701EDE">
        <w:t xml:space="preserve"> </w:t>
      </w:r>
      <w:r w:rsidR="00014A02">
        <w:fldChar w:fldCharType="begin" w:fldLock="1"/>
      </w:r>
      <w:r w:rsidR="00381A15">
        <w:instrText>ADDIN CSL_CITATION { "citationItems" : [ { "id" : "ITEM-1", "itemData" : { "author" : [ { "dropping-particle" : "", "family" : "Goff", "given" : "M. L.", "non-dropping-particle" : "", "parse-names" : false, "suffix" : "" } ], "container-title" : "Encyclopedia of Insects", "editor" : [ { "dropping-particle" : "", "family" : "Resh", "given" : "V. H.", "non-dropping-particle" : "", "parse-names" : false, "suffix" : "" }, { "dropping-particle" : "", "family" : "Card\u00e9", "given" : "R.T.", "non-dropping-particle" : "", "parse-names" : false, "suffix" : "" } ], "id" : "ITEM-1", "issued" : { "date-parts" : [ [ "2009" ] ] }, "page" : "381-386", "publisher" : "Elsevier", "publisher-place" : "London", "title" : "Forensic Entomology", "type" : "chapter" }, "uris" : [ "http://www.mendeley.com/documents/?uuid=29620b79-9420-43a0-b11a-feedeb17adc1" ] } ], "mendeley" : { "formattedCitation" : "(Goff, 2009)", "plainTextFormattedCitation" : "(Goff, 2009)", "previouslyFormattedCitation" : "(Goff, 2009)" }, "properties" : { "noteIndex" : 0 }, "schema" : "https://github.com/citation-style-language/schema/raw/master/csl-citation.json" }</w:instrText>
      </w:r>
      <w:r w:rsidR="00014A02">
        <w:fldChar w:fldCharType="separate"/>
      </w:r>
      <w:r w:rsidR="00404028" w:rsidRPr="00404028">
        <w:rPr>
          <w:noProof/>
        </w:rPr>
        <w:t>(Goff, 2009)</w:t>
      </w:r>
      <w:r w:rsidR="00014A02">
        <w:fldChar w:fldCharType="end"/>
      </w:r>
      <w:r w:rsidR="00420B83">
        <w:t>.</w:t>
      </w:r>
    </w:p>
    <w:p w:rsidR="00420B83" w:rsidRDefault="000F0B8F" w:rsidP="00425C2A">
      <w:pPr>
        <w:ind w:firstLine="0"/>
      </w:pPr>
      <w:r>
        <w:t xml:space="preserve">4. Postdecay - only skin, cartilages and bones are remaining. Diptera are no longer predominant. </w:t>
      </w:r>
      <w:r w:rsidR="00AF1FD9">
        <w:t>Diversity and predominant taxas are predetermined by humidity of the h</w:t>
      </w:r>
      <w:r w:rsidR="00701EDE">
        <w:t>abitat. In xerophytica and meso</w:t>
      </w:r>
      <w:r w:rsidR="00AF1FD9">
        <w:t>phytic habitats</w:t>
      </w:r>
      <w:r w:rsidR="00D07705">
        <w:t xml:space="preserve"> Coleoptera starts to </w:t>
      </w:r>
      <w:r w:rsidR="00C971FD">
        <w:t>dominate</w:t>
      </w:r>
      <w:r>
        <w:t>, which is associated with increased number of</w:t>
      </w:r>
      <w:r w:rsidR="00D07705">
        <w:t xml:space="preserve"> their </w:t>
      </w:r>
      <w:r>
        <w:t>predators and parasites.</w:t>
      </w:r>
      <w:r w:rsidR="007B3076">
        <w:t xml:space="preserve"> Although in wet habitats like swamps or rain forests do Diptera and their predators and parasites predominate over Coleoptera</w:t>
      </w:r>
      <w:r w:rsidR="00420B83">
        <w:t xml:space="preserve"> </w:t>
      </w:r>
      <w:r w:rsidR="00014A02">
        <w:fldChar w:fldCharType="begin" w:fldLock="1"/>
      </w:r>
      <w:r w:rsidR="00381A15">
        <w:instrText>ADDIN CSL_CITATION { "citationItems" : [ { "id" : "ITEM-1", "itemData" : { "author" : [ { "dropping-particle" : "", "family" : "Goff", "given" : "M. L.", "non-dropping-particle" : "", "parse-names" : false, "suffix" : "" } ], "container-title" : "Encyclopedia of Insects", "editor" : [ { "dropping-particle" : "", "family" : "Resh", "given" : "V. H.", "non-dropping-particle" : "", "parse-names" : false, "suffix" : "" }, { "dropping-particle" : "", "family" : "Card\u00e9", "given" : "R.T.", "non-dropping-particle" : "", "parse-names" : false, "suffix" : "" } ], "id" : "ITEM-1", "issued" : { "date-parts" : [ [ "2009" ] ] }, "page" : "381-386", "publisher" : "Elsevier", "publisher-place" : "London", "title" : "Forensic Entomology", "type" : "chapter" }, "uris" : [ "http://www.mendeley.com/documents/?uuid=29620b79-9420-43a0-b11a-feedeb17adc1" ] } ], "mendeley" : { "formattedCitation" : "(Goff, 2009)", "plainTextFormattedCitation" : "(Goff, 2009)", "previouslyFormattedCitation" : "(Goff, 2009)" }, "properties" : { "noteIndex" : 0 }, "schema" : "https://github.com/citation-style-language/schema/raw/master/csl-citation.json" }</w:instrText>
      </w:r>
      <w:r w:rsidR="00014A02">
        <w:fldChar w:fldCharType="separate"/>
      </w:r>
      <w:r w:rsidR="00404028" w:rsidRPr="00404028">
        <w:rPr>
          <w:noProof/>
        </w:rPr>
        <w:t>(Goff, 2009)</w:t>
      </w:r>
      <w:r w:rsidR="00014A02">
        <w:fldChar w:fldCharType="end"/>
      </w:r>
      <w:r w:rsidR="00420B83">
        <w:t>.</w:t>
      </w:r>
    </w:p>
    <w:p w:rsidR="009B3123" w:rsidRDefault="007B3076" w:rsidP="00425C2A">
      <w:pPr>
        <w:ind w:firstLine="0"/>
      </w:pPr>
      <w:r>
        <w:lastRenderedPageBreak/>
        <w:t>In the Czech Republic this phase is often linked with presence of family Dermestidae, Trogidae, Cleridae and some Staphilinidae</w:t>
      </w:r>
      <w:r w:rsidR="00902C0F">
        <w:t xml:space="preserve"> </w:t>
      </w:r>
      <w:r w:rsidR="00014A02">
        <w:fldChar w:fldCharType="begin" w:fldLock="1"/>
      </w:r>
      <w:r w:rsidR="00381A15">
        <w:instrText>ADDIN CSL_CITATION { "citationItems" : [ { "id" : "ITEM-1", "itemData" : { "DOI" : "10.1016/S1164-5563(02)00007-9", "ISBN" : "1164-5563", "ISSN" : "11645563", "abstract" : "In 1997 and 1998, field studies on exposed rat carcasses were conducted in Opava, the Czech Republic, to describe the decomposition process and Coleoptera succession patterns. Coleoptera assemblages were monitored during three 40-d succession series conducted in spring, summer and autumn in two different habitats: meadow and deciduous forest. The rate of decomposition was studied in carcasses open to insects and isolated from them. The stages of decomposition recognised in this study follow Reed's classification: fresh, bloated, decay and dry stage. Carcass in summer decayed much faster than in spring and autumn and the decomposition of insect-free carcasses was less rapid than that of carcasses exposed to insects. A total of 145 Coleoptera species belonging to 22 families was recorded on the carcasses. The number of species in the succession series increased from the fresh stage, reached a maximum in the decay stage and gradually declined in the dry stage. The greatest diversity of Coleoptera was found in spring, followed by summer and autumn. More species were collected in forest site than in meadow. Four ecological groups, each characterised by a specific type of carrion association and varying in food specialisation and species biology, have been distinguished. \u00a9 2003 \u00c9ditions scientifiques et m\u00e9dicales Elsevier SAS. All rights reserved.", "author" : [ { "dropping-particle" : "", "family" : "Ko\u010d\u00e1rek", "given" : "Petr", "non-dropping-particle" : "", "parse-names" : false, "suffix" : "" } ], "container-title" : "European Journal of Soil Biology", "id" : "ITEM-1", "issue" : "1", "issued" : { "date-parts" : [ [ "2003" ] ] }, "page" : "31-45", "title" : "Decomposition and Coleoptera succession on exposed carrion of small mammal in Opava, the Czech Republic", "type" : "article-journal", "volume" : "39" }, "uris" : [ "http://www.mendeley.com/documents/?uuid=1d98c43d-a98b-4e59-a50c-514be3d03a9c" ] } ], "mendeley" : { "formattedCitation" : "(Ko\u010d\u00e1rek, 2003)", "plainTextFormattedCitation" : "(Ko\u010d\u00e1rek, 2003)", "previouslyFormattedCitation" : "(Ko\u010d\u00e1rek, 2003)" }, "properties" : { "noteIndex" : 0 }, "schema" : "https://github.com/citation-style-language/schema/raw/master/csl-citation.json" }</w:instrText>
      </w:r>
      <w:r w:rsidR="00014A02">
        <w:fldChar w:fldCharType="separate"/>
      </w:r>
      <w:r w:rsidR="00404028" w:rsidRPr="00404028">
        <w:rPr>
          <w:noProof/>
        </w:rPr>
        <w:t>(Kočárek, 2003)</w:t>
      </w:r>
      <w:r w:rsidR="00014A02">
        <w:fldChar w:fldCharType="end"/>
      </w:r>
      <w:r>
        <w:t>.</w:t>
      </w:r>
    </w:p>
    <w:p w:rsidR="00420B83" w:rsidRDefault="007B3076" w:rsidP="00425C2A">
      <w:pPr>
        <w:ind w:firstLine="0"/>
      </w:pPr>
      <w:r>
        <w:t xml:space="preserve">5. Skeletal - this stage can be recognize when only fur and bones remains. This stage does not have any clear ending because even composition of </w:t>
      </w:r>
      <w:r w:rsidR="005D0E46">
        <w:t xml:space="preserve">the </w:t>
      </w:r>
      <w:r>
        <w:t>soil fauna, which was changed during the second stage</w:t>
      </w:r>
      <w:r w:rsidR="005D0E46">
        <w:t>,</w:t>
      </w:r>
      <w:r>
        <w:t xml:space="preserve"> remains</w:t>
      </w:r>
      <w:r w:rsidR="005D0E46">
        <w:t xml:space="preserve"> noticeable after months and years. </w:t>
      </w:r>
      <w:r w:rsidR="007F1F63">
        <w:t>T</w:t>
      </w:r>
      <w:r w:rsidR="00420B83">
        <w:t>his phase is not linked with</w:t>
      </w:r>
      <w:r w:rsidR="007F1F63">
        <w:t xml:space="preserve"> occurrence of </w:t>
      </w:r>
      <w:r w:rsidR="00420B83">
        <w:t>any specific taxa</w:t>
      </w:r>
      <w:r w:rsidR="00701EDE">
        <w:t xml:space="preserve"> </w:t>
      </w:r>
      <w:r w:rsidR="00014A02">
        <w:fldChar w:fldCharType="begin" w:fldLock="1"/>
      </w:r>
      <w:r w:rsidR="00381A15">
        <w:instrText>ADDIN CSL_CITATION { "citationItems" : [ { "id" : "ITEM-1", "itemData" : { "author" : [ { "dropping-particle" : "", "family" : "Goff", "given" : "M. L.", "non-dropping-particle" : "", "parse-names" : false, "suffix" : "" } ], "container-title" : "Encyclopedia of Insects", "editor" : [ { "dropping-particle" : "", "family" : "Resh", "given" : "V. H.", "non-dropping-particle" : "", "parse-names" : false, "suffix" : "" }, { "dropping-particle" : "", "family" : "Card\u00e9", "given" : "R.T.", "non-dropping-particle" : "", "parse-names" : false, "suffix" : "" } ], "id" : "ITEM-1", "issued" : { "date-parts" : [ [ "2009" ] ] }, "page" : "381-386", "publisher" : "Elsevier", "publisher-place" : "London", "title" : "Forensic Entomology", "type" : "chapter" }, "uris" : [ "http://www.mendeley.com/documents/?uuid=29620b79-9420-43a0-b11a-feedeb17adc1" ] } ], "mendeley" : { "formattedCitation" : "(Goff, 2009)", "plainTextFormattedCitation" : "(Goff, 2009)", "previouslyFormattedCitation" : "(Goff, 2009)" }, "properties" : { "noteIndex" : 0 }, "schema" : "https://github.com/citation-style-language/schema/raw/master/csl-citation.json" }</w:instrText>
      </w:r>
      <w:r w:rsidR="00014A02">
        <w:fldChar w:fldCharType="separate"/>
      </w:r>
      <w:r w:rsidR="00404028" w:rsidRPr="00404028">
        <w:rPr>
          <w:noProof/>
        </w:rPr>
        <w:t>(Goff, 2009)</w:t>
      </w:r>
      <w:r w:rsidR="00014A02">
        <w:fldChar w:fldCharType="end"/>
      </w:r>
      <w:r w:rsidR="00420B83">
        <w:t xml:space="preserve">. </w:t>
      </w:r>
    </w:p>
    <w:p w:rsidR="00205B46" w:rsidRDefault="004167FD" w:rsidP="004167FD">
      <w:pPr>
        <w:ind w:firstLine="0"/>
      </w:pPr>
      <w:r>
        <w:t xml:space="preserve">Carrion is rather ephemeral and unpredictable food source therefore species have to be able to locate it quickly and at the right moment </w:t>
      </w:r>
      <w:r w:rsidR="00D92A05">
        <w:fldChar w:fldCharType="begin" w:fldLock="1"/>
      </w:r>
      <w:r w:rsidR="00E41819">
        <w:instrText>ADDIN CSL_CITATION { "citationItems" : [ { "id" : "ITEM-1", "itemData" : { "ISBN" : "13706233 (ISSN)", "ISSN" : "1370-6233", "abstract" : "This review focuses on carrion beetles (Coleoptera, Silphidae) of the Western Palearctic and their potential use in forensic entomology as bioindicators. Few studies have looked at Silphidae in forensic context and investigations. However, some Silphidae present the desirable characteristics of some Diptera used in postmortem estimates and thus may extend the minimum postmortem interval (PMImin). We review here the taxonomy and distribution of Western Palearctic Silphidae. The anatomical and morphological characteristics of both subfamilies are described for adults and larvae. The biology and ecology of silphids are also summarized for Silphinae and Nicrophorinae. A specific chapter gives an overview of the current uses of Silphidae in forensic entomology as postmortem indicator.", "author" : [ { "dropping-particle" : "", "family" : "Dekeirsschieter", "given" : "Jessica", "non-dropping-particle" : "", "parse-names" : false, "suffix" : "" }, { "dropping-particle" : "", "family" : "Verheggen", "given" : "Francois", "non-dropping-particle" : "", "parse-names" : false, "suffix" : "" }, { "dropping-particle" : "", "family" : "Lognay", "given" : "Georges", "non-dropping-particle" : "", "parse-names" : false, "suffix" : "" }, { "dropping-particle" : "", "family" : "Haubruge", "given" : "Eric", "non-dropping-particle" : "", "parse-names" : false, "suffix" : "" } ], "container-title" : "Biotechnologie Agronomie Societe et Environnement", "id" : "ITEM-1", "issue" : "3", "issued" : { "date-parts" : [ [ "2011" ] ] }, "page" : "435-447", "publisher" : "FAC UNIV SCIENCES AGRONOMIQUES GEMBLOUX, BIBLIOTHEQUE, PASSAGE DES DEPORTES 2, GEMBLOUX, 00000, BELGIUM", "title" : "Large carrion beetles (Coleoptera, Silphidae) in Western Europe: a review", "type" : "article-journal", "volume" : "15" }, "uris" : [ "http://www.mendeley.com/documents/?uuid=41cc1ce1-868a-4687-b7b5-9e55b9a94292" ] } ], "mendeley" : { "formattedCitation" : "(Dekeirsschieter &lt;i&gt;et al.&lt;/i&gt;, 2011)", "plainTextFormattedCitation" : "(Dekeirsschieter et al., 2011)", "previouslyFormattedCitation" : "(Dekeirsschieter &lt;i&gt;et al.&lt;/i&gt;, 2011)" }, "properties" : { "noteIndex" : 0 }, "schema" : "https://github.com/citation-style-language/schema/raw/master/csl-citation.json" }</w:instrText>
      </w:r>
      <w:r w:rsidR="00D92A05">
        <w:fldChar w:fldCharType="separate"/>
      </w:r>
      <w:r w:rsidR="00404028" w:rsidRPr="00404028">
        <w:rPr>
          <w:noProof/>
        </w:rPr>
        <w:t xml:space="preserve">(Dekeirsschieter </w:t>
      </w:r>
      <w:r w:rsidR="00404028" w:rsidRPr="00404028">
        <w:rPr>
          <w:i/>
          <w:noProof/>
        </w:rPr>
        <w:t>et al.</w:t>
      </w:r>
      <w:r w:rsidR="00404028" w:rsidRPr="00404028">
        <w:rPr>
          <w:noProof/>
        </w:rPr>
        <w:t>, 2011)</w:t>
      </w:r>
      <w:r w:rsidR="00D92A05">
        <w:fldChar w:fldCharType="end"/>
      </w:r>
      <w:r>
        <w:t xml:space="preserve">. This is crucial especialy in </w:t>
      </w:r>
      <w:r w:rsidR="0026387F">
        <w:t>s</w:t>
      </w:r>
      <w:r>
        <w:t xml:space="preserve">evere competition of other necrophagous species. To acuretely locate their food source, without waisting time </w:t>
      </w:r>
      <w:r w:rsidR="00765BBB">
        <w:t>on</w:t>
      </w:r>
      <w:r>
        <w:t xml:space="preserve"> random search, burying beetles use chemosensors on their antenne, which are sensitive to </w:t>
      </w:r>
      <w:r w:rsidR="003611DE">
        <w:t>multiple</w:t>
      </w:r>
      <w:r>
        <w:t xml:space="preserve"> </w:t>
      </w:r>
      <w:r w:rsidR="003611DE">
        <w:t>volatile organic compounds</w:t>
      </w:r>
      <w:r>
        <w:t xml:space="preserve"> emited by decomposing carrion, like methanethiol, methyl thiolacetate, dimethyl sulphid, dimethyl disulphide and dimethyl trisulphid </w:t>
      </w:r>
      <w:r>
        <w:fldChar w:fldCharType="begin" w:fldLock="1"/>
      </w:r>
      <w:r w:rsidR="00381A15">
        <w:instrText>ADDIN CSL_CITATION { "citationItems" : [ { "id" : "ITEM-1", "itemData" : { "DOI" : "10.1007/s00114-009-0545-6", "ISSN" : "1432-1904", "PMID" : "19404598", "abstract" : "Chemical composition of volatiles emitted from fresh mouse carcasses (laboratory mice, Mus musculus) was studied using solid sample injection technique (solid-phase micro-extraction), two-dimensional gas chromatography with time of flight mass spectrometric detection and gas chromatography with electroantennographic detection. Electroantennography (EAG) and laboratory olfactometric behavioural observations were used to study the antennal sensitivity to identified infochemicals and their attractiveness for burying beetles Nicrophorus vespillo and Nicrophorus vespilloides (Silphidae: Nicrophorinae). Chemical analysis showed that immediately after death, emitted volatiles did not differ from those emitted by a living organism. However, in the course of time, sulphur-containing chemicals, specifically methanethiol, methyl thiolacetate, dimethyl sulphide, dimethyl disulphide and dimethyl trisulphide appear. EAG measurements revealed antennal sensitivity to these compounds. Behavioural tests in laboratory olfactometer showed that dimethyl sulphide, dimethyl disulphide and dimethyl trisulphide are highly attractive to both studied species. The data suggest that sulphur-containing chemicals are involved in mediating the fresh carcass attractiveness for N. vespillo and N. vespilloides.", "author" : [ { "dropping-particle" : "", "family" : "Kalinov\u00e1", "given" : "B", "non-dropping-particle" : "", "parse-names" : false, "suffix" : "" }, { "dropping-particle" : "", "family" : "Podskalsk\u00e1", "given" : "H", "non-dropping-particle" : "", "parse-names" : false, "suffix" : "" }, { "dropping-particle" : "", "family" : "R\u016fzicka", "given" : "J", "non-dropping-particle" : "", "parse-names" : false, "suffix" : "" }, { "dropping-particle" : "", "family" : "Hoskovec", "given" : "M", "non-dropping-particle" : "", "parse-names" : false, "suffix" : "" } ], "container-title" : "Die Naturwissenschaften", "id" : "ITEM-1", "issue" : "8", "issued" : { "date-parts" : [ [ "2009", "8" ] ] }, "page" : "889-99", "publisher" : "SPRINGER, 233 SPRING ST, NEW YORK, NY 10013 USA", "title" : "Irresistible bouquet of death--how are burying beetles (Coleoptera: Silphidae: Nicrophorus) attracted by carcasses.", "type" : "article-journal", "volume" : "96" }, "uris" : [ "http://www.mendeley.com/documents/?uuid=82b13047-1125-4528-b193-901db61cc804" ] }, { "id" : "ITEM-2", "itemData" : { "DOI" : "10.1111/j.1570-7458.2009.00871.x", "ISBN" : "1570-7458", "ISSN" : "00138703", "abstract" : "When the bodies of small vertebrates start to decay shortly after death, a number of organosulfur compounds are produced, including methanethiol, dimethylsulfide (DMS), dimethyldisulfide (DMDS), dimethyltrisulfide (DMTS), and S-methyl thioacetate. These molecules appear to attract various necrophagous animals. We tested the roles of DMS, DMDS, and DMTS (in order of decreasing volatility) as attractants of carrion beetles (Coleoptera: Silphidae: Nicrophorinae) in a field experiment in an agricultural landscape in southern Bohemia, Czech Republic. We collected a total of 362 adult Nicrophorus vespillo (L.) that were attracted to 220 baited pitfall traps in a 3-day experiment. Sets of traps baited with DMTS were more successful in catching N. vespillo than sets baited with a blank. Traps containing DMDS had higher trapping success than traps containing DMS. In addition, trapping success strongly increased using DMTS in the presence of DMDS but not of DMS, suggesting a synergistic effect of DMDS and DMTS. We observed similar patterns between males and females in response to the infochemicals tested.", "author" : [ { "dropping-particle" : "", "family" : "Podskalsk\u00e1", "given" : "H.", "non-dropping-particle" : "", "parse-names" : false, "suffix" : "" }, { "dropping-particle" : "", "family" : "R\u016f\u017ei\u010dka", "given" : "Jan", "non-dropping-particle" : "", "parse-names" : false, "suffix" : "" }, { "dropping-particle" : "", "family" : "Hoskovec", "given" : "M.", "non-dropping-particle" : "", "parse-names" : false, "suffix" : "" }, { "dropping-particle" : "", "family" : "\u0160\u00e1lek", "given" : "M.", "non-dropping-particle" : "", "parse-names" : false, "suffix" : "" } ], "container-title" : "Entomologia Experimentalis et Applicata", "id" : "ITEM-2", "issue" : "1", "issued" : { "date-parts" : [ [ "2009" ] ] }, "page" : "59-64", "title" : "Use of infochemicals to attract carrion beetles into pitfall traps", "type" : "article-journal", "volume" : "132" }, "uris" : [ "http://www.mendeley.com/documents/?uuid=46485b11-8d1b-4b6f-a34b-5fed0d3de056" ] } ], "mendeley" : { "formattedCitation" : "(Kalinov\u00e1 &lt;i&gt;et al.&lt;/i&gt;, 2009; Podskalsk\u00e1 &lt;i&gt;et al.&lt;/i&gt;, 2009)", "plainTextFormattedCitation" : "(Kalinov\u00e1 et al., 2009; Podskalsk\u00e1 et al., 2009)", "previouslyFormattedCitation" : "(Kalinov\u00e1 &lt;i&gt;et al.&lt;/i&gt;, 2009; Podskalsk\u00e1 &lt;i&gt;et al.&lt;/i&gt;, 2009)" }, "properties" : { "noteIndex" : 0 }, "schema" : "https://github.com/citation-style-language/schema/raw/master/csl-citation.json" }</w:instrText>
      </w:r>
      <w:r>
        <w:fldChar w:fldCharType="separate"/>
      </w:r>
      <w:r w:rsidR="00404028" w:rsidRPr="00404028">
        <w:rPr>
          <w:noProof/>
        </w:rPr>
        <w:t xml:space="preserve">(Kalinová </w:t>
      </w:r>
      <w:r w:rsidR="00404028" w:rsidRPr="00404028">
        <w:rPr>
          <w:i/>
          <w:noProof/>
        </w:rPr>
        <w:t>et al.</w:t>
      </w:r>
      <w:r w:rsidR="00404028" w:rsidRPr="00404028">
        <w:rPr>
          <w:noProof/>
        </w:rPr>
        <w:t xml:space="preserve">, 2009; Podskalská </w:t>
      </w:r>
      <w:r w:rsidR="00404028" w:rsidRPr="00404028">
        <w:rPr>
          <w:i/>
          <w:noProof/>
        </w:rPr>
        <w:t>et al.</w:t>
      </w:r>
      <w:r w:rsidR="00404028" w:rsidRPr="00404028">
        <w:rPr>
          <w:noProof/>
        </w:rPr>
        <w:t>, 2009)</w:t>
      </w:r>
      <w:r>
        <w:fldChar w:fldCharType="end"/>
      </w:r>
      <w:r>
        <w:t xml:space="preserve">. </w:t>
      </w:r>
      <w:r w:rsidR="00A771EF">
        <w:t xml:space="preserve">There is even some evidence that insect can detect chemical changes and thus their appearance in particular time is not coincidence </w:t>
      </w:r>
      <w:r w:rsidR="00A771EF">
        <w:fldChar w:fldCharType="begin" w:fldLock="1"/>
      </w:r>
      <w:r w:rsidR="00381A15">
        <w:instrText>ADDIN CSL_CITATION { "citationItems" : [ { "id" : "ITEM-1", "itemData" : { "DOI" : "10.1016/j.forsciint.2011.06.009", "ISSN" : "1872-6283", "PMID" : "21741784", "abstract" : "A decaying cadaver emits volatile organic compounds that are used by necrophilous and necrophagous insects in order to find their brood substrate. Although volatile organic compounds (VOCs) that are released by carcasses have been identified, little is known about the specific compounds that are used by these insects while searching for a brood substrate. Therefore, we have investigated the chemical ecology involved in the attraction of the necrophagous hide beetle Dermestes maculatus, which feeds as an adult and larva upon decomposing carcasses. Our aims have been to identify the responsible compounds in the odours of the carcass that are important for the attraction of the beetles. Furthermore, we have studied sex- and age-related differences in beetle attraction and tested whether the hide beetle can distinguish between various stages of decomposition by means of the emitted odours. Headspace collection of volatiles released from piglet carcasses (bloated stage, post-bloating stage, advanced decay and dry remains), coupled gas chromatography-mass spectrometry (GC-MS), gas chromatography with electroantennographic detection (GC-EAD) and bioassays were conducted to identify the volatiles responsible for the attraction of the beetles. Freshly emerged male beetles were attracted by the odour of piglets in the post-bloating stage (9 days after death; T(mean) = 27 \u00b0C) and the EAD-active compound benzyl butyrate. Statistical analysis revealed a higher relative proportion of benzyl butyrate in the odour bouquet of the post-bloating stage in comparison with the other stages. We therefore conclude that this compound plays an important role in the attraction of hide beetles to carcass odour. This underlines the potential use of D. maculatus for the estimation of the post mortem interval. The decomposition stage at which the female beetles are attracted to the odour of a cadaver remains unknown, as does the nature of this attraction. Pheromones (sexual or aggregation pheromones) might play an essential role correlated with their attraction to carrion and consequently with their attraction to the substrate for mating and ovipositioning.", "author" : [ { "dropping-particle" : "", "family" : "Hoermann", "given" : "C", "non-dropping-particle" : "von", "parse-names" : false, "suffix" : "" }, { "dropping-particle" : "", "family" : "Ruther", "given" : "J", "non-dropping-particle" : "", "parse-names" : false, "suffix" : "" }, { "dropping-particle" : "", "family" : "Reibe", "given" : "S", "non-dropping-particle" : "", "parse-names" : false, "suffix" : "" }, { "dropping-particle" : "", "family" : "Madea", "given" : "B", "non-dropping-particle" : "", "parse-names" : false, "suffix" : "" }, { "dropping-particle" : "", "family" : "Ayasse", "given" : "M", "non-dropping-particle" : "", "parse-names" : false, "suffix" : "" } ], "container-title" : "Forensic science international", "id" : "ITEM-1", "issue" : "1-3", "issued" : { "date-parts" : [ [ "2011", "10", "10" ] ] }, "page" : "173-9", "title" : "The importance of carcass volatiles as attractants for the hide beetle Dermestes maculatus (De Geer).", "type" : "article-journal", "volume" : "212" }, "uris" : [ "http://www.mendeley.com/documents/?uuid=b3aea56b-29f3-456a-9a47-ebdc2323eb9f" ] }, { "id" : "ITEM-2", "itemData" : { "DOI" : "10.1046/j.1365-2915.2003.00430.x", "ISSN" : "0269-283X", "abstract" : "Many forensically important calliphorids, sarcophagids and muscids (Diptera) oviposit or larviposit on corpses only during the early stages of decomposition, yet individuals may attend bodies throughout decay. A field study was conducted to investigate how patterns of carcass use and attendance by some fly species are affected by decomposition. Five fly traps were placed in the forest and baited with whole, fresh piglet carcasses. Piglets decomposed in traps throughout the experiment, and all were skeletonized within 6 days. Flies were trapped at both early and late decomposition stages, and the species and population structures of trap catches were compared. More flies attended carcasses early rather than late in decay. For all species, flies attending early were mainly gravid females, but few gravid females attended late in decay. No females ovi- or larviposited late in decay, whereas females of all fly species deposited offspring early in decay. The number of males trapped of each species correlated positively with the number of females with eggs at early development stages. Observations were made of fly predation by European wasps Vespula germanica Fabricius (Hymenoptera, Vespidae) and jumper ants Myrmecia pilosula Smith (Hymenoptera, Formicidae) throughout the experiment. There was a higher risk for smaller fly species of being killed following predator attack. Ants and wasps attacked smaller fly species, whereas only wasps attacked larger fly species.", "author" : [ { "dropping-particle" : "", "family" : "Archer", "given" : "M. S.", "non-dropping-particle" : "", "parse-names" : false, "suffix" : "" }, { "dropping-particle" : "", "family" : "Elgar", "given" : "M. A.", "non-dropping-particle" : "", "parse-names" : false, "suffix" : "" } ], "container-title" : "Medical and Veterinary Entomology", "id" : "ITEM-2", "issue" : "3", "issued" : { "date-parts" : [ [ "2003", "9" ] ] }, "page" : "263-271", "title" : "Effects of decomposition on carcass attendance in a guild of carrion-breeding flies", "type" : "article-journal", "volume" : "17" }, "uris" : [ "http://www.mendeley.com/documents/?uuid=4f60fdfe-7843-4bb4-b06f-49319b9ec62e" ] } ], "mendeley" : { "formattedCitation" : "(Archer &amp; Elgar, 2003b; von Hoermann &lt;i&gt;et al.&lt;/i&gt;, 2011)", "plainTextFormattedCitation" : "(Archer &amp; Elgar, 2003b; von Hoermann et al., 2011)", "previouslyFormattedCitation" : "(Archer &amp; Elgar, 2003b; von Hoermann &lt;i&gt;et al.&lt;/i&gt;, 2011)" }, "properties" : { "noteIndex" : 0 }, "schema" : "https://github.com/citation-style-language/schema/raw/master/csl-citation.json" }</w:instrText>
      </w:r>
      <w:r w:rsidR="00A771EF">
        <w:fldChar w:fldCharType="separate"/>
      </w:r>
      <w:r w:rsidR="00404028" w:rsidRPr="00404028">
        <w:rPr>
          <w:noProof/>
        </w:rPr>
        <w:t xml:space="preserve">(Archer &amp; Elgar, 2003b; von Hoermann </w:t>
      </w:r>
      <w:r w:rsidR="00404028" w:rsidRPr="00404028">
        <w:rPr>
          <w:i/>
          <w:noProof/>
        </w:rPr>
        <w:t>et al.</w:t>
      </w:r>
      <w:r w:rsidR="00404028" w:rsidRPr="00404028">
        <w:rPr>
          <w:noProof/>
        </w:rPr>
        <w:t>, 2011)</w:t>
      </w:r>
      <w:r w:rsidR="00A771EF">
        <w:fldChar w:fldCharType="end"/>
      </w:r>
      <w:r w:rsidR="00A771EF">
        <w:t>.</w:t>
      </w:r>
    </w:p>
    <w:p w:rsidR="004167FD" w:rsidRDefault="004167FD" w:rsidP="004167FD">
      <w:pPr>
        <w:ind w:firstLine="0"/>
      </w:pPr>
      <w:r>
        <w:t xml:space="preserve">Another prerequsit for success </w:t>
      </w:r>
      <w:r w:rsidR="008F38EF">
        <w:t>among</w:t>
      </w:r>
      <w:r>
        <w:t xml:space="preserve"> competion is ability to fly, because it </w:t>
      </w:r>
      <w:r w:rsidR="001F5A27">
        <w:t>allows</w:t>
      </w:r>
      <w:r>
        <w:t xml:space="preserve"> to cover more ground while searching </w:t>
      </w:r>
      <w:r>
        <w:fldChar w:fldCharType="begin" w:fldLock="1"/>
      </w:r>
      <w:r w:rsidR="00E41819">
        <w:instrText>ADDIN CSL_CITATION { "citationItems" : [ { "id" : "ITEM-1", "itemData" : { "DOI" : "10.1007/s11284-006-0012-1", "ISBN" : "1128400600121", "ISSN" : "09123814", "abstract" : "We determined the flight capabilities and feed- ing habits of adults of nine silphine beetle species and illustrated their relationship. We examined the silphine beetles for the presence or absence of flight muscles and estimated their feeding habits by comparing the carbon and nitrogen stable isotope ratios for them with those of necrophagous nicrophorine species and carnivorous carabine species. Three species (Silpha longicornis, S. perforata and Phosphuga atrata) completely lacked individuals with flight muscles, and one species (Eusilpha japonica) showed flight muscle dimorphism. Stable isotope analysis suggested that these species were carni- vores, mainly feeding on soil invertebrates. Most flight species showed higher isotopic ratios than the flightless species. Some of them have isotopic ratios close to those of the nicrophorine species, suggesting that these species mainly feed on vertebrate carcasses. Flightless silphine species would have limited ability to search for patchy and unpredictable carcass resources. Further studies are necessary to understand the adaptive evolution of flight capability and the feeding habits in this group.", "author" : [ { "dropping-particle" : "", "family" : "Ikeda", "given" : "Hiroshi", "non-dropping-particle" : "", "parse-names" : false, "suffix" : "" }, { "dropping-particle" : "", "family" : "Kubota", "given" : "Kohei", "non-dropping-particle" : "", "parse-names" : false, "suffix" : "" }, { "dropping-particle" : "", "family" : "Kagaya", "given" : "Takashi", "non-dropping-particle" : "", "parse-names" : false, "suffix" : "" }, { "dropping-particle" : "", "family" : "Abe", "given" : "Toshio", "non-dropping-particle" : "", "parse-names" : false, "suffix" : "" } ], "container-title" : "Ecological Research", "id" : "ITEM-1", "issue" : "2", "issued" : { "date-parts" : [ [ "2007" ] ] }, "page" : "237-241", "title" : "Flight capabilities and feeding habits of silphine beetles: Are flightless species really \"carrion beetles\"?", "type" : "article-journal", "volume" : "22" }, "uris" : [ "http://www.mendeley.com/documents/?uuid=37959baf-e234-445c-a786-3f8890537e90" ] }, { "id" : "ITEM-2", "itemData" : { "DOI" : "10.1111/J.1558-5646.2008.00432.X", "author" : [ { "dropping-particle" : "", "family" : "Ikeda", "given" : "Hiroshi", "non-dropping-particle" : "", "parse-names" : false, "suffix" : "" }, { "dropping-particle" : "", "family" : "Kagaya", "given" : "Takashi", "non-dropping-particle" : "", "parse-names" : false, "suffix" : "" }, { "dropping-particle" : "", "family" : "Kubota", "given" : "Kohei", "non-dropping-particle" : "", "parse-names" : false, "suffix" : "" }, { "dropping-particle" : "", "family" : "Abe", "given" : "Toshio", "non-dropping-particle" : "", "parse-names" : false, "suffix" : "" } ], "container-title" : "Evolution", "id" : "ITEM-2", "issue" : "8", "issued" : { "date-parts" : [ [ "2013" ] ] }, "page" : "2065-2079", "title" : "Evolutionary Relationships among Food Habit, Loss of Flight , and Reproductive Traits: Life- History Evolution in the Silphinae (Coleoptera : Silphidae)", "type" : "article-journal", "volume" : "62" }, "uris" : [ "http://www.mendeley.com/documents/?uuid=6478ed49-bd09-469a-ab48-5d7f00f5da54" ] } ], "mendeley" : { "formattedCitation" : "(Ikeda &lt;i&gt;et al.&lt;/i&gt;, 2007, 2013)", "plainTextFormattedCitation" : "(Ikeda et al., 2007, 2013)", "previouslyFormattedCitation" : "(Ikeda &lt;i&gt;et al.&lt;/i&gt;, 2007, 2013)" }, "properties" : { "noteIndex" : 0 }, "schema" : "https://github.com/citation-style-language/schema/raw/master/csl-citation.json" }</w:instrText>
      </w:r>
      <w:r>
        <w:fldChar w:fldCharType="separate"/>
      </w:r>
      <w:r w:rsidR="00404028" w:rsidRPr="00404028">
        <w:rPr>
          <w:noProof/>
        </w:rPr>
        <w:t xml:space="preserve">(Ikeda </w:t>
      </w:r>
      <w:r w:rsidR="00404028" w:rsidRPr="00404028">
        <w:rPr>
          <w:i/>
          <w:noProof/>
        </w:rPr>
        <w:t>et al.</w:t>
      </w:r>
      <w:r w:rsidR="00404028" w:rsidRPr="00404028">
        <w:rPr>
          <w:noProof/>
        </w:rPr>
        <w:t>, 2007, 2013)</w:t>
      </w:r>
      <w:r>
        <w:fldChar w:fldCharType="end"/>
      </w:r>
      <w:r>
        <w:t xml:space="preserve">. Chemical analysis of food composition in guts of some carrion beetles shown that only true necrophages posses functional wings while closely related wingless species, which were previously considered as necrophagous, are in fact predators </w:t>
      </w:r>
      <w:r>
        <w:fldChar w:fldCharType="begin" w:fldLock="1"/>
      </w:r>
      <w:r w:rsidR="00381A15">
        <w:instrText>ADDIN CSL_CITATION { "citationItems" : [ { "id" : "ITEM-1", "itemData" : { "DOI" : "10.1007/s11284-006-0012-1", "ISBN" : "1128400600121", "ISSN" : "09123814", "abstract" : "We determined the flight capabilities and feed- ing habits of adults of nine silphine beetle species and illustrated their relationship. We examined the silphine beetles for the presence or absence of flight muscles and estimated their feeding habits by comparing the carbon and nitrogen stable isotope ratios for them with those of necrophagous nicrophorine species and carnivorous carabine species. Three species (Silpha longicornis, S. perforata and Phosphuga atrata) completely lacked individuals with flight muscles, and one species (Eusilpha japonica) showed flight muscle dimorphism. Stable isotope analysis suggested that these species were carni- vores, mainly feeding on soil invertebrates. Most flight species showed higher isotopic ratios than the flightless species. Some of them have isotopic ratios close to those of the nicrophorine species, suggesting that these species mainly feed on vertebrate carcasses. Flightless silphine species would have limited ability to search for patchy and unpredictable carcass resources. Further studies are necessary to understand the adaptive evolution of flight capability and the feeding habits in this group.", "author" : [ { "dropping-particle" : "", "family" : "Ikeda", "given" : "Hiroshi", "non-dropping-particle" : "", "parse-names" : false, "suffix" : "" }, { "dropping-particle" : "", "family" : "Kubota", "given" : "Kohei", "non-dropping-particle" : "", "parse-names" : false, "suffix" : "" }, { "dropping-particle" : "", "family" : "Kagaya", "given" : "Takashi", "non-dropping-particle" : "", "parse-names" : false, "suffix" : "" }, { "dropping-particle" : "", "family" : "Abe", "given" : "Toshio", "non-dropping-particle" : "", "parse-names" : false, "suffix" : "" } ], "container-title" : "Ecological Research", "id" : "ITEM-1", "issue" : "2", "issued" : { "date-parts" : [ [ "2007" ] ] }, "page" : "237-241", "title" : "Flight capabilities and feeding habits of silphine beetles: Are flightless species really \"carrion beetles\"?", "type" : "article-journal", "volume" : "22" }, "uris" : [ "http://www.mendeley.com/documents/?uuid=37959baf-e234-445c-a786-3f8890537e90" ] } ], "mendeley" : { "formattedCitation" : "(Ikeda &lt;i&gt;et al.&lt;/i&gt;, 2007)", "plainTextFormattedCitation" : "(Ikeda et al., 2007)", "previouslyFormattedCitation" : "(Ikeda &lt;i&gt;et al.&lt;/i&gt;, 2007)" }, "properties" : { "noteIndex" : 0 }, "schema" : "https://github.com/citation-style-language/schema/raw/master/csl-citation.json" }</w:instrText>
      </w:r>
      <w:r>
        <w:fldChar w:fldCharType="separate"/>
      </w:r>
      <w:r w:rsidR="00404028" w:rsidRPr="00404028">
        <w:rPr>
          <w:noProof/>
        </w:rPr>
        <w:t xml:space="preserve">(Ikeda </w:t>
      </w:r>
      <w:r w:rsidR="00404028" w:rsidRPr="00404028">
        <w:rPr>
          <w:i/>
          <w:noProof/>
        </w:rPr>
        <w:t>et al.</w:t>
      </w:r>
      <w:r w:rsidR="00404028" w:rsidRPr="00404028">
        <w:rPr>
          <w:noProof/>
        </w:rPr>
        <w:t>, 2007)</w:t>
      </w:r>
      <w:r>
        <w:fldChar w:fldCharType="end"/>
      </w:r>
      <w:r>
        <w:t xml:space="preserve">. </w:t>
      </w:r>
    </w:p>
    <w:p w:rsidR="0048716A" w:rsidRDefault="0048716A" w:rsidP="004167FD">
      <w:pPr>
        <w:ind w:firstLine="0"/>
      </w:pPr>
    </w:p>
    <w:p w:rsidR="0048716A" w:rsidRDefault="0048716A" w:rsidP="00A073C7">
      <w:pPr>
        <w:pStyle w:val="Nadpis2"/>
      </w:pPr>
      <w:bookmarkStart w:id="8" w:name="_Toc428563974"/>
      <w:r w:rsidRPr="00875C49">
        <w:t>Thermal su</w:t>
      </w:r>
      <w:r>
        <w:t>m</w:t>
      </w:r>
      <w:r w:rsidRPr="00875C49">
        <w:t>mation models and other</w:t>
      </w:r>
      <w:r w:rsidR="00E26F8C">
        <w:t>s</w:t>
      </w:r>
      <w:bookmarkEnd w:id="8"/>
    </w:p>
    <w:p w:rsidR="00A06C07" w:rsidRDefault="0048716A" w:rsidP="0048716A">
      <w:pPr>
        <w:ind w:firstLine="0"/>
      </w:pPr>
      <w:r>
        <w:t xml:space="preserve">Body temperature of insect is </w:t>
      </w:r>
      <w:r w:rsidR="008B074B">
        <w:t xml:space="preserve">dependent on the ambient temperature </w:t>
      </w:r>
      <w:r>
        <w:t xml:space="preserve">and they have very limited options how to control it </w:t>
      </w:r>
      <w:r w:rsidR="001A55C9">
        <w:t xml:space="preserve">(muscle contractions, behavioral responses) </w:t>
      </w:r>
      <w:r w:rsidR="00EF5BF6">
        <w:fldChar w:fldCharType="begin" w:fldLock="1"/>
      </w:r>
      <w:r w:rsidR="00E41819">
        <w:instrText>ADDIN CSL_CITATION { "citationItems" : [ { "id" : "ITEM-1", "itemData" : { "ISBN" : "9780521113892", "PMID" : "1258314", "abstract" : "Insects are the dominant multicellular life form on the planet, ranging in size from minute parasitic wasps at around 0.2 mm to stick insects measuring35cminlength. Insectshaveevolveddiverse lifestyles andalthough they are mainly terrestrial, there are a significant number of aquatic species. Insects have a versatile, lightweight and waterproof cuticle, are generally small in size and have a complex nervous system surrounded by an effective blood\u2013 brain barrier. Insects were the first creatures to take to the air and have prodigious reproductive rates. These factors, together with the complex interactions they have with other organisms, have led to their great success both in terms of species richness and abundance. The very high diversity of insects today is the result of a combination of high rates of speciation and the fact that many insect taxa are persistent \u2013 that is, they show relatively low rates of extinction. In comparison to insects, vertebrate species make up less than 3% of all species. As herbivores they are altogether out-munched by the myriad herbivorous insects. In tropical forests, for example, 12\u201315% of the total leaf area is eaten by insects as compared with only 2\u20133% lost to vertebrate herbivores. Termites remove more plant material from the African savannahs than all the teeming herds of wildebeest and other ungulates put together. Vertebrates also fail to impress as predators. Ants are the major carnivores on the planet, devouring more animal tissue per annum than all the other carnivores. In many habitats ants make up one-quarter of the total animal biomass present. Insects pollinate the vast majority of the world\u2019s 250 000 or so species of flowering plant. The origin of bees coincides with the main radiation of the angiosperms approximately 100 million years ago, and without them there would be no flowers, fruit or vegetables. At least 25% of all insect species are parasites or predators of other insect species. Insects are also important in nutrient recycling by disposing of carcasses and dung. Insects are the principal food source for many other animals. Virtually all birds and a large number of other vertebrates feed on them. An average brood of great tit chicks will consume around 120 000 caterpillars while they are in the nest and a single swallow chick may consume upwards of 200 000 bugs, flies and beetles before it fledges. Insects can also have a huge negative impact on humans. One-sixth of all crops grown worldwide are \u2026", "author" : [ { "dropping-particle" : "", "family" : "Chapman", "given" : "R. F.", "non-dropping-particle" : "", "parse-names" : false, "suffix" : "" } ], "edition" : "5th", "editor" : [ { "dropping-particle" : "", "family" : "Simpson", "given" : "Stephen J.", "non-dropping-particle" : "", "parse-names" : false, "suffix" : "" }, { "dropping-particle" : "", "family" : "Douglas", "given" : "Angela E.", "non-dropping-particle" : "", "parse-names" : false, "suffix" : "" } ], "id" : "ITEM-1", "issued" : { "date-parts" : [ [ "2012" ] ] }, "number-of-pages" : "954", "publisher" : "Cambridge University Press", "publisher-place" : "Cambridge", "title" : "The Insects - Structure and Function", "type" : "book" }, "uris" : [ "http://www.mendeley.com/documents/?uuid=62c1cb32-0e4e-4e18-929b-6c4f02d8c25e" ] }, { "id" : "ITEM-2", "itemData" : { "ISBN" : "9780521886352", "editor" : [ { "dropping-particle" : "", "family" : "Denlinger", "given" : "David L.", "non-dropping-particle" : "", "parse-names" : false, "suffix" : "" }, { "dropping-particle" : "", "family" : "Lee", "given" : "Richard E.", "non-dropping-particle" : "", "parse-names" : false, "suffix" : "" } ], "id" : "ITEM-2", "issued" : { "date-parts" : [ [ "2010" ] ] }, "number-of-pages" : "406", "publisher" : "Cambridge University Press", "publisher-place" : "New York", "title" : "Low Temperature Biology of Insects", "type" : "book" }, "uris" : [ "http://www.mendeley.com/documents/?uuid=310326f1-4987-42d2-8cb3-5b7b9ec9c899" ] } ], "mendeley" : { "formattedCitation" : "(Denlinger &amp; Lee, 2010; Chapman, 2012)", "plainTextFormattedCitation" : "(Denlinger &amp; Lee, 2010; Chapman, 2012)", "previouslyFormattedCitation" : "(Denlinger &amp; Lee, 2010; Chapman, 2012)" }, "properties" : { "noteIndex" : 0 }, "schema" : "https://github.com/citation-style-language/schema/raw/master/csl-citation.json" }</w:instrText>
      </w:r>
      <w:r w:rsidR="00EF5BF6">
        <w:fldChar w:fldCharType="separate"/>
      </w:r>
      <w:r w:rsidR="00404028" w:rsidRPr="00404028">
        <w:rPr>
          <w:noProof/>
        </w:rPr>
        <w:t>(Denlinger &amp; Lee, 2010; Chapman, 2012)</w:t>
      </w:r>
      <w:r w:rsidR="00EF5BF6">
        <w:fldChar w:fldCharType="end"/>
      </w:r>
      <w:r>
        <w:t>.</w:t>
      </w:r>
      <w:r w:rsidR="00150F0E">
        <w:t xml:space="preserve"> </w:t>
      </w:r>
      <w:r w:rsidR="001A55C9">
        <w:t xml:space="preserve">Also their development rate is dependent on the temperature, and because of that even their seasonal pattern and phenology is governed by temperature </w:t>
      </w:r>
      <w:r w:rsidR="001A55C9">
        <w:fldChar w:fldCharType="begin" w:fldLock="1"/>
      </w:r>
      <w:r w:rsidR="00E41819">
        <w:instrText>ADDIN CSL_CITATION { "citationItems" : [ { "id" : "ITEM-1", "itemData" : { "DOI" : "10.1038/29670", "ISSN" : "0028-0836", "author" : [ { "dropping-particle" : "", "family" : "Schwartz", "given" : "MD", "non-dropping-particle" : "", "parse-names" : false, "suffix" : "" } ], "container-title" : "Nature", "id" : "ITEM-1", "issue" : "6696", "issued" : { "date-parts" : [ [ "1998", "8" ] ] }, "page" : "839-840", "publisher" : "MACMILLAN MAGAZINES LTD, PORTERS SOUTH, 4 CRINAN ST, LONDON, ENGLAND N1 9XW", "title" : "Green-wave phenology", "type" : "article-journal", "volume" : "394" }, "uris" : [ "http://www.mendeley.com/documents/?uuid=11d89996-e33b-4b92-ac9c-5218090b434e" ] } ], "mendeley" : { "formattedCitation" : "(Schwartz, 1998)", "plainTextFormattedCitation" : "(Schwartz, 1998)", "previouslyFormattedCitation" : "(Schwartz, 1998)" }, "properties" : { "noteIndex" : 0 }, "schema" : "https://github.com/citation-style-language/schema/raw/master/csl-citation.json" }</w:instrText>
      </w:r>
      <w:r w:rsidR="001A55C9">
        <w:fldChar w:fldCharType="separate"/>
      </w:r>
      <w:r w:rsidR="00404028" w:rsidRPr="00404028">
        <w:rPr>
          <w:noProof/>
        </w:rPr>
        <w:t>(Schwartz, 1998)</w:t>
      </w:r>
      <w:r w:rsidR="001A55C9">
        <w:fldChar w:fldCharType="end"/>
      </w:r>
      <w:r w:rsidR="001A55C9">
        <w:t>.</w:t>
      </w:r>
      <w:r w:rsidR="00F84E05">
        <w:t xml:space="preserve"> </w:t>
      </w:r>
      <w:r w:rsidR="002347C2">
        <w:t>T</w:t>
      </w:r>
      <w:r w:rsidR="00A06C07">
        <w:t>he effec</w:t>
      </w:r>
      <w:r w:rsidR="002347C2">
        <w:t xml:space="preserve">t of temperature on developmental rate can be model as curve </w:t>
      </w:r>
      <w:r w:rsidR="002347C2">
        <w:lastRenderedPageBreak/>
        <w:t xml:space="preserve">where the rate increase with increasing temperature until optimum is reached (Tmax) and then it decreses rapidly </w:t>
      </w:r>
      <w:r w:rsidR="00A06C07">
        <w:fldChar w:fldCharType="begin" w:fldLock="1"/>
      </w:r>
      <w:r w:rsidR="00381A15">
        <w:instrText>ADDIN CSL_CITATION { "citationItems" : [ { "id" : "ITEM-1", "itemData" : { "DOI" : "10.1186/1475-2875-7-141", "ISSN" : "1475-2875", "PMID" : "18655724", "abstract" : "BACKGROUND: The length of the gonotrophic cycle varies the vectorial capacity of a mosquito vector and therefore its exact estimation is important in epidemiological modelling. Because the gonotrophic cycle length depends on temperature, its estimation can be satisfactorily computed by means of physiological time analysis.\n\nMETHODS: A model of physiological time was developed and calibrated for Anopheles pseudopunctipennis, one of the main malaria vectors in South America, using data from laboratory temperature controlled experiments. The model was validated under varying temperatures and could predict the time elapsed from blood engorgement to oviposition according to the temperature.\n\nRESULTS: In laboratory experiments, a batch of An. pseudopunctipennis fed at the same time may lay eggs during several consecutive nights (2-3 at high temperature and &gt; 10 at low temperature). The model took into account such pattern and was used to predict the range of the gonotrophic cycle duration of An. pseudopunctipennis in four characteristic sites of Bolivia. It showed that the predicted cycle duration for An. pseudopunctipennis exhibited a seasonal pattern, with higher variances where climatic conditions were less stable. Predicted mean values of the (minimum) duration ranged from 3.3 days up to &gt; 10 days, depending on the season and the geographical location. The analysis of ovaries development stages of field collected biting mosquitoes indicated that the phase 1 of Beklemishev might be of significant duration for An. pseudopunctipennis. The gonotrophic cycle length of An. pseudopunctipennis correlates with malaria transmission patterns observed in Bolivia which depend on locations and seasons.\n\nCONCLUSION: A new presentation of cycle length results taking into account the number of ovipositing nights and the proportion of mosquitoes laying eggs is suggested. The present approach using physiological time analysis might serve as an outline to other similar studies and allows the inclusion of temperature effects on the gonotrophic cycle in transmission models. However, to better explore the effects of temperature on malaria transmission, the others parameters of the vectorial capacity should be included in the analysis and modelled accordingly.", "author" : [ { "dropping-particle" : "", "family" : "Lardeux", "given" : "Fr\u00e9d\u00e9ric J", "non-dropping-particle" : "", "parse-names" : false, "suffix" : "" }, { "dropping-particle" : "", "family" : "Tejerina", "given" : "Rosenka H", "non-dropping-particle" : "", "parse-names" : false, "suffix" : "" }, { "dropping-particle" : "", "family" : "Quispe", "given" : "Vicente", "non-dropping-particle" : "", "parse-names" : false, "suffix" : "" }, { "dropping-particle" : "", "family" : "Chavez", "given" : "Tamara K", "non-dropping-particle" : "", "parse-names" : false, "suffix" : "" } ], "container-title" : "Malaria journal", "id" : "ITEM-1", "issued" : { "date-parts" : [ [ "2008", "1" ] ] }, "page" : "141", "publisher" : "BIOMED CENTRAL LTD, 236 GRAYS INN RD, FLOOR 6, LONDON WC1X 8HL, ENGLAND", "title" : "A physiological time analysis of the duration of the gonotrophic cycle of Anopheles pseudopunctipennis and its implications for malaria transmission in Bolivia.", "type" : "article-journal", "volume" : "7" }, "uris" : [ "http://www.mendeley.com/documents/?uuid=8872a0b0-c220-45fb-9f8a-1e6490e403a4" ] }, { "id" : "ITEM-2", "itemData" : { "DOI" : "10.1111/j.1365-2915.2010.00865.x", "ISSN" : "1365-2915", "PMID" : "20374476", "abstract" : "The influences of temperature and host species on the development of the forensically important parasitoid Tachinaephagus zealandicus Ashmead (Hymenoptera: Encyrtidae) were studied at six constant temperatures in the range of 15-30 degrees C. T. zealandicus completed development successfully between 15 degrees C and 27 degrees C on five species of Calliphoridae, Calliphora albifrontalis Malloch, Calliphora dubia Macquart, Lucilia sericata Meigen, Chrysomya rufifacies Macquart and Chrysomya megacephala Fabricius. No adult parasitoids emerged from any of the host species reared at 30 degrees C. Temperature and host species significantly influenced development time, emergence success and progeny size. Development was significantly longer on Ch. megacephala and Ch. rufifacies at 18-24 degrees C and significantly longer on Ch. rufifacies and C. albifrontalis at 15 degrees C and 27 degrees C. Parasitoid emergence success was greatest at 21 degrees C, declined at the temperature extremes (15 degrees C and 27 degrees C) and was significantly lower on Ch. megacephala and Ch. rufifacies than on the three other host species. Progeny numbers per host pupa were highest at 21-24 degrees C, declined on either side of this temperature range and were significantly lower on L. sericata, Ch. rufifacies and Ch. megacephala than on either C. dubia or C. albifrontalis. An effect of host species on sex ratio was only observed at 27 degrees C, at which a higher proportion of T. zealandicus females emerged from Ch. megacephala and Ch. rufifacies than from the other host species. The thermal requirements for development (developmental thresholds, thermal constant, optimum temperature) of T. zealandicus in each host species were estimated using linear and non-linear models. Upper and lower developmental thresholds ranged between 29.90 degrees C and 31.73 degrees C, and 9.73 degrees C and 10.08 degrees C, respectively. The optimum temperature for development was estimated at between 25.81 degrees C and 27.05 degrees C. Given the significant effect of host species on development time, the use of parasitoid-host-specific developmental data in forensic application is recommended.", "author" : [ { "dropping-particle" : "", "family" : "Voss", "given" : "S C", "non-dropping-particle" : "", "parse-names" : false, "suffix" : "" }, { "dropping-particle" : "", "family" : "Spafford", "given" : "H", "non-dropping-particle" : "", "parse-names" : false, "suffix" : "" }, { "dropping-particle" : "", "family" : "Dadour", "given" : "I R", "non-dropping-particle" : "", "parse-names" : false, "suffix" : "" } ], "container-title" : "Medical and Veterinary Entomology", "id" : "ITEM-2", "issue" : "2", "issued" : { "date-parts" : [ [ "2010", "6" ] ] }, "page" : "189-98", "publisher" : "WILEY-BLACKWELL, COMMERCE PLACE, 350 MAIN ST, MALDEN 02148, MA USA", "title" : "Temperature-dependent development of the parasitoid Tachinaephagus zealandicus on five forensically important carrion fly species.", "type" : "article-journal", "volume" : "24" }, "uris" : [ "http://www.mendeley.com/documents/?uuid=d4c5f78e-4183-448c-9d79-4511946a4bb1" ] } ], "mendeley" : { "formattedCitation" : "(Lardeux &lt;i&gt;et al.&lt;/i&gt;, 2008; Voss &lt;i&gt;et al.&lt;/i&gt;, 2010)", "plainTextFormattedCitation" : "(Lardeux et al., 2008; Voss et al., 2010)", "previouslyFormattedCitation" : "(Lardeux &lt;i&gt;et al.&lt;/i&gt;, 2008; Voss &lt;i&gt;et al.&lt;/i&gt;, 2010)" }, "properties" : { "noteIndex" : 0 }, "schema" : "https://github.com/citation-style-language/schema/raw/master/csl-citation.json" }</w:instrText>
      </w:r>
      <w:r w:rsidR="00A06C07">
        <w:fldChar w:fldCharType="separate"/>
      </w:r>
      <w:r w:rsidR="00404028" w:rsidRPr="00404028">
        <w:rPr>
          <w:noProof/>
        </w:rPr>
        <w:t xml:space="preserve">(Lardeux </w:t>
      </w:r>
      <w:r w:rsidR="00404028" w:rsidRPr="00404028">
        <w:rPr>
          <w:i/>
          <w:noProof/>
        </w:rPr>
        <w:t>et al.</w:t>
      </w:r>
      <w:r w:rsidR="00404028" w:rsidRPr="00404028">
        <w:rPr>
          <w:noProof/>
        </w:rPr>
        <w:t xml:space="preserve">, 2008; Voss </w:t>
      </w:r>
      <w:r w:rsidR="00404028" w:rsidRPr="00404028">
        <w:rPr>
          <w:i/>
          <w:noProof/>
        </w:rPr>
        <w:t>et al.</w:t>
      </w:r>
      <w:r w:rsidR="00404028" w:rsidRPr="00404028">
        <w:rPr>
          <w:noProof/>
        </w:rPr>
        <w:t>, 2010)</w:t>
      </w:r>
      <w:r w:rsidR="00A06C07">
        <w:fldChar w:fldCharType="end"/>
      </w:r>
      <w:r w:rsidR="00A06C07">
        <w:t>.</w:t>
      </w:r>
      <w:r w:rsidR="002347C2">
        <w:t xml:space="preserve"> </w:t>
      </w:r>
      <w:r w:rsidR="00EF26EC">
        <w:t xml:space="preserve">Around the extreme values, the mortality increases </w:t>
      </w:r>
      <w:r w:rsidR="00EF26EC">
        <w:fldChar w:fldCharType="begin" w:fldLock="1"/>
      </w:r>
      <w:r w:rsidR="00381A15">
        <w:instrText>ADDIN CSL_CITATION { "citationItems" : [ { "id" : "ITEM-1", "itemData" : { "DOI" : "10.1016/j.jinsphys.2012.01.010", "ISSN" : "1879-1611", "PMID" : "22310012", "abstract" : "The developmental response of insects to temperature is important in understanding the ecology of insect life histories. Temperature-dependent phenology models permit examination of the impacts of temperature on the geographical distributions, population dynamics and management of insects. The measurement of insect developmental, survival and reproductive responses to temperature poses practical challenges because of their modality, variability among individuals and high mortality near the lower and upper threshold temperatures. We address this challenge with an integrated approach to the design of experiments and analysis of data based on maximum likelihood. This approach expands, simplifies and unifies the analysis of laboratory data parameterizing the thermal responses of insects in particular and poikilotherms in general. This approach allows the use of censored observations (records of surviving individuals that have not completed development after a certain time) and accommodates observations from temperature transfer treatments in which individuals pass only a portion of their development at an extreme (near-threshold) temperature and are then placed in optimal conditions to complete their development with a higher rate of survival. Results obtained from this approach are directly applicable to individual-based modeling of insect development, survival and reproduction with respect to temperature. This approach makes possible the development of process-based phenology models that are based on optimal use of available information, and will aid in the development of powerful tools for analyzing eruptive insect population behavior and response to changing climatic conditions.", "author" : [ { "dropping-particle" : "", "family" : "R\u00e9gni\u00e8re", "given" : "Jacques", "non-dropping-particle" : "", "parse-names" : false, "suffix" : "" }, { "dropping-particle" : "", "family" : "Powell", "given" : "James", "non-dropping-particle" : "", "parse-names" : false, "suffix" : "" }, { "dropping-particle" : "", "family" : "Bentz", "given" : "Barbara", "non-dropping-particle" : "", "parse-names" : false, "suffix" : "" }, { "dropping-particle" : "", "family" : "Nealis", "given" : "Vincent", "non-dropping-particle" : "", "parse-names" : false, "suffix" : "" } ], "container-title" : "Journal of insect physiology", "id" : "ITEM-1", "issue" : "5", "issued" : { "date-parts" : [ [ "2012", "5" ] ] }, "page" : "634-47", "publisher" : "PERGAMON-ELSEVIER SCIENCE LTD, THE BOULEVARD, LANGFORD LANE, KIDLINGTON, OXFORD OX5 1GB, ENGLAND", "title" : "Effects of temperature on development, survival and reproduction of insects: experimental design, data analysis and modeling.", "type" : "article-journal", "volume" : "58" }, "uris" : [ "http://www.mendeley.com/documents/?uuid=9dc08ec1-4bb7-487c-b235-f43c3a4db4ff" ] } ], "mendeley" : { "formattedCitation" : "(R\u00e9gni\u00e8re &lt;i&gt;et al.&lt;/i&gt;, 2012)", "plainTextFormattedCitation" : "(R\u00e9gni\u00e8re et al., 2012)", "previouslyFormattedCitation" : "(R\u00e9gni\u00e8re &lt;i&gt;et al.&lt;/i&gt;, 2012)" }, "properties" : { "noteIndex" : 0 }, "schema" : "https://github.com/citation-style-language/schema/raw/master/csl-citation.json" }</w:instrText>
      </w:r>
      <w:r w:rsidR="00EF26EC">
        <w:fldChar w:fldCharType="separate"/>
      </w:r>
      <w:r w:rsidR="00404028" w:rsidRPr="00404028">
        <w:rPr>
          <w:noProof/>
        </w:rPr>
        <w:t xml:space="preserve">(Régnière </w:t>
      </w:r>
      <w:r w:rsidR="00404028" w:rsidRPr="00404028">
        <w:rPr>
          <w:i/>
          <w:noProof/>
        </w:rPr>
        <w:t>et al.</w:t>
      </w:r>
      <w:r w:rsidR="00404028" w:rsidRPr="00404028">
        <w:rPr>
          <w:noProof/>
        </w:rPr>
        <w:t>, 2012)</w:t>
      </w:r>
      <w:r w:rsidR="00EF26EC">
        <w:fldChar w:fldCharType="end"/>
      </w:r>
      <w:r w:rsidR="00EF26EC">
        <w:t>.</w:t>
      </w:r>
      <w:r w:rsidR="00B0199B">
        <w:t xml:space="preserve"> </w:t>
      </w:r>
    </w:p>
    <w:p w:rsidR="0017685D" w:rsidRDefault="0017685D" w:rsidP="0048716A">
      <w:pPr>
        <w:ind w:firstLine="0"/>
      </w:pPr>
      <w:r>
        <w:t>Developmental rate</w:t>
      </w:r>
      <w:r w:rsidR="00E5556F">
        <w:t xml:space="preserve"> characteristics were historicaly considered as species specific trait, but this is not supported by current research. Geographicaly distant populations of the same species differ as they probably addapt to their environment</w:t>
      </w:r>
      <w:r>
        <w:t xml:space="preserve"> </w:t>
      </w:r>
      <w:r>
        <w:fldChar w:fldCharType="begin" w:fldLock="1"/>
      </w:r>
      <w:r w:rsidR="00381A15">
        <w:instrText>ADDIN CSL_CITATION { "citationItems" : [ { "id" : "ITEM-1", "itemData" : { "DOI" : "10.1134/S0013873810020041", "ISSN" : "0013-8738", "abstract" : "The main parameters (thermal constants) characterizing the effects of constant temperatures on the du- ration and rate of development in ectotherms are considered. The advantages and drawbacks of the linear and nonlinear models describing the dependence of the development rate on temperature are discussed. The main pat- terns of interspecific variation of thermal constants in insects are described. The development of new ideas in the study of intraspecific variation of thermal reaction norms for development in insects is examined. The discrepan- cies in the data and their interpretation in this field are shown to result mostly from using the traditional methods of determining thermal constants. According to this method, the development rates calculated as reciprocals of the mean development times at each experimental temperature are used for regression analysis. The standard errors calculated according to this method are usually too large. Instead, a fundamentally new method is employed by the authors, according to which the individual development rates calculated for each individual are used for regression analysis of the reciprocals of the mean development times. This method reduces the standard errors of thermal con- stants by about an order and reveals significant differences between populations and other groups of insects. New data on intraspecific variation of the thermal reaction norms for development in Myrmica ants, the linden bug Pyr- rhocoris apterus, and Calliphora blowflies are briefly described and discussed. The possible adaptive significance of these forms of intraspecific variation is discussed. The prospects of research in this new field are outlined.", "author" : [ { "dropping-particle" : "", "family" : "Kipyatkov", "given" : "V. E.", "non-dropping-particle" : "", "parse-names" : false, "suffix" : "" }, { "dropping-particle" : "", "family" : "Lopatina", "given" : "E. B.", "non-dropping-particle" : "", "parse-names" : false, "suffix" : "" } ], "container-title" : "Entomological Review", "id" : "ITEM-1", "issue" : "2", "issued" : { "date-parts" : [ [ "2010" ] ] }, "page" : "163-184", "title" : "Intraspecific variation of thermal reaction norms for development in insects: New approaches and prospects", "type" : "article-journal", "volume" : "90" }, "uris" : [ "http://www.mendeley.com/documents/?uuid=82547cd4-8340-4f02-8955-c99b48b5762c" ] }, { "id" : "ITEM-2", "itemData" : { "ISBN" : "1210-5759", "ISSN" : "12105759", "abstract" : "Colonies of M. rubra, M. ruginodis and M. scabrinodis were collected in four geographic regions: Kiev, Ukraine (50.5\u00b0N, 30.5\u00b0E - first two species), Vladimir, Russia (56.2\u00b0N, 40.4\u00b0E - only last species), St. Petersburg, Russia (59.3\u00b0N, 30.3\u00b0E - all three species) and Chupa, Murmansk prov., Russia (66.3\u00b0N, 33.7\u00b0E - last two species). After artificial overwintering experimental cultures consisting of 150 workers and one queen were established and kept at 16, 18, 20, 22, 24 and 26\u00b0C under long (22 h) day lengths. The workers reared eggs laid by queens into rapid (non-diapause) brood pupae and diapause larvae, which were removed and counted. The results showed the distinct latitudinal variation in the temperature effects on rapid brood rearing and in the thermal requirements for development. First, the period during which new rapid brood pupae appeared was found to be longer and the total number of pupae produced to be greater in ants from more southern populations. The number of diapause larvae reared by ant cultures was also usually greater, in ants from southern sites. Second, low temperatures reduced the period of rapid brood production and the number of pupae reared to a greater degree in ants from northern populations. It means that northern Myrmica colonies rear rapid brood under lower temperatures evidently worse in comparison with ants from southern regions. Third, eggs and larvae from more northern sites appeared to develop faster than southern brood at temperatures above 16-18\u00b0C. This was because brood development in northern populations was more temperature dependent, i.e. characterised by higher slopes of regression lines of development rate on temperature. The sum of effective temperatures decreased with the advance to North. The higher slopes were always associated with higher thermal thresholds for development. We conclude that the reaction norm of Myrmica colonies, in response to temperature, changes according to the local climate in such a way that brood rearing, growth and development of individuals become more temperature dependent in more severe environments with colder and shorter summers. This lead to the increase of the physiological and developmental responses at higher temperatures at the expense of a decrease within lower temperature range. In fact Myrmica colonies from northern populations need on average higher temperatures in their nests for successful production of new adults as compared to southern ants.", "author" : [ { "dropping-particle" : "", "family" : "Kipyatkov", "given" : "Vladilen E.", "non-dropping-particle" : "", "parse-names" : false, "suffix" : "" }, { "dropping-particle" : "", "family" : "Lopatina", "given" : "Elena B.", "non-dropping-particle" : "", "parse-names" : false, "suffix" : "" } ], "container-title" : "European Journal of Entomology", "id" : "ITEM-2", "issue" : "2", "issued" : { "date-parts" : [ [ "2002" ] ] }, "page" : "197-208", "title" : "Reaction norm in response to temperature may change to adapt rapid brood development to boreal and subarctic climates in Myrmica ants (Hymenoptera: Formicidae)", "type" : "article-journal", "volume" : "99" }, "uris" : [ "http://www.mendeley.com/documents/?uuid=57421246-ff0c-49da-bea2-b4a3ad68a921" ] } ], "mendeley" : { "formattedCitation" : "(Kipyatkov &amp; Lopatina, 2002, 2010)", "plainTextFormattedCitation" : "(Kipyatkov &amp; Lopatina, 2002, 2010)", "previouslyFormattedCitation" : "(Kipyatkov &amp; Lopatina, 2002, 2010)" }, "properties" : { "noteIndex" : 0 }, "schema" : "https://github.com/citation-style-language/schema/raw/master/csl-citation.json" }</w:instrText>
      </w:r>
      <w:r>
        <w:fldChar w:fldCharType="separate"/>
      </w:r>
      <w:r w:rsidR="00404028" w:rsidRPr="00404028">
        <w:rPr>
          <w:noProof/>
        </w:rPr>
        <w:t>(Kipyatkov &amp; Lopatina, 2002, 2010)</w:t>
      </w:r>
      <w:r>
        <w:fldChar w:fldCharType="end"/>
      </w:r>
      <w:r>
        <w:t xml:space="preserve">. </w:t>
      </w:r>
      <w:r w:rsidR="00FC5FE9">
        <w:t xml:space="preserve">Intristingly, those characteristics could differ even between methodologies. When one group was reared in constant temperature and the other one in fluctuating, the group in fluctuating will develop faster. This is called Kaufmann effect </w:t>
      </w:r>
      <w:r w:rsidR="00FC5FE9">
        <w:fldChar w:fldCharType="begin" w:fldLock="1"/>
      </w:r>
      <w:r w:rsidR="00381A15">
        <w:instrText>ADDIN CSL_CITATION { "citationItems" : [ { "id" : "ITEM-1", "itemData" : { "DOI" : "10.1007/s13355-013-0190-6", "ISSN" : "00036862", "author" : [ { "dropping-particle" : "", "family" : "Ikemoto", "given" : "Takaya", "non-dropping-particle" : "", "parse-names" : false, "suffix" : "" }, { "dropping-particle" : "", "family" : "Egami", "given" : "Chikahiro", "non-dropping-particle" : "", "parse-names" : false, "suffix" : "" } ], "container-title" : "Applied Entomology and Zoology", "id" : "ITEM-1", "issue" : "3", "issued" : { "date-parts" : [ [ "2013" ] ] }, "page" : "313-323", "title" : "Mathematical elucidation of the Kaufmann effect based on the thermodynamic SSI model", "type" : "article-journal", "volume" : "48" }, "uris" : [ "http://www.mendeley.com/documents/?uuid=f3591f39-c450-4b13-b249-12fcf37ff144" ] } ], "mendeley" : { "formattedCitation" : "(Ikemoto &amp; Egami, 2013)", "plainTextFormattedCitation" : "(Ikemoto &amp; Egami, 2013)", "previouslyFormattedCitation" : "(Ikemoto &amp; Egami, 2013)" }, "properties" : { "noteIndex" : 0 }, "schema" : "https://github.com/citation-style-language/schema/raw/master/csl-citation.json" }</w:instrText>
      </w:r>
      <w:r w:rsidR="00FC5FE9">
        <w:fldChar w:fldCharType="separate"/>
      </w:r>
      <w:r w:rsidR="00404028" w:rsidRPr="00404028">
        <w:rPr>
          <w:noProof/>
        </w:rPr>
        <w:t>(Ikemoto &amp; Egami, 2013)</w:t>
      </w:r>
      <w:r w:rsidR="00FC5FE9">
        <w:fldChar w:fldCharType="end"/>
      </w:r>
      <w:r w:rsidR="00FC5FE9">
        <w:t xml:space="preserve">. </w:t>
      </w:r>
    </w:p>
    <w:p w:rsidR="00A06C07" w:rsidRDefault="00A06C07" w:rsidP="0048716A">
      <w:pPr>
        <w:ind w:firstLine="0"/>
      </w:pPr>
      <w:r w:rsidRPr="00A06C07">
        <w:drawing>
          <wp:inline distT="0" distB="0" distL="0" distR="0">
            <wp:extent cx="3492500" cy="2892425"/>
            <wp:effectExtent l="19050" t="0" r="0" b="0"/>
            <wp:docPr id="2" name="obrázek 1" descr="C:\Users\pavel\Downloads\rychlost vývoje.png"/>
            <wp:cNvGraphicFramePr/>
            <a:graphic xmlns:a="http://schemas.openxmlformats.org/drawingml/2006/main">
              <a:graphicData uri="http://schemas.openxmlformats.org/drawingml/2006/picture">
                <pic:pic xmlns:pic="http://schemas.openxmlformats.org/drawingml/2006/picture">
                  <pic:nvPicPr>
                    <pic:cNvPr id="19460" name="Picture 2" descr="C:\Users\pavel\Downloads\rychlost vývoje.png"/>
                    <pic:cNvPicPr>
                      <a:picLocks noChangeAspect="1" noChangeArrowheads="1"/>
                    </pic:cNvPicPr>
                  </pic:nvPicPr>
                  <pic:blipFill>
                    <a:blip r:embed="rId13" cstate="print"/>
                    <a:srcRect/>
                    <a:stretch>
                      <a:fillRect/>
                    </a:stretch>
                  </pic:blipFill>
                  <pic:spPr bwMode="auto">
                    <a:xfrm>
                      <a:off x="0" y="0"/>
                      <a:ext cx="3492500" cy="2892425"/>
                    </a:xfrm>
                    <a:prstGeom prst="rect">
                      <a:avLst/>
                    </a:prstGeom>
                    <a:noFill/>
                    <a:ln w="9525">
                      <a:noFill/>
                      <a:miter lim="800000"/>
                      <a:headEnd/>
                      <a:tailEnd/>
                    </a:ln>
                  </pic:spPr>
                </pic:pic>
              </a:graphicData>
            </a:graphic>
          </wp:inline>
        </w:drawing>
      </w:r>
    </w:p>
    <w:p w:rsidR="00A06C07" w:rsidRDefault="00A06C07" w:rsidP="0048716A">
      <w:pPr>
        <w:ind w:firstLine="0"/>
      </w:pPr>
      <w:r>
        <w:t xml:space="preserve">Fig. 1: Relationship between developmental rate and temperature </w:t>
      </w:r>
      <w:r>
        <w:fldChar w:fldCharType="begin" w:fldLock="1"/>
      </w:r>
      <w:r w:rsidR="00381A15">
        <w:instrText>ADDIN CSL_CITATION { "citationItems" : [ { "id" : "ITEM-1", "itemData" : { "DOI" : "10.1186/1475-2875-7-141", "ISSN" : "1475-2875", "PMID" : "18655724", "abstract" : "BACKGROUND: The length of the gonotrophic cycle varies the vectorial capacity of a mosquito vector and therefore its exact estimation is important in epidemiological modelling. Because the gonotrophic cycle length depends on temperature, its estimation can be satisfactorily computed by means of physiological time analysis.\n\nMETHODS: A model of physiological time was developed and calibrated for Anopheles pseudopunctipennis, one of the main malaria vectors in South America, using data from laboratory temperature controlled experiments. The model was validated under varying temperatures and could predict the time elapsed from blood engorgement to oviposition according to the temperature.\n\nRESULTS: In laboratory experiments, a batch of An. pseudopunctipennis fed at the same time may lay eggs during several consecutive nights (2-3 at high temperature and &gt; 10 at low temperature). The model took into account such pattern and was used to predict the range of the gonotrophic cycle duration of An. pseudopunctipennis in four characteristic sites of Bolivia. It showed that the predicted cycle duration for An. pseudopunctipennis exhibited a seasonal pattern, with higher variances where climatic conditions were less stable. Predicted mean values of the (minimum) duration ranged from 3.3 days up to &gt; 10 days, depending on the season and the geographical location. The analysis of ovaries development stages of field collected biting mosquitoes indicated that the phase 1 of Beklemishev might be of significant duration for An. pseudopunctipennis. The gonotrophic cycle length of An. pseudopunctipennis correlates with malaria transmission patterns observed in Bolivia which depend on locations and seasons.\n\nCONCLUSION: A new presentation of cycle length results taking into account the number of ovipositing nights and the proportion of mosquitoes laying eggs is suggested. The present approach using physiological time analysis might serve as an outline to other similar studies and allows the inclusion of temperature effects on the gonotrophic cycle in transmission models. However, to better explore the effects of temperature on malaria transmission, the others parameters of the vectorial capacity should be included in the analysis and modelled accordingly.", "author" : [ { "dropping-particle" : "", "family" : "Lardeux", "given" : "Fr\u00e9d\u00e9ric J", "non-dropping-particle" : "", "parse-names" : false, "suffix" : "" }, { "dropping-particle" : "", "family" : "Tejerina", "given" : "Rosenka H", "non-dropping-particle" : "", "parse-names" : false, "suffix" : "" }, { "dropping-particle" : "", "family" : "Quispe", "given" : "Vicente", "non-dropping-particle" : "", "parse-names" : false, "suffix" : "" }, { "dropping-particle" : "", "family" : "Chavez", "given" : "Tamara K", "non-dropping-particle" : "", "parse-names" : false, "suffix" : "" } ], "container-title" : "Malaria journal", "id" : "ITEM-1", "issued" : { "date-parts" : [ [ "2008", "1" ] ] }, "page" : "141", "publisher" : "BIOMED CENTRAL LTD, 236 GRAYS INN RD, FLOOR 6, LONDON WC1X 8HL, ENGLAND", "title" : "A physiological time analysis of the duration of the gonotrophic cycle of Anopheles pseudopunctipennis and its implications for malaria transmission in Bolivia.", "type" : "article-journal", "volume" : "7" }, "uris" : [ "http://www.mendeley.com/documents/?uuid=8872a0b0-c220-45fb-9f8a-1e6490e403a4" ] } ], "mendeley" : { "formattedCitation" : "(Lardeux &lt;i&gt;et al.&lt;/i&gt;, 2008)", "plainTextFormattedCitation" : "(Lardeux et al., 2008)", "previouslyFormattedCitation" : "(Lardeux &lt;i&gt;et al.&lt;/i&gt;, 2008)" }, "properties" : { "noteIndex" : 0 }, "schema" : "https://github.com/citation-style-language/schema/raw/master/csl-citation.json" }</w:instrText>
      </w:r>
      <w:r>
        <w:fldChar w:fldCharType="separate"/>
      </w:r>
      <w:r w:rsidR="00404028" w:rsidRPr="00404028">
        <w:rPr>
          <w:noProof/>
        </w:rPr>
        <w:t xml:space="preserve">(Lardeux </w:t>
      </w:r>
      <w:r w:rsidR="00404028" w:rsidRPr="00404028">
        <w:rPr>
          <w:i/>
          <w:noProof/>
        </w:rPr>
        <w:t>et al.</w:t>
      </w:r>
      <w:r w:rsidR="00404028" w:rsidRPr="00404028">
        <w:rPr>
          <w:noProof/>
        </w:rPr>
        <w:t>, 2008)</w:t>
      </w:r>
      <w:r>
        <w:fldChar w:fldCharType="end"/>
      </w:r>
      <w:r>
        <w:t>.</w:t>
      </w:r>
    </w:p>
    <w:p w:rsidR="00F84E05" w:rsidRDefault="00F84E05" w:rsidP="0048716A">
      <w:pPr>
        <w:ind w:firstLine="0"/>
      </w:pPr>
    </w:p>
    <w:p w:rsidR="00194056" w:rsidRDefault="00807364" w:rsidP="0048716A">
      <w:pPr>
        <w:ind w:firstLine="0"/>
      </w:pPr>
      <w:r>
        <w:t xml:space="preserve">There are </w:t>
      </w:r>
      <w:r w:rsidR="00682127">
        <w:t>three</w:t>
      </w:r>
      <w:r>
        <w:t xml:space="preserve"> approaches to modeling development of poikilotherms. The first is based on assumption that development of immature stages is linear</w:t>
      </w:r>
      <w:r w:rsidR="00CF5074">
        <w:t xml:space="preserve"> </w:t>
      </w:r>
      <w:r>
        <w:fldChar w:fldCharType="begin" w:fldLock="1"/>
      </w:r>
      <w:r w:rsidR="00381A15">
        <w:instrText>ADDIN CSL_CITATION { "citationItems" : [ { "id" : "ITEM-1", "itemData" : { "DOI" : "10.1093/ee/15.5.999", "ISSN" : "0046-225X", "abstract" : "A BASIC computer program (DEGDAY) for calculating degree-days on microcomputers is presented. The program calculates heating degree-days with the rectangle, triangle, and sine wave methods and calculates cooling degree days with the sine wave method. Assumptions and approximations associated with degree-day calculations are noted. In particular, eight factors affecting degree-days are discussed: 1) substrate availability, 2) enzyme availability, 3) approximations in laboratory estimates of development, 4) approximations in calculating the developmental minimum, 5) approximations in calculating a developmental maximum, 6) approximations in using single values for thresholds, 7) thermoregulation, and 8) limitations of temperature data. The various errors arising from these factors are discussed in relationship to error attributable to differences between actual and estimated degree-days.", "author" : [ { "dropping-particle" : "", "family" : "Higley", "given" : "L. G.", "non-dropping-particle" : "", "parse-names" : false, "suffix" : "" }, { "dropping-particle" : "", "family" : "Pedigo", "given" : "L. P.", "non-dropping-particle" : "", "parse-names" : false, "suffix" : "" }, { "dropping-particle" : "", "family" : "Ostlie", "given" : "K. R.", "non-dropping-particle" : "", "parse-names" : false, "suffix" : "" } ], "container-title" : "Environmental Entomology", "id" : "ITEM-1", "issue" : "5", "issued" : { "date-parts" : [ [ "1986", "10", "1" ] ] }, "language" : "en", "page" : "999-1016", "publisher" : "The Oxford University Press", "title" : "Degday: A Program for Calculating Degree-days, and Assumptions Behind the Degree-day Approach", "type" : "article-journal", "volume" : "15" }, "uris" : [ "http://www.mendeley.com/documents/?uuid=04ae4eec-3ce1-4f11-8b63-ff927f240bb8" ] } ], "mendeley" : { "formattedCitation" : "(Higley &lt;i&gt;et al.&lt;/i&gt;, 1986)", "plainTextFormattedCitation" : "(Higley et al., 1986)", "previouslyFormattedCitation" : "(Higley &lt;i&gt;et al.&lt;/i&gt;, 1986)" }, "properties" : { "noteIndex" : 0 }, "schema" : "https://github.com/citation-style-language/schema/raw/master/csl-citation.json" }</w:instrText>
      </w:r>
      <w:r>
        <w:fldChar w:fldCharType="separate"/>
      </w:r>
      <w:r w:rsidR="00404028" w:rsidRPr="00404028">
        <w:rPr>
          <w:noProof/>
        </w:rPr>
        <w:t xml:space="preserve">(Higley </w:t>
      </w:r>
      <w:r w:rsidR="00404028" w:rsidRPr="00404028">
        <w:rPr>
          <w:i/>
          <w:noProof/>
        </w:rPr>
        <w:t>et al.</w:t>
      </w:r>
      <w:r w:rsidR="00404028" w:rsidRPr="00404028">
        <w:rPr>
          <w:noProof/>
        </w:rPr>
        <w:t>, 1986)</w:t>
      </w:r>
      <w:r>
        <w:fldChar w:fldCharType="end"/>
      </w:r>
      <w:r w:rsidR="00B006D5">
        <w:t xml:space="preserve">. </w:t>
      </w:r>
      <w:r w:rsidR="00194056">
        <w:t xml:space="preserve">This model is very simple and easy to establish, because only few measurements over optimal range of temperatures </w:t>
      </w:r>
      <w:r w:rsidR="00A40B29">
        <w:t>are</w:t>
      </w:r>
      <w:r w:rsidR="00194056">
        <w:t xml:space="preserve"> needed </w:t>
      </w:r>
      <w:r w:rsidR="00194056">
        <w:fldChar w:fldCharType="begin" w:fldLock="1"/>
      </w:r>
      <w:r w:rsidR="00381A15">
        <w:instrText>ADDIN CSL_CITATION { "citationItems" : [ { "id" : "ITEM-1", "itemData" : { "DOI" : "10.1134/S0013873810020041", "ISSN" : "0013-8738", "abstract" : "The main parameters (thermal constants) characterizing the effects of constant temperatures on the du- ration and rate of development in ectotherms are considered. The advantages and drawbacks of the linear and nonlinear models describing the dependence of the development rate on temperature are discussed. The main pat- terns of interspecific variation of thermal constants in insects are described. The development of new ideas in the study of intraspecific variation of thermal reaction norms for development in insects is examined. The discrepan- cies in the data and their interpretation in this field are shown to result mostly from using the traditional methods of determining thermal constants. According to this method, the development rates calculated as reciprocals of the mean development times at each experimental temperature are used for regression analysis. The standard errors calculated according to this method are usually too large. Instead, a fundamentally new method is employed by the authors, according to which the individual development rates calculated for each individual are used for regression analysis of the reciprocals of the mean development times. This method reduces the standard errors of thermal con- stants by about an order and reveals significant differences between populations and other groups of insects. New data on intraspecific variation of the thermal reaction norms for development in Myrmica ants, the linden bug Pyr- rhocoris apterus, and Calliphora blowflies are briefly described and discussed. The possible adaptive significance of these forms of intraspecific variation is discussed. The prospects of research in this new field are outlined.", "author" : [ { "dropping-particle" : "", "family" : "Kipyatkov", "given" : "V. E.", "non-dropping-particle" : "", "parse-names" : false, "suffix" : "" }, { "dropping-particle" : "", "family" : "Lopatina", "given" : "E. B.", "non-dropping-particle" : "", "parse-names" : false, "suffix" : "" } ], "container-title" : "Entomological Review", "id" : "ITEM-1", "issue" : "2", "issued" : { "date-parts" : [ [ "2010" ] ] }, "page" : "163-184", "title" : "Intraspecific variation of thermal reaction norms for development in insects: New approaches and prospects", "type" : "article-journal", "volume" : "90" }, "uris" : [ "http://www.mendeley.com/documents/?uuid=82547cd4-8340-4f02-8955-c99b48b5762c" ] } ], "mendeley" : { "formattedCitation" : "(Kipyatkov &amp; Lopatina, 2010)", "plainTextFormattedCitation" : "(Kipyatkov &amp; Lopatina, 2010)", "previouslyFormattedCitation" : "(Kipyatkov &amp; Lopatina, 2010)" }, "properties" : { "noteIndex" : 0 }, "schema" : "https://github.com/citation-style-language/schema/raw/master/csl-citation.json" }</w:instrText>
      </w:r>
      <w:r w:rsidR="00194056">
        <w:fldChar w:fldCharType="separate"/>
      </w:r>
      <w:r w:rsidR="00404028" w:rsidRPr="00404028">
        <w:rPr>
          <w:noProof/>
        </w:rPr>
        <w:t>(Kipyatkov &amp; Lopatina, 2010)</w:t>
      </w:r>
      <w:r w:rsidR="00194056">
        <w:fldChar w:fldCharType="end"/>
      </w:r>
      <w:r w:rsidR="00194056">
        <w:t xml:space="preserve">. Its mathematical formulation is following 1/D = — (t/k) + (1/k)T where D is durration of development, t is lower developmental threshold, k is sum of effective temperatures and T is ambient temperature and is called linear </w:t>
      </w:r>
      <w:r w:rsidR="00194056">
        <w:lastRenderedPageBreak/>
        <w:t>degree-day model</w:t>
      </w:r>
      <w:r w:rsidR="006D7499">
        <w:t xml:space="preserve"> or thermal summation model</w:t>
      </w:r>
      <w:r w:rsidR="00194056">
        <w:t xml:space="preserve"> </w:t>
      </w:r>
      <w:r w:rsidR="00216673">
        <w:fldChar w:fldCharType="begin" w:fldLock="1"/>
      </w:r>
      <w:r w:rsidR="00E41819">
        <w:instrText>ADDIN CSL_CITATION { "citationItems" : [ { "id" : "ITEM-1", "itemData" : { "ISSN" : "0046-225X", "abstract" : "Two novel and simple mathematical models of arthropod temperature-dependent development are proposed. These models are easy to use and have 3 (equation 1) and 4 (equation 2) ecologically meaningful parameters, respectively. Each parameter can be estimated using nonlinear regression. These models were used to compare developmental rates at constant temperatures for our experiments on Lobesia botrana (Dennis &amp; Schiffermuller) and for data from 6 insect species described (a total of 13 stages). In all cases, we obtained an accurate nonlinear description of the rate of development against temperature given by the adjusted R-2 (Kvalseth, 1985). The adjusted R-2 calculated extended from 0.86 to 0.99 and were identical for our equations 1 and 2. In all cases, equation 2 provided the lowest residual sums of squares. The models gave upper T-1 and lower T-0 temperature threshold estimations, and the estimations obtained were better by using equation 1 rather equation 2. Confidence intervals for each parameter were given and a comparison between estimated and observed temperature thresholds were presented.", "author" : [ { "dropping-particle" : "", "family" : "Briere", "given" : "JF", "non-dropping-particle" : "", "parse-names" : false, "suffix" : "" }, { "dropping-particle" : "", "family" : "Pracros", "given" : "P", "non-dropping-particle" : "", "parse-names" : false, "suffix" : "" }, { "dropping-particle" : "", "family" : "Roux", "given" : "AY", "non-dropping-particle" : "Le", "parse-names" : false, "suffix" : "" }, { "dropping-particle" : "", "family" : "Pierre", "given" : "JS", "non-dropping-particle" : "", "parse-names" : false, "suffix" : "" } ], "container-title" : "Environmental Entomology", "id" : "ITEM-1", "issue" : "1", "issued" : { "date-parts" : [ [ "1999", "2" ] ] }, "page" : "22-29", "publisher" : "ENTOMOL SOC AMER, 9301 ANNAPOLIS RD, LANHAM, MD 20706 USA", "title" : "A novel rate model of temperature-dependent development for arthropods", "type" : "article-journal", "volume" : "28" }, "uris" : [ "http://www.mendeley.com/documents/?uuid=00e97903-b71c-4701-b8f2-e99e17da4b7c" ] }, { "id" : "ITEM-2", "itemData" : { "DOI" : "10.1007/s00414-008-0243-5", "ISBN" : "0937-9827", "ISSN" : "09379827", "PMID" : "18568360", "abstract" : "This paper investigates the effects that different summary statistics (minimum, median, mean, or maximum), temporal sampling resolutions (duration between sampling events), and sample sizes (number of individuals sampled per sampling event) had on the accuracy and precision of the regression coefficients of a typical thermal summation model used to calculate minimum post-mortem interval (PMI). No significant differences were found in the values of the developmental constants calculated from different summary statistics of the duration of development. Sample size was found to affect the precision of measurement of the duration of development but had little overall influence on thermal summation constant (K) and developmental threshold (D0) calculations (and therefore, subsequent PMI estimates), but temporal sampling resolution had a direct influence on the accuracy of K and D0 calculations. These data suggest that when numbers of experimental maggots are limited, it is more important to sample more frequently using smaller sample sizes than to sample less frequently with large sample sizes. Furthermore, we suggest that the median is the most representative summary measure of the duration of development and should be used preferentially.", "author" : [ { "dropping-particle" : "", "family" : "Richards", "given" : "Cameron S.", "non-dropping-particle" : "", "parse-names" : false, "suffix" : "" }, { "dropping-particle" : "", "family" : "Villet", "given" : "Martin H.", "non-dropping-particle" : "", "parse-names" : false, "suffix" : "" } ], "container-title" : "International journal of legal medicine", "id" : "ITEM-2", "issue" : "5", "issued" : { "date-parts" : [ [ "2008", "9" ] ] }, "page" : "401-408", "title" : "Factors affecting accuracy and precision of thermal summation models of insect development used to estimate post-mortem intervals.", "type" : "article-journal", "volume" : "122" }, "uris" : [ "http://www.mendeley.com/documents/?uuid=ef6d5bcb-560c-48c4-bc5c-a536cfe0a021" ] } ], "mendeley" : { "formattedCitation" : "(Briere &lt;i&gt;et al.&lt;/i&gt;, 1999; Richards &amp; Villet, 2008)", "plainTextFormattedCitation" : "(Briere et al., 1999; Richards &amp; Villet, 2008)", "previouslyFormattedCitation" : "(Briere &lt;i&gt;et al.&lt;/i&gt;, 1999; Richards &amp; Villet, 2008)" }, "properties" : { "noteIndex" : 0 }, "schema" : "https://github.com/citation-style-language/schema/raw/master/csl-citation.json" }</w:instrText>
      </w:r>
      <w:r w:rsidR="00216673">
        <w:fldChar w:fldCharType="separate"/>
      </w:r>
      <w:r w:rsidR="00404028" w:rsidRPr="00404028">
        <w:rPr>
          <w:noProof/>
        </w:rPr>
        <w:t xml:space="preserve">(Briere </w:t>
      </w:r>
      <w:r w:rsidR="00404028" w:rsidRPr="00404028">
        <w:rPr>
          <w:i/>
          <w:noProof/>
        </w:rPr>
        <w:t>et al.</w:t>
      </w:r>
      <w:r w:rsidR="00404028" w:rsidRPr="00404028">
        <w:rPr>
          <w:noProof/>
        </w:rPr>
        <w:t>, 1999; Richards &amp; Villet, 2008)</w:t>
      </w:r>
      <w:r w:rsidR="00216673">
        <w:fldChar w:fldCharType="end"/>
      </w:r>
      <w:r w:rsidR="00216673">
        <w:t>.</w:t>
      </w:r>
      <w:r w:rsidR="00194056">
        <w:t xml:space="preserve"> </w:t>
      </w:r>
      <w:r w:rsidR="00216673">
        <w:t>This parametrization had</w:t>
      </w:r>
      <w:r w:rsidR="00194056">
        <w:t xml:space="preserve"> some flaws</w:t>
      </w:r>
      <w:r w:rsidR="00216673">
        <w:t xml:space="preserve"> and esp</w:t>
      </w:r>
      <w:r w:rsidR="00FF0082">
        <w:t xml:space="preserve">ecially it was disproportionate </w:t>
      </w:r>
      <w:r w:rsidR="00A34FA4">
        <w:t>for</w:t>
      </w:r>
      <w:r w:rsidR="00216673">
        <w:t xml:space="preserve"> upper and lower parts, which distorted and exaggerated lower temperature range</w:t>
      </w:r>
      <w:r w:rsidR="00552B0F">
        <w:t xml:space="preserve"> and also resulted in lower slope of regression</w:t>
      </w:r>
      <w:r w:rsidR="00216673">
        <w:t xml:space="preserve">. </w:t>
      </w:r>
      <w:r w:rsidR="001C481F">
        <w:t xml:space="preserve">In reaction to these issues, new formula was offered by </w:t>
      </w:r>
      <w:r w:rsidR="001C481F">
        <w:fldChar w:fldCharType="begin" w:fldLock="1"/>
      </w:r>
      <w:r w:rsidR="00381A15">
        <w:instrText>ADDIN CSL_CITATION { "citationItems" : [ { "id" : "ITEM-1", "itemData" : { "DOI" : "10.1603/0046-225X-29.4.671", "ISBN" : "0046-225X", "ISSN" : "0046-225X", "abstract" : "In the quantitative analysis of experimental data regarding temperature-dependent development, the so-called law of total effective temperature is sometimes expressed in the linearized equation 1: 1/D52(t/k) 1 (1/k)T. D indicates the duration of development; T, temperature; t, the estimated developmental zero temperature; and k, the effective cumulative temperature. The method of \u00detting usually involves the regression of y 5 1/D on x 5 T. Although the degree of \u00detting of equation 1 to data within optimum temperature ranges is fairly satisfactory, we have in the current study addressed three problems regarding the use of equation 1 and methods of \u00detting involving the regression of y on x. First, we found that the detection of optimum temperature ranges is frequently dif\u00decult with equation 1. Second, in applying the method of regression of y on x with equation 1, the weights of the data points are disproportionate between those in the upper and lower parts of the line and they are not homogeneous along the temperature axis. The lower the temperature, the more disproportionate weight is burdened and the less weight is loaded. Third, in most of the data, errors in the x-variable are ignored. The second and third problems would in most cases result in a reduction in the slope of the line, a smaller t, and a larger k. Therefore,weproposed anewlinearized formula: (DT) 5 k 1 tD. We further propose the use of the reduced major axis, obtained as the solution of the functional model among bivariate errors-in-variables models, in the method of \u00detting to data. We demonstrated that the majority of the problems raised above could be unraveled under this new approach based on statistical analysis.", "author" : [ { "dropping-particle" : "", "family" : "Ikemoto", "given" : "Takaya", "non-dropping-particle" : "", "parse-names" : false, "suffix" : "" }, { "dropping-particle" : "", "family" : "Takai", "given" : "Kenji", "non-dropping-particle" : "", "parse-names" : false, "suffix" : "" } ], "container-title" : "Environmental Entomology", "id" : "ITEM-1", "issue" : "4", "issued" : { "date-parts" : [ [ "2000" ] ] }, "page" : "671-682", "title" : "A New Linearized Formula for the Law of Total Effective Temperature and the Evaluation of Line-Fitting Methods with Both Variables Subject to Error", "type" : "article-journal", "volume" : "29" }, "uris" : [ "http://www.mendeley.com/documents/?uuid=2a0d749e-2999-4cd4-ae97-52b76cb42256" ] } ], "mendeley" : { "formattedCitation" : "(Ikemoto &amp; Takai, 2000)", "plainTextFormattedCitation" : "(Ikemoto &amp; Takai, 2000)", "previouslyFormattedCitation" : "(Ikemoto &amp; Takai, 2000)" }, "properties" : { "noteIndex" : 0 }, "schema" : "https://github.com/citation-style-language/schema/raw/master/csl-citation.json" }</w:instrText>
      </w:r>
      <w:r w:rsidR="001C481F">
        <w:fldChar w:fldCharType="separate"/>
      </w:r>
      <w:r w:rsidR="00404028" w:rsidRPr="00404028">
        <w:rPr>
          <w:noProof/>
        </w:rPr>
        <w:t>(Ikemoto &amp; Takai, 2000)</w:t>
      </w:r>
      <w:r w:rsidR="001C481F">
        <w:fldChar w:fldCharType="end"/>
      </w:r>
      <w:r w:rsidR="001C481F">
        <w:t>: (DT) = k + tD. This formula corrected some problems of the first one and also gives estimation of the variance directly in contrast to the first method</w:t>
      </w:r>
      <w:r w:rsidR="002E0F87">
        <w:t xml:space="preserve"> where it needed to be recarculated separately</w:t>
      </w:r>
      <w:r w:rsidR="001C481F">
        <w:t>.</w:t>
      </w:r>
      <w:r w:rsidR="00E95A7F">
        <w:t xml:space="preserve"> This method is widely accepted and was used in number of studies across </w:t>
      </w:r>
      <w:r w:rsidR="006D7499">
        <w:t>different</w:t>
      </w:r>
      <w:r w:rsidR="00E95A7F">
        <w:t xml:space="preserve"> fields of research </w:t>
      </w:r>
      <w:r w:rsidR="00E95A7F">
        <w:fldChar w:fldCharType="begin" w:fldLock="1"/>
      </w:r>
      <w:r w:rsidR="00E41819">
        <w:instrText>ADDIN CSL_CITATION { "citationItems" : [ { "id" : "ITEM-1", "itemData" : { "ISSN" : "1021-3589", "abstract" : "Larvae of Sarcophaga (Liosarcophaga) tibialis Macquart were raised on chicken liver under six different constant temperatures. Maximum survival indicated an optimal developmental temperature of near 20 degrees C, while trends in mortality, larval length and larval mass implied that the thermal window for successful development lay between 15 degrees C and 30 degrees C. Using a recently described method to estimate a simple thermal summation model, it was found that the timing of the end of the feeding phase could be estimated by a developmental zero (Do) of 5.2 degrees C (S.E. = 1.21) and a thermal summation constant (K) of 106.4 d degrees C (S.E. = 8.31) and of the end of the wandering phase by Do = 4.1 degrees C (S.E. = 0.39) and K = 126.7 d degrees C (S.E. = 3.28). Published development times at constant temperatures were compiled for 19 other species of flesh flies, and the developmental constants were calculated for six species for which sufficient data were accumulated.", "author" : [ { "dropping-particle" : "", "family" : "Villet", "given" : "M. H.", "non-dropping-particle" : "", "parse-names" : false, "suffix" : "" }, { "dropping-particle" : "", "family" : "MacKenzie", "given" : "B.", "non-dropping-particle" : "", "parse-names" : false, "suffix" : "" }, { "dropping-particle" : "", "family" : "Muller", "given" : "W. J.", "non-dropping-particle" : "", "parse-names" : false, "suffix" : "" } ], "container-title" : "African Entomology", "id" : "ITEM-1", "issue" : "2", "issued" : { "date-parts" : [ [ "2006", "9" ] ] }, "page" : "357-366", "publisher" : "ENTOMOLOGICAL SOC SOUTHERN AFRICA, PO BOX 13162, HATFIELD 0028, SOUTH AFRICA", "title" : "Larval development of the carrion-breeding flesh fly, Sarcophaga (Liosarcophaga) tibialis Macquart (Diptera : Sarcophagidae), at constant temperatures", "type" : "article-journal", "volume" : "14" }, "uris" : [ "http://www.mendeley.com/documents/?uuid=fc9628bf-9bd5-4684-b5a7-0efd587d60ae" ] }, { "id" : "ITEM-2", "itemData" : { "DOI" : "10.1007/s00414-008-0243-5", "ISBN" : "0937-9827", "ISSN" : "09379827", "PMID" : "18568360", "abstract" : "This paper investigates the effects that different summary statistics (minimum, median, mean, or maximum), temporal sampling resolutions (duration between sampling events), and sample sizes (number of individuals sampled per sampling event) had on the accuracy and precision of the regression coefficients of a typical thermal summation model used to calculate minimum post-mortem interval (PMI). No significant differences were found in the values of the developmental constants calculated from different summary statistics of the duration of development. Sample size was found to affect the precision of measurement of the duration of development but had little overall influence on thermal summation constant (K) and developmental threshold (D0) calculations (and therefore, subsequent PMI estimates), but temporal sampling resolution had a direct influence on the accuracy of K and D0 calculations. These data suggest that when numbers of experimental maggots are limited, it is more important to sample more frequently using smaller sample sizes than to sample less frequently with large sample sizes. Furthermore, we suggest that the median is the most representative summary measure of the duration of development and should be used preferentially.", "author" : [ { "dropping-particle" : "", "family" : "Richards", "given" : "Cameron S.", "non-dropping-particle" : "", "parse-names" : false, "suffix" : "" }, { "dropping-particle" : "", "family" : "Villet", "given" : "Martin H.", "non-dropping-particle" : "", "parse-names" : false, "suffix" : "" } ], "container-title" : "International journal of legal medicine", "id" : "ITEM-2", "issue" : "5", "issued" : { "date-parts" : [ [ "2008", "9" ] ] }, "page" : "401-408", "title" : "Factors affecting accuracy and precision of thermal summation models of insect development used to estimate post-mortem intervals.", "type" : "article-journal", "volume" : "122" }, "uris" : [ "http://www.mendeley.com/documents/?uuid=ef6d5bcb-560c-48c4-bc5c-a536cfe0a021" ] }, { "id" : "ITEM-3", "itemData" : { "author" : [ { "dropping-particle" : "", "family" : "Kay", "given" : "Iain R.", "non-dropping-particle" : "", "parse-names" : false, "suffix" : "" } ], "container-title" : "Australian Journal of Entomology", "id" : "ITEM-3", "issue" : "4", "issued" : { "date-parts" : [ [ "2010" ] ] }, "page" : "359-362", "title" : "Effect of constant temperature on the development of Sceliodes cordalis (Doubleday) (Lepidoptera: Crambidae) on eggplant", "type" : "article-journal", "volume" : "49" }, "uris" : [ "http://www.mendeley.com/documents/?uuid=3eb8fc1e-8b94-4459-835a-4e49f98e6ff5" ] }, { "id" : "ITEM-4", "itemData" : { "author" : [ { "dropping-particle" : "", "family" : "Chong", "given" : "Juang-Horng", "non-dropping-particle" : "", "parse-names" : false, "suffix" : "" }, { "dropping-particle" : "", "family" : "Oetting", "given" : "Ronald D.", "non-dropping-particle" : "", "parse-names" : false, "suffix" : "" } ], "container-title" : "Environmental Entomology", "id" : "ITEM-4", "issue" : "5", "issued" : { "date-parts" : [ [ "2006" ] ] }, "page" : "1188-1197", "title" : "Influence of temperature and mating status on the development and fecundity of the mealybug parasitoid, Anagyrus sp nov nr. sinope Noyes and Menezes (Hymenoptera : Encyrtidae)", "type" : "article-journal", "volume" : "35" }, "uris" : [ "http://www.mendeley.com/documents/?uuid=37b261e1-49d0-464e-b49e-d142ba7c46a5" ] }, { "id" : "ITEM-5", "itemData" : { "author" : [ { "dropping-particle" : "", "family" : "Brewer", "given" : "MJ", "non-dropping-particle" : "", "parse-names" : false, "suffix" : "" }, { "dropping-particle" : "", "family" : "Hoff", "given" : "KM", "non-dropping-particle" : "", "parse-names" : false, "suffix" : "" } ], "id" : "ITEM-5", "issue" : "3", "issued" : { "date-parts" : [ [ "2002" ] ] }, "page" : "141-149", "title" : "Degree-day accumulation to time initiation of sampling for alfalfa weevil using on-site, near-site, and regional temperature data", "type" : "article-journal", "volume" : "19" }, "uris" : [ "http://www.mendeley.com/documents/?uuid=01fb987e-acf0-40fc-be9f-e9ff16493d49" ] }, { "id" : "ITEM-6", "itemData" : { "DOI" : "10.1007/s00414-013-0865-0", "ISSN" : "09379827", "PMID" : "23974525", "abstract" : "Some beetles are as useful as blow flies for estimating the minimum post mortem interval (PMImin) or time since death. Examples include Thanatophilus micans (Fabricius) and Thanatophilus mutilatus (Castelneau), two geographically and ecologically overlapping African beetles. Molecular means of identifying these species, descriptions of their natural history, thermal summation models for the development of each species, and a case in which T. micans was recovered are presented. These beetles colonise bodies soon after death, their development spans more time than that of flies, and they may be little affected by maggot-generated heat. From an experimental perspective, they can be reared individually, which allows the identification of sick individuals and has analytical advantages relative to fly larvae that must be reared in groups. Estimating minimum post mortem intervals for both species using the case data strongly suggests that developmental models parameterised for one species should not be used to make forensic estimates for closely related species for which no specific model is available and emphasises the need for correct identifications.", "author" : [ { "dropping-particle" : "", "family" : "Ridgeway", "given" : "J. a.", "non-dropping-particle" : "", "parse-names" : false, "suffix" : "" }, { "dropping-particle" : "", "family" : "Midgley", "given" : "J. M.", "non-dropping-particle" : "", "parse-names" : false, "suffix" : "" }, { "dropping-particle" : "", "family" : "Collett", "given" : "I. J.", "non-dropping-particle" : "", "parse-names" : false, "suffix" : "" }, { "dropping-particle" : "", "family" : "Villet", "given" : "M. H.", "non-dropping-particle" : "", "parse-names" : false, "suffix" : "" } ], "container-title" : "International Journal of Legal Medicine", "id" : "ITEM-6", "issue" : "1", "issued" : { "date-parts" : [ [ "2014" ] ] }, "page" : "207-220", "title" : "Advantages of using development models of the carrion beetles Thanatophilus micans (Fabricius) and T. mutilatus (Castelneau) (Coleoptera: Silphidae) for estimating minimum post mortem intervals, verified with case data", "type" : "article-journal", "volume" : "128" }, "uris" : [ "http://www.mendeley.com/documents/?uuid=7fbc3b7f-5abd-4bb2-8205-da4a860ac1fb" ] }, { "id" : "ITEM-7", "itemData" : { "DOI" : "10.1007/s00414-008-0280-0", "ISBN" : "0937-9827", "ISSN" : "09379827", "PMID" : "18779975", "abstract" : "Thanatophilus micans is capable of finding corpses at least as quickly as most fly species and, as the most widespread species of the Silphidae in Africa, offers a useful model for estimating post-mortem interval. Larvae were reared at ten constant temperatures from 15 degrees C to 35 degrees C and their length measured at 4, 8, or 12-h intervals depending on their instar. Length generally increased with increased rearing temperature, but decreased at extremely high temperatures. Note was made of the age at which individuals progressed past developmental milestones. Development took longer at lower temperatures. These results are presented as a combined isomegalen and isomorphen diagram. Developmental constants were generated for each milestone using major axis regression. Developmental threshold values did not differ significantly between milestones. Development took longer than in blow flies, but was faster than in Dermestidae. The three models presented here, therefore, cover an important time frame in estimating minimum PMI once fly larvae have matured to the point of leaving a corpse, and, therefore, provide a tool that was not previously available to forensic entomologists.", "author" : [ { "dropping-particle" : "", "family" : "Midgley", "given" : "John M.", "non-dropping-particle" : "", "parse-names" : false, "suffix" : "" }, { "dropping-particle" : "", "family" : "Villet", "given" : "Martin H.", "non-dropping-particle" : "", "parse-names" : false, "suffix" : "" } ], "container-title" : "International Journal of Legal Medicine", "id" : "ITEM-7", "issue" : "4", "issued" : { "date-parts" : [ [ "2009" ] ] }, "page" : "285-292", "title" : "Development of Thanatophilus micans (Fabricius 1794) (Coleoptera: Silphidae) at constant temperatures", "type" : "article-journal", "volume" : "123" }, "uris" : [ "http://www.mendeley.com/documents/?uuid=49c977db-052c-4b74-93ae-7fb17b5ae3be" ] }, { "id" : "ITEM-8", "itemData" : { "DOI" : "10.1016/j.forsciint.2008.12.020", "ISBN" : "1872-6283 (Electronic)\\r0379-0738 (Linking)", "ISSN" : "03790738", "PMID" : "19201556", "abstract" : "Due to its necrophagy, the Neotropical beetle Oxelytrum discicolle (Brull\u00e9, 1840) is found in association with human corpses. Its biology can provide important information to determine the postmortem interval (PMI). We studied the life cycle of O. discicolle in the laboratory under three constant temperatures (15, 20 and 28 \u00b0C) and under natural conditions (mean T = 18.5 \u00b0C) in a cloud forest in Altos de Pipe (10\u00b020\u2032N, 66\u00b055\u2032W) Miranda state, Venezuela. The total time required to complete development from egg to adult emergence shortened as temperatures increased, ranging from 40.00 \u00b1 2.73 days at 15 \u00b0C to 20.33 \u00b1 0.89 days at 28 \u00b0C. Developmental time in natural conditions was not significantly different from that obtained at 20 \u00b0C. This information would be useful to forensic entomology applied to criminal investigations in Venezuela and the Neotropical region. \u00a9 2009 Elsevier Ireland Ltd. All rights reserved.", "author" : [ { "dropping-particle" : "", "family" : "Vel\u00e1squez", "given" : "Yelitza", "non-dropping-particle" : "", "parse-names" : false, "suffix" : "" }, { "dropping-particle" : "", "family" : "Viloria", "given" : "Angel L.", "non-dropping-particle" : "", "parse-names" : false, "suffix" : "" } ], "container-title" : "Forensic Science International", "id" : "ITEM-8", "issue" : "1-3", "issued" : { "date-parts" : [ [ "2009" ] ] }, "page" : "107-109", "title" : "Effects of temperature on the development of the Neotropical carrion beetle Oxelytrum discicolle (Brull\u00e9, 1840) (Coleoptera: Silphidae)", "type" : "article-journal", "volume" : "185" }, "uris" : [ "http://www.mendeley.com/documents/?uuid=103653ce-826b-48c4-be94-3b848d0c3e12" ] } ], "mendeley" : { "formattedCitation" : "(Brewer &amp; Hoff, 2002; Chong &amp; Oetting, 2006; Villet &lt;i&gt;et al.&lt;/i&gt;, 2006; Richards &amp; Villet, 2008; Midgley &amp; Villet, 2009a; Vel\u00e1squez &amp; Viloria, 2009; Kay, 2010; Ridgeway &lt;i&gt;et al.&lt;/i&gt;, 2014)", "plainTextFormattedCitation" : "(Brewer &amp; Hoff, 2002; Chong &amp; Oetting, 2006; Villet et al., 2006; Richards &amp; Villet, 2008; Midgley &amp; Villet, 2009a; Vel\u00e1squez &amp; Viloria, 2009; Kay, 2010; Ridgeway et al., 2014)", "previouslyFormattedCitation" : "(Brewer &amp; Hoff, 2002; Chong &amp; Oetting, 2006; Villet &lt;i&gt;et al.&lt;/i&gt;, 2006; Richards &amp; Villet, 2008; Midgley &amp; Villet, 2009a; Vel\u00e1squez &amp; Viloria, 2009; Kay, 2010; Ridgeway &lt;i&gt;et al.&lt;/i&gt;, 2014)" }, "properties" : { "noteIndex" : 0 }, "schema" : "https://github.com/citation-style-language/schema/raw/master/csl-citation.json" }</w:instrText>
      </w:r>
      <w:r w:rsidR="00E95A7F">
        <w:fldChar w:fldCharType="separate"/>
      </w:r>
      <w:r w:rsidR="00404028" w:rsidRPr="00404028">
        <w:rPr>
          <w:noProof/>
        </w:rPr>
        <w:t xml:space="preserve">(Brewer &amp; Hoff, 2002; Chong &amp; Oetting, 2006; Villet </w:t>
      </w:r>
      <w:r w:rsidR="00404028" w:rsidRPr="00404028">
        <w:rPr>
          <w:i/>
          <w:noProof/>
        </w:rPr>
        <w:t>et al.</w:t>
      </w:r>
      <w:r w:rsidR="00404028" w:rsidRPr="00404028">
        <w:rPr>
          <w:noProof/>
        </w:rPr>
        <w:t xml:space="preserve">, 2006; Richards &amp; Villet, 2008; Midgley &amp; Villet, 2009a; Velásquez &amp; Viloria, 2009; Kay, 2010; Ridgeway </w:t>
      </w:r>
      <w:r w:rsidR="00404028" w:rsidRPr="00404028">
        <w:rPr>
          <w:i/>
          <w:noProof/>
        </w:rPr>
        <w:t>et al.</w:t>
      </w:r>
      <w:r w:rsidR="00404028" w:rsidRPr="00404028">
        <w:rPr>
          <w:noProof/>
        </w:rPr>
        <w:t>, 2014)</w:t>
      </w:r>
      <w:r w:rsidR="00E95A7F">
        <w:fldChar w:fldCharType="end"/>
      </w:r>
      <w:r w:rsidR="00E95A7F">
        <w:t>.</w:t>
      </w:r>
      <w:r w:rsidR="00051A51">
        <w:t xml:space="preserve"> </w:t>
      </w:r>
    </w:p>
    <w:p w:rsidR="00807364" w:rsidRDefault="00B006D5" w:rsidP="0048716A">
      <w:pPr>
        <w:ind w:firstLine="0"/>
      </w:pPr>
      <w:r>
        <w:t xml:space="preserve">The </w:t>
      </w:r>
      <w:r w:rsidR="00DE79F0">
        <w:t xml:space="preserve">second </w:t>
      </w:r>
      <w:r w:rsidR="00682127">
        <w:t xml:space="preserve">and third </w:t>
      </w:r>
      <w:r w:rsidR="00DE79F0">
        <w:t>approach</w:t>
      </w:r>
      <w:r>
        <w:t xml:space="preserve"> </w:t>
      </w:r>
      <w:r w:rsidR="00682127">
        <w:t xml:space="preserve">is nonlinear. They both try </w:t>
      </w:r>
      <w:r>
        <w:t>to model the entire range of temperature</w:t>
      </w:r>
      <w:r w:rsidR="004E01A7">
        <w:t>s</w:t>
      </w:r>
      <w:r>
        <w:t xml:space="preserve"> including the extremes</w:t>
      </w:r>
      <w:r w:rsidR="00682127">
        <w:t xml:space="preserve"> based fitting data, but third also tries to incorporate biophysical and biochemical constatnts to explain processes behind the development</w:t>
      </w:r>
      <w:r w:rsidR="00D6698E">
        <w:t xml:space="preserve"> </w:t>
      </w:r>
      <w:r w:rsidR="00D6698E">
        <w:fldChar w:fldCharType="begin" w:fldLock="1"/>
      </w:r>
      <w:r w:rsidR="005F1C21">
        <w:instrText>ADDIN CSL_CITATION { "citationItems" : [ { "id" : "ITEM-1", "itemData" : { "DOI" : "10.1016/0022-5193(77)90265-X", "ISSN" : "00225193", "author" : [ { "dropping-particle" : "", "family" : "Sharpe", "given" : "Peter J.H.", "non-dropping-particle" : "", "parse-names" : false, "suffix" : "" }, { "dropping-particle" : "", "family" : "DeMichele", "given" : "Don W.", "non-dropping-particle" : "", "parse-names" : false, "suffix" : "" } ], "container-title" : "Journal of Theoretical Biology", "id" : "ITEM-1", "issue" : "4", "issued" : { "date-parts" : [ [ "1977", "2" ] ] }, "page" : "649-670", "publisher" : "ACADEMIC PRESS LTD, 24-28 OVAL RD, LONDON, ENGLAND NW1 7DX", "title" : "Reaction kinetics of poikilotherm development", "type" : "article-journal", "volume" : "64" }, "uris" : [ "http://www.mendeley.com/documents/?uuid=c2d5d226-8b4a-4c27-a7be-91a02d4140d5" ] }, { "id" : "ITEM-2", "itemData" : { "DOI" : "10.1086/342077", "ISBN" : "0003-0147", "ISSN" : "0003-0147", "PMID" : "18707525", "abstract" : "When the proportion of total developmental time spent in a particular developmental stage does not change with temperature, an organism shows \"rate isomorphy.\" This is the case only if the lower developmental threshold is the same for all developmental stages. In this study, the incidence of rate isomorphy in seven species of mites and 342 species from 11 insect orders (some represented by several populations) was determined. Whether a species shows rate isomorphy or not was determined over a range of temperatures where the relationship between the rate of development and temperature is linear. Proportion of total developmental time spent in a particular stage was plotted against temperature and the existence of rate isomorphy inferred from a zero change in proportion. Rate isomorphy was detected in 243 (57%) of 426 populations. In the rest of the cases, rate isomorphy was violated by deviations in the proportion of time spent in a stage by an average of 0.2% (range 4.5E-06% to 2.8%) at the mean of the range of temperatures of all the data sets (11 degrees C). The violations occurred most frequently at the extremes of the linear phase, which is attributed to methodical biases, mortality at low temperatures, or too coarse an estimate of developmental time at high temperatures. Similarly, a meta-analysis also revealed an overall prevalence of rate isomorphy. Consequently, in insect and mite species, all the developmental stages appear to have the same population-specific lower developmental threshold. The existence of rate isomorphy could be of great practical importance, for example, in the timing of life-history events and in determining preadult thermal requirements. There are also indications that it may act as a phylogenetic constraint.", "author" : [ { "dropping-particle" : "", "family" : "Jaro\u0161\u00edk", "given" : "Vojt\u011bch", "non-dropping-particle" : "", "parse-names" : false, "suffix" : "" }, { "dropping-particle" : "", "family" : "Hon\u011bk", "given" : "Alois", "non-dropping-particle" : "", "parse-names" : false, "suffix" : "" }, { "dropping-particle" : "", "family" : "Dixon", "given" : "Anthony F G", "non-dropping-particle" : "", "parse-names" : false, "suffix" : "" } ], "container-title" : "The American naturalist", "id" : "ITEM-2", "issue" : "4", "issued" : { "date-parts" : [ [ "2002" ] ] }, "page" : "497-510", "title" : "Developmental rate isomorphy in insects and mites.", "type" : "article-journal", "volume" : "160" }, "uris" : [ "http://www.mendeley.com/documents/?uuid=30b13847-65a9-4944-aef5-22620956f8a2" ] } ], "mendeley" : { "formattedCitation" : "(Sharpe &amp; DeMichele, 1977; Jaro\u0161\u00edk &lt;i&gt;et al.&lt;/i&gt;, 2002)", "plainTextFormattedCitation" : "(Sharpe &amp; DeMichele, 1977; Jaro\u0161\u00edk et al., 2002)", "previouslyFormattedCitation" : "(Sharpe &amp; DeMichele, 1977; Jaro\u0161\u00edk &lt;i&gt;et al.&lt;/i&gt;, 2002)" }, "properties" : { "noteIndex" : 0 }, "schema" : "https://github.com/citation-style-language/schema/raw/master/csl-citation.json" }</w:instrText>
      </w:r>
      <w:r w:rsidR="00D6698E">
        <w:fldChar w:fldCharType="separate"/>
      </w:r>
      <w:r w:rsidR="00404028" w:rsidRPr="00404028">
        <w:rPr>
          <w:noProof/>
        </w:rPr>
        <w:t xml:space="preserve">(Sharpe &amp; DeMichele, 1977; Jarošík </w:t>
      </w:r>
      <w:r w:rsidR="00404028" w:rsidRPr="00404028">
        <w:rPr>
          <w:i/>
          <w:noProof/>
        </w:rPr>
        <w:t>et al.</w:t>
      </w:r>
      <w:r w:rsidR="00404028" w:rsidRPr="00404028">
        <w:rPr>
          <w:noProof/>
        </w:rPr>
        <w:t>, 2002)</w:t>
      </w:r>
      <w:r w:rsidR="00D6698E">
        <w:fldChar w:fldCharType="end"/>
      </w:r>
      <w:r>
        <w:t>.</w:t>
      </w:r>
      <w:r w:rsidR="00194056">
        <w:t xml:space="preserve"> </w:t>
      </w:r>
      <w:r w:rsidR="0001488A">
        <w:t xml:space="preserve">These models allow </w:t>
      </w:r>
      <w:r w:rsidR="004A453A">
        <w:t>estimating</w:t>
      </w:r>
      <w:r w:rsidR="0001488A">
        <w:t xml:space="preserve"> </w:t>
      </w:r>
      <w:r w:rsidR="004A453A">
        <w:t xml:space="preserve">the </w:t>
      </w:r>
      <w:r w:rsidR="0001488A">
        <w:t xml:space="preserve">optimal temperature and </w:t>
      </w:r>
      <w:r w:rsidR="006D7499">
        <w:t xml:space="preserve">go beyond lineart parts of development </w:t>
      </w:r>
      <w:r w:rsidR="006D7499">
        <w:fldChar w:fldCharType="begin" w:fldLock="1"/>
      </w:r>
      <w:r w:rsidR="00E41819">
        <w:instrText>ADDIN CSL_CITATION { "citationItems" : [ { "id" : "ITEM-1", "itemData" : { "ISSN" : "0046-225X", "abstract" : "Two novel and simple mathematical models of arthropod temperature-dependent development are proposed. These models are easy to use and have 3 (equation 1) and 4 (equation 2) ecologically meaningful parameters, respectively. Each parameter can be estimated using nonlinear regression. These models were used to compare developmental rates at constant temperatures for our experiments on Lobesia botrana (Dennis &amp; Schiffermuller) and for data from 6 insect species described (a total of 13 stages). In all cases, we obtained an accurate nonlinear description of the rate of development against temperature given by the adjusted R-2 (Kvalseth, 1985). The adjusted R-2 calculated extended from 0.86 to 0.99 and were identical for our equations 1 and 2. In all cases, equation 2 provided the lowest residual sums of squares. The models gave upper T-1 and lower T-0 temperature threshold estimations, and the estimations obtained were better by using equation 1 rather equation 2. Confidence intervals for each parameter were given and a comparison between estimated and observed temperature thresholds were presented.", "author" : [ { "dropping-particle" : "", "family" : "Briere", "given" : "JF", "non-dropping-particle" : "", "parse-names" : false, "suffix" : "" }, { "dropping-particle" : "", "family" : "Pracros", "given" : "P", "non-dropping-particle" : "", "parse-names" : false, "suffix" : "" }, { "dropping-particle" : "", "family" : "Roux", "given" : "AY", "non-dropping-particle" : "Le", "parse-names" : false, "suffix" : "" }, { "dropping-particle" : "", "family" : "Pierre", "given" : "JS", "non-dropping-particle" : "", "parse-names" : false, "suffix" : "" } ], "container-title" : "Environmental Entomology", "id" : "ITEM-1", "issue" : "1", "issued" : { "date-parts" : [ [ "1999", "2" ] ] }, "page" : "22-29", "publisher" : "ENTOMOL SOC AMER, 9301 ANNAPOLIS RD, LANHAM, MD 20706 USA", "title" : "A novel rate model of temperature-dependent development for arthropods", "type" : "article-journal", "volume" : "28" }, "uris" : [ "http://www.mendeley.com/documents/?uuid=00e97903-b71c-4701-b8f2-e99e17da4b7c" ] } ], "mendeley" : { "formattedCitation" : "(Briere &lt;i&gt;et al.&lt;/i&gt;, 1999)", "plainTextFormattedCitation" : "(Briere et al., 1999)", "previouslyFormattedCitation" : "(Briere &lt;i&gt;et al.&lt;/i&gt;, 1999)" }, "properties" : { "noteIndex" : 0 }, "schema" : "https://github.com/citation-style-language/schema/raw/master/csl-citation.json" }</w:instrText>
      </w:r>
      <w:r w:rsidR="006D7499">
        <w:fldChar w:fldCharType="separate"/>
      </w:r>
      <w:r w:rsidR="00404028" w:rsidRPr="00404028">
        <w:rPr>
          <w:noProof/>
        </w:rPr>
        <w:t xml:space="preserve">(Briere </w:t>
      </w:r>
      <w:r w:rsidR="00404028" w:rsidRPr="00404028">
        <w:rPr>
          <w:i/>
          <w:noProof/>
        </w:rPr>
        <w:t>et al.</w:t>
      </w:r>
      <w:r w:rsidR="00404028" w:rsidRPr="00404028">
        <w:rPr>
          <w:noProof/>
        </w:rPr>
        <w:t>, 1999)</w:t>
      </w:r>
      <w:r w:rsidR="006D7499">
        <w:fldChar w:fldCharType="end"/>
      </w:r>
      <w:r w:rsidR="006D7499">
        <w:t>.</w:t>
      </w:r>
      <w:r w:rsidR="0001488A">
        <w:t xml:space="preserve"> </w:t>
      </w:r>
      <w:r w:rsidR="00457830">
        <w:t>Problem with many of them is that their parameters have</w:t>
      </w:r>
      <w:r w:rsidR="00466AFB">
        <w:t xml:space="preserve"> no</w:t>
      </w:r>
      <w:r w:rsidR="00457830">
        <w:t xml:space="preserve"> biological meaning</w:t>
      </w:r>
      <w:r w:rsidR="00682127">
        <w:t xml:space="preserve"> and the fitting process reflects not only </w:t>
      </w:r>
      <w:r w:rsidR="00122F74">
        <w:t>true</w:t>
      </w:r>
      <w:r w:rsidR="004033AF">
        <w:t xml:space="preserve"> trend</w:t>
      </w:r>
      <w:r w:rsidR="00682127">
        <w:t xml:space="preserve">, but also biases </w:t>
      </w:r>
      <w:r w:rsidR="004033AF">
        <w:t xml:space="preserve">of </w:t>
      </w:r>
      <w:r w:rsidR="00682127">
        <w:t xml:space="preserve">data </w:t>
      </w:r>
      <w:r w:rsidR="00457830">
        <w:fldChar w:fldCharType="begin" w:fldLock="1"/>
      </w:r>
      <w:r w:rsidR="005F1C21">
        <w:instrText>ADDIN CSL_CITATION { "citationItems" : [ { "id" : "ITEM-1", "itemData" : { "DOI" : "10.1086/342077", "ISBN" : "0003-0147", "ISSN" : "0003-0147", "PMID" : "18707525", "abstract" : "When the proportion of total developmental time spent in a particular developmental stage does not change with temperature, an organism shows \"rate isomorphy.\" This is the case only if the lower developmental threshold is the same for all developmental stages. In this study, the incidence of rate isomorphy in seven species of mites and 342 species from 11 insect orders (some represented by several populations) was determined. Whether a species shows rate isomorphy or not was determined over a range of temperatures where the relationship between the rate of development and temperature is linear. Proportion of total developmental time spent in a particular stage was plotted against temperature and the existence of rate isomorphy inferred from a zero change in proportion. Rate isomorphy was detected in 243 (57%) of 426 populations. In the rest of the cases, rate isomorphy was violated by deviations in the proportion of time spent in a stage by an average of 0.2% (range 4.5E-06% to 2.8%) at the mean of the range of temperatures of all the data sets (11 degrees C). The violations occurred most frequently at the extremes of the linear phase, which is attributed to methodical biases, mortality at low temperatures, or too coarse an estimate of developmental time at high temperatures. Similarly, a meta-analysis also revealed an overall prevalence of rate isomorphy. Consequently, in insect and mite species, all the developmental stages appear to have the same population-specific lower developmental threshold. The existence of rate isomorphy could be of great practical importance, for example, in the timing of life-history events and in determining preadult thermal requirements. There are also indications that it may act as a phylogenetic constraint.", "author" : [ { "dropping-particle" : "", "family" : "Jaro\u0161\u00edk", "given" : "Vojt\u011bch", "non-dropping-particle" : "", "parse-names" : false, "suffix" : "" }, { "dropping-particle" : "", "family" : "Hon\u011bk", "given" : "Alois", "non-dropping-particle" : "", "parse-names" : false, "suffix" : "" }, { "dropping-particle" : "", "family" : "Dixon", "given" : "Anthony F G", "non-dropping-particle" : "", "parse-names" : false, "suffix" : "" } ], "container-title" : "The American naturalist", "id" : "ITEM-1", "issue" : "4", "issued" : { "date-parts" : [ [ "2002" ] ] }, "page" : "497-510", "title" : "Developmental rate isomorphy in insects and mites.", "type" : "article-journal", "volume" : "160" }, "uris" : [ "http://www.mendeley.com/documents/?uuid=30b13847-65a9-4944-aef5-22620956f8a2" ] } ], "mendeley" : { "formattedCitation" : "(Jaro\u0161\u00edk &lt;i&gt;et al.&lt;/i&gt;, 2002)", "plainTextFormattedCitation" : "(Jaro\u0161\u00edk et al., 2002)", "previouslyFormattedCitation" : "(Jaro\u0161\u00edk &lt;i&gt;et al.&lt;/i&gt;, 2002)" }, "properties" : { "noteIndex" : 0 }, "schema" : "https://github.com/citation-style-language/schema/raw/master/csl-citation.json" }</w:instrText>
      </w:r>
      <w:r w:rsidR="00457830">
        <w:fldChar w:fldCharType="separate"/>
      </w:r>
      <w:r w:rsidR="00404028" w:rsidRPr="00404028">
        <w:rPr>
          <w:noProof/>
        </w:rPr>
        <w:t xml:space="preserve">(Jarošík </w:t>
      </w:r>
      <w:r w:rsidR="00404028" w:rsidRPr="00404028">
        <w:rPr>
          <w:i/>
          <w:noProof/>
        </w:rPr>
        <w:t>et al.</w:t>
      </w:r>
      <w:r w:rsidR="00404028" w:rsidRPr="00404028">
        <w:rPr>
          <w:noProof/>
        </w:rPr>
        <w:t>, 2002)</w:t>
      </w:r>
      <w:r w:rsidR="00457830">
        <w:fldChar w:fldCharType="end"/>
      </w:r>
      <w:r w:rsidR="00457830">
        <w:t>.</w:t>
      </w:r>
      <w:r w:rsidR="00A40B29">
        <w:t xml:space="preserve"> </w:t>
      </w:r>
    </w:p>
    <w:p w:rsidR="00B0199B" w:rsidRDefault="00B0199B" w:rsidP="0048716A">
      <w:pPr>
        <w:ind w:firstLine="0"/>
      </w:pPr>
    </w:p>
    <w:p w:rsidR="00875C49" w:rsidRPr="00875C49" w:rsidRDefault="008D038F" w:rsidP="00A073C7">
      <w:pPr>
        <w:pStyle w:val="Nadpis2"/>
      </w:pPr>
      <w:bookmarkStart w:id="9" w:name="_Toc428563975"/>
      <w:r>
        <w:t>E</w:t>
      </w:r>
      <w:r w:rsidR="00875C49" w:rsidRPr="00875C49">
        <w:t>stimation of the post mortem interval (PMI)</w:t>
      </w:r>
      <w:bookmarkEnd w:id="9"/>
    </w:p>
    <w:p w:rsidR="00991408" w:rsidRDefault="009863C8" w:rsidP="00425C2A">
      <w:pPr>
        <w:ind w:firstLine="0"/>
      </w:pPr>
      <w:r>
        <w:t>E</w:t>
      </w:r>
      <w:r w:rsidR="00CA2750">
        <w:t xml:space="preserve">stimation of </w:t>
      </w:r>
      <w:r w:rsidR="006452F0">
        <w:t>p</w:t>
      </w:r>
      <w:r w:rsidR="00CA2750">
        <w:t>ost mortem interval (PMI)</w:t>
      </w:r>
      <w:r w:rsidR="006452F0">
        <w:t xml:space="preserve"> is one of the most common usages of insect in forensic entomology.</w:t>
      </w:r>
      <w:bookmarkStart w:id="10" w:name="_GoBack"/>
      <w:bookmarkEnd w:id="10"/>
      <w:r w:rsidR="006452F0">
        <w:t xml:space="preserve"> </w:t>
      </w:r>
      <w:r w:rsidR="008D038F">
        <w:t xml:space="preserve">There are several ways how the PMI can be estimated. </w:t>
      </w:r>
      <w:r w:rsidR="00411C75">
        <w:t>The</w:t>
      </w:r>
      <w:r w:rsidR="008D038F">
        <w:t xml:space="preserve"> </w:t>
      </w:r>
      <w:r w:rsidR="00411C75">
        <w:t>most basic</w:t>
      </w:r>
      <w:r w:rsidR="008D038F">
        <w:t xml:space="preserve"> </w:t>
      </w:r>
      <w:r w:rsidR="00411C75">
        <w:t>way how</w:t>
      </w:r>
      <w:r w:rsidR="008D038F">
        <w:t xml:space="preserve"> to estimate PMI </w:t>
      </w:r>
      <w:r w:rsidR="00411C75">
        <w:t xml:space="preserve">is sucession pattern. This method is based on knowledge of chronological changes in species composition on carrion </w:t>
      </w:r>
      <w:r w:rsidR="00411C75">
        <w:fldChar w:fldCharType="begin" w:fldLock="1"/>
      </w:r>
      <w:r w:rsidR="00381A15">
        <w:instrText>ADDIN CSL_CITATION { "citationItems" : [ { "id" : "ITEM-1", "itemData" : { "DOI" : "10.1016/j.forsciint.2009.10.016", "ISBN" : "03790738 (ISSN)", "ISSN" : "03790738", "PMID" : "19914786", "abstract" : "Pig carrion decomposition and insect succession were monitored in different seasons and forests of Central Europe. Pattern of decomposition as well as onset, duration and rate of decompositional processes were measured. Pattern of decomposition was the same in almost all cases with putrefaction, active and advanced decay. In the majority of carcasses active decay was driven by larvae of Calliphoridae with a clear seasonal shift in dominant taxa. However, in some spring, alder forest cases active decay was driven by larvae of Necrodes littoralis (Coleoptera: Silphidae). As a rule the mosaic decomposition was observed. In spring a significant delay in onset of all decompositional processes was found. Season significantly affected rate of active decay due to a much higher rate in summer. Decomposition in alder forest proceeded faster than in pine-oak forest and hornbeam-oak forest. Differences between the latter two forests were practically negligible. Implications for forensic entomology are discussed. ?? 2009 Elsevier Ireland Ltd. All rights reserved.", "author" : [ { "dropping-particle" : "", "family" : "Matuszewski", "given" : "Szymon", "non-dropping-particle" : "", "parse-names" : false, "suffix" : "" }, { "dropping-particle" : "", "family" : "Bajerlein", "given" : "Daria", "non-dropping-particle" : "", "parse-names" : false, "suffix" : "" }, { "dropping-particle" : "", "family" : "Konwerski", "given" : "Szymon", "non-dropping-particle" : "", "parse-names" : false, "suffix" : "" }, { "dropping-particle" : "", "family" : "Szpila", "given" : "Krzysztof", "non-dropping-particle" : "", "parse-names" : false, "suffix" : "" } ], "container-title" : "Forensic Science International", "id" : "ITEM-1", "issue" : "1-3", "issued" : { "date-parts" : [ [ "2010" ] ] }, "page" : "85-93", "title" : "Insect succession and carrion decomposition in selected forests of Central Europe. Part 1: Pattern and rate of decomposition", "type" : "article-journal", "volume" : "194" }, "uris" : [ "http://www.mendeley.com/documents/?uuid=728489cd-4442-49a1-ac69-cb0f4179fe0a" ] }, { "id" : "ITEM-2", "itemData" : { "DOI" : "10.1016/j.forsciint.2010.09.022", "ISBN" : "0379-0738", "ISSN" : "03790738", "PMID" : "21044824", "abstract" : "The succession of insects on pig carrion was monitored in spring, summer and autumn, in three forest types and 2 years in Western Poland (Central Europe). In most forensically useful taxa, significant differences between seasons, forests and years in time of appearance on carrion were found. The lowest values of appearance time were recorded in summer and the highest in spring. In alder forest insects appeared on carcasses significantly earlier than in pine-oak forest and hornbeam-oak forest. In summer periods of insect presence on carrion were significantly shorter than in spring and autumn. In most taxa no significant effect of forest type or year on length of the presence period was found. In all seasons assemblages of adult taxa were clearly more aggregated than assemblages of larval taxa. Sequence of insects' appearance on carcasses was very similar in different seasons, forests and years. General seasonal models of insect succession on carrion are proposed for forests of Central Europe. Data on appearance time and length of the presence period in particular seasons, forests and years are presented for forensically useful taxa. Implications for methods of PMI estimation (particularly the succession-based method) are discussed. ?? 2010 Elsevier Ireland Ltd.", "author" : [ { "dropping-particle" : "", "family" : "Matuszewski", "given" : "Szymon", "non-dropping-particle" : "", "parse-names" : false, "suffix" : "" }, { "dropping-particle" : "", "family" : "Bajerlein", "given" : "Daria", "non-dropping-particle" : "", "parse-names" : false, "suffix" : "" }, { "dropping-particle" : "", "family" : "Konwerski", "given" : "Szymon", "non-dropping-particle" : "", "parse-names" : false, "suffix" : "" }, { "dropping-particle" : "", "family" : "Szpila", "given" : "Krzysztof", "non-dropping-particle" : "", "parse-names" : false, "suffix" : "" } ], "container-title" : "Forensic Science International", "id" : "ITEM-2", "issue" : "1-3", "issued" : { "date-parts" : [ [ "2011" ] ] }, "page" : "150-163", "publisher" : "Elsevier Ireland Ltd", "title" : "Insect succession and carrion decomposition in selected forests of Central Europe. Part 3: Succession of carrion fauna", "type" : "article-journal", "volume" : "207" }, "uris" : [ "http://www.mendeley.com/documents/?uuid=2c4f9330-7454-4e90-babe-550932e98bc5" ] } ], "mendeley" : { "formattedCitation" : "(Matuszewski &lt;i&gt;et al.&lt;/i&gt;, 2010, 2011)", "plainTextFormattedCitation" : "(Matuszewski et al., 2010, 2011)", "previouslyFormattedCitation" : "(Matuszewski &lt;i&gt;et al.&lt;/i&gt;, 2010, 2011)" }, "properties" : { "noteIndex" : 0 }, "schema" : "https://github.com/citation-style-language/schema/raw/master/csl-citation.json" }</w:instrText>
      </w:r>
      <w:r w:rsidR="00411C75">
        <w:fldChar w:fldCharType="separate"/>
      </w:r>
      <w:r w:rsidR="00404028" w:rsidRPr="00404028">
        <w:rPr>
          <w:noProof/>
        </w:rPr>
        <w:t xml:space="preserve">(Matuszewski </w:t>
      </w:r>
      <w:r w:rsidR="00404028" w:rsidRPr="00404028">
        <w:rPr>
          <w:i/>
          <w:noProof/>
        </w:rPr>
        <w:t>et al.</w:t>
      </w:r>
      <w:r w:rsidR="00404028" w:rsidRPr="00404028">
        <w:rPr>
          <w:noProof/>
        </w:rPr>
        <w:t>, 2010, 2011)</w:t>
      </w:r>
      <w:r w:rsidR="00411C75">
        <w:fldChar w:fldCharType="end"/>
      </w:r>
      <w:r w:rsidR="00411C75">
        <w:t>. Other method is i</w:t>
      </w:r>
      <w:r w:rsidR="008D038F">
        <w:t>somegalen diagram</w:t>
      </w:r>
      <w:r w:rsidR="00411C75">
        <w:t>. These diagrams are visualization of larval growth for various constant temperatures</w:t>
      </w:r>
      <w:r w:rsidR="009B5A86">
        <w:t xml:space="preserve"> </w:t>
      </w:r>
      <w:r w:rsidR="009B5A86">
        <w:fldChar w:fldCharType="begin" w:fldLock="1"/>
      </w:r>
      <w:r w:rsidR="00E41819">
        <w:instrText>ADDIN CSL_CITATION { "citationItems" : [ { "id" : "ITEM-1", "itemData" : { "author" : [ { "dropping-particle" : "", "family" : "Reiter", "given" : "C.", "non-dropping-particle" : "", "parse-names" : false, "suffix" : "" } ], "container-title" : "Z. Rechtsmed", "id" : "ITEM-1", "issued" : { "date-parts" : [ [ "1984" ] ] }, "page" : "295-308", "title" : "Zum Wachstumsverhalten der Maden der blauen Schmei\u03b2fliege Calliphora vicina", "type" : "article-journal", "volume" : "91" }, "uris" : [ "http://www.mendeley.com/documents/?uuid=3be9001f-81ba-44e5-92d0-9eb311b2ff6b" ] } ], "mendeley" : { "formattedCitation" : "(Reiter, 1984)", "plainTextFormattedCitation" : "(Reiter, 1984)", "previouslyFormattedCitation" : "(Reiter, 1984)" }, "properties" : { "noteIndex" : 0 }, "schema" : "https://github.com/citation-style-language/schema/raw/master/csl-citation.json" }</w:instrText>
      </w:r>
      <w:r w:rsidR="009B5A86">
        <w:fldChar w:fldCharType="separate"/>
      </w:r>
      <w:r w:rsidR="00404028" w:rsidRPr="00404028">
        <w:rPr>
          <w:noProof/>
        </w:rPr>
        <w:t>(Reiter, 1984)</w:t>
      </w:r>
      <w:r w:rsidR="009B5A86">
        <w:fldChar w:fldCharType="end"/>
      </w:r>
      <w:r w:rsidR="009B5A86">
        <w:t xml:space="preserve">. These estimates are quick, but they can be misleading </w:t>
      </w:r>
      <w:r w:rsidR="00E96305">
        <w:t xml:space="preserve">when specimen is killed inproperly or it experienced some issues during the development </w:t>
      </w:r>
      <w:r w:rsidR="009B5A86">
        <w:fldChar w:fldCharType="begin" w:fldLock="1"/>
      </w:r>
      <w:r w:rsidR="00381A15">
        <w:instrText>ADDIN CSL_CITATION { "citationItems" : [ { "id" : "ITEM-1", "itemData" : { "DOI" : "10.1007/s00414-006-0086-x", "ISBN" : "0937-9827 (Print)", "ISSN" : "09379827", "PMID" : "16633812", "author" : [ { "dropping-particle" : "", "family" : "Amendt", "given" : "Jens", "non-dropping-particle" : "", "parse-names" : false, "suffix" : "" }, { "dropping-particle" : "", "family" : "Campobasso", "given" : "Carlo P.", "non-dropping-particle" : "", "parse-names" : false, "suffix" : "" }, { "dropping-particle" : "", "family" : "Gaudry", "given" : "Emmanuel", "non-dropping-particle" : "", "parse-names" : false, "suffix" : "" }, { "dropping-particle" : "", "family" : "Reiter", "given" : "Christian", "non-dropping-particle" : "", "parse-names" : false, "suffix" : "" }, { "dropping-particle" : "", "family" : "LeBlanc", "given" : "H\u00e9l\u00e8ne N.", "non-dropping-particle" : "", "parse-names" : false, "suffix" : "" }, { "dropping-particle" : "", "family" : "J. R. Hall", "given" : "Martin", "non-dropping-particle" : "", "parse-names" : false, "suffix" : "" } ], "container-title" : "International Journal of Legal Medicine", "id" : "ITEM-1", "issue" : "2", "issued" : { "date-parts" : [ [ "2007" ] ] }, "page" : "90-104", "title" : "Best practice in forensic entomology - Standards and guidelines", "type" : "article-journal", "volume" : "121" }, "uris" : [ "http://www.mendeley.com/documents/?uuid=9bdd3327-c6ae-4beb-983c-a48fcfd154c2" ] }, { "id" : "ITEM-2", "itemData" : { "DOI" : "10.1007/s00414-008-0260-4", "ISSN" : "1437-1596", "PMID" : "18587595", "abstract" : "It is recommended that insect larvae collected for forensic purposes should be killed using the same method as was used to create existing models for rate of development. Certain killing methods have been shown to be preferable because they cause less distortion of the specimens, but these are not always practicable in a particular case, and so a method of correcting for effect of killing method is required. Larvae of all instars of Thanatophilus micans (Fabricius 1794) (Coleoptera: Silphidae) were measured and then killed by immersion in ethanol, immersion in hot water or freezing. Samples were re-measured immediately after death, then stored in excess 70% ethanol and re-measured after 1 week and again after 4 weeks. The change in length was significantly different from zero in all samples (t = -9.07022, p &lt; 0.001). An analysis of covariance showed that instar, killing method and storage time all had a significant effect on the change in length. The results showed that T. micans larvae have a great potential for change in length during storage but that the change is not predictable, as the magnitude and sign of the change are variable.", "author" : [ { "dropping-particle" : "", "family" : "Midgley", "given" : "John M", "non-dropping-particle" : "", "parse-names" : false, "suffix" : "" }, { "dropping-particle" : "", "family" : "Villet", "given" : "Martin H", "non-dropping-particle" : "", "parse-names" : false, "suffix" : "" } ], "container-title" : "International Journal of Legal Medicine", "id" : "ITEM-2", "issue" : "2", "issued" : { "date-parts" : [ [ "2009", "3" ] ] }, "page" : "103-8", "publisher" : "SPRINGER, 233 SPRING ST, NEW YORK, NY 10013 USA", "title" : "Effect of the killing method on post-mortem change in length of larvae of Thanatophilus micans (Fabricius 1794) (Coleoptera: Silphidae) stored in 70% ethanol.", "type" : "article-journal", "volume" : "123" }, "uris" : [ "http://www.mendeley.com/documents/?uuid=9f29007b-691b-4b55-ac58-c8fee568ff38" ] } ], "mendeley" : { "formattedCitation" : "(Amendt &lt;i&gt;et al.&lt;/i&gt;, 2007; Midgley &amp; Villet, 2009b)", "plainTextFormattedCitation" : "(Amendt et al., 2007; Midgley &amp; Villet, 2009b)", "previouslyFormattedCitation" : "(Amendt &lt;i&gt;et al.&lt;/i&gt;, 2007; Midgley &amp; Villet, 2009b)" }, "properties" : { "noteIndex" : 0 }, "schema" : "https://github.com/citation-style-language/schema/raw/master/csl-citation.json" }</w:instrText>
      </w:r>
      <w:r w:rsidR="009B5A86">
        <w:fldChar w:fldCharType="separate"/>
      </w:r>
      <w:r w:rsidR="00404028" w:rsidRPr="00404028">
        <w:rPr>
          <w:noProof/>
        </w:rPr>
        <w:t xml:space="preserve">(Amendt </w:t>
      </w:r>
      <w:r w:rsidR="00404028" w:rsidRPr="00404028">
        <w:rPr>
          <w:i/>
          <w:noProof/>
        </w:rPr>
        <w:t>et al.</w:t>
      </w:r>
      <w:r w:rsidR="00404028" w:rsidRPr="00404028">
        <w:rPr>
          <w:noProof/>
        </w:rPr>
        <w:t>, 2007; Midgley &amp; Villet, 2009b)</w:t>
      </w:r>
      <w:r w:rsidR="009B5A86">
        <w:fldChar w:fldCharType="end"/>
      </w:r>
      <w:r w:rsidR="009B5A86">
        <w:t xml:space="preserve">. </w:t>
      </w:r>
      <w:r w:rsidR="00991408">
        <w:t xml:space="preserve">Another methods is pre-apperance interval, which is estimating the time of arriwal at the corpse based on ambient temperature </w:t>
      </w:r>
      <w:r w:rsidR="00991408">
        <w:lastRenderedPageBreak/>
        <w:fldChar w:fldCharType="begin" w:fldLock="1"/>
      </w:r>
      <w:r w:rsidR="00381A15">
        <w:instrText>ADDIN CSL_CITATION { "citationItems" : [ { "id" : "ITEM-1", "itemData" : { "DOI" : "10.1016/j.forsciint.2011.06.010", "ISBN" : "03790738 (ISSN)", "ISSN" : "03790738", "PMID" : "21715113", "abstract" : "While estimating post-mortem interval from entomological evidence it is useful to divide it into two separate intervals: the pre-appearance interval (PAI) and the development interval in the case of immature insects and PAI and the presence interval in the case of adult insects. An accurate estimate of PAI is critically important particularly in the case of those insects which appear on remains late in decomposition. In this paper the possibilities of PAI estimation from temperature are evaluated in late-arriving, forensically important carrion beetle Necrodes littoralis. The relationship between PAI of adult and larval N. littoralis and temperature was modelled by using results of succession experiments in forests of Central Europe. In both stages PAI was found to be strongly, inversely dependent on mean daily ground level temperatures averaged for the duration of PAI. Several methods of PAI estimation were proposed and their accuracy was initially evaluated with external successional data. ?? 2011 Elsevier Ireland Ltd.", "author" : [ { "dropping-particle" : "", "family" : "Matuszewski", "given" : "Szymon", "non-dropping-particle" : "", "parse-names" : false, "suffix" : "" } ], "container-title" : "Forensic Science International", "id" : "ITEM-1", "issue" : "1-3", "issued" : { "date-parts" : [ [ "2011" ] ] }, "page" : "180-188", "publisher" : "Elsevier Ireland Ltd", "title" : "Estimating the pre-appearance interval from temperature in Necrodes littoralis L. (Coleoptera: Silphidae)", "type" : "article-journal", "volume" : "212" }, "uris" : [ "http://www.mendeley.com/documents/?uuid=83d27774-f480-4b27-ae3b-443ff6375a26" ] }, { "id" : "ITEM-2", "itemData" : { "DOI" : "10.1016/j.forsciint.2013.03.034", "ISSN" : "03790738", "PMID" : "23683913", "abstract" : "Estimating the pre-appearance interval (PAI) of carrion insects from temperature is a new and promising improvement of entomological methods for post-mortem interval estimation. In order to use this approach in casework, a taxon should demonstrate a close relationship between PAI and temperature. In this article we test this relationship in selected species of beetles, namely Thanatophilus sinuatus Fabr., T. rugosus L., Necrodes littoralis L. (Silphidae), Necrobia rufipes De Geer, N. violacea L. (Cleridae), Dermestes frischii Kug. (Dermestidae), Creophilus maxillosus L., Philonthus politus L., Ontholestes murinus L. (Staphylinidae), Saprinus semistriatus Scriba, S. planiusculus Motch. and Margarinotus brunneus Fabr. (Histeridae). Data were collected from 30 pig carcasses decomposing under different temperature conditions in open and forest habitats of Western Poland. Beetles were sampled with pitfall traps and with manual and soil sampling. The on-site temperature of the ground level was recorded. The relationship was tested separately in adult and larval stages. All species, except for D. frischii, revealed significant relationship between PAI and temperature. In all cases PAI was found to decrease exponentially with an increase in temperature. Moreover, above some temperature it was nearly constant. The relationship was strong in the case of adult and larval N. littoralis, adult N. rufipes, adult and larval C. maxillosus, adult P. politus, S. semistriatus and S. planiusculus. The relationship of moderate strength was found for adult and larval T. sinuatus, adult N. violacea and adult M. brunneus. In the case of adult T. rugosus and O. murinus the relationship was weak. Current results demonstrate that there are solid premises for estimating PAI from temperature in T. sinuatus, N. littoralis, N. rufipes, N. violacea, C. maxillosus, P. politus, S. semistriatus, S. planiusculus and M. brunneus. Implications for forensic entomology are discussed. \u00a9 2013 Elsevier Ireland Ltd.", "author" : [ { "dropping-particle" : "", "family" : "Matuszewski", "given" : "Szymon", "non-dropping-particle" : "", "parse-names" : false, "suffix" : "" }, { "dropping-particle" : "", "family" : "Szafa\u0142owicz", "given" : "Micha\u0142", "non-dropping-particle" : "", "parse-names" : false, "suffix" : "" } ], "container-title" : "Forensic Science International", "id" : "ITEM-2", "issue" : "1-3", "issued" : { "date-parts" : [ [ "2013" ] ] }, "page" : "92-99", "publisher" : "Elsevier Ireland Ltd", "title" : "Temperature-dependent appearance of forensically useful beetles on carcasses", "type" : "article-journal", "volume" : "229" }, "uris" : [ "http://www.mendeley.com/documents/?uuid=3a08ff21-4782-4c4a-b357-a300c02b8108" ] } ], "mendeley" : { "formattedCitation" : "(Matuszewski, 2011; Matuszewski &amp; Szafa\u0142owicz, 2013)", "plainTextFormattedCitation" : "(Matuszewski, 2011; Matuszewski &amp; Szafa\u0142owicz, 2013)", "previouslyFormattedCitation" : "(Matuszewski, 2011; Matuszewski &amp; Szafa\u0142owicz, 2013)" }, "properties" : { "noteIndex" : 0 }, "schema" : "https://github.com/citation-style-language/schema/raw/master/csl-citation.json" }</w:instrText>
      </w:r>
      <w:r w:rsidR="00991408">
        <w:fldChar w:fldCharType="separate"/>
      </w:r>
      <w:r w:rsidR="00404028" w:rsidRPr="00404028">
        <w:rPr>
          <w:noProof/>
        </w:rPr>
        <w:t>(Matuszewski, 2011; Matuszewski &amp; Szafałowicz, 2013)</w:t>
      </w:r>
      <w:r w:rsidR="00991408">
        <w:fldChar w:fldCharType="end"/>
      </w:r>
      <w:r w:rsidR="00991408">
        <w:t xml:space="preserve">. There is very little </w:t>
      </w:r>
      <w:r w:rsidR="00096BF9">
        <w:t>experience with this type, but it could be nice complementary information for thermal summation models.</w:t>
      </w:r>
    </w:p>
    <w:p w:rsidR="003B4BF4" w:rsidRDefault="003312AE" w:rsidP="00F81BB7">
      <w:pPr>
        <w:ind w:firstLine="0"/>
      </w:pPr>
      <w:r>
        <w:t xml:space="preserve">Thermal summation models are considered as the most sophisticated available models used for PMI estimation </w:t>
      </w:r>
      <w:r w:rsidR="00014A02">
        <w:fldChar w:fldCharType="begin" w:fldLock="1"/>
      </w:r>
      <w:r w:rsidR="00381A15">
        <w:instrText>ADDIN CSL_CITATION { "citationItems" : [ { "id" : "ITEM-1", "itemData" : { "DOI" : "10.1007/s12024-010-9209-2", "ISBN" : "1556-2891 (Electronic)\\r1547-769X (Linking)", "ISSN" : "1547769X", "PMID" : "21213072", "abstract" : "Forensic entomology is the science of collecting and analysing insect evidence to aid in forensic investigations. Its main application is in the determination of the minimum time since death in cases of suspicious death, either by estimating the age of the oldest necrophagous insects that developed on the corpse, or by analysing the insect species composition on the corpse. In addition, toxicological and molecular examinations of these insects may help reveal the cause of death or even the identity of a victim, by associating a larva with its last meal, for example, in cases where insect evidence is left at a scene after human remains have been deliberately removed. Some fly species can develop not only on corpses but on living bodies too, causing myiasis. Analysis of larvae in such cases can demonstrate the period of neglect of humans or animals. Without the appropriate professional collection of insect evidence, an accurate and convincing presentation of such evidence in court will be hampered or even impossible. The present paper describes the principles and methods of forensic entomology and the optimal techniques for collecting insect evidence.", "author" : [ { "dropping-particle" : "", "family" : "Amendt", "given" : "J.", "non-dropping-particle" : "", "parse-names" : false, "suffix" : "" }, { "dropping-particle" : "", "family" : "Richards", "given" : "C. S.", "non-dropping-particle" : "", "parse-names" : false, "suffix" : "" }, { "dropping-particle" : "", "family" : "Campobasso", "given" : "C. P.", "non-dropping-particle" : "", "parse-names" : false, "suffix" : "" }, { "dropping-particle" : "", "family" : "Zehner", "given" : "R.", "non-dropping-particle" : "", "parse-names" : false, "suffix" : "" }, { "dropping-particle" : "", "family" : "Hall", "given" : "M. J R", "non-dropping-particle" : "", "parse-names" : false, "suffix" : "" } ], "container-title" : "Forensic Science, Medicine, and Pathology", "id" : "ITEM-1", "issue" : "4", "issued" : { "date-parts" : [ [ "2011" ] ] }, "page" : "379-392", "title" : "Forensic entomology: Applications and limitations", "type" : "article-journal", "volume" : "7" }, "uris" : [ "http://www.mendeley.com/documents/?uuid=7a75c411-cee5-484e-a7f0-1d3b223e09d8" ] } ], "mendeley" : { "formattedCitation" : "(Amendt &lt;i&gt;et al.&lt;/i&gt;, 2011)", "plainTextFormattedCitation" : "(Amendt et al., 2011)", "previouslyFormattedCitation" : "(Amendt &lt;i&gt;et al.&lt;/i&gt;, 2011)" }, "properties" : { "noteIndex" : 0 }, "schema" : "https://github.com/citation-style-language/schema/raw/master/csl-citation.json" }</w:instrText>
      </w:r>
      <w:r w:rsidR="00014A02">
        <w:fldChar w:fldCharType="separate"/>
      </w:r>
      <w:r w:rsidR="00404028" w:rsidRPr="00404028">
        <w:rPr>
          <w:noProof/>
        </w:rPr>
        <w:t xml:space="preserve">(Amendt </w:t>
      </w:r>
      <w:r w:rsidR="00404028" w:rsidRPr="00404028">
        <w:rPr>
          <w:i/>
          <w:noProof/>
        </w:rPr>
        <w:t>et al.</w:t>
      </w:r>
      <w:r w:rsidR="00404028" w:rsidRPr="00404028">
        <w:rPr>
          <w:noProof/>
        </w:rPr>
        <w:t>, 2011)</w:t>
      </w:r>
      <w:r w:rsidR="00014A02">
        <w:fldChar w:fldCharType="end"/>
      </w:r>
      <w:r w:rsidR="000C7D94">
        <w:t xml:space="preserve">. </w:t>
      </w:r>
      <w:r w:rsidR="002D138A">
        <w:t xml:space="preserve">They are estimating PMI based on calculation of time from colonization of cadaver by necrophagous species till the moment of its discovery </w:t>
      </w:r>
      <w:r w:rsidR="002D138A">
        <w:fldChar w:fldCharType="begin" w:fldLock="1"/>
      </w:r>
      <w:r w:rsidR="00381A15">
        <w:instrText>ADDIN CSL_CITATION { "citationItems" : [ { "id" : "ITEM-1", "itemData" : { "DOI" : "10.1007/s00414-006-0086-x", "ISBN" : "0937-9827 (Print)", "ISSN" : "09379827", "PMID" : "16633812", "author" : [ { "dropping-particle" : "", "family" : "Amendt", "given" : "Jens", "non-dropping-particle" : "", "parse-names" : false, "suffix" : "" }, { "dropping-particle" : "", "family" : "Campobasso", "given" : "Carlo P.", "non-dropping-particle" : "", "parse-names" : false, "suffix" : "" }, { "dropping-particle" : "", "family" : "Gaudry", "given" : "Emmanuel", "non-dropping-particle" : "", "parse-names" : false, "suffix" : "" }, { "dropping-particle" : "", "family" : "Reiter", "given" : "Christian", "non-dropping-particle" : "", "parse-names" : false, "suffix" : "" }, { "dropping-particle" : "", "family" : "LeBlanc", "given" : "H\u00e9l\u00e8ne N.", "non-dropping-particle" : "", "parse-names" : false, "suffix" : "" }, { "dropping-particle" : "", "family" : "J. R. Hall", "given" : "Martin", "non-dropping-particle" : "", "parse-names" : false, "suffix" : "" } ], "container-title" : "International Journal of Legal Medicine", "id" : "ITEM-1", "issue" : "2", "issued" : { "date-parts" : [ [ "2007" ] ] }, "page" : "90-104", "title" : "Best practice in forensic entomology - Standards and guidelines", "type" : "article-journal", "volume" : "121" }, "uris" : [ "http://www.mendeley.com/documents/?uuid=9bdd3327-c6ae-4beb-983c-a48fcfd154c2" ] } ], "mendeley" : { "formattedCitation" : "(Amendt &lt;i&gt;et al.&lt;/i&gt;, 2007)", "plainTextFormattedCitation" : "(Amendt et al., 2007)", "previouslyFormattedCitation" : "(Amendt &lt;i&gt;et al.&lt;/i&gt;, 2007)" }, "properties" : { "noteIndex" : 0 }, "schema" : "https://github.com/citation-style-language/schema/raw/master/csl-citation.json" }</w:instrText>
      </w:r>
      <w:r w:rsidR="002D138A">
        <w:fldChar w:fldCharType="separate"/>
      </w:r>
      <w:r w:rsidR="00404028" w:rsidRPr="00404028">
        <w:rPr>
          <w:noProof/>
        </w:rPr>
        <w:t xml:space="preserve">(Amendt </w:t>
      </w:r>
      <w:r w:rsidR="00404028" w:rsidRPr="00404028">
        <w:rPr>
          <w:i/>
          <w:noProof/>
        </w:rPr>
        <w:t>et al.</w:t>
      </w:r>
      <w:r w:rsidR="00404028" w:rsidRPr="00404028">
        <w:rPr>
          <w:noProof/>
        </w:rPr>
        <w:t>, 2007)</w:t>
      </w:r>
      <w:r w:rsidR="002D138A">
        <w:fldChar w:fldCharType="end"/>
      </w:r>
      <w:r w:rsidR="002D138A">
        <w:t xml:space="preserve">. This estimate can be done only for species with known relationship between rate </w:t>
      </w:r>
      <w:r w:rsidR="00E57CB7">
        <w:t>of development and temperature</w:t>
      </w:r>
      <w:r w:rsidR="00096BF9">
        <w:t xml:space="preserve"> as was described in previous part</w:t>
      </w:r>
      <w:r w:rsidR="00E57CB7">
        <w:t xml:space="preserve">. Aditional </w:t>
      </w:r>
      <w:r w:rsidR="008D038F">
        <w:t xml:space="preserve">and very obvious </w:t>
      </w:r>
      <w:r w:rsidR="00E57CB7">
        <w:t xml:space="preserve">condition is that it should be possible to </w:t>
      </w:r>
      <w:r w:rsidR="008D038F">
        <w:t xml:space="preserve">correctly </w:t>
      </w:r>
      <w:r w:rsidR="00E57CB7">
        <w:t xml:space="preserve">identify the </w:t>
      </w:r>
      <w:r w:rsidR="008D038F">
        <w:t>species</w:t>
      </w:r>
      <w:r w:rsidR="00E57CB7">
        <w:t xml:space="preserve"> and </w:t>
      </w:r>
      <w:r w:rsidR="00096BF9">
        <w:t xml:space="preserve">distinguis between </w:t>
      </w:r>
      <w:r w:rsidR="00E57CB7">
        <w:t>larval instar</w:t>
      </w:r>
      <w:r w:rsidR="00096BF9">
        <w:t>s</w:t>
      </w:r>
      <w:r w:rsidR="008D038F">
        <w:t xml:space="preserve">. </w:t>
      </w:r>
    </w:p>
    <w:p w:rsidR="007C2EA8" w:rsidRDefault="00F81BB7" w:rsidP="00F81BB7">
      <w:pPr>
        <w:ind w:firstLine="0"/>
      </w:pPr>
      <w:r>
        <w:t xml:space="preserve">Identification of adult specimens is often not a problem and </w:t>
      </w:r>
      <w:r w:rsidR="00473B9D">
        <w:t>there are many keys for identification of adult specimens</w:t>
      </w:r>
      <w:r>
        <w:t xml:space="preserve"> </w:t>
      </w:r>
      <w:r>
        <w:fldChar w:fldCharType="begin" w:fldLock="1"/>
      </w:r>
      <w:r w:rsidR="00381A15">
        <w:instrText>ADDIN CSL_CITATION { "citationItems" : [ { "id" : "ITEM-1", "itemData" : { "author" : [ { "dropping-particle" : "", "family" : "Szymczakowski", "given" : "W.", "non-dropping-particle" : "", "parse-names" : false, "suffix" : "" } ], "id" : "ITEM-1", "issued" : { "date-parts" : [ [ "1961" ] ] }, "number-of-pages" : "29", "publisher" : "Pa\u0144stwowe wydawnictvo naukowe", "publisher-place" : "Warszawa", "title" : "Klucze do oznaczania owad\u00f3w Polski, Cz\u0119\u015b\u0107 XIX Chrz\u0105szcze - Coleoptera, Zeszyt 13 Catopidae. [Keys to identification of Poland insects, Part XIX Beetles - Coleoptera, Issue 13 Small carrion beetles - Catopidae)].", "type" : "book" }, "uris" : [ "http://www.mendeley.com/documents/?uuid=26b9c221-639e-4d90-9621-4d5a228ea5e1" ] }, { "id" : "ITEM-2", "itemData" : { "author" : [ { "dropping-particle" : "", "family" : "\u0160ustek", "given" : "Zby\u0161ek", "non-dropping-particle" : "", "parse-names" : false, "suffix" : "" } ], "container-title" : "Zpr\u00e1vy \u010ceskoslovensk\u00e9 Spole\u010dnosti Entomologick\u00e9 p\u0159i \u010cSAV", "id" : "ITEM-2", "issued" : { "date-parts" : [ [ "1981" ] ] }, "page" : "1-47", "title" : "Keys to identification of insects 2: Carrion beetles of Czechoslovakia (Coleoptera: Silphidae)", "type" : "article-journal", "volume" : "2" }, "uris" : [ "http://www.mendeley.com/documents/?uuid=bd14c37b-fda7-4975-85ca-ecd772380902" ] } ], "mendeley" : { "formattedCitation" : "(Szymczakowski, 1961; \u0160ustek, 1981)", "plainTextFormattedCitation" : "(Szymczakowski, 1961; \u0160ustek, 1981)", "previouslyFormattedCitation" : "(Szymczakowski, 1961; \u0160ustek, 1981)" }, "properties" : { "noteIndex" : 0 }, "schema" : "https://github.com/citation-style-language/schema/raw/master/csl-citation.json" }</w:instrText>
      </w:r>
      <w:r>
        <w:fldChar w:fldCharType="separate"/>
      </w:r>
      <w:r w:rsidR="00404028" w:rsidRPr="00404028">
        <w:rPr>
          <w:noProof/>
        </w:rPr>
        <w:t>(Szymczakowski, 1961; Šustek, 1981)</w:t>
      </w:r>
      <w:r>
        <w:fldChar w:fldCharType="end"/>
      </w:r>
      <w:r>
        <w:t xml:space="preserve">, but determination of eggs and </w:t>
      </w:r>
      <w:r w:rsidR="00CD50D3">
        <w:t xml:space="preserve">larvae is much more challenging especially for beetles. Morphological descriptions of larvae are </w:t>
      </w:r>
      <w:r w:rsidR="00C77220">
        <w:t>un</w:t>
      </w:r>
      <w:r w:rsidR="00370ADD">
        <w:t xml:space="preserve">know for </w:t>
      </w:r>
      <w:r w:rsidR="00C77220">
        <w:t>many species</w:t>
      </w:r>
      <w:r w:rsidR="00CD50D3">
        <w:t xml:space="preserve"> and </w:t>
      </w:r>
      <w:r w:rsidR="00C77220">
        <w:t>especially older descriptions</w:t>
      </w:r>
      <w:r w:rsidR="00CD50D3">
        <w:t xml:space="preserve"> suffer with many issues. </w:t>
      </w:r>
      <w:r w:rsidR="00C77220">
        <w:t xml:space="preserve">Only one instar was described; description was </w:t>
      </w:r>
      <w:r w:rsidR="00C77220">
        <w:rPr>
          <w:rStyle w:val="hps"/>
          <w:lang/>
        </w:rPr>
        <w:t xml:space="preserve">inadequate; figures are not accurate and features are simplified or imagined; </w:t>
      </w:r>
      <w:r w:rsidR="00C77220">
        <w:t xml:space="preserve">determination of larvae was based on association with adults not by confirmed </w:t>
      </w:r>
      <w:r w:rsidR="007C2EA8">
        <w:t xml:space="preserve">parent-ofspring </w:t>
      </w:r>
      <w:r w:rsidR="00C77220">
        <w:t>relationship (Jan R</w:t>
      </w:r>
      <w:r w:rsidR="00C77220">
        <w:rPr>
          <w:lang w:val="cs-CZ"/>
        </w:rPr>
        <w:t>ůžička, pers. comm.)</w:t>
      </w:r>
      <w:r w:rsidR="001C5080">
        <w:t>.</w:t>
      </w:r>
      <w:r w:rsidR="001D3335">
        <w:t xml:space="preserve"> This problem can be solved by modern morphological description or redescription of larvae as </w:t>
      </w:r>
      <w:r w:rsidR="001D3335">
        <w:fldChar w:fldCharType="begin" w:fldLock="1"/>
      </w:r>
      <w:r w:rsidR="001D3335">
        <w:instrText>ADDIN CSL_CITATION { "citationItems" : [ { "id" : "ITEM-1", "itemData" : { "DOI" : "10.11646/zootaxa.3955.1.2", "ISBN" : "0950-5849", "ISSN" : "1175-5334", "abstract" : "The integration of usable and flexible analysis support in modelling environments is a key success factor in Model-Driven Development. In this paradigm, models are the core asset from which code is automatically generated, and thus ensuring model correctness is a fundamental quality control activity. For this purpose, a common approach is to transform the system models into formal semantic domains for verification. However, if the analysis results are not shown in a proper way to the end-user (e.g. in terms of the original language) they may become useless. In this paper we present a novel DSVL called BaVeL that facilitates the flexible annotation of verification results obtained in semantic domains to different formats, including the context of the original language. BaVeL is used in combination with a consistency framework, providing support for all steps in a verification process: acquisition of additional input data, transformation of the system models into semantic domains, verification, and flexible annotation of analysis results. The approach has been validated analytically by the cognitive dimensions framework, and empirically by its implementation and application to several DSVLs. Here we present a case study of a notation in the area of Digital Libraries, where the analysis is performed by transformations into Petri nets and a process algebra. \u00a9 2008 Elsevier B.V. All rights reserved.", "author" : [ { "dropping-particle" : "", "family" : "Kilian", "given" : "Aleksandra", "non-dropping-particle" : "", "parse-names" : false, "suffix" : "" }, { "dropping-particle" : "", "family" : "M\u0105dra", "given" : "Anna", "non-dropping-particle" : "", "parse-names" : false, "suffix" : "" } ], "container-title" : "Zootaxa", "id" : "ITEM-1", "issue" : "1", "issued" : { "date-parts" : [ [ "2015" ] ] }, "page" : "45-61", "title" : "Comments on the biology of Sciodrepoides watsoni watsoni (Spence, 1813) with descriptions of larvae and pupa (Coleoptera: Leiodidae: Cholevinae)", "type" : "article-journal", "volume" : "3955" }, "uris" : [ "http://www.mendeley.com/documents/?uuid=fc0810d9-1a95-4fa9-802d-2129d8013519" ] } ], "mendeley" : { "formattedCitation" : "(Kilian &amp; M\u0105dra, 2015)", "plainTextFormattedCitation" : "(Kilian &amp; M\u0105dra, 2015)", "previouslyFormattedCitation" : "(Kilian &amp; M\u0105dra, 2015)" }, "properties" : { "noteIndex" : 0 }, "schema" : "https://github.com/citation-style-language/schema/raw/master/csl-citation.json" }</w:instrText>
      </w:r>
      <w:r w:rsidR="001D3335">
        <w:fldChar w:fldCharType="separate"/>
      </w:r>
      <w:r w:rsidR="001D3335" w:rsidRPr="001D3335">
        <w:rPr>
          <w:noProof/>
        </w:rPr>
        <w:t>(Kilian &amp; Mądra, 2015)</w:t>
      </w:r>
      <w:r w:rsidR="001D3335">
        <w:fldChar w:fldCharType="end"/>
      </w:r>
      <w:r w:rsidR="001D3335">
        <w:t xml:space="preserve"> did in case of </w:t>
      </w:r>
      <w:r w:rsidR="001D3335" w:rsidRPr="001D3335">
        <w:rPr>
          <w:i/>
        </w:rPr>
        <w:t>Sciodrepoides watsoni</w:t>
      </w:r>
      <w:r w:rsidR="001D3335">
        <w:t xml:space="preserve"> (Spence, 1813) or aplying molecular methods like barcooding for species identification </w:t>
      </w:r>
      <w:r w:rsidR="001D3335">
        <w:fldChar w:fldCharType="begin" w:fldLock="1"/>
      </w:r>
      <w:r w:rsidR="000668AB">
        <w:instrText>ADDIN CSL_CITATION { "citationItems" : [ { "id" : "ITEM-1", "itemData" : { "DOI" : "10.1016/j.forsciint.2011.02.003", "ISBN" : "0379-0738", "ISSN" : "03790738", "PMID" : "21376487", "abstract" : "The beetle family Cholevidae (Coleoptera: Staphylinoidea), sometimes viewed as the subfamily Cholevinae of the Leiodidae, consists of some 1700 species worldwide. With the exception of specialized cave-dwelling species and species living in bird and mammal nests and burrows, the species are generalized soil-dwellers that, at least in temperate regions, are mostly found on vertebrate cadavers. Although they have been regularly reported from human corpses, and offer potential because of many species' peak activity in the cold season, they have not been a focus of forensic entomologists so far. This is probably due to their small size and the difficulty in identifying the adults and their larvae. In this paper, we show that DNA-barcoding can help make this group of necrobiont beetles available as a tool for forensic research. We collected 86 specimens of 20 species of the genera Catops, Fissocatops, Apocatops, Choleva, Nargus, Ptomaphagus, and Sciodrepoides from the Netherlands and France and show that a broad \" barcoding gap\" allows almost all species to be easily and unambiguously identified by the sequence of the \" barcoding gene\" cytochrome c oxidase I (COI). This opens up the possibility of adding Cholevidae to the set of insect taxa routinely used in forensic entomology. ?? 2011 Elsevier Ireland Ltd.", "author" : [ { "dropping-particle" : "", "family" : "Schilthuizen", "given" : "Menno", "non-dropping-particle" : "", "parse-names" : false, "suffix" : "" }, { "dropping-particle" : "", "family" : "Scholte", "given" : "Cindy", "non-dropping-particle" : "", "parse-names" : false, "suffix" : "" }, { "dropping-particle" : "", "family" : "Wijk", "given" : "Renske E J", "non-dropping-particle" : "van", "parse-names" : false, "suffix" : "" }, { "dropping-particle" : "", "family" : "Dommershuijzen", "given" : "Jessy", "non-dropping-particle" : "", "parse-names" : false, "suffix" : "" }, { "dropping-particle" : "", "family" : "Horst", "given" : "Devi", "non-dropping-particle" : "van der", "parse-names" : false, "suffix" : "" }, { "dropping-particle" : "", "family" : "zu Schlochtern", "given" : "Melanie Meijer", "non-dropping-particle" : "", "parse-names" : false, "suffix" : "" }, { "dropping-particle" : "", "family" : "Lievers", "given" : "Rik", "non-dropping-particle" : "", "parse-names" : false, "suffix" : "" }, { "dropping-particle" : "", "family" : "Groenenberg", "given" : "Dick S J", "non-dropping-particle" : "", "parse-names" : false, "suffix" : "" } ], "container-title" : "Forensic Science International", "id" : "ITEM-1", "issue" : "1-3", "issued" : { "date-parts" : [ [ "2011" ] ] }, "page" : "91-95", "publisher" : "Elsevier Ireland Ltd", "title" : "Using DNA-barcoding to make the necrobiont beetle family Cholevidae accessible for forensic entomology", "type" : "article-journal", "volume" : "210" }, "uris" : [ "http://www.mendeley.com/documents/?uuid=090de1bd-176e-423b-9a66-800c1aac1697" ] } ], "mendeley" : { "formattedCitation" : "(Schilthuizen &lt;i&gt;et al.&lt;/i&gt;, 2011)", "plainTextFormattedCitation" : "(Schilthuizen et al., 2011)", "previouslyFormattedCitation" : "(Schilthuizen &lt;i&gt;et al.&lt;/i&gt;, 2011)" }, "properties" : { "noteIndex" : 0 }, "schema" : "https://github.com/citation-style-language/schema/raw/master/csl-citation.json" }</w:instrText>
      </w:r>
      <w:r w:rsidR="001D3335">
        <w:fldChar w:fldCharType="separate"/>
      </w:r>
      <w:r w:rsidR="001D3335" w:rsidRPr="001D3335">
        <w:rPr>
          <w:noProof/>
        </w:rPr>
        <w:t xml:space="preserve">(Schilthuizen </w:t>
      </w:r>
      <w:r w:rsidR="001D3335" w:rsidRPr="001D3335">
        <w:rPr>
          <w:i/>
          <w:noProof/>
        </w:rPr>
        <w:t>et al.</w:t>
      </w:r>
      <w:r w:rsidR="001D3335" w:rsidRPr="001D3335">
        <w:rPr>
          <w:noProof/>
        </w:rPr>
        <w:t>, 2011)</w:t>
      </w:r>
      <w:r w:rsidR="001D3335">
        <w:fldChar w:fldCharType="end"/>
      </w:r>
      <w:r w:rsidR="001D3335">
        <w:t>.</w:t>
      </w:r>
    </w:p>
    <w:p w:rsidR="00F81BB7" w:rsidRDefault="00F81BB7" w:rsidP="00F81BB7">
      <w:pPr>
        <w:ind w:firstLine="0"/>
      </w:pPr>
      <w:r>
        <w:t xml:space="preserve">Another challenge is correct larval instar determination and this problem is closely connected to the previous one, but goes beyond that. </w:t>
      </w:r>
      <w:r w:rsidR="002B15E7">
        <w:t xml:space="preserve">Often species does not posses any morphological features that could be used for instar determination </w:t>
      </w:r>
      <w:r w:rsidR="002B15E7">
        <w:fldChar w:fldCharType="begin" w:fldLock="1"/>
      </w:r>
      <w:r w:rsidR="00381A15">
        <w:instrText>ADDIN CSL_CITATION { "citationItems" : [ { "id" : "ITEM-1", "itemData" : { "DOI" : "10.1016/j.forsciint.2014.04.026", "ISSN" : "18726283", "PMID" : "24835031", "abstract" : "In order to estimate postmortem interval from immature insects, it is necessary to accurately determine which instars are present in a corpse sample. Unfortunately, most forensically useful beetles lack morphological features specific for particular instars, and the only way to distinguish larval instars of particular species is to measure their size. The aim of this study was to test which measurements are useful for instar determination of Necrodes littoralis (Silphidae) and Creophilus maxillosus (Staphylinidae) and how to combine them to get accurate and easy to use instar classifier. Six morphological features were measured: distance between dorsal stemmata, width of the pronotum, length of the body, width of the mesonotum, width of the eighth abdominal tergite and length of the first segment of urogomphus. Linear discriminant analysis (LDA) was used to create and validate classifiers. Validation was made with fully sclerotized larvae and larvae just after ecdysis (not fully sclerotized and coloured). All the features were found to be useful for instar determination. The most useful features were the width of the mesonotum and the distance between dorsal stemmata. Complete classifiers (the ones incorporating all features) assigned larvae to instars with no misclassifications, unless larval specimens were just after ecdysis. Even in the case of larvae just after ecdysis complete classifiers were highly effective, although some third instars of C. maxillosus were misclassified as second instars. Simple classifiers (the ones incorporating only two, the best features) performed similarly well with fully sclerotized larvae, but in the case of larvae just after ecdysis they revealed higher misclassification rate than complete classifiers. These results indicate that measurement of any highly sclerotized larval structure of N. littoralis and C. maxillosus may be useful for instar determination. They also show that fully sclerotized larvae may be accurately classified according to instar from just two measurements, whereas larvae just after ecdysis will require more measurements. ?? 2014 Elsevier Ireland Ltd.", "author" : [ { "dropping-particle" : "", "family" : "Fratczak", "given" : "Katarzyna", "non-dropping-particle" : "", "parse-names" : false, "suffix" : "" }, { "dropping-particle" : "", "family" : "Matuszewski", "given" : "Szymon", "non-dropping-particle" : "", "parse-names" : false, "suffix" : "" } ], "container-title" : "Forensic Science International", "id" : "ITEM-1", "issued" : { "date-parts" : [ [ "2014" ] ] }, "page" : "20-26", "title" : "Instar determination in forensically useful beetles Necrodes littoralis (Silphidae) and Creophilus maxillosus (Staphylinidae)", "type" : "article-journal", "volume" : "241" }, "uris" : [ "http://www.mendeley.com/documents/?uuid=fe805452-dde3-473b-8f5a-b949cae3f21c" ] }, { "id" : "ITEM-2", "itemData" : { "DOI" : "10.1603/me09058", "ISBN" : "0022-2585", "ISSN" : "00222585", "PMID" : "20939364", "abstract" : "The carrion beetle Oxelytrum discicolle (Brull\u00e9, 1840) has forensic importance in the Neotropical region. The age of their larvae can provide important information to estimate the minimum postmortem interval of the corpse. This study was designed to determine the larval stages of this species, using three morphological measurements, as follows: distance between dorsal stemmata, pronotal width, and total body length. Three instars were identified. Distance between dorsal stemmata and pronotal width were good discriminating variables to determine instars, whereas total length was widely variable. For each instar, intervals of three morphological measures are given.", "author" : [ { "dropping-particle" : "", "family" : "Vel\u00e1squez", "given" : "Yelitza", "non-dropping-particle" : "", "parse-names" : false, "suffix" : "" }, { "dropping-particle" : "", "family" : "Viloria", "given" : "Angel L", "non-dropping-particle" : "", "parse-names" : false, "suffix" : "" } ], "container-title" : "Journal of Medical Entomology", "id" : "ITEM-2", "issue" : "5", "issued" : { "date-parts" : [ [ "2010", "9" ] ] }, "page" : "723-726", "title" : "Instar determination of the neotropical beetle Oxelytrum discicolle (Coleoptera: Silphidae).", "type" : "article-journal", "volume" : "47" }, "uris" : [ "http://www.mendeley.com/documents/?uuid=ca4ff64b-bf4d-4f64-8a3a-4889418241a3" ] } ], "mendeley" : { "formattedCitation" : "(Vel\u00e1squez &amp; Viloria, 2010; Fratczak &amp; Matuszewski, 2014)", "plainTextFormattedCitation" : "(Vel\u00e1squez &amp; Viloria, 2010; Fratczak &amp; Matuszewski, 2014)", "previouslyFormattedCitation" : "(Vel\u00e1squez &amp; Viloria, 2010; Fratczak &amp; Matuszewski, 2014)" }, "properties" : { "noteIndex" : 0 }, "schema" : "https://github.com/citation-style-language/schema/raw/master/csl-citation.json" }</w:instrText>
      </w:r>
      <w:r w:rsidR="002B15E7">
        <w:fldChar w:fldCharType="separate"/>
      </w:r>
      <w:r w:rsidR="00404028" w:rsidRPr="00404028">
        <w:rPr>
          <w:noProof/>
        </w:rPr>
        <w:t>(Velásquez &amp; Viloria, 2010; Fratczak &amp; Matuszewski, 2014)</w:t>
      </w:r>
      <w:r w:rsidR="002B15E7">
        <w:fldChar w:fldCharType="end"/>
      </w:r>
      <w:r w:rsidR="002B15E7">
        <w:t>. In these papers authors tried to estimate the stage of development based on the size of selected characters without prior knowledge of the true stage of the specimen. This approach is from our point of view a little bit problematic, because those measured characters are correlated, therefore bigger larvae could be misidentified as higher instar than they really are. This bias would probably not affect the obtained mean values, but it would give distorted picture about variation.</w:t>
      </w:r>
      <w:r w:rsidR="00BD6692">
        <w:t xml:space="preserve"> </w:t>
      </w:r>
    </w:p>
    <w:p w:rsidR="0083493C" w:rsidRPr="00875C49" w:rsidRDefault="00517AFA" w:rsidP="00A073C7">
      <w:pPr>
        <w:pStyle w:val="Nadpis2"/>
      </w:pPr>
      <w:bookmarkStart w:id="11" w:name="_Toc428563976"/>
      <w:r>
        <w:lastRenderedPageBreak/>
        <w:t>B</w:t>
      </w:r>
      <w:r w:rsidR="0083493C">
        <w:t>eetles in forensic entomology</w:t>
      </w:r>
      <w:bookmarkEnd w:id="11"/>
    </w:p>
    <w:p w:rsidR="003C4C50" w:rsidRDefault="00CF2781" w:rsidP="003C4C50">
      <w:pPr>
        <w:ind w:firstLine="0"/>
      </w:pPr>
      <w:r>
        <w:t xml:space="preserve">Because utility of beetles in forensic entomology was overlooked for a long time </w:t>
      </w:r>
      <w:r>
        <w:fldChar w:fldCharType="begin" w:fldLock="1"/>
      </w:r>
      <w:r>
        <w:instrText>ADDIN CSL_CITATION { "citationItems" : [ { "id" : "ITEM-1", "itemData" : { "DOI" : "10.1007/978-1-4020-9684-6_4", "abstract" : "Forensic entomology is a developing field of forensic science, so there are many avenues to investigate. These avenues include novel directions that have never been addressed, as well as more critical and rigorous research into areas which have already been explored. Most research in forensic entomology has focused on flies, and beetles (Coleoptera) have been at best under-emphasized. A good example of this is the review by Smith (1986), where 70 pages are dedicated to Diptera and only 12 to Coleoptera; this situation has changed little in the subsequent 20 years. To contextualize the neglect, throughout the world there are at least as many species of Coleoptera that may visit a particular carcass as Diptera (Braack 1986; Louw and van der Linde 1993; Bourel et al. 1999; Lopes de Carvalho et al. 2000; P\u00e9rez et al. 2005; Shea 2005; Watson and Carlton 2005a; Salazar 2006; Martinez et al. 2007). A common assumption underlying the neglect of Coleoptera is that Diptera locate corpses faster, and thus give a more accurate estimate of minimum Post Mortem Interval (PMImin). Recent observations (Midgley and Villet 2009b) have shown that Thanatophilus micans (Silphidae) can locate corpses and start breeding within 24 h of death, and thus the potential utility of estimates based on this species is equal to that of those based on flies.", "author" : [ { "dropping-particle" : "", "family" : "Midgley", "given" : "John M.", "non-dropping-particle" : "", "parse-names" : false, "suffix" : "" }, { "dropping-particle" : "", "family" : "Richards", "given" : "Cameron S.", "non-dropping-particle" : "", "parse-names" : false, "suffix" : "" }, { "dropping-particle" : "", "family" : "Villet", "given" : "Martin H.", "non-dropping-particle" : "", "parse-names" : false, "suffix" : "" } ], "container-title" : "Current Concepts in Forensic Entomology", "editor" : [ { "dropping-particle" : "", "family" : "Amendt", "given" : "Jens", "non-dropping-particle" : "", "parse-names" : false, "suffix" : "" }, { "dropping-particle" : "", "family" : "Goff", "given" : "M.Lee", "non-dropping-particle" : "", "parse-names" : false, "suffix" : "" }, { "dropping-particle" : "", "family" : "Campobasso", "given" : "Carlo P.", "non-dropping-particle" : "", "parse-names" : false, "suffix" : "" }, { "dropping-particle" : "", "family" : "Grassberger", "given" : "Martin", "non-dropping-particle" : "", "parse-names" : false, "suffix" : "" } ], "id" : "ITEM-1", "issued" : { "date-parts" : [ [ "2010" ] ] }, "page" : "57-68", "publisher" : "Springer Netherlands", "publisher-place" : "Dordrecht", "title" : "The Utility of Coleoptera in Forensic Investigations", "type" : "chapter" }, "uris" : [ "http://www.mendeley.com/documents/?uuid=a4b038d4-9d0b-4e74-b5d6-be9e06ab7b68" ] } ], "mendeley" : { "formattedCitation" : "(Midgley &lt;i&gt;et al.&lt;/i&gt;, 2010)", "plainTextFormattedCitation" : "(Midgley et al., 2010)", "previouslyFormattedCitation" : "(Midgley &lt;i&gt;et al.&lt;/i&gt;, 2010)" }, "properties" : { "noteIndex" : 0 }, "schema" : "https://github.com/citation-style-language/schema/raw/master/csl-citation.json" }</w:instrText>
      </w:r>
      <w:r>
        <w:fldChar w:fldCharType="separate"/>
      </w:r>
      <w:r w:rsidRPr="00371088">
        <w:rPr>
          <w:noProof/>
        </w:rPr>
        <w:t xml:space="preserve">(Midgley </w:t>
      </w:r>
      <w:r w:rsidRPr="00371088">
        <w:rPr>
          <w:i/>
          <w:noProof/>
        </w:rPr>
        <w:t>et al.</w:t>
      </w:r>
      <w:r w:rsidRPr="00371088">
        <w:rPr>
          <w:noProof/>
        </w:rPr>
        <w:t>, 2010)</w:t>
      </w:r>
      <w:r>
        <w:fldChar w:fldCharType="end"/>
      </w:r>
      <w:r>
        <w:t xml:space="preserve">, there </w:t>
      </w:r>
      <w:r w:rsidR="00381A15">
        <w:t>is not many species</w:t>
      </w:r>
      <w:r>
        <w:t xml:space="preserve"> of beetles with known </w:t>
      </w:r>
      <w:r w:rsidR="00032070">
        <w:t xml:space="preserve">and satatisticaly robust </w:t>
      </w:r>
      <w:r>
        <w:t>thermal summat</w:t>
      </w:r>
      <w:r w:rsidR="00381A15">
        <w:t xml:space="preserve">ion models. </w:t>
      </w:r>
      <w:r w:rsidR="004C22B1">
        <w:t>R</w:t>
      </w:r>
      <w:r w:rsidR="00381A15">
        <w:t xml:space="preserve">ecent studies </w:t>
      </w:r>
      <w:r w:rsidR="004C22B1">
        <w:t>were</w:t>
      </w:r>
      <w:r w:rsidR="00381A15">
        <w:t xml:space="preserve"> focused on carrion beetles (Silphidae)</w:t>
      </w:r>
      <w:r>
        <w:t xml:space="preserve">. Namely </w:t>
      </w:r>
      <w:r w:rsidRPr="00684346">
        <w:rPr>
          <w:i/>
        </w:rPr>
        <w:t>Thanatophilus micans</w:t>
      </w:r>
      <w:r>
        <w:t xml:space="preserve"> (Fabricius, 1794) </w:t>
      </w:r>
      <w:r>
        <w:fldChar w:fldCharType="begin" w:fldLock="1"/>
      </w:r>
      <w:r>
        <w:instrText>ADDIN CSL_CITATION { "citationItems" : [ { "id" : "ITEM-1", "itemData" : { "DOI" : "10.1007/s00414-013-0865-0", "ISSN" : "09379827", "PMID" : "23974525", "abstract" : "Some beetles are as useful as blow flies for estimating the minimum post mortem interval (PMImin) or time since death. Examples include Thanatophilus micans (Fabricius) and Thanatophilus mutilatus (Castelneau), two geographically and ecologically overlapping African beetles. Molecular means of identifying these species, descriptions of their natural history, thermal summation models for the development of each species, and a case in which T. micans was recovered are presented. These beetles colonise bodies soon after death, their development spans more time than that of flies, and they may be little affected by maggot-generated heat. From an experimental perspective, they can be reared individually, which allows the identification of sick individuals and has analytical advantages relative to fly larvae that must be reared in groups. Estimating minimum post mortem intervals for both species using the case data strongly suggests that developmental models parameterised for one species should not be used to make forensic estimates for closely related species for which no specific model is available and emphasises the need for correct identifications.", "author" : [ { "dropping-particle" : "", "family" : "Ridgeway", "given" : "J. a.", "non-dropping-particle" : "", "parse-names" : false, "suffix" : "" }, { "dropping-particle" : "", "family" : "Midgley", "given" : "J. M.", "non-dropping-particle" : "", "parse-names" : false, "suffix" : "" }, { "dropping-particle" : "", "family" : "Collett", "given" : "I. J.", "non-dropping-particle" : "", "parse-names" : false, "suffix" : "" }, { "dropping-particle" : "", "family" : "Villet", "given" : "M. H.", "non-dropping-particle" : "", "parse-names" : false, "suffix" : "" } ], "container-title" : "International Journal of Legal Medicine", "id" : "ITEM-1", "issue" : "1", "issued" : { "date-parts" : [ [ "2014" ] ] }, "page" : "207-220", "title" : "Advantages of using development models of the carrion beetles Thanatophilus micans (Fabricius) and T. mutilatus (Castelneau) (Coleoptera: Silphidae) for estimating minimum post mortem intervals, verified with case data", "type" : "article-journal", "volume" : "128" }, "uris" : [ "http://www.mendeley.com/documents/?uuid=7fbc3b7f-5abd-4bb2-8205-da4a860ac1fb" ] } ], "mendeley" : { "formattedCitation" : "(Ridgeway &lt;i&gt;et al.&lt;/i&gt;, 2014)", "plainTextFormattedCitation" : "(Ridgeway et al., 2014)", "previouslyFormattedCitation" : "(Ridgeway &lt;i&gt;et al.&lt;/i&gt;, 2014)" }, "properties" : { "noteIndex" : 0 }, "schema" : "https://github.com/citation-style-language/schema/raw/master/csl-citation.json" }</w:instrText>
      </w:r>
      <w:r>
        <w:fldChar w:fldCharType="separate"/>
      </w:r>
      <w:r w:rsidRPr="00684346">
        <w:rPr>
          <w:noProof/>
        </w:rPr>
        <w:t xml:space="preserve">(Ridgeway </w:t>
      </w:r>
      <w:r w:rsidRPr="00684346">
        <w:rPr>
          <w:i/>
          <w:noProof/>
        </w:rPr>
        <w:t>et al.</w:t>
      </w:r>
      <w:r w:rsidRPr="00684346">
        <w:rPr>
          <w:noProof/>
        </w:rPr>
        <w:t>, 2014)</w:t>
      </w:r>
      <w:r>
        <w:fldChar w:fldCharType="end"/>
      </w:r>
      <w:r>
        <w:t xml:space="preserve">, </w:t>
      </w:r>
      <w:r>
        <w:rPr>
          <w:i/>
          <w:iCs/>
        </w:rPr>
        <w:t>T. mutilatus</w:t>
      </w:r>
      <w:r>
        <w:t xml:space="preserve"> (Castelneau, 1840) </w:t>
      </w:r>
      <w:r>
        <w:fldChar w:fldCharType="begin" w:fldLock="1"/>
      </w:r>
      <w:r>
        <w:instrText>ADDIN CSL_CITATION { "citationItems" : [ { "id" : "ITEM-1", "itemData" : { "DOI" : "10.1007/s00414-013-0865-0", "ISSN" : "09379827", "PMID" : "23974525", "abstract" : "Some beetles are as useful as blow flies for estimating the minimum post mortem interval (PMImin) or time since death. Examples include Thanatophilus micans (Fabricius) and Thanatophilus mutilatus (Castelneau), two geographically and ecologically overlapping African beetles. Molecular means of identifying these species, descriptions of their natural history, thermal summation models for the development of each species, and a case in which T. micans was recovered are presented. These beetles colonise bodies soon after death, their development spans more time than that of flies, and they may be little affected by maggot-generated heat. From an experimental perspective, they can be reared individually, which allows the identification of sick individuals and has analytical advantages relative to fly larvae that must be reared in groups. Estimating minimum post mortem intervals for both species using the case data strongly suggests that developmental models parameterised for one species should not be used to make forensic estimates for closely related species for which no specific model is available and emphasises the need for correct identifications.", "author" : [ { "dropping-particle" : "", "family" : "Ridgeway", "given" : "J. a.", "non-dropping-particle" : "", "parse-names" : false, "suffix" : "" }, { "dropping-particle" : "", "family" : "Midgley", "given" : "J. M.", "non-dropping-particle" : "", "parse-names" : false, "suffix" : "" }, { "dropping-particle" : "", "family" : "Collett", "given" : "I. J.", "non-dropping-particle" : "", "parse-names" : false, "suffix" : "" }, { "dropping-particle" : "", "family" : "Villet", "given" : "M. H.", "non-dropping-particle" : "", "parse-names" : false, "suffix" : "" } ], "container-title" : "International Journal of Legal Medicine", "id" : "ITEM-1", "issue" : "1", "issued" : { "date-parts" : [ [ "2014" ] ] }, "page" : "207-220", "title" : "Advantages of using development models of the carrion beetles Thanatophilus micans (Fabricius) and T. mutilatus (Castelneau) (Coleoptera: Silphidae) for estimating minimum post mortem intervals, verified with case data", "type" : "article-journal", "volume" : "128" }, "uris" : [ "http://www.mendeley.com/documents/?uuid=7fbc3b7f-5abd-4bb2-8205-da4a860ac1fb" ] } ], "mendeley" : { "formattedCitation" : "(Ridgeway &lt;i&gt;et al.&lt;/i&gt;, 2014)", "plainTextFormattedCitation" : "(Ridgeway et al., 2014)", "previouslyFormattedCitation" : "(Ridgeway &lt;i&gt;et al.&lt;/i&gt;, 2014)" }, "properties" : { "noteIndex" : 0 }, "schema" : "https://github.com/citation-style-language/schema/raw/master/csl-citation.json" }</w:instrText>
      </w:r>
      <w:r>
        <w:fldChar w:fldCharType="separate"/>
      </w:r>
      <w:r w:rsidRPr="00684346">
        <w:rPr>
          <w:noProof/>
        </w:rPr>
        <w:t xml:space="preserve">(Ridgeway </w:t>
      </w:r>
      <w:r w:rsidRPr="00684346">
        <w:rPr>
          <w:i/>
          <w:noProof/>
        </w:rPr>
        <w:t>et al.</w:t>
      </w:r>
      <w:r w:rsidRPr="00684346">
        <w:rPr>
          <w:noProof/>
        </w:rPr>
        <w:t>, 2014)</w:t>
      </w:r>
      <w:r>
        <w:fldChar w:fldCharType="end"/>
      </w:r>
      <w:r>
        <w:t xml:space="preserve"> and </w:t>
      </w:r>
      <w:r w:rsidRPr="003865AC">
        <w:rPr>
          <w:i/>
        </w:rPr>
        <w:t>Oxelytrum discicolle</w:t>
      </w:r>
      <w:r>
        <w:t xml:space="preserve"> (Brullé, 1840) </w:t>
      </w:r>
      <w:r>
        <w:fldChar w:fldCharType="begin" w:fldLock="1"/>
      </w:r>
      <w:r>
        <w:instrText>ADDIN CSL_CITATION { "citationItems" : [ { "id" : "ITEM-1", "itemData" : { "DOI" : "10.1016/j.forsciint.2008.12.020", "ISBN" : "1872-6283 (Electronic)\\r0379-0738 (Linking)", "ISSN" : "03790738", "PMID" : "19201556", "abstract" : "Due to its necrophagy, the Neotropical beetle Oxelytrum discicolle (Brull\u00e9, 1840) is found in association with human corpses. Its biology can provide important information to determine the postmortem interval (PMI). We studied the life cycle of O. discicolle in the laboratory under three constant temperatures (15, 20 and 28 \u00b0C) and under natural conditions (mean T = 18.5 \u00b0C) in a cloud forest in Altos de Pipe (10\u00b020\u2032N, 66\u00b055\u2032W) Miranda state, Venezuela. The total time required to complete development from egg to adult emergence shortened as temperatures increased, ranging from 40.00 \u00b1 2.73 days at 15 \u00b0C to 20.33 \u00b1 0.89 days at 28 \u00b0C. Developmental time in natural conditions was not significantly different from that obtained at 20 \u00b0C. This information would be useful to forensic entomology applied to criminal investigations in Venezuela and the Neotropical region. \u00a9 2009 Elsevier Ireland Ltd. All rights reserved.", "author" : [ { "dropping-particle" : "", "family" : "Vel\u00e1squez", "given" : "Yelitza", "non-dropping-particle" : "", "parse-names" : false, "suffix" : "" }, { "dropping-particle" : "", "family" : "Viloria", "given" : "Angel L.", "non-dropping-particle" : "", "parse-names" : false, "suffix" : "" } ], "container-title" : "Forensic Science International", "id" : "ITEM-1", "issue" : "1-3", "issued" : { "date-parts" : [ [ "2009" ] ] }, "page" : "107-109", "title" : "Effects of temperature on the development of the Neotropical carrion beetle Oxelytrum discicolle (Brull\u00e9, 1840) (Coleoptera: Silphidae)", "type" : "article-journal", "volume" : "185" }, "uris" : [ "http://www.mendeley.com/documents/?uuid=103653ce-826b-48c4-be94-3b848d0c3e12" ] } ], "mendeley" : { "formattedCitation" : "(Vel\u00e1squez &amp; Viloria, 2009)", "plainTextFormattedCitation" : "(Vel\u00e1squez &amp; Viloria, 2009)", "previouslyFormattedCitation" : "(Vel\u00e1squez &amp; Viloria, 2009)" }, "properties" : { "noteIndex" : 0 }, "schema" : "https://github.com/citation-style-language/schema/raw/master/csl-citation.json" }</w:instrText>
      </w:r>
      <w:r>
        <w:fldChar w:fldCharType="separate"/>
      </w:r>
      <w:r w:rsidRPr="00684346">
        <w:rPr>
          <w:noProof/>
        </w:rPr>
        <w:t>(Velásquez &amp; Viloria, 2009)</w:t>
      </w:r>
      <w:r>
        <w:fldChar w:fldCharType="end"/>
      </w:r>
      <w:r w:rsidR="00381A15">
        <w:t>.</w:t>
      </w:r>
      <w:r w:rsidR="003C4C50">
        <w:t xml:space="preserve"> </w:t>
      </w:r>
      <w:r w:rsidR="0058660F">
        <w:t xml:space="preserve">But also other </w:t>
      </w:r>
      <w:r w:rsidR="00AF22D0">
        <w:t>PMI related features</w:t>
      </w:r>
      <w:r w:rsidR="00C17774">
        <w:t xml:space="preserve"> were studied </w:t>
      </w:r>
      <w:r w:rsidR="00D10563">
        <w:t>in</w:t>
      </w:r>
      <w:r w:rsidR="00C17774">
        <w:t xml:space="preserve"> this group souch as pre-appearence interval of </w:t>
      </w:r>
      <w:r w:rsidR="00C17774" w:rsidRPr="00E85476">
        <w:rPr>
          <w:i/>
        </w:rPr>
        <w:t>N. littoralis</w:t>
      </w:r>
      <w:r w:rsidR="00C17774">
        <w:t xml:space="preserve"> and some other silphids</w:t>
      </w:r>
      <w:r w:rsidR="0058660F">
        <w:t xml:space="preserve"> </w:t>
      </w:r>
      <w:r w:rsidR="00C17774">
        <w:fldChar w:fldCharType="begin" w:fldLock="1"/>
      </w:r>
      <w:r w:rsidR="001D3335">
        <w:instrText>ADDIN CSL_CITATION { "citationItems" : [ { "id" : "ITEM-1", "itemData" : { "DOI" : "10.1016/j.forsciint.2011.06.010", "ISBN" : "03790738 (ISSN)", "ISSN" : "03790738", "PMID" : "21715113", "abstract" : "While estimating post-mortem interval from entomological evidence it is useful to divide it into two separate intervals: the pre-appearance interval (PAI) and the development interval in the case of immature insects and PAI and the presence interval in the case of adult insects. An accurate estimate of PAI is critically important particularly in the case of those insects which appear on remains late in decomposition. In this paper the possibilities of PAI estimation from temperature are evaluated in late-arriving, forensically important carrion beetle Necrodes littoralis. The relationship between PAI of adult and larval N. littoralis and temperature was modelled by using results of succession experiments in forests of Central Europe. In both stages PAI was found to be strongly, inversely dependent on mean daily ground level temperatures averaged for the duration of PAI. Several methods of PAI estimation were proposed and their accuracy was initially evaluated with external successional data. ?? 2011 Elsevier Ireland Ltd.", "author" : [ { "dropping-particle" : "", "family" : "Matuszewski", "given" : "Szymon", "non-dropping-particle" : "", "parse-names" : false, "suffix" : "" } ], "container-title" : "Forensic Science International", "id" : "ITEM-1", "issue" : "1-3", "issued" : { "date-parts" : [ [ "2011" ] ] }, "page" : "180-188", "publisher" : "Elsevier Ireland Ltd", "title" : "Estimating the pre-appearance interval from temperature in Necrodes littoralis L. (Coleoptera: Silphidae)", "type" : "article-journal", "volume" : "212" }, "uris" : [ "http://www.mendeley.com/documents/?uuid=83d27774-f480-4b27-ae3b-443ff6375a26" ] }, { "id" : "ITEM-2", "itemData" : { "DOI" : "10.1016/j.forsciint.2013.03.034", "ISSN" : "03790738", "PMID" : "23683913", "abstract" : "Estimating the pre-appearance interval (PAI) of carrion insects from temperature is a new and promising improvement of entomological methods for post-mortem interval estimation. In order to use this approach in casework, a taxon should demonstrate a close relationship between PAI and temperature. In this article we test this relationship in selected species of beetles, namely Thanatophilus sinuatus Fabr., T. rugosus L., Necrodes littoralis L. (Silphidae), Necrobia rufipes De Geer, N. violacea L. (Cleridae), Dermestes frischii Kug. (Dermestidae), Creophilus maxillosus L., Philonthus politus L., Ontholestes murinus L. (Staphylinidae), Saprinus semistriatus Scriba, S. planiusculus Motch. and Margarinotus brunneus Fabr. (Histeridae). Data were collected from 30 pig carcasses decomposing under different temperature conditions in open and forest habitats of Western Poland. Beetles were sampled with pitfall traps and with manual and soil sampling. The on-site temperature of the ground level was recorded. The relationship was tested separately in adult and larval stages. All species, except for D. frischii, revealed significant relationship between PAI and temperature. In all cases PAI was found to decrease exponentially with an increase in temperature. Moreover, above some temperature it was nearly constant. The relationship was strong in the case of adult and larval N. littoralis, adult N. rufipes, adult and larval C. maxillosus, adult P. politus, S. semistriatus and S. planiusculus. The relationship of moderate strength was found for adult and larval T. sinuatus, adult N. violacea and adult M. brunneus. In the case of adult T. rugosus and O. murinus the relationship was weak. Current results demonstrate that there are solid premises for estimating PAI from temperature in T. sinuatus, N. littoralis, N. rufipes, N. violacea, C. maxillosus, P. politus, S. semistriatus, S. planiusculus and M. brunneus. Implications for forensic entomology are discussed. \u00a9 2013 Elsevier Ireland Ltd.", "author" : [ { "dropping-particle" : "", "family" : "Matuszewski", "given" : "Szymon", "non-dropping-particle" : "", "parse-names" : false, "suffix" : "" }, { "dropping-particle" : "", "family" : "Szafa\u0142owicz", "given" : "Micha\u0142", "non-dropping-particle" : "", "parse-names" : false, "suffix" : "" } ], "container-title" : "Forensic Science International", "id" : "ITEM-2", "issue" : "1-3", "issued" : { "date-parts" : [ [ "2013" ] ] }, "page" : "92-99", "publisher" : "Elsevier Ireland Ltd", "title" : "Temperature-dependent appearance of forensically useful beetles on carcasses", "type" : "article-journal", "volume" : "229" }, "uris" : [ "http://www.mendeley.com/documents/?uuid=3a08ff21-4782-4c4a-b357-a300c02b8108" ] } ], "mendeley" : { "formattedCitation" : "(Matuszewski, 2011; Matuszewski &amp; Szafa\u0142owicz, 2013)", "plainTextFormattedCitation" : "(Matuszewski, 2011; Matuszewski &amp; Szafa\u0142owicz, 2013)", "previouslyFormattedCitation" : "(Matuszewski, 2011; Matuszewski &amp; Szafa\u0142owicz, 2013)" }, "properties" : { "noteIndex" : 0 }, "schema" : "https://github.com/citation-style-language/schema/raw/master/csl-citation.json" }</w:instrText>
      </w:r>
      <w:r w:rsidR="00C17774">
        <w:fldChar w:fldCharType="separate"/>
      </w:r>
      <w:r w:rsidR="00C17774" w:rsidRPr="00C17774">
        <w:rPr>
          <w:noProof/>
        </w:rPr>
        <w:t>(Matuszewski, 2011; Matuszewski &amp; Szafałowicz, 2013)</w:t>
      </w:r>
      <w:r w:rsidR="00C17774">
        <w:fldChar w:fldCharType="end"/>
      </w:r>
    </w:p>
    <w:p w:rsidR="009C6265" w:rsidRDefault="003C4C50" w:rsidP="00CF2781">
      <w:pPr>
        <w:ind w:firstLine="0"/>
      </w:pPr>
      <w:r>
        <w:t>These</w:t>
      </w:r>
      <w:r w:rsidR="00A8302E">
        <w:t xml:space="preserve"> </w:t>
      </w:r>
      <w:r>
        <w:t>c</w:t>
      </w:r>
      <w:r w:rsidR="00381A15">
        <w:t>arrion b</w:t>
      </w:r>
      <w:r w:rsidR="00527146">
        <w:t>eetles colonize corpses in earlier</w:t>
      </w:r>
      <w:r w:rsidR="00381A15">
        <w:t xml:space="preserve"> stages of decomposition </w:t>
      </w:r>
      <w:r>
        <w:t>often along with flies</w:t>
      </w:r>
      <w:r w:rsidR="00B60046">
        <w:t xml:space="preserve">. </w:t>
      </w:r>
      <w:r>
        <w:t xml:space="preserve">Larder beetles (Dermestidae) on the other hand arrive very late </w:t>
      </w:r>
      <w:r>
        <w:fldChar w:fldCharType="begin" w:fldLock="1"/>
      </w:r>
      <w:r w:rsidR="00B60046">
        <w:instrText>ADDIN CSL_CITATION { "citationItems" : [ { "id" : "ITEM-1", "itemData" : { "author" : [ { "dropping-particle" : "", "family" : "Goff", "given" : "M. L.", "non-dropping-particle" : "", "parse-names" : false, "suffix" : "" } ], "container-title" : "Encyclopedia of Insects", "editor" : [ { "dropping-particle" : "", "family" : "Resh", "given" : "V. H.", "non-dropping-particle" : "", "parse-names" : false, "suffix" : "" }, { "dropping-particle" : "", "family" : "Card\u00e9", "given" : "R.T.", "non-dropping-particle" : "", "parse-names" : false, "suffix" : "" } ], "id" : "ITEM-1", "issued" : { "date-parts" : [ [ "2009" ] ] }, "page" : "381-386", "publisher" : "Elsevier", "publisher-place" : "London", "title" : "Forensic Entomology", "type" : "chapter" }, "uris" : [ "http://www.mendeley.com/documents/?uuid=29620b79-9420-43a0-b11a-feedeb17adc1" ] } ], "mendeley" : { "formattedCitation" : "(Goff, 2009)", "plainTextFormattedCitation" : "(Goff, 2009)", "previouslyFormattedCitation" : "(Goff, 2009)" }, "properties" : { "noteIndex" : 0 }, "schema" : "https://github.com/citation-style-language/schema/raw/master/csl-citation.json" }</w:instrText>
      </w:r>
      <w:r>
        <w:fldChar w:fldCharType="separate"/>
      </w:r>
      <w:r w:rsidRPr="003C4C50">
        <w:rPr>
          <w:noProof/>
        </w:rPr>
        <w:t>(Goff, 2009)</w:t>
      </w:r>
      <w:r>
        <w:fldChar w:fldCharType="end"/>
      </w:r>
      <w:r>
        <w:t>.</w:t>
      </w:r>
      <w:r w:rsidR="00B60046">
        <w:t xml:space="preserve"> There are developmental data for several larder beetles </w:t>
      </w:r>
      <w:r w:rsidR="00B60046">
        <w:fldChar w:fldCharType="begin" w:fldLock="1"/>
      </w:r>
      <w:r w:rsidR="00B60046">
        <w:instrText>ADDIN CSL_CITATION { "citationItems" : [ { "id" : "ITEM-1", "itemData" : { "ISSN" : "00222585", "abstract" : "Studies were conducted to determine development rates of of Dermestes maculatus DeGeer at temperatures of 15, 20, 25, 30, and 35\u00b0C. No individuals completed development to the adult stage at 15\u00b0C. For the other temperatures, survivorship ranged from 9.3% at 20\u00b0C to 36% at 35\u00b0C. Time required for development varied inversely with temperature from a mean of 89.7 d at 20\u00b0C to 36.4 d at 35\u00b0C. For specimens held individually, survivorship was higher at 25 and 30\u00b0C, i.e., 83.2 and 60.2%, respectively. No specimens held individually at 35\u00b0C survived past the first larval instar. Mortality during the egg stage at 25 and 30\u00b0C was 4.52-5.23%, whereas mortality during the first instar was significantly higher for the individuals held at 30\u00b0C and 100% for those at 35\u00b0C. There was an inverse relation observed between larval density and both survivorship and mean adult weights.", "author" : [ { "dropping-particle" : "", "family" : "Richardson", "given" : "Michael S.", "non-dropping-particle" : "", "parse-names" : false, "suffix" : "" }, { "dropping-particle" : "", "family" : "Goff", "given" : "M. Lee", "non-dropping-particle" : "", "parse-names" : false, "suffix" : "" } ], "container-title" : "Journal of Medical Entomology", "id" : "ITEM-1", "issue" : "3", "issued" : { "date-parts" : [ [ "2001" ] ] }, "page" : "347-351", "title" : "Effects of temperature and intraspecific interaction on the development of Dermestes maculatus (Coleoptera: Dermestidae)", "type" : "article-journal", "volume" : "38" }, "uris" : [ "http://www.mendeley.com/documents/?uuid=4050f473-88f9-4705-9c19-61afc313ef50" ] }, { "id" : "ITEM-2", "itemData" : { "ISSN" : "0022474X", "abstract" : "The rates of development, mortality and oviposition of an Aden strain of Dermestes frischii (Kug.) have been determined at a number of sets of conditions. The ranges for development are 20-35\u00b0C and 30-90 per cent r.h. with the most rapid development at 35\u00b0C and 90 per cent r.h. The highest survival to the adult stage was found at 25\u00b0C and 75 per cent r.h. The heaviest beetles were formed at 25\u00b0C and 90 per cent r.h. Oviposition occurred at all conditions examined, except 25\u00b0C and 30 per cent r.h., and was highest at 30\u00b0C and 90 per cent r.h. The highest intrinsic rate of increase was seen at 30\u00b0C and 90 per cent r.h. The presence of salt in the fishmeal increased the developmental period and mortality and reduced oviposition and the rate of increase. The data support previous field observations on the value of thorough salting and drying of fish for the control of D. frischii. \u00a9 1968.", "author" : [ { "dropping-particle" : "", "family" : "Amos", "given" : "T. G.", "non-dropping-particle" : "", "parse-names" : false, "suffix" : "" } ], "container-title" : "Journal of Stored Products Research", "id" : "ITEM-2", "issue" : "2", "issued" : { "date-parts" : [ [ "1968" ] ] }, "page" : "103-117", "title" : "Some laboratory observations on the rates of development, mortality and oviposition of Dermestes frischii (Kug.) (Col., Dermestidae)", "type" : "article-journal", "volume" : "4" }, "uris" : [ "http://www.mendeley.com/documents/?uuid=98e6e22f-e07f-4438-bd7c-072f58240db9" ] }, { "id" : "ITEM-3", "itemData" : { "DOI" : "10.1016/0022-474X(78)90006-1", "ISSN" : "0022474X", "abstract" : "Dermestes lardarius L. larvae were bred on a diet of fishmeal, wheat-germ, yeast and cholesterol at 12.5, 15, 20, 25, 30 or 32.5\u00b0C with a constant 65% r.h. and at 25\u00b0C with 40, 50, 60, 70 or 80% r.h. Whenever possible emerging adults were paired and kept under the same conditions when their fecundity and longevity were recorded. Complete development of some larvae occurred under all conditions except 12.5\u00b0C but 12 of the 13 adults produced at 15\u00b0C were deformed and mortality at 32.5\u00b0C was very high. The period from egg hatch to emerged adult ranged from about 145 days at 15\u00b0C to about 48 days at 25\u00b0C and above: little difference was noted in the rate of development of males and females. The weight of adults produced increased with temperature up to 30\u00b0C. At 25\u00b0C most rapid development was found at the highest humidity used. Adults lived from up to 61 days at 15\u00b0C to over 300 days at the higher humidities at 25\u00b0C. Above this temperature life was shorter, up to 169 days at 30\u00b0C and up to only 23 days at 32.5\u00b0C. No eggs were obtained from pairs reared and subsequently kept at 30\u00b0 and 32.5\u00b0C. Eggs were laid at 20\u00b0 and 25\u00b0C and two types of oviposition pattern were noted. There was always a main oviposition period starting about 100 days after emergence and lasting about 90 days, but in some cases there was also a period of oviposition which started a few days after emergence and lasted for up to a month. Temperature and humidity had little effect upon the length of the main pre-oviposition and oviposition periods but the early oviposition period was found at 25\u00b0C only and occurred most frequently at 80% r.h. Within the main oviposition period many more eggs were found in the three days following access to a drink of sugar solution than in a similar period when no such drink was offered. The number of eggs laid by a female in the early oviposition period varied from 3 to 38 and in the main oviposition period from 26 to 131. Egg mortality was very variable and the mean percentage hatch was relatively low (about 50%). The comparative value (in terms of rate of increase) of the first egg laid in the early oviposition period at the optimum condition (25\u00b0C, 80% r.h.) is calculated to be 25 times that of the first egg in the main oviposition period. Values for the first eggs in other conditions are given. \u00a9 1978.", "author" : [ { "dropping-particle" : "", "family" : "Coombs", "given" : "C.W.", "non-dropping-particle" : "", "parse-names" : false, "suffix" : "" } ], "container-title" : "Journal of Stored Products Research", "id" : "ITEM-3", "issue" : "2-3", "issued" : { "date-parts" : [ [ "1978", "6" ] ] }, "page" : "111-119", "title" : "The effect of temperature and relative humidity upon the development and fecundity of Dermestes lardarius L. (Coleoptera, Dermestidae)", "type" : "article-journal", "volume" : "14" }, "uris" : [ "http://www.mendeley.com/documents/?uuid=dfcc4fc8-3240-4d7d-88ea-2a1f56b4bb33" ] }, { "id" : "ITEM-4", "itemData" : { "DOI" : "10.1016/0022-474X(79)90011-0", "ISSN" : "0022474X", "abstract" : "Larvae of Dermestes haemorrhoidalis K\u00fcster and D. peruvianus Cast. were bred on a diet of fishmeal, wheat-germ, yeast and cholesterol at 15, 20, 25, 30 or 32.5\u00b0C with a constant 65% r.h. and at 25\u00b0C with 40, 50, 60, 70 or 80% r.h. Whenever possible emerging adults were paired and kept under the same conditions to determine their longevity and fecundity. Egg hatch was determined at a wider range of temperatures and humidities. Eggs of D. peruvianus hatched over the range 10-30\u00b0C and those of D. haemorrhoidalis from 12.5-35\u00b0C when the eggs were laid at 25\u00b0C. D. haemorrhoidalis completed development from 20 to 32.5\u00b0C, the period ranging from about 100 days (20\u00b0C) to about 38 days (30\u00b0C). D. peruvianus developed from 15 to 30\u00b0C taking about 300 days (15\u00b0C) to about 60 days (25\u00b0C, 80% r.h.). Both species developed at all humidities tested at 25\u00b0C. Adult D. haemorrhoidalis lived up to 240 days if provided with a weekly drink and the longest lived D. peruvianus exceeded 300 days. Adult D. haemorrhoidalis bred at 30\u00b0C laid few eggs and those bred at over 30\u00b0C were infertile. At 20 and 25\u00b0C approximately 150 eggs were found over a period of up to 220 days, most eggs being deposited in the first 100 days. Few eggs of D. peruvianus were found except at 20\u00b0C and to a lesser extent at 25\u00b0C, 80% r.h. At 20\u00b0C, the number of eggs found averaged 75 laid over up to 300 days, the rate of oviposition diminishing with age of female. It is suggested that egg-cannibalism is a probable cause of the apparent low productivity of D. peruvianus females. \u00a9 1979.", "author" : [ { "dropping-particle" : "", "family" : "Coombs", "given" : "C.W.", "non-dropping-particle" : "", "parse-names" : false, "suffix" : "" } ], "container-title" : "Journal of Stored Products Research", "id" : "ITEM-4", "issue" : "2", "issued" : { "date-parts" : [ [ "1979", "6" ] ] }, "page" : "43-52", "title" : "The effect of temperature and humidity upon the development and fecundity of Dermestes haemorrhoidalis K\u00fcster and Dermestes peruvianus Laporte de Castelnau (Coleoptera: Dermestidae)", "type" : "article-journal", "volume" : "15" }, "uris" : [ "http://www.mendeley.com/documents/?uuid=7f3b0ad6-41a6-40ba-be69-1873f46d99d9" ] }, { "id" : "ITEM-5", "itemData" : { "DOI" : "10.1016/0022-474X(80)90034-X", "ISSN" : "0022474X", "author" : [ { "dropping-particle" : "", "family" : "Jacob", "given" : "T.A.", "non-dropping-particle" : "", "parse-names" : false, "suffix" : "" }, { "dropping-particle" : "", "family" : "Fleming", "given" : "D.A.", "non-dropping-particle" : "", "parse-names" : false, "suffix" : "" } ], "container-title" : "Journal of Stored Products Research", "id" : "ITEM-5", "issue" : "1", "issued" : { "date-parts" : [ [ "1980", "3" ] ] }, "page" : "43-44", "title" : "Some observations of the fertility of eggs of Dermestes lardarius L. and their development periods (Coleoptera: Dermestidae) at various combinations of temperature and relative humidity", "type" : "article-journal", "volume" : "16" }, "uris" : [ "http://www.mendeley.com/documents/?uuid=08f64a91-670a-451e-857c-1a7d2f558d41" ] } ], "mendeley" : { "formattedCitation" : "(Amos, 1968; Coombs, 1978, 1979; Jacob &amp; Fleming, 1980; Richardson &amp; Goff, 2001)", "plainTextFormattedCitation" : "(Amos, 1968; Coombs, 1978, 1979; Jacob &amp; Fleming, 1980; Richardson &amp; Goff, 2001)", "previouslyFormattedCitation" : "(Amos, 1968; Coombs, 1978, 1979; Jacob &amp; Fleming, 1980; Richardson &amp; Goff, 2001)" }, "properties" : { "noteIndex" : 0 }, "schema" : "https://github.com/citation-style-language/schema/raw/master/csl-citation.json" }</w:instrText>
      </w:r>
      <w:r w:rsidR="00B60046">
        <w:fldChar w:fldCharType="separate"/>
      </w:r>
      <w:r w:rsidR="00B60046" w:rsidRPr="00B60046">
        <w:rPr>
          <w:noProof/>
        </w:rPr>
        <w:t>(Amos, 1968; Coombs, 1978, 1979; Jacob &amp; Fleming, 1980; Richardson &amp; Goff, 2001)</w:t>
      </w:r>
      <w:r w:rsidR="00B60046">
        <w:fldChar w:fldCharType="end"/>
      </w:r>
      <w:r w:rsidR="00B60046">
        <w:t xml:space="preserve"> and some notes about their rearing</w:t>
      </w:r>
      <w:r w:rsidR="004C22B1">
        <w:t xml:space="preserve"> and breeding</w:t>
      </w:r>
      <w:r w:rsidR="00B60046">
        <w:t xml:space="preserve"> </w:t>
      </w:r>
      <w:r w:rsidR="00B60046">
        <w:fldChar w:fldCharType="begin" w:fldLock="1"/>
      </w:r>
      <w:r w:rsidR="00C17774">
        <w:instrText>ADDIN CSL_CITATION { "citationItems" : [ { "id" : "ITEM-1", "itemData" : { "ISSN" : "0013872X", "author" : [ { "dropping-particle" : "", "family" : "Roche", "given" : "C. D.", "non-dropping-particle" : "", "parse-names" : false, "suffix" : "" }, { "dropping-particle" : "", "family" : "Smith", "given" : "L. W.", "non-dropping-particle" : "", "parse-names" : false, "suffix" : "" } ], "container-title" : "Entomological News", "id" : "ITEM-1", "issue" : "3", "issued" : { "date-parts" : [ [ "1974" ] ] }, "page" : "85-87", "title" : "Note on the rearing of Dermestes maculatus DeGeer (Coleoptera: Dermestidae).", "type" : "article-journal", "volume" : "85" }, "uris" : [ "http://www.mendeley.com/documents/?uuid=1156bf79-992b-4e3b-922c-4e5f0179c58b" ] }, { "id" : "ITEM-2", "itemData" : { "DOI" : "10.1111/eea.12089", "ISSN" : "00138703", "abstract" : "Dermestes maculatus DeGeer (Coleoptera: Dermestidae) is both a pest of dried stored products and, through its colonization of carrion, a forensically important species. However, little is known about the consequences of female oviposition site preferences on larval growth and development. To examine this, non-virgin female beetles were offered a choice of food resources that had been aged to various extents to explore the adaptive nature of female oviposition preferences. Dermestes maculatus females consistently preferred to oviposit on muscle in contrast to either fat or bone marrow. Constraining larvae onto one of the three resource types confirmed that larvae grew faster and eclosed into larger adults when fed on muscle than when fed on either fat or bone marrow. In addition, the degree of sexual dimorphism was also related to food resource, with the greatest extent of size dimorphism (females larger than males) being evident on the preferred muscle resource. This conforms to the view that intraspecific variation in sexual size dimorphism is driven by intersexual differences in phenotypic plasticity, with females being able to reach greater size than males when conditions are good. The results indicate that D.\u00a0maculatus female oviposition preferences are adaptive in that adult oviposition choice can enhance offspring fitness and so broadly conforms to the oviposition preference-larval performance hypothesis as noted in a number of phytophagous insects. \u00a9 2013 The Netherlands Entomological Society.", "author" : [ { "dropping-particle" : "", "family" : "Woodcock", "given" : "Laura", "non-dropping-particle" : "", "parse-names" : false, "suffix" : "" }, { "dropping-particle" : "", "family" : "Gennard", "given" : "Dorothy", "non-dropping-particle" : "", "parse-names" : false, "suffix" : "" }, { "dropping-particle" : "", "family" : "Eady", "given" : "Paul", "non-dropping-particle" : "", "parse-names" : false, "suffix" : "" } ], "container-title" : "Entomologia Experimentalis et Applicata", "id" : "ITEM-2", "issue" : "2", "issued" : { "date-parts" : [ [ "2013", "8", "10" ] ] }, "page" : "188-195", "title" : "Egg laying preferences and larval performance in Dermestes maculatus", "type" : "article-journal", "volume" : "148" }, "uris" : [ "http://www.mendeley.com/documents/?uuid=bc65b25c-610f-4c94-adf9-98982db2e7cd" ] } ], "mendeley" : { "formattedCitation" : "(Roche &amp; Smith, 1974; Woodcock &lt;i&gt;et al.&lt;/i&gt;, 2013)", "plainTextFormattedCitation" : "(Roche &amp; Smith, 1974; Woodcock et al., 2013)", "previouslyFormattedCitation" : "(Roche &amp; Smith, 1974; Woodcock &lt;i&gt;et al.&lt;/i&gt;, 2013)" }, "properties" : { "noteIndex" : 0 }, "schema" : "https://github.com/citation-style-language/schema/raw/master/csl-citation.json" }</w:instrText>
      </w:r>
      <w:r w:rsidR="00B60046">
        <w:fldChar w:fldCharType="separate"/>
      </w:r>
      <w:r w:rsidR="00B60046" w:rsidRPr="00B60046">
        <w:rPr>
          <w:noProof/>
        </w:rPr>
        <w:t xml:space="preserve">(Roche &amp; Smith, 1974; Woodcock </w:t>
      </w:r>
      <w:r w:rsidR="00B60046" w:rsidRPr="00B60046">
        <w:rPr>
          <w:i/>
          <w:noProof/>
        </w:rPr>
        <w:t>et al.</w:t>
      </w:r>
      <w:r w:rsidR="00B60046" w:rsidRPr="00B60046">
        <w:rPr>
          <w:noProof/>
        </w:rPr>
        <w:t>, 2013)</w:t>
      </w:r>
      <w:r w:rsidR="00B60046">
        <w:fldChar w:fldCharType="end"/>
      </w:r>
      <w:r w:rsidR="00B60046">
        <w:t xml:space="preserve">, but the more statisticaly robust models are needed </w:t>
      </w:r>
      <w:r w:rsidR="00B60046">
        <w:fldChar w:fldCharType="begin" w:fldLock="1"/>
      </w:r>
      <w:r w:rsidR="00B60046">
        <w:instrText>ADDIN CSL_CITATION { "citationItems" : [ { "id" : "ITEM-1", "itemData" : { "DOI" : "10.1007/978-1-4020-9684-6_4", "abstract" : "Forensic entomology is a developing field of forensic science, so there are many avenues to investigate. These avenues include novel directions that have never been addressed, as well as more critical and rigorous research into areas which have already been explored. Most research in forensic entomology has focused on flies, and beetles (Coleoptera) have been at best under-emphasized. A good example of this is the review by Smith (1986), where 70 pages are dedicated to Diptera and only 12 to Coleoptera; this situation has changed little in the subsequent 20 years. To contextualize the neglect, throughout the world there are at least as many species of Coleoptera that may visit a particular carcass as Diptera (Braack 1986; Louw and van der Linde 1993; Bourel et al. 1999; Lopes de Carvalho et al. 2000; P\u00e9rez et al. 2005; Shea 2005; Watson and Carlton 2005a; Salazar 2006; Martinez et al. 2007). A common assumption underlying the neglect of Coleoptera is that Diptera locate corpses faster, and thus give a more accurate estimate of minimum Post Mortem Interval (PMImin). Recent observations (Midgley and Villet 2009b) have shown that Thanatophilus micans (Silphidae) can locate corpses and start breeding within 24 h of death, and thus the potential utility of estimates based on this species is equal to that of those based on flies.", "author" : [ { "dropping-particle" : "", "family" : "Midgley", "given" : "John M.", "non-dropping-particle" : "", "parse-names" : false, "suffix" : "" }, { "dropping-particle" : "", "family" : "Richards", "given" : "Cameron S.", "non-dropping-particle" : "", "parse-names" : false, "suffix" : "" }, { "dropping-particle" : "", "family" : "Villet", "given" : "Martin H.", "non-dropping-particle" : "", "parse-names" : false, "suffix" : "" } ], "container-title" : "Current Concepts in Forensic Entomology", "editor" : [ { "dropping-particle" : "", "family" : "Amendt", "given" : "Jens", "non-dropping-particle" : "", "parse-names" : false, "suffix" : "" }, { "dropping-particle" : "", "family" : "Goff", "given" : "M.Lee", "non-dropping-particle" : "", "parse-names" : false, "suffix" : "" }, { "dropping-particle" : "", "family" : "Campobasso", "given" : "Carlo P.", "non-dropping-particle" : "", "parse-names" : false, "suffix" : "" }, { "dropping-particle" : "", "family" : "Grassberger", "given" : "Martin", "non-dropping-particle" : "", "parse-names" : false, "suffix" : "" } ], "id" : "ITEM-1", "issued" : { "date-parts" : [ [ "2010" ] ] }, "page" : "57-68", "publisher" : "Springer Netherlands", "publisher-place" : "Dordrecht", "title" : "The Utility of Coleoptera in Forensic Investigations", "type" : "chapter" }, "uris" : [ "http://www.mendeley.com/documents/?uuid=a4b038d4-9d0b-4e74-b5d6-be9e06ab7b68" ] } ], "mendeley" : { "formattedCitation" : "(Midgley &lt;i&gt;et al.&lt;/i&gt;, 2010)", "plainTextFormattedCitation" : "(Midgley et al., 2010)", "previouslyFormattedCitation" : "(Midgley &lt;i&gt;et al.&lt;/i&gt;, 2010)" }, "properties" : { "noteIndex" : 0 }, "schema" : "https://github.com/citation-style-language/schema/raw/master/csl-citation.json" }</w:instrText>
      </w:r>
      <w:r w:rsidR="00B60046">
        <w:fldChar w:fldCharType="separate"/>
      </w:r>
      <w:r w:rsidR="00B60046" w:rsidRPr="00B60046">
        <w:rPr>
          <w:noProof/>
        </w:rPr>
        <w:t xml:space="preserve">(Midgley </w:t>
      </w:r>
      <w:r w:rsidR="00B60046" w:rsidRPr="00B60046">
        <w:rPr>
          <w:i/>
          <w:noProof/>
        </w:rPr>
        <w:t>et al.</w:t>
      </w:r>
      <w:r w:rsidR="00B60046" w:rsidRPr="00B60046">
        <w:rPr>
          <w:noProof/>
        </w:rPr>
        <w:t>, 2010)</w:t>
      </w:r>
      <w:r w:rsidR="00B60046">
        <w:fldChar w:fldCharType="end"/>
      </w:r>
      <w:r w:rsidR="00B60046">
        <w:t>.</w:t>
      </w:r>
    </w:p>
    <w:p w:rsidR="0083493C" w:rsidRDefault="000668AB" w:rsidP="0083493C">
      <w:pPr>
        <w:ind w:firstLine="0"/>
      </w:pPr>
      <w:r>
        <w:t xml:space="preserve">As far as my target group is concerned, </w:t>
      </w:r>
      <w:r w:rsidR="0083493C">
        <w:t>Nicropohorinae have very limited utilization in forensic entomology, because they do not breed on larger carrions and they</w:t>
      </w:r>
      <w:r>
        <w:t xml:space="preserve"> only</w:t>
      </w:r>
      <w:r w:rsidR="0083493C">
        <w:t xml:space="preserve"> act as predators of flies </w:t>
      </w:r>
      <w:r w:rsidR="0083493C">
        <w:fldChar w:fldCharType="begin" w:fldLock="1"/>
      </w:r>
      <w:r w:rsidR="00E41819">
        <w:instrText>ADDIN CSL_CITATION { "citationItems" : [ { "id" : "ITEM-1", "itemData" : { "author" : [ { "dropping-particle" : "", "family" : "Sikes", "given" : "Derek S.", "non-dropping-particle" : "", "parse-names" : false, "suffix" : "" } ], "container-title" : "Encyclopedia of entomology", "edition" : "2nd", "editor" : [ { "dropping-particle" : "", "family" : "Capinera", "given" : "John L.", "non-dropping-particle" : "", "parse-names" : false, "suffix" : "" } ], "id" : "ITEM-1", "issued" : { "date-parts" : [ [ "2008" ] ] }, "page" : "749-758", "publisher" : "Springer Netherlands", "title" : "Carrion beetles (Coleoptera: Silphidae)", "type" : "chapter" }, "uris" : [ "http://www.mendeley.com/documents/?uuid=65364fd9-c35b-4b01-811e-972ebba5197c" ] } ], "mendeley" : { "formattedCitation" : "(Sikes, 2008)", "plainTextFormattedCitation" : "(Sikes, 2008)", "previouslyFormattedCitation" : "(Sikes, 2008)" }, "properties" : { "noteIndex" : 0 }, "schema" : "https://github.com/citation-style-language/schema/raw/master/csl-citation.json" }</w:instrText>
      </w:r>
      <w:r w:rsidR="0083493C">
        <w:fldChar w:fldCharType="separate"/>
      </w:r>
      <w:r w:rsidR="00404028" w:rsidRPr="00404028">
        <w:rPr>
          <w:noProof/>
        </w:rPr>
        <w:t>(Sikes, 2008)</w:t>
      </w:r>
      <w:r w:rsidR="0083493C">
        <w:fldChar w:fldCharType="end"/>
      </w:r>
      <w:r w:rsidR="0083493C">
        <w:t xml:space="preserve">. Silphidae and Cholevinae on the other hand can be very useful, because they are breeding on bigger carcasses and even on human remains </w:t>
      </w:r>
      <w:r w:rsidR="0083493C">
        <w:fldChar w:fldCharType="begin" w:fldLock="1"/>
      </w:r>
      <w:r w:rsidR="00E41819">
        <w:instrText>ADDIN CSL_CITATION { "citationItems" : [ { "id" : "ITEM-1", "itemData" : { "DOI" : "10.1007/s00414-013-0865-0", "ISSN" : "09379827", "PMID" : "23974525", "abstract" : "Some beetles are as useful as blow flies for estimating the minimum post mortem interval (PMImin) or time since death. Examples include Thanatophilus micans (Fabricius) and Thanatophilus mutilatus (Castelneau), two geographically and ecologically overlapping African beetles. Molecular means of identifying these species, descriptions of their natural history, thermal summation models for the development of each species, and a case in which T. micans was recovered are presented. These beetles colonise bodies soon after death, their development spans more time than that of flies, and they may be little affected by maggot-generated heat. From an experimental perspective, they can be reared individually, which allows the identification of sick individuals and has analytical advantages relative to fly larvae that must be reared in groups. Estimating minimum post mortem intervals for both species using the case data strongly suggests that developmental models parameterised for one species should not be used to make forensic estimates for closely related species for which no specific model is available and emphasises the need for correct identifications.", "author" : [ { "dropping-particle" : "", "family" : "Ridgeway", "given" : "J. a.", "non-dropping-particle" : "", "parse-names" : false, "suffix" : "" }, { "dropping-particle" : "", "family" : "Midgley", "given" : "J. M.", "non-dropping-particle" : "", "parse-names" : false, "suffix" : "" }, { "dropping-particle" : "", "family" : "Collett", "given" : "I. J.", "non-dropping-particle" : "", "parse-names" : false, "suffix" : "" }, { "dropping-particle" : "", "family" : "Villet", "given" : "M. H.", "non-dropping-particle" : "", "parse-names" : false, "suffix" : "" } ], "container-title" : "International Journal of Legal Medicine", "id" : "ITEM-1", "issue" : "1", "issued" : { "date-parts" : [ [ "2014" ] ] }, "page" : "207-220", "title" : "Advantages of using development models of the carrion beetles Thanatophilus micans (Fabricius) and T. mutilatus (Castelneau) (Coleoptera: Silphidae) for estimating minimum post mortem intervals, verified with case data", "type" : "article-journal", "volume" : "128" }, "uris" : [ "http://www.mendeley.com/documents/?uuid=7fbc3b7f-5abd-4bb2-8205-da4a860ac1fb" ] }, { "id" : "ITEM-2", "itemData" : { "DOI" : "10.1016/j.forsciint.2011.02.003", "ISBN" : "0379-0738", "ISSN" : "03790738", "PMID" : "21376487", "abstract" : "The beetle family Cholevidae (Coleoptera: Staphylinoidea), sometimes viewed as the subfamily Cholevinae of the Leiodidae, consists of some 1700 species worldwide. With the exception of specialized cave-dwelling species and species living in bird and mammal nests and burrows, the species are generalized soil-dwellers that, at least in temperate regions, are mostly found on vertebrate cadavers. Although they have been regularly reported from human corpses, and offer potential because of many species' peak activity in the cold season, they have not been a focus of forensic entomologists so far. This is probably due to their small size and the difficulty in identifying the adults and their larvae. In this paper, we show that DNA-barcoding can help make this group of necrobiont beetles available as a tool for forensic research. We collected 86 specimens of 20 species of the genera Catops, Fissocatops, Apocatops, Choleva, Nargus, Ptomaphagus, and Sciodrepoides from the Netherlands and France and show that a broad \" barcoding gap\" allows almost all species to be easily and unambiguously identified by the sequence of the \" barcoding gene\" cytochrome c oxidase I (COI). This opens up the possibility of adding Cholevidae to the set of insect taxa routinely used in forensic entomology. ?? 2011 Elsevier Ireland Ltd.", "author" : [ { "dropping-particle" : "", "family" : "Schilthuizen", "given" : "Menno", "non-dropping-particle" : "", "parse-names" : false, "suffix" : "" }, { "dropping-particle" : "", "family" : "Scholte", "given" : "Cindy", "non-dropping-particle" : "", "parse-names" : false, "suffix" : "" }, { "dropping-particle" : "", "family" : "Wijk", "given" : "Renske E J", "non-dropping-particle" : "van", "parse-names" : false, "suffix" : "" }, { "dropping-particle" : "", "family" : "Dommershuijzen", "given" : "Jessy", "non-dropping-particle" : "", "parse-names" : false, "suffix" : "" }, { "dropping-particle" : "", "family" : "Horst", "given" : "Devi", "non-dropping-particle" : "van der", "parse-names" : false, "suffix" : "" }, { "dropping-particle" : "", "family" : "zu Schlochtern", "given" : "Melanie Meijer", "non-dropping-particle" : "", "parse-names" : false, "suffix" : "" }, { "dropping-particle" : "", "family" : "Lievers", "given" : "Rik", "non-dropping-particle" : "", "parse-names" : false, "suffix" : "" }, { "dropping-particle" : "", "family" : "Groenenberg", "given" : "Dick S J", "non-dropping-particle" : "", "parse-names" : false, "suffix" : "" } ], "container-title" : "Forensic Science International", "id" : "ITEM-2", "issue" : "1-3", "issued" : { "date-parts" : [ [ "2011" ] ] }, "page" : "91-95", "publisher" : "Elsevier Ireland Ltd", "title" : "Using DNA-barcoding to make the necrobiont beetle family Cholevidae accessible for forensic entomology", "type" : "article-journal", "volume" : "210" }, "uris" : [ "http://www.mendeley.com/documents/?uuid=090de1bd-176e-423b-9a66-800c1aac1697" ] }, { "id" : "ITEM-3", "itemData" : { "author" : [ { "dropping-particle" : "", "family" : "Sikes", "given" : "Derek S", "non-dropping-particle" : "", "parse-names" : false, "suffix" : "" } ], "container-title" : "Handbook of Zoology, Volume IV: Arthropoda: Insecta, Part 38: Coleoptera, Beetles.Volume 1: Morphology and Systematics (Archostemata, Adephaga, Myxophaga, Polyphaga partim)", "editor" : [ { "dropping-particle" : "", "family" : "Beutel", "given" : "R. G.", "non-dropping-particle" : "", "parse-names" : false, "suffix" : "" }, { "dropping-particle" : "", "family" : "Leschen", "given" : "R. A. B.", "non-dropping-particle" : "", "parse-names" : false, "suffix" : "" } ], "id" : "ITEM-3", "issued" : { "date-parts" : [ [ "2005" ] ] }, "page" : "288-296", "publisher" : "De Gruyter", "publisher-place" : "Berlin", "title" : "Silphidae", "type" : "chapter" }, "uris" : [ "http://www.mendeley.com/documents/?uuid=0ba92935-df2b-47a7-b83f-19f4501ed800" ] } ], "mendeley" : { "formattedCitation" : "(Sikes, 2005; Schilthuizen &lt;i&gt;et al.&lt;/i&gt;, 2011; Ridgeway &lt;i&gt;et al.&lt;/i&gt;, 2014)", "plainTextFormattedCitation" : "(Sikes, 2005; Schilthuizen et al., 2011; Ridgeway et al., 2014)", "previouslyFormattedCitation" : "(Sikes, 2005; Schilthuizen &lt;i&gt;et al.&lt;/i&gt;, 2011; Ridgeway &lt;i&gt;et al.&lt;/i&gt;, 2014)" }, "properties" : { "noteIndex" : 0 }, "schema" : "https://github.com/citation-style-language/schema/raw/master/csl-citation.json" }</w:instrText>
      </w:r>
      <w:r w:rsidR="0083493C">
        <w:fldChar w:fldCharType="separate"/>
      </w:r>
      <w:r w:rsidRPr="000668AB">
        <w:rPr>
          <w:noProof/>
        </w:rPr>
        <w:t xml:space="preserve">(Sikes, 2005; Schilthuizen </w:t>
      </w:r>
      <w:r w:rsidRPr="000668AB">
        <w:rPr>
          <w:i/>
          <w:noProof/>
        </w:rPr>
        <w:t>et al.</w:t>
      </w:r>
      <w:r w:rsidRPr="000668AB">
        <w:rPr>
          <w:noProof/>
        </w:rPr>
        <w:t xml:space="preserve">, 2011; Ridgeway </w:t>
      </w:r>
      <w:r w:rsidRPr="000668AB">
        <w:rPr>
          <w:i/>
          <w:noProof/>
        </w:rPr>
        <w:t>et al.</w:t>
      </w:r>
      <w:r w:rsidRPr="000668AB">
        <w:rPr>
          <w:noProof/>
        </w:rPr>
        <w:t>, 2014)</w:t>
      </w:r>
      <w:r w:rsidR="0083493C">
        <w:fldChar w:fldCharType="end"/>
      </w:r>
      <w:r w:rsidR="0083493C">
        <w:t xml:space="preserve">. </w:t>
      </w:r>
    </w:p>
    <w:p w:rsidR="00D97D70" w:rsidRPr="00FB17B2" w:rsidRDefault="00D97D70" w:rsidP="00CC5827">
      <w:pPr>
        <w:ind w:firstLine="0"/>
      </w:pPr>
    </w:p>
    <w:p w:rsidR="000A0A9C" w:rsidRPr="00D97D70" w:rsidRDefault="00885DD7" w:rsidP="00A073C7">
      <w:pPr>
        <w:pStyle w:val="Nadpis2"/>
      </w:pPr>
      <w:bookmarkStart w:id="12" w:name="_Toc428563977"/>
      <w:r w:rsidRPr="00D97D70">
        <w:t>Silphidae</w:t>
      </w:r>
      <w:bookmarkEnd w:id="12"/>
    </w:p>
    <w:p w:rsidR="00885DD7" w:rsidRPr="00A073C7" w:rsidRDefault="00885DD7" w:rsidP="00425C2A">
      <w:pPr>
        <w:ind w:firstLine="0"/>
        <w:rPr>
          <w:b/>
          <w:i/>
        </w:rPr>
      </w:pPr>
      <w:r w:rsidRPr="00A073C7">
        <w:rPr>
          <w:b/>
          <w:i/>
        </w:rPr>
        <w:t>Taxonomy</w:t>
      </w:r>
    </w:p>
    <w:p w:rsidR="0096667B" w:rsidRDefault="00885DD7" w:rsidP="0096667B">
      <w:pPr>
        <w:ind w:firstLine="0"/>
      </w:pPr>
      <w:r>
        <w:t>Family Silphidae (</w:t>
      </w:r>
      <w:r w:rsidR="00416978">
        <w:t>Coleoptera: Staphylinoidea) currently contains 186</w:t>
      </w:r>
      <w:r>
        <w:t xml:space="preserve"> described species </w:t>
      </w:r>
      <w:r w:rsidR="00416978">
        <w:t>in</w:t>
      </w:r>
      <w:r>
        <w:t xml:space="preserve"> two monophylethic subfamilies, Nicrophorinae and Silphinae </w:t>
      </w:r>
      <w:r w:rsidR="00014A02">
        <w:fldChar w:fldCharType="begin" w:fldLock="1"/>
      </w:r>
      <w:r w:rsidR="00E41819">
        <w:instrText>ADDIN CSL_CITATION { "citationItems" : [ { "id" : "ITEM-1", "itemData" : { "author" : [ { "dropping-particle" : "", "family" : "Sikes", "given" : "Derek S.", "non-dropping-particle" : "", "parse-names" : false, "suffix" : "" } ], "container-title" : "Encyclopedia of entomology", "edition" : "2nd", "editor" : [ { "dropping-particle" : "", "family" : "Capinera", "given" : "John L.", "non-dropping-particle" : "", "parse-names" : false, "suffix" : "" } ], "id" : "ITEM-1", "issued" : { "date-parts" : [ [ "2008" ] ] }, "page" : "749-758", "publisher" : "Springer Netherlands", "title" : "Carrion beetles (Coleoptera: Silphidae)", "type" : "chapter" }, "uris" : [ "http://www.mendeley.com/documents/?uuid=65364fd9-c35b-4b01-811e-972ebba5197c" ] }, { "id" : "ITEM-2", "itemData" : { "ISSN" : "1863-7221", "abstract" : "Carrion beetles (Silphidae) and rove beetles (Staphylinidae, including Scaphidiinae, Pselaphinae and Scydmaeninae) form a well supported and exceptionally species-rich clade with nearly 58,000 described Recent species (of them Silphidae constitute 0.3%). The presently accepted classification implies a sister-group relationship between these families. The enormous clade of Staphylinidae, if indeed monophyletic, has its basal-most dichotomies inadequately hypothesized. We analysed 240 parsimony-informative larval and adult morphological characters for 34 terminals of carrion (3) and rove beetles (31) and rooted the obtained topologies on Neopelatops (Leiodidae). The most fully resolved topologies from the combined dataset consistently suggest that carrion and rove beetles are indeed monophyletic sister-groups. Two ancient species-poor rovebeetle subfamilies (Apateticinae with two genera in the eastern Palaearctic, and the monogeneric Holarctic Trigonurinae) branch off as a clade from the rest of Staphylinidae, rather than with members of the Oxyteline Group. Subsequent dichotomies of the staphylinid main clade remain obscure. A newly redefined and monophyletic Oxyteline Group is formed by Scaphidiinae + (Oxytelinae + Osoriinae + Piestinae), the last subfamily paraphyletic with respect to the previous two, which are monophyletic. The Oxyteline Group and the earlier detected monophyletic Omaliine and Staphylinine Groups form three main subdivisions within the rove beetles. Their interrelationships, as well as those with the possibly monophyletic Tachyporine Group (which includes the mega-diverse Aleocharinae), form the main unresolved questions in basal Staphylinidae phylogeny.", "author" : [ { "dropping-particle" : "V.", "family" : "Grebennikov", "given" : "Vasily", "non-dropping-particle" : "", "parse-names" : false, "suffix" : "" }, { "dropping-particle" : "", "family" : "Newton", "given" : "Alfred F.", "non-dropping-particle" : "", "parse-names" : false, "suffix" : "" } ], "container-title" : "Arthropod Systematics &amp; Phylogeny", "id" : "ITEM-2", "issue" : "3", "issued" : { "date-parts" : [ [ "2012", "12" ] ] }, "page" : "133-165", "publisher" : "SENCKENBERG NATURHISTORISCHE SAMMLUNGEN DRESDEN, MUSEUM TIERKUNDE, KOENIGSBRUECKER LANDSTRASSE 159, DRESDEN, 00000, GERMANY", "title" : "Detecting the basal dichotomies in the monophylum of carrion and rove beetles (Insecta: Coleoptera: Silphidae and Staphylinidae) with emphasis on the Oxyteline group of subfamilies", "type" : "article-journal", "volume" : "70" }, "uris" : [ "http://www.mendeley.com/documents/?uuid=c512d165-df85-48f6-9700-e6bc701bc53b" ] } ], "mendeley" : { "formattedCitation" : "(Sikes, 2008; Grebennikov &amp; Newton, 2012)", "plainTextFormattedCitation" : "(Sikes, 2008; Grebennikov &amp; Newton, 2012)", "previouslyFormattedCitation" : "(Sikes, 2008; Grebennikov &amp; Newton, 2012)" }, "properties" : { "noteIndex" : 0 }, "schema" : "https://github.com/citation-style-language/schema/raw/master/csl-citation.json" }</w:instrText>
      </w:r>
      <w:r w:rsidR="00014A02">
        <w:fldChar w:fldCharType="separate"/>
      </w:r>
      <w:r w:rsidR="00404028" w:rsidRPr="00404028">
        <w:rPr>
          <w:noProof/>
        </w:rPr>
        <w:t>(Sikes, 2008; Grebennikov &amp; Newton, 2012)</w:t>
      </w:r>
      <w:r w:rsidR="00014A02">
        <w:fldChar w:fldCharType="end"/>
      </w:r>
      <w:r w:rsidR="00416978">
        <w:t xml:space="preserve">. </w:t>
      </w:r>
    </w:p>
    <w:p w:rsidR="00885DD7" w:rsidRDefault="00416978" w:rsidP="00425C2A">
      <w:pPr>
        <w:ind w:firstLine="0"/>
      </w:pPr>
      <w:r>
        <w:t>Silphidae are</w:t>
      </w:r>
      <w:r w:rsidR="00885DD7">
        <w:t xml:space="preserve"> closely related with family Staphylinidae</w:t>
      </w:r>
      <w:r>
        <w:t xml:space="preserve"> and there is an ongoing scientific discussion if they should be placed inside of Staphylinidae</w:t>
      </w:r>
      <w:r w:rsidR="00885DD7">
        <w:t xml:space="preserve">. Main difference </w:t>
      </w:r>
      <w:r>
        <w:t xml:space="preserve">between Silphidae </w:t>
      </w:r>
      <w:r>
        <w:lastRenderedPageBreak/>
        <w:t xml:space="preserve">and Staphylinidae </w:t>
      </w:r>
      <w:r w:rsidR="00885DD7">
        <w:t xml:space="preserve">is that in Silphidae are 3 or 4 visible terga on abdomen </w:t>
      </w:r>
      <w:r>
        <w:t>instead</w:t>
      </w:r>
      <w:r w:rsidR="00885DD7">
        <w:t xml:space="preserve"> of 2 as in Staphylinidae. Many similarities were discovered between these two families, namely shortening of elytra and presence of oceli </w:t>
      </w:r>
      <w:r w:rsidR="00014A02">
        <w:fldChar w:fldCharType="begin" w:fldLock="1"/>
      </w:r>
      <w:r w:rsidR="00381A15">
        <w:instrText>ADDIN CSL_CITATION { "citationItems" : [ { "id" : "ITEM-1", "itemData" : { "author" : [ { "dropping-particle" : "", "family" : "\u0160ustek", "given" : "Zby\u0161ek", "non-dropping-particle" : "", "parse-names" : false, "suffix" : "" } ], "container-title" : "Zpr\u00e1vy \u010ceskoslovensk\u00e9 Spole\u010dnosti Entomologick\u00e9 p\u0159i \u010cSAV", "id" : "ITEM-1", "issued" : { "date-parts" : [ [ "1981" ] ] }, "page" : "1-47", "title" : "Keys to identification of insects 2: Carrion beetles of Czechoslovakia (Coleoptera: Silphidae)", "type" : "article-journal", "volume" : "2" }, "uris" : [ "http://www.mendeley.com/documents/?uuid=bd14c37b-fda7-4975-85ca-ecd772380902" ] } ], "mendeley" : { "formattedCitation" : "(\u0160ustek, 1981)", "plainTextFormattedCitation" : "(\u0160ustek, 1981)", "previouslyFormattedCitation" : "(\u0160ustek, 1981)" }, "properties" : { "noteIndex" : 0 }, "schema" : "https://github.com/citation-style-language/schema/raw/master/csl-citation.json" }</w:instrText>
      </w:r>
      <w:r w:rsidR="00014A02">
        <w:fldChar w:fldCharType="separate"/>
      </w:r>
      <w:r w:rsidR="00404028" w:rsidRPr="00404028">
        <w:rPr>
          <w:noProof/>
        </w:rPr>
        <w:t>(Šustek, 1981)</w:t>
      </w:r>
      <w:r w:rsidR="00014A02">
        <w:fldChar w:fldCharType="end"/>
      </w:r>
      <w:r w:rsidR="00885DD7">
        <w:t>, but molecular taxonomy did not show any sign t</w:t>
      </w:r>
      <w:r>
        <w:t xml:space="preserve">hat they should be merged into </w:t>
      </w:r>
      <w:r w:rsidR="00885DD7">
        <w:t xml:space="preserve">Staphylinidae </w:t>
      </w:r>
      <w:r w:rsidR="00014A02">
        <w:fldChar w:fldCharType="begin" w:fldLock="1"/>
      </w:r>
      <w:r w:rsidR="00E41819">
        <w:instrText>ADDIN CSL_CITATION { "citationItems" : [ { "id" : "ITEM-1", "itemData" : { "DOI" : "10.1006/mpev.1999.0765", "ISSN" : "1055-7903", "PMID" : "10860648", "abstract" : "We investigated the phylogenetic relationships of carrion beetles (Coleoptera, Silphidae) using 2094 bp of their mitochondrial cytochrome oxidase subunit I and II and tRNA leucine gene sequences. Shorter fragments of this gene region previously have been used to establish generic relationships in insects. In this study, they provided more than sufficient resolution, although the third positions of the protein-coding sequences reached saturation for the deeper divergences. This first published phylogeny for the Silphidae comprises 23 species from 13 genera sampled across the geographic range of the family. In addition, we included species from three related families as outgroups. One of these families, the Agyrtidae, was, until recently, included in the Silphidae, but its resolution here justifies its current position as a separate family. The silphid subfamilies Nicrophorinae and Silphinae are monophyletic in all analyses. All genera for which several species were sampled are supported as monophyletic groups, with the exception of the genus Silpha. European and North American representatives of two Nicrophorus species described from both continents are supported as each others' closest relatives. The lineage that colonized Gondwanaland and that most likely originated in the Palearctic is the most basal within the Silphinae.", "author" : [ { "dropping-particle" : "", "family" : "Dobler", "given" : "S", "non-dropping-particle" : "", "parse-names" : false, "suffix" : "" }, { "dropping-particle" : "", "family" : "M\u00fcller", "given" : "J K", "non-dropping-particle" : "", "parse-names" : false, "suffix" : "" } ], "container-title" : "Molecular phylogenetics and evolution", "id" : "ITEM-1", "issue" : "3", "issued" : { "date-parts" : [ [ "2000" ] ] }, "page" : "390-402", "title" : "Resolving phylogeny at the family level by mitochondrial cytochrome oxidase sequences: phylogeny of carrion beetles (Coleoptera, Silphidae).", "type" : "article-journal", "volume" : "15" }, "uris" : [ "http://www.mendeley.com/documents/?uuid=9fa33c1f-0b62-4e1d-a4ce-0366b6c814ee" ] }, { "id" : "ITEM-2", "itemData" : { "DOI" : "10.1111/J.1558-5646.2008.00432.X", "author" : [ { "dropping-particle" : "", "family" : "Ikeda", "given" : "Hiroshi", "non-dropping-particle" : "", "parse-names" : false, "suffix" : "" }, { "dropping-particle" : "", "family" : "Kagaya", "given" : "Takashi", "non-dropping-particle" : "", "parse-names" : false, "suffix" : "" }, { "dropping-particle" : "", "family" : "Kubota", "given" : "Kohei", "non-dropping-particle" : "", "parse-names" : false, "suffix" : "" }, { "dropping-particle" : "", "family" : "Abe", "given" : "Toshio", "non-dropping-particle" : "", "parse-names" : false, "suffix" : "" } ], "container-title" : "Evolution", "id" : "ITEM-2", "issue" : "8", "issued" : { "date-parts" : [ [ "2013" ] ] }, "page" : "2065-2079", "title" : "Evolutionary Relationships among Food Habit, Loss of Flight , and Reproductive Traits: Life- History Evolution in the Silphinae (Coleoptera : Silphidae)", "type" : "article-journal", "volume" : "62" }, "uris" : [ "http://www.mendeley.com/documents/?uuid=6478ed49-bd09-469a-ab48-5d7f00f5da54" ] }, { "id" : "ITEM-3", "itemData" : { "ISSN" : "1863-7221", "abstract" : "Carrion beetles (Silphidae) and rove beetles (Staphylinidae, including Scaphidiinae, Pselaphinae and Scydmaeninae) form a well supported and exceptionally species-rich clade with nearly 58,000 described Recent species (of them Silphidae constitute 0.3%). The presently accepted classification implies a sister-group relationship between these families. The enormous clade of Staphylinidae, if indeed monophyletic, has its basal-most dichotomies inadequately hypothesized. We analysed 240 parsimony-informative larval and adult morphological characters for 34 terminals of carrion (3) and rove beetles (31) and rooted the obtained topologies on Neopelatops (Leiodidae). The most fully resolved topologies from the combined dataset consistently suggest that carrion and rove beetles are indeed monophyletic sister-groups. Two ancient species-poor rovebeetle subfamilies (Apateticinae with two genera in the eastern Palaearctic, and the monogeneric Holarctic Trigonurinae) branch off as a clade from the rest of Staphylinidae, rather than with members of the Oxyteline Group. Subsequent dichotomies of the staphylinid main clade remain obscure. A newly redefined and monophyletic Oxyteline Group is formed by Scaphidiinae + (Oxytelinae + Osoriinae + Piestinae), the last subfamily paraphyletic with respect to the previous two, which are monophyletic. The Oxyteline Group and the earlier detected monophyletic Omaliine and Staphylinine Groups form three main subdivisions within the rove beetles. Their interrelationships, as well as those with the possibly monophyletic Tachyporine Group (which includes the mega-diverse Aleocharinae), form the main unresolved questions in basal Staphylinidae phylogeny.", "author" : [ { "dropping-particle" : "V.", "family" : "Grebennikov", "given" : "Vasily", "non-dropping-particle" : "", "parse-names" : false, "suffix" : "" }, { "dropping-particle" : "", "family" : "Newton", "given" : "Alfred F.", "non-dropping-particle" : "", "parse-names" : false, "suffix" : "" } ], "container-title" : "Arthropod Systematics &amp; Phylogeny", "id" : "ITEM-3", "issue" : "3", "issued" : { "date-parts" : [ [ "2012", "12" ] ] }, "page" : "133-165", "publisher" : "SENCKENBERG NATURHISTORISCHE SAMMLUNGEN DRESDEN, MUSEUM TIERKUNDE, KOENIGSBRUECKER LANDSTRASSE 159, DRESDEN, 00000, GERMANY", "title" : "Detecting the basal dichotomies in the monophylum of carrion and rove beetles (Insecta: Coleoptera: Silphidae and Staphylinidae) with emphasis on the Oxyteline group of subfamilies", "type" : "article-journal", "volume" : "70" }, "uris" : [ "http://www.mendeley.com/documents/?uuid=c512d165-df85-48f6-9700-e6bc701bc53b" ] } ], "mendeley" : { "formattedCitation" : "(Dobler &amp; M\u00fcller, 2000; Grebennikov &amp; Newton, 2012; Ikeda &lt;i&gt;et al.&lt;/i&gt;, 2013)", "plainTextFormattedCitation" : "(Dobler &amp; M\u00fcller, 2000; Grebennikov &amp; Newton, 2012; Ikeda et al., 2013)", "previouslyFormattedCitation" : "(Dobler &amp; M\u00fcller, 2000; Grebennikov &amp; Newton, 2012; Ikeda &lt;i&gt;et al.&lt;/i&gt;, 2013)" }, "properties" : { "noteIndex" : 0 }, "schema" : "https://github.com/citation-style-language/schema/raw/master/csl-citation.json" }</w:instrText>
      </w:r>
      <w:r w:rsidR="00014A02">
        <w:fldChar w:fldCharType="separate"/>
      </w:r>
      <w:r w:rsidR="00404028" w:rsidRPr="00404028">
        <w:rPr>
          <w:noProof/>
        </w:rPr>
        <w:t xml:space="preserve">(Dobler &amp; Müller, 2000; Grebennikov &amp; Newton, 2012; Ikeda </w:t>
      </w:r>
      <w:r w:rsidR="00404028" w:rsidRPr="00404028">
        <w:rPr>
          <w:i/>
          <w:noProof/>
        </w:rPr>
        <w:t>et al.</w:t>
      </w:r>
      <w:r w:rsidR="00404028" w:rsidRPr="00404028">
        <w:rPr>
          <w:noProof/>
        </w:rPr>
        <w:t>, 2013)</w:t>
      </w:r>
      <w:r w:rsidR="00014A02">
        <w:fldChar w:fldCharType="end"/>
      </w:r>
      <w:r w:rsidR="00F0343D">
        <w:t xml:space="preserve">. </w:t>
      </w:r>
    </w:p>
    <w:p w:rsidR="00613EF0" w:rsidRDefault="00613EF0" w:rsidP="00425C2A">
      <w:pPr>
        <w:ind w:firstLine="0"/>
      </w:pPr>
      <w:r>
        <w:t xml:space="preserve">Subfamily Nicrophorinae </w:t>
      </w:r>
      <w:r w:rsidR="009D3410">
        <w:t>r</w:t>
      </w:r>
      <w:r w:rsidR="000C04B0">
        <w:t>ather small, with 73</w:t>
      </w:r>
      <w:r w:rsidR="009D3410">
        <w:t xml:space="preserve"> recognized species and </w:t>
      </w:r>
      <w:r w:rsidR="00C85DCA">
        <w:t>according to paleontological records it</w:t>
      </w:r>
      <w:r w:rsidR="006365D5">
        <w:t xml:space="preserve"> originated 135 million years ago</w:t>
      </w:r>
      <w:r w:rsidR="009D3410">
        <w:t xml:space="preserve">. It currently </w:t>
      </w:r>
      <w:r w:rsidR="006365D5">
        <w:t>contains</w:t>
      </w:r>
      <w:r>
        <w:t xml:space="preserve"> </w:t>
      </w:r>
      <w:r w:rsidR="009D3410">
        <w:t>four genera</w:t>
      </w:r>
      <w:r w:rsidR="000C04B0">
        <w:t xml:space="preserve"> </w:t>
      </w:r>
      <w:r w:rsidR="000C04B0" w:rsidRPr="00F97C62">
        <w:rPr>
          <w:i/>
        </w:rPr>
        <w:t>Eonecrophorus</w:t>
      </w:r>
      <w:r w:rsidR="000C04B0">
        <w:rPr>
          <w:i/>
        </w:rPr>
        <w:t xml:space="preserve"> </w:t>
      </w:r>
      <w:r w:rsidR="000C04B0" w:rsidRPr="000C04B0">
        <w:t>Kurosawa, 1985</w:t>
      </w:r>
      <w:r w:rsidR="000C04B0">
        <w:t xml:space="preserve">, </w:t>
      </w:r>
      <w:r w:rsidR="009D3410" w:rsidRPr="00F97C62">
        <w:rPr>
          <w:i/>
        </w:rPr>
        <w:t>Ptomascopus</w:t>
      </w:r>
      <w:r w:rsidR="000C04B0">
        <w:rPr>
          <w:i/>
        </w:rPr>
        <w:t xml:space="preserve"> </w:t>
      </w:r>
      <w:r w:rsidR="000C04B0" w:rsidRPr="000C04B0">
        <w:t>Kraatz, 1876</w:t>
      </w:r>
      <w:r w:rsidR="009D3410">
        <w:t xml:space="preserve">, and </w:t>
      </w:r>
      <w:r w:rsidR="006365D5">
        <w:t>genus</w:t>
      </w:r>
      <w:r w:rsidR="004569D8">
        <w:t xml:space="preserve"> </w:t>
      </w:r>
      <w:r w:rsidR="004569D8" w:rsidRPr="002B7D5D">
        <w:rPr>
          <w:i/>
        </w:rPr>
        <w:t>Nicrophorus</w:t>
      </w:r>
      <w:r w:rsidR="004569D8">
        <w:t xml:space="preserve"> </w:t>
      </w:r>
      <w:r w:rsidR="000C04B0">
        <w:t xml:space="preserve">Fabricius, 1775, </w:t>
      </w:r>
      <w:r w:rsidR="006365D5">
        <w:t>with</w:t>
      </w:r>
      <w:r w:rsidR="004569D8">
        <w:t xml:space="preserve"> two </w:t>
      </w:r>
      <w:r w:rsidR="000C04B0">
        <w:t>subgenera</w:t>
      </w:r>
      <w:r w:rsidR="004569D8">
        <w:t xml:space="preserve"> </w:t>
      </w:r>
      <w:r w:rsidR="004569D8" w:rsidRPr="004569D8">
        <w:rPr>
          <w:i/>
        </w:rPr>
        <w:t>Necroxenus</w:t>
      </w:r>
      <w:r w:rsidR="004569D8">
        <w:t xml:space="preserve"> Semenov-Tian-Shanskij, 1933 and </w:t>
      </w:r>
      <w:r w:rsidR="004569D8" w:rsidRPr="004569D8">
        <w:rPr>
          <w:i/>
        </w:rPr>
        <w:t>Nicrophorus</w:t>
      </w:r>
      <w:r w:rsidR="004569D8">
        <w:t xml:space="preserve"> Fabricius, 1775 </w:t>
      </w:r>
      <w:r w:rsidR="00014A02">
        <w:fldChar w:fldCharType="begin" w:fldLock="1"/>
      </w:r>
      <w:r w:rsidR="00381A15">
        <w:instrText>ADDIN CSL_CITATION { "citationItems" : [ { "id" : "ITEM-1", "itemData" : { "DOI" : "10.1016/j.ympev.2013.07.022", "ISSN" : "10557903", "PMID" : "23911726", "abstract" : "Burying beetles (Silphidae: Nicrophorus) are well-known for their monopolization of small vertebrate carcasses in subterranean crypts and complex biparental care behaviors. They have been the focus of intense behavioral, ecological, and conservation research since the 1980s yet no thorough phylogenetic estimate for the group exists. Herein, we infer relationships, test past hypotheses of relationships, and test biogeographic scenarios among 55 of the subfamily Nicrophorinae's currently valid and extant 72 species. Two mitochondrial genes, COI and COII, and two nuclear genes, the D2 region of 28S, and the protein coding gene CAD, provided 3,971 nucleotides for 58 nicrophorine and 5 outgroup specimens. Ten partitions, with each modeled by GTR. +. I. +. G, were used for a 100. M generation MrBayes analysis and maximum likelihood bootstrapping with Garli. The inferred Bayesian phylogeny was mostly well-resolved with only three weak branches of biogeographic relevance. The common ancestor of the subfamily and of the genus Nicrophorus was reconstructed as Old World with four separate transitions to the New World and four reverse colonizations of the Old World from the New. Divergence dating from analysis with BEAST indicate the genus Nicrophorus originated in the Cretaceous, 127-99. Ma. Most prior, pre-cladistic hypotheses of relationships were strongly rejected while most modern hypotheses were largely congruent with monophyletic groups in our estimated phylogeny. Our results reject a recent hypothesis that Nicrophorus morio Gebler, 1817 (NEW STATUS as valid species) is a subspecies of N. germanicus (L., 1758). Two subgenera of Nicrophorus are recognized: Necroxenus Semenov-Tian-Shanskij, 1933, and Nicrophorus Fabricius, 1775. ?? 2013 Elsevier Inc.", "author" : [ { "dropping-particle" : "", "family" : "Sikes", "given" : "Derek S.", "non-dropping-particle" : "", "parse-names" : false, "suffix" : "" }, { "dropping-particle" : "", "family" : "Venables", "given" : "Chandra", "non-dropping-particle" : "", "parse-names" : false, "suffix" : "" } ], "container-title" : "Molecular Phylogenetics and Evolution", "id" : "ITEM-1", "issue" : "3", "issued" : { "date-parts" : [ [ "2013", "12" ] ] }, "page" : "552-565", "publisher" : "Elsevier Inc.", "title" : "Molecular phylogeny of the burying beetles (Coleoptera: Silphidae: Nicrophorinae)", "type" : "article-journal", "volume" : "69" }, "uris" : [ "http://www.mendeley.com/documents/?uuid=c820f420-689e-4436-96ab-014272957158" ] }, { "id" : "ITEM-2", "itemData" : { "abstract" : "This work represents a preliminary version of a monographic revision of the silphid subfamily Nicrophorinae (Coleoptera: Silphidae) of the world. The 77 known, extant species are described or redescribed and their approximate geographic distributions are mapped. A key is provided to the world nicrophorine fauna. A Bayesian phylogenetic analysis was conducted based on an adult morphological data set of all known species, a larval morphological data set of 23 species, combined with an mtDNA data set of 34 species. Based on this analysis a new classification at the generic and species-group level is proposed. The subfamily Nicrophorinae is strongly supported as monophyletic and four extant genera are recognized: Proscapheus NEW GENUS (1 species), Ptomascopus Kraatz (2 species), Eonecrophorus Kurosawa (1 species), and Nicrophorus Fabricius (73 species); and two subgenera within the genus Nicrophorus: Nicrophorus (71 species), and Necroxenus Semenov-Tian-Shanskij NEW STATUS (2 species). The combined phylogenetic analysis strongly supports this classification, the relationships of which can be summarized as: (subfamily Nicrophorinae (tribe Proscapheini, genus Proscapheus), (tribe Nicrophorini (subtribe Ptomascopina, genus Ptomascopus), (subtribe Nicrophorina (genus Eonecrophorus), (genus Nicrophorus (subgenus Necroxenus, subgenus Nicrophorus)))). Twelve new species are described herein [note: these descriptions do not constitute valid publication of these names according to the International Code of Zoological Nomenclature]. Ninety three taxonomic changes resulting from this project were formally published in Sikes et al. (2002): 25 species names were synonymized, 2 synonyms were elevated to valid species, 12 synonyms were transfered to new senior synonyms, and 53 subspecific names were made absolute synonyms. A bibliographic catalog of all described species based on 1,151 references covering 1752\u2013early 2002 is included as an appendix. All phylogenetic analyses had weakly supported internal branches at the base of the genus Nicrophorus, suggesting the genus experienced an ancient rapid, radiation. The monophyly of most prior hypotheses of species relationships by early 20th century workers were not corroborated whereas some hypotheses of relationships proposed during the last few decades were corroborated as monophyletic. Based on the phylogeny, fossil evidence, and earth history, I tentatively propose the genus Nicrophorus radiated in Asia during the Oligoce\u2026", "author" : [ { "dropping-particle" : "", "family" : "Sikes", "given" : "Derek Scott", "non-dropping-particle" : "", "parse-names" : false, "suffix" : "" } ], "id" : "ITEM-2", "issued" : { "date-parts" : [ [ "2003" ] ] }, "publisher" : "The University of Connecticut", "title" : "A revision of the subfamily Nicrophorinae Kirby (Insecta: Coleoptera: Silphidae)", "type" : "thesis" }, "uris" : [ "http://www.mendeley.com/documents/?uuid=53c65b5a-e2e5-446a-8727-50bb9d134ae1" ] } ], "mendeley" : { "formattedCitation" : "(Sikes, 2003; Sikes &amp; Venables, 2013)", "plainTextFormattedCitation" : "(Sikes, 2003; Sikes &amp; Venables, 2013)", "previouslyFormattedCitation" : "(Sikes, 2003; Sikes &amp; Venables, 2013)" }, "properties" : { "noteIndex" : 0 }, "schema" : "https://github.com/citation-style-language/schema/raw/master/csl-citation.json" }</w:instrText>
      </w:r>
      <w:r w:rsidR="00014A02">
        <w:fldChar w:fldCharType="separate"/>
      </w:r>
      <w:r w:rsidR="00404028" w:rsidRPr="00404028">
        <w:rPr>
          <w:noProof/>
        </w:rPr>
        <w:t>(Sikes, 2003; Sikes &amp; Venables, 2013)</w:t>
      </w:r>
      <w:r w:rsidR="00014A02">
        <w:fldChar w:fldCharType="end"/>
      </w:r>
      <w:r w:rsidR="004569D8">
        <w:t>.</w:t>
      </w:r>
    </w:p>
    <w:p w:rsidR="00613EF0" w:rsidRDefault="00613EF0" w:rsidP="00425C2A">
      <w:pPr>
        <w:ind w:firstLine="0"/>
      </w:pPr>
      <w:r>
        <w:t>Subfa</w:t>
      </w:r>
      <w:r w:rsidR="002039C6">
        <w:t>mily Silphidae is composed of 14</w:t>
      </w:r>
      <w:r>
        <w:t xml:space="preserve"> </w:t>
      </w:r>
      <w:r w:rsidR="000C04B0">
        <w:t>genera</w:t>
      </w:r>
      <w:r>
        <w:t xml:space="preserve"> (</w:t>
      </w:r>
      <w:r w:rsidR="000C04B0" w:rsidRPr="002B7D5D">
        <w:rPr>
          <w:i/>
        </w:rPr>
        <w:t>Ablattaria</w:t>
      </w:r>
      <w:r w:rsidR="000C04B0">
        <w:t xml:space="preserve"> Reitter, 1884, </w:t>
      </w:r>
      <w:r w:rsidRPr="002B7D5D">
        <w:rPr>
          <w:i/>
        </w:rPr>
        <w:t>Aclypea</w:t>
      </w:r>
      <w:r>
        <w:t xml:space="preserve"> Reitter, 1885, </w:t>
      </w:r>
      <w:r w:rsidRPr="002B7D5D">
        <w:rPr>
          <w:i/>
        </w:rPr>
        <w:t>Dendroxena</w:t>
      </w:r>
      <w:r>
        <w:t xml:space="preserve"> Motschulsky, 1858, </w:t>
      </w:r>
      <w:r w:rsidRPr="002B7D5D">
        <w:rPr>
          <w:i/>
        </w:rPr>
        <w:t>Diamesus</w:t>
      </w:r>
      <w:r>
        <w:t xml:space="preserve"> Hope, 1840, </w:t>
      </w:r>
      <w:r w:rsidRPr="002B7D5D">
        <w:rPr>
          <w:i/>
        </w:rPr>
        <w:t>Heterosilpha</w:t>
      </w:r>
      <w:r>
        <w:t xml:space="preserve"> Portevin, 1926, </w:t>
      </w:r>
      <w:r w:rsidRPr="002B7D5D">
        <w:rPr>
          <w:i/>
        </w:rPr>
        <w:t>Heterotemna</w:t>
      </w:r>
      <w:r>
        <w:t xml:space="preserve"> Wollaston, 1864, </w:t>
      </w:r>
      <w:r w:rsidRPr="002039C6">
        <w:rPr>
          <w:i/>
        </w:rPr>
        <w:t>Necrodes</w:t>
      </w:r>
      <w:r>
        <w:t xml:space="preserve"> Leach, 1815, </w:t>
      </w:r>
      <w:r w:rsidRPr="002B7D5D">
        <w:rPr>
          <w:i/>
        </w:rPr>
        <w:t>Necrophila</w:t>
      </w:r>
      <w:r>
        <w:t xml:space="preserve"> Kirby &amp; Spence, 1828, </w:t>
      </w:r>
      <w:r w:rsidR="002039C6" w:rsidRPr="002039C6">
        <w:rPr>
          <w:i/>
        </w:rPr>
        <w:t>Oiceoptoma</w:t>
      </w:r>
      <w:r w:rsidR="002039C6">
        <w:t xml:space="preserve"> Leach, 1815, </w:t>
      </w:r>
      <w:r w:rsidR="002039C6" w:rsidRPr="002039C6">
        <w:rPr>
          <w:i/>
        </w:rPr>
        <w:t>Oxelytrum</w:t>
      </w:r>
      <w:r w:rsidR="002039C6">
        <w:t xml:space="preserve"> Gistel, 1848, </w:t>
      </w:r>
      <w:r w:rsidR="000C04B0" w:rsidRPr="002B7D5D">
        <w:rPr>
          <w:i/>
        </w:rPr>
        <w:t>Phosphuga</w:t>
      </w:r>
      <w:r w:rsidR="000C04B0">
        <w:t xml:space="preserve"> Leach, 1817, </w:t>
      </w:r>
      <w:r w:rsidR="002039C6" w:rsidRPr="002039C6">
        <w:rPr>
          <w:i/>
        </w:rPr>
        <w:t>Ptomaphila</w:t>
      </w:r>
      <w:r w:rsidR="002039C6">
        <w:t xml:space="preserve"> Kirby &amp; Spence, 1828, </w:t>
      </w:r>
      <w:r w:rsidRPr="002B7D5D">
        <w:rPr>
          <w:i/>
        </w:rPr>
        <w:t>Silpha</w:t>
      </w:r>
      <w:r>
        <w:t xml:space="preserve"> Linnaeus, 1758 and </w:t>
      </w:r>
      <w:r w:rsidRPr="002B7D5D">
        <w:rPr>
          <w:i/>
        </w:rPr>
        <w:t>Thanatophilus</w:t>
      </w:r>
      <w:r>
        <w:t xml:space="preserve"> Leach, 1815</w:t>
      </w:r>
      <w:r w:rsidR="000C04B0">
        <w:t>,</w:t>
      </w:r>
      <w:r>
        <w:t>)</w:t>
      </w:r>
      <w:r w:rsidR="00C85DCA">
        <w:t xml:space="preserve"> and originated some 165 million years ago </w:t>
      </w:r>
      <w:r w:rsidR="00014A02">
        <w:fldChar w:fldCharType="begin" w:fldLock="1"/>
      </w:r>
      <w:r w:rsidR="00E41819">
        <w:instrText>ADDIN CSL_CITATION { "citationItems" : [ { "id" : "ITEM-1", "itemData" : { "author" : [ { "dropping-particle" : "", "family" : "Sikes", "given" : "Derek S.", "non-dropping-particle" : "", "parse-names" : false, "suffix" : "" } ], "container-title" : "Encyclopedia of entomology", "edition" : "2nd", "editor" : [ { "dropping-particle" : "", "family" : "Capinera", "given" : "John L.", "non-dropping-particle" : "", "parse-names" : false, "suffix" : "" } ], "id" : "ITEM-1", "issued" : { "date-parts" : [ [ "2008" ] ] }, "page" : "749-758", "publisher" : "Springer Netherlands", "title" : "Carrion beetles (Coleoptera: Silphidae)", "type" : "chapter" }, "uris" : [ "http://www.mendeley.com/documents/?uuid=65364fd9-c35b-4b01-811e-972ebba5197c" ] }, { "id" : "ITEM-2", "itemData" : { "DOI" : "10.3897/zookeys.477.8446", "ISSN" : "1313-2989", "PMID" : "25685005", "abstract" : "The genus Ablattaria Reitter, 1884 (Coleoptera: Silphidae: Silphinae) is revised. Four taxa are recognized as valid species: Ablattariaarenaria (Kraatz, 1876), Ablattariacribrata (M\u00e9n\u00e9tries, 1832), Ablattarialaevigata (Fabricius, 1775) and Ablattariasubtriangula Reitter, 1905. Ablattarialaevigatavar.meridionalis Ganglbauer, 1899 is newly treated as a junior subjective synonym of Ablattarialaevigata. Lectotypes are designated for Phosphugaarenaria Kraatz, 1876, Ablattariaarenariavar.punctigera Reitter, 1884, Ablattariaarenariavar.alleoni Portevin, 1926, Silphacribrata M\u00e9n\u00e9tries, 1832, Silphalaevigata Fabricius, 1775, Silphagibba Brull\u00e9, 1832, Ablattariagibbavar.costulata Portevin, 1926, Ablattariagibbavar.distinguenda Portevin, 1926, Ablattariagibbavar.punctata Portevin, 1926 and Ablattariasubtriangula Reitter, 1905. The distribution of all taxa is mapped, based on material examined. Geometric morphometric methods were used to evaluate shape variability in Ablattaria. Results indicated sexual dimorphism in all species. Shape inconsistency was found between the sexes of all taxa when tested independently. The first two relative warp axes indicated 65.17% shape variation in males and 65.72% in females. Canonical variate analysis separated the taxa studied. There was minimal overlap between some groups in both sexes. Differences in body shape between populations of Ablattarialaevigata from Central Europe, Italy and Greece + Turkey were also examined. Relative warps implied 58.01% shape variability on both axes in males and 64.78% in females. CVA revealed noticeable overlaps between the groups, although the Italian population demonstrated a higher separation in both sexes.", "author" : [ { "dropping-particle" : "", "family" : "Qubaiov\u00e1", "given" : "Jarin", "non-dropping-particle" : "", "parse-names" : false, "suffix" : "" }, { "dropping-particle" : "", "family" : "R\u016f\u017ei\u010dka", "given" : "Jan", "non-dropping-particle" : "", "parse-names" : false, "suffix" : "" }, { "dropping-particle" : "", "family" : "\u0160\u00edpkov\u00e1", "given" : "Hana", "non-dropping-particle" : "", "parse-names" : false, "suffix" : "" } ], "container-title" : "ZooKeys", "id" : "ITEM-2", "issue" : "477", "issued" : { "date-parts" : [ [ "2015", "1" ] ] }, "page" : "79-142", "publisher" : "PENSOFT PUBL, GEO MILEV STR 13A, SOFIA, 1111, BULGARIA", "title" : "Taxonomic revision of genus Ablattaria Reitter (Coleoptera, Silphidae) using geometric morphometrics.", "type" : "article-journal" }, "uris" : [ "http://www.mendeley.com/documents/?uuid=6546d270-fb8b-4922-8929-8fd987cac98a" ] }, { "id" : "ITEM-3", "itemData" : { "author" : [ { "dropping-particle" : "", "family" : "Sikes", "given" : "Derek S", "non-dropping-particle" : "", "parse-names" : false, "suffix" : "" } ], "container-title" : "Handbook of Zoology, Volume IV: Arthropoda: Insecta, Part 38: Coleoptera, Beetles.Volume 1: Morphology and Systematics (Archostemata, Adephaga, Myxophaga, Polyphaga partim)", "editor" : [ { "dropping-particle" : "", "family" : "Beutel", "given" : "R. G.", "non-dropping-particle" : "", "parse-names" : false, "suffix" : "" }, { "dropping-particle" : "", "family" : "Leschen", "given" : "R. A. B.", "non-dropping-particle" : "", "parse-names" : false, "suffix" : "" } ], "id" : "ITEM-3", "issued" : { "date-parts" : [ [ "2005" ] ] }, "page" : "288-296", "publisher" : "De Gruyter", "publisher-place" : "Berlin", "title" : "Silphidae", "type" : "chapter" }, "uris" : [ "http://www.mendeley.com/documents/?uuid=0ba92935-df2b-47a7-b83f-19f4501ed800" ] }, { "id" : "ITEM-4", "itemData" : { "DOI" : "10.1016/j.ympev.2013.07.022", "ISSN" : "10557903", "PMID" : "23911726", "abstract" : "Burying beetles (Silphidae: Nicrophorus) are well-known for their monopolization of small vertebrate carcasses in subterranean crypts and complex biparental care behaviors. They have been the focus of intense behavioral, ecological, and conservation research since the 1980s yet no thorough phylogenetic estimate for the group exists. Herein, we infer relationships, test past hypotheses of relationships, and test biogeographic scenarios among 55 of the subfamily Nicrophorinae's currently valid and extant 72 species. Two mitochondrial genes, COI and COII, and two nuclear genes, the D2 region of 28S, and the protein coding gene CAD, provided 3,971 nucleotides for 58 nicrophorine and 5 outgroup specimens. Ten partitions, with each modeled by GTR. +. I. +. G, were used for a 100. M generation MrBayes analysis and maximum likelihood bootstrapping with Garli. The inferred Bayesian phylogeny was mostly well-resolved with only three weak branches of biogeographic relevance. The common ancestor of the subfamily and of the genus Nicrophorus was reconstructed as Old World with four separate transitions to the New World and four reverse colonizations of the Old World from the New. Divergence dating from analysis with BEAST indicate the genus Nicrophorus originated in the Cretaceous, 127-99. Ma. Most prior, pre-cladistic hypotheses of relationships were strongly rejected while most modern hypotheses were largely congruent with monophyletic groups in our estimated phylogeny. Our results reject a recent hypothesis that Nicrophorus morio Gebler, 1817 (NEW STATUS as valid species) is a subspecies of N. germanicus (L., 1758). Two subgenera of Nicrophorus are recognized: Necroxenus Semenov-Tian-Shanskij, 1933, and Nicrophorus Fabricius, 1775. ?? 2013 Elsevier Inc.", "author" : [ { "dropping-particle" : "", "family" : "Sikes", "given" : "Derek S.", "non-dropping-particle" : "", "parse-names" : false, "suffix" : "" }, { "dropping-particle" : "", "family" : "Venables", "given" : "Chandra", "non-dropping-particle" : "", "parse-names" : false, "suffix" : "" } ], "container-title" : "Molecular Phylogenetics and Evolution", "id" : "ITEM-4", "issue" : "3", "issued" : { "date-parts" : [ [ "2013", "12" ] ] }, "page" : "552-565", "publisher" : "Elsevier Inc.", "title" : "Molecular phylogeny of the burying beetles (Coleoptera: Silphidae: Nicrophorinae)", "type" : "article-journal", "volume" : "69" }, "uris" : [ "http://www.mendeley.com/documents/?uuid=c820f420-689e-4436-96ab-014272957158" ] } ], "mendeley" : { "formattedCitation" : "(Sikes, 2005, 2008; Sikes &amp; Venables, 2013; Qubaiov\u00e1 &lt;i&gt;et al.&lt;/i&gt;, 2015)", "plainTextFormattedCitation" : "(Sikes, 2005, 2008; Sikes &amp; Venables, 2013; Qubaiov\u00e1 et al., 2015)", "previouslyFormattedCitation" : "(Sikes, 2005, 2008; Sikes &amp; Venables, 2013; Qubaiov\u00e1 &lt;i&gt;et al.&lt;/i&gt;, 2015)" }, "properties" : { "noteIndex" : 0 }, "schema" : "https://github.com/citation-style-language/schema/raw/master/csl-citation.json" }</w:instrText>
      </w:r>
      <w:r w:rsidR="00014A02">
        <w:fldChar w:fldCharType="separate"/>
      </w:r>
      <w:r w:rsidR="00404028" w:rsidRPr="00404028">
        <w:rPr>
          <w:noProof/>
        </w:rPr>
        <w:t xml:space="preserve">(Sikes, 2005, 2008; Sikes &amp; Venables, 2013; Qubaiová </w:t>
      </w:r>
      <w:r w:rsidR="00404028" w:rsidRPr="00404028">
        <w:rPr>
          <w:i/>
          <w:noProof/>
        </w:rPr>
        <w:t>et al.</w:t>
      </w:r>
      <w:r w:rsidR="00404028" w:rsidRPr="00404028">
        <w:rPr>
          <w:noProof/>
        </w:rPr>
        <w:t>, 2015)</w:t>
      </w:r>
      <w:r w:rsidR="00014A02">
        <w:fldChar w:fldCharType="end"/>
      </w:r>
      <w:r>
        <w:t xml:space="preserve">. </w:t>
      </w:r>
    </w:p>
    <w:p w:rsidR="0096667B" w:rsidRDefault="0096667B" w:rsidP="0096667B">
      <w:pPr>
        <w:ind w:firstLine="0"/>
      </w:pPr>
      <w:r>
        <w:t xml:space="preserve">Many new species were described recently especially from Asia region as result of increased interest of entomologist in this group and also in the region, thus number of species and probably even genera can change in future </w:t>
      </w:r>
      <w:r w:rsidR="00014A02">
        <w:fldChar w:fldCharType="begin" w:fldLock="1"/>
      </w:r>
      <w:r w:rsidR="00E41819">
        <w:instrText>ADDIN CSL_CITATION { "citationItems" : [ { "id" : "ITEM-1", "itemData" : { "DOI" : "10.3897/zookeys.311.5141", "ISSN" : "13132989", "PMID" : "23825443", "abstract" : "A new species of Nicrophorus in the nepalensis species-group, Nicrophorus efferens Sikes and Mousseau, is described from Bougainville Island in the Solomon Islands archipelago. It is distinguished from the known species of the genus Nicrophorus and its likely closest relative, Nicrophorus reticulatus Sikes and Madge, based on external morphology. A comparison among the four Nicrophorus species known from the Solomon Island archipelago and Papua New Guinea is presented.", "author" : [ { "dropping-particle" : "", "family" : "Sikes", "given" : "Derek S.", "non-dropping-particle" : "", "parse-names" : false, "suffix" : "" }, { "dropping-particle" : "", "family" : "Mousseau", "given" : "Tonya", "non-dropping-particle" : "", "parse-names" : false, "suffix" : "" } ], "container-title" : "ZooKeys", "id" : "ITEM-1", "issued" : { "date-parts" : [ [ "2013" ] ] }, "page" : "83-93", "title" : "Description of Nicrophorus efferens, new species, from Bougainville Island (Coleoptera, Silphidae, Nicrophorinae)", "type" : "article-journal", "volume" : "311" }, "uris" : [ "http://www.mendeley.com/documents/?uuid=a842355e-3624-41cc-b717-9fb0d854b3c9" ] }, { "id" : "ITEM-2", "itemData" : { "author" : [ { "dropping-particle" : "", "family" : "H\u00e1va", "given" : "Ji\u0159\u00ed", "non-dropping-particle" : "", "parse-names" : false, "suffix" : "" }, { "dropping-particle" : "", "family" : "Schneider", "given" : "Jan", "non-dropping-particle" : "", "parse-names" : false, "suffix" : "" }, { "dropping-particle" : "", "family" : "R\u016f\u017ei\u010dka", "given" : "Jan", "non-dropping-particle" : "", "parse-names" : false, "suffix" : "" } ], "container-title" : "Entomological problems", "id" : "ITEM-2", "issued" : { "date-parts" : [ [ "1999" ] ] }, "page" : "67-82", "title" : "Four new species of Carrion beetles from China (Coleoptera: Silphidae)", "type" : "article-journal", "volume" : "30" }, "uris" : [ "http://www.mendeley.com/documents/?uuid=a0151fe5-c965-4afc-823a-7dab6f7009be" ] }, { "id" : "ITEM-3", "itemData" : { "DOI" : "10.1603/0013-8746(2000)093[0391:DONHNS]2.0.CO;2", "ISSN" : "00138746", "author" : [ { "dropping-particle" : "", "family" : "Sikes", "given" : "Derek S.", "non-dropping-particle" : "", "parse-names" : false, "suffix" : "" }, { "dropping-particle" : "", "family" : "Peck", "given" : "Stewart B.", "non-dropping-particle" : "", "parse-names" : false, "suffix" : "" } ], "container-title" : "Annals of the Entomological Society of America", "id" : "ITEM-3", "issue" : "3", "issued" : { "date-parts" : [ [ "2000" ] ] }, "page" : "391-397", "title" : "Description of Nicrophorus hispaniola, New Species, from Hispaniola (Coleoptera: Silphidae) and a Key to the Species of Nicrophorus of the New World", "type" : "article-journal", "volume" : "93" }, "uris" : [ "http://www.mendeley.com/documents/?uuid=d030f491-ee79-4ff0-ae7a-11134c7b69e6" ] }, { "id" : "ITEM-4", "itemData" : { "DOI" : "10.3897/zookeys.203.2837", "ISSN" : "1313-2970", "PMID" : "22773910", "abstract" : "A new species of the forensically interesting genus Oxelytrum Gistel (Coleoptera, Silphidae), Oxelytrum selknan, is described from Santa Cruz and Tierra del Fuego provinces, Argentina. The new species resembles Oxelytrum biguttatum (Philippi) in outer aspect, but has different male genitalia, in particular a median lobe longer than the paramera. All the described species of Oxelytrum have the median lobe shorter than the paramera. The internal sac, as far as it could be reconstructed from dry-pinned specimens, also shows differences between the two species. A key to the species of Oxelytrum is given and illustrated.", "author" : [ { "dropping-particle" : "", "family" : "Oliva", "given" : "Adriana", "non-dropping-particle" : "", "parse-names" : false, "suffix" : "" } ], "container-title" : "ZooKeys", "id" : "ITEM-4", "issue" : "203", "issued" : { "date-parts" : [ [ "2012", "1" ] ] }, "page" : "1-14", "title" : "A new species of Oxelytrum Gistel (Coleoptera, Silphidae) from southern Argentina, with a key to the species of the genus.", "type" : "article-journal", "volume" : "203" }, "uris" : [ "http://www.mendeley.com/documents/?uuid=68db9c58-c552-4988-850b-5101fe09ab41" ] }, { "id" : "ITEM-5", "itemData" : { "ISSN" : "1175-5326", "abstract" : "Taxonomic revision of the subgenus Deutosilpha Portevin, 1920 (of Necrophila Kirby &amp; Spence, 1828) through southeastern Asia is presented. Two species are recognised: (1) N. (D.) rufithorax (Wiedemann, 1823), comb. nov. (ex Deutosilpha), with Oiceoptoma tetraspilotum Hope, 1833 as confirmed junior subjective synonym, from India, Nepal and Sri Lanka; and (2) N. (D.) luciae Ruzicka &amp; Schneider, sp. nov. from Thailand, Laos, Vietnam and China: Sichuan province. A lectotype is designated for Silpha rufithorax Wiedemann, 1823 and Oiceoptoma tetraspilotum Hope, 1833. Morphology-based diagnosis and key to adults of both species are produced. Georeferenced records for both species are mapped.", "author" : [ { "dropping-particle" : "", "family" : "Ruzicka", "given" : "Jan", "non-dropping-particle" : "", "parse-names" : false, "suffix" : "" }, { "dropping-particle" : "", "family" : "Schneider", "given" : "Jan", "non-dropping-particle" : "", "parse-names" : false, "suffix" : "" } ], "container-title" : "Zootaxa", "id" : "ITEM-5", "issue" : "2987", "issued" : { "date-parts" : [ [ "2011", "8" ] ] }, "page" : "1-12", "publisher" : "MAGNOLIA PRESS, PO BOX 41383, AUCKLAND, ST LUKES 1030, NEW ZEALAND", "title" : "Revision of Palaearctic and Oriental Necrophila Kirby &amp; Spence, part 1: subgenus Deutosilpha Portevin (Coleoptera: Silphidae)", "type" : "article-journal" }, "uris" : [ "http://www.mendeley.com/documents/?uuid=a06f5ba3-d342-4a3e-af4b-672358160b85" ] }, { "id" : "ITEM-6", "itemData" : { "DOI" : "10.1071/IS05020", "ISBN" : "1445-5226", "ISSN" : "14455226", "abstract" : "Carrion beetles of the genus Nicrophorus Fabricius, 1775 (Silphidae) are well known for their biparental brood care and monopolisation of small vertebrate carcasses in subterranean crypts. Although the taxonomy of New World species has received modern attention, the fauna of Asia, primarily of the nepalensis-group of species, has not. Herein we revise this species-group and describe as new the following seven species: Nicrophorus charon Sikes &amp; Madge (Sulawesi), Nicrophorus herscheli Sikes &amp; Madge (Sumatra), Nicrophorus insignis Sikes &amp; Madge (Flores Island), Nicrophorus melissae Sikes &amp; Madge (Nepal, Bhutan), Nicrophorus reticulatus Sikes &amp; Madge (Guadalcanal), Nicrophorus schawalleri Sikes &amp; Madge (Gansu, Shaanxi, Sichuan Province) and Nicrophorus trumboi Sikes &amp; Madge (Nepal, Bhutan). We obtained a preliminary phylogeny using morphology and mtDNA (COII). This was inferred using maximum likelihood and Bayesian methods with the Mkv and GTR+I+G models (parsimony was rejected by the Akaike information criterion for being excessively parameter-rich). The phylogenetic signal in the morphological dataset was not strong and results were confounded by a \u2018long-branch\u2019 species, N. reticulatus. The signal was stronger in the combined dataset and the COII-only dataset. The molecular phylogeny supported the new status of species N. trumboi and N. melissae. Support was found for a mainland origin of the group with subsequent radiations into the Malay Archipelago.", "author" : [ { "dropping-particle" : "", "family" : "Sikes", "given" : "Derek S.", "non-dropping-particle" : "", "parse-names" : false, "suffix" : "" }, { "dropping-particle" : "", "family" : "Madge", "given" : "Ronald B.", "non-dropping-particle" : "", "parse-names" : false, "suffix" : "" }, { "dropping-particle" : "", "family" : "Trumbo", "given" : "Stephen T.", "non-dropping-particle" : "", "parse-names" : false, "suffix" : "" } ], "container-title" : "Invertebrate Systematics", "id" : "ITEM-6", "issue" : "3", "issued" : { "date-parts" : [ [ "2006" ] ] }, "page" : "305-365", "title" : "Revision of Nicrophorus in part: New species and inferred phylogeny of the nepalensis-group based on evidence from morphology and mitochondrial DNA (Coleoptera : Silphidae : Nicrophorinae)", "type" : "article-journal", "volume" : "20" }, "uris" : [ "http://www.mendeley.com/documents/?uuid=3a5b22b1-d0d2-425e-86f8-bd779c721d01" ] }, { "id" : "ITEM-7", "itemData" : { "ISSN" : "0070-7279", "abstract" : "Nicrophorus sausai sp. n. from Laos and India: Meghalaya is described, illustrated and compared with related species from the Nicrophorus nepalensis HOPE, 1831 species group. It differs from related species mainly by presence of long setation on pronotum and dorsum of elytra, triangular female clypeal membrane and truncate spatula on female tergum X. Necrodes brevicollis ARROW, 1909 is treated as a junior objective synonym of Necrodes nigricornis HAROLD, 1875; lectotype and paralectotypes for N. brevicollis are designated. First records of Nicrophorus nepalensis HOPE, 1831 from Laos and India: Meghalaya, Deutosilpha rufithorax (WIEDEMANN, 1832) and Calosilpha cyaniventris (MOTSCHULSKY, 1870) from Thailand and Diamesus osculans (VIGORS, 1825) from Myanmar and Laos are given.", "author" : [ { "dropping-particle" : "", "family" : "R\u016f\u017ei\u010dka", "given" : "Jan", "non-dropping-particle" : "", "parse-names" : false, "suffix" : "" }, { "dropping-particle" : "", "family" : "H\u00e1va", "given" : "Ji\u0159\u00ed", "non-dropping-particle" : "", "parse-names" : false, "suffix" : "" }, { "dropping-particle" : "", "family" : "Schneider", "given" : "Jan", "non-dropping-particle" : "", "parse-names" : false, "suffix" : "" } ], "container-title" : "Reichenbachia", "id" : "ITEM-7", "issue" : "2", "issued" : { "date-parts" : [ [ "2000" ] ] }, "language" : "English", "page" : "377-384", "title" : "Taxonomical and distributional notes on Oriental Silphidae, with description of Nicrophorus sausai sp. n. (Insecta: Coleoptera)", "type" : "article-journal", "volume" : "33" }, "uris" : [ "http://www.mendeley.com/documents/?uuid=479d0125-df01-4e22-8bae-5c1b9a8b5772" ] }, { "id" : "ITEM-8", "itemData" : { "ISSN" : "1011-9493", "abstract" : "Two species are newly added in Korean Silphid fauna. Silpha koreana is described as new and Nicrophorus ussuriensis Portevin is recorded for the first time from Korea. As the members of genus Silpha without behind wings, The new species is shown a limited distribution which was found only in Mt. Taebaeksan, Kangwondo, so far.", "author" : [ { "dropping-particle" : "", "family" : "Cho", "given" : "Young Bok", "non-dropping-particle" : "", "parse-names" : false, "suffix" : "" }, { "dropping-particle" : "", "family" : "Kwon", "given" : "Yong Jung", "non-dropping-particle" : "", "parse-names" : false, "suffix" : "" } ], "container-title" : "Korean Journal of Entomology", "id" : "ITEM-8", "issue" : "3", "issued" : { "date-parts" : [ [ "1999" ] ] }, "language" : "English", "page" : "221-223", "title" : "New silphids (Coleoptera: Silphidae) from Korea", "type" : "article-journal", "volume" : "29" }, "uris" : [ "http://www.mendeley.com/documents/?uuid=5142689b-bf5d-4388-89b1-396afa4618cf" ] }, { "id" : "ITEM-9", "itemData" : { "ISSN" : "0044-5134", "abstract" : "Blitophaga (s. str.) jacutica sp. n. from the North-East of the USSR is described and illustrated. New species differs from the holarctic B. opaca (L.) by the shape of the body, especially, the head, sculpture of elyta, and slightly, by the male genitalia. The line drawings of the parts of the body and male genitalia are given for both species.", "author" : [ { "dropping-particle" : "", "family" : "Ryabuchin", "given" : "A. S.", "non-dropping-particle" : "", "parse-names" : false, "suffix" : "" } ], "container-title" : "Zoologicheskii Zhurnal", "id" : "ITEM-9", "issue" : "4", "issued" : { "date-parts" : [ [ "1990" ] ] }, "language" : "RUSSIAN", "page" : "140-142", "title" : "A new species of carrion beetles (Coleoptera, Silphidae) from the north-east of the USSR", "type" : "article-journal", "volume" : "69" }, "uris" : [ "http://www.mendeley.com/documents/?uuid=2dd3fdb0-1031-4272-8ee1-7c7517dcd93d" ] }, { "id" : "ITEM-10", "itemData" : { "ISSN" : "1814-3326 (Print)", "abstract" : "A new species Phosphuga ruzickai Khachikov, sp. n. is described from the North-Western Caucasus.", "author" : [ { "dropping-particle" : "", "family" : "Khachikov", "given" : "E. A.", "non-dropping-particle" : "", "parse-names" : false, "suffix" : "" } ], "container-title" : "Kavkazskii Entomologicheskii Byulleten", "id" : "ITEM-10", "issue" : "1", "issued" : { "date-parts" : [ [ "2011" ] ] }, "language" : "Russian", "page" : "39-40", "title" : "A new species of the genus Phosphuga Leach, 1817 (Coleoptera: Silphidae) from the North-Western Caucasus", "type" : "article-journal", "volume" : "7" }, "uris" : [ "http://www.mendeley.com/documents/?uuid=e16058b0-0a89-47e9-99a8-8a8102e5a306" ] }, { "id" : "ITEM-11", "itemData" : { "ISSN" : "0013-8738", "author" : [ { "dropping-particle" : "", "family" : "Koz'minykh", "given" : "V. O.", "non-dropping-particle" : "", "parse-names" : false, "suffix" : "" } ], "container-title" : "Entomologicheskoye Obozreniye", "id" : "ITEM-11", "issue" : "5", "issued" : { "date-parts" : [ [ "1995" ] ] }, "language" : "English", "page" : "133-137", "title" : "A new species of carrion beetles of the genus Thanatophilus (Coleoptera, Silphidae) from the southern Urals", "type" : "article-journal", "volume" : "74" }, "uris" : [ "http://www.mendeley.com/documents/?uuid=f61ba0de-581a-4613-91b2-f4319a6313c4" ] } ], "mendeley" : { "formattedCitation" : "(Ryabuchin, 1990; Koz\u2019minykh, 1995; H\u00e1va &lt;i&gt;et al.&lt;/i&gt;, 1999; Cho &amp; Kwon, 1999; R\u016f\u017ei\u010dka &lt;i&gt;et al.&lt;/i&gt;, 2000; Sikes &amp; Peck, 2000; Sikes &lt;i&gt;et al.&lt;/i&gt;, 2006; Khachikov, 2011; Ruzicka &amp; Schneider, 2011; Oliva, 2012; Sikes &amp; Mousseau, 2013)", "plainTextFormattedCitation" : "(Ryabuchin, 1990; Koz\u2019minykh, 1995; H\u00e1va et al., 1999; Cho &amp; Kwon, 1999; R\u016f\u017ei\u010dka et al., 2000; Sikes &amp; Peck, 2000; Sikes et al., 2006; Khachikov, 2011; Ruzicka &amp; Schneider, 2011; Oliva, 2012; Sikes &amp; Mousseau, 2013)", "previouslyFormattedCitation" : "(Ryabuchin, 1990; Koz\u2019minykh, 1995; H\u00e1va &lt;i&gt;et al.&lt;/i&gt;, 1999; Cho &amp; Kwon, 1999; R\u016f\u017ei\u010dka &lt;i&gt;et al.&lt;/i&gt;, 2000; Sikes &amp; Peck, 2000; Sikes &lt;i&gt;et al.&lt;/i&gt;, 2006; Khachikov, 2011; Ruzicka &amp; Schneider, 2011; Oliva, 2012; Sikes &amp; Mousseau, 2013)" }, "properties" : { "noteIndex" : 0 }, "schema" : "https://github.com/citation-style-language/schema/raw/master/csl-citation.json" }</w:instrText>
      </w:r>
      <w:r w:rsidR="00014A02">
        <w:fldChar w:fldCharType="separate"/>
      </w:r>
      <w:r w:rsidR="00404028" w:rsidRPr="00404028">
        <w:rPr>
          <w:noProof/>
        </w:rPr>
        <w:t xml:space="preserve">(Ryabuchin, 1990; Koz’minykh, 1995; Háva </w:t>
      </w:r>
      <w:r w:rsidR="00404028" w:rsidRPr="00404028">
        <w:rPr>
          <w:i/>
          <w:noProof/>
        </w:rPr>
        <w:t>et al.</w:t>
      </w:r>
      <w:r w:rsidR="00404028" w:rsidRPr="00404028">
        <w:rPr>
          <w:noProof/>
        </w:rPr>
        <w:t xml:space="preserve">, 1999; Cho &amp; Kwon, 1999; Růžička </w:t>
      </w:r>
      <w:r w:rsidR="00404028" w:rsidRPr="00404028">
        <w:rPr>
          <w:i/>
          <w:noProof/>
        </w:rPr>
        <w:t>et al.</w:t>
      </w:r>
      <w:r w:rsidR="00404028" w:rsidRPr="00404028">
        <w:rPr>
          <w:noProof/>
        </w:rPr>
        <w:t xml:space="preserve">, 2000; Sikes &amp; Peck, 2000; Sikes </w:t>
      </w:r>
      <w:r w:rsidR="00404028" w:rsidRPr="00404028">
        <w:rPr>
          <w:i/>
          <w:noProof/>
        </w:rPr>
        <w:t>et al.</w:t>
      </w:r>
      <w:r w:rsidR="00404028" w:rsidRPr="00404028">
        <w:rPr>
          <w:noProof/>
        </w:rPr>
        <w:t>, 2006; Khachikov, 2011; Ruzicka &amp; Schneider, 2011; Oliva, 2012; Sikes &amp; Mousseau, 2013)</w:t>
      </w:r>
      <w:r w:rsidR="00014A02">
        <w:fldChar w:fldCharType="end"/>
      </w:r>
      <w:r>
        <w:t>.</w:t>
      </w:r>
    </w:p>
    <w:p w:rsidR="0096667B" w:rsidRDefault="0096667B" w:rsidP="00425C2A">
      <w:pPr>
        <w:ind w:firstLine="0"/>
      </w:pPr>
    </w:p>
    <w:p w:rsidR="00D663CB" w:rsidRPr="00A073C7" w:rsidRDefault="00D663CB" w:rsidP="00425C2A">
      <w:pPr>
        <w:ind w:firstLine="0"/>
        <w:rPr>
          <w:b/>
        </w:rPr>
      </w:pPr>
      <w:r w:rsidRPr="00A073C7">
        <w:rPr>
          <w:b/>
        </w:rPr>
        <w:t>Geographical distribution</w:t>
      </w:r>
    </w:p>
    <w:p w:rsidR="00504A1E" w:rsidRDefault="00D663CB" w:rsidP="00425C2A">
      <w:pPr>
        <w:ind w:firstLine="0"/>
      </w:pPr>
      <w:r>
        <w:t>Distribution of al</w:t>
      </w:r>
      <w:r w:rsidR="00EA4925">
        <w:t>l organisms</w:t>
      </w:r>
      <w:r w:rsidR="00287119">
        <w:t xml:space="preserve"> is outcome of their ecological and evolutional history. </w:t>
      </w:r>
      <w:r w:rsidR="00B8793C">
        <w:t xml:space="preserve">The oldest records were found in </w:t>
      </w:r>
      <w:r w:rsidR="00287119">
        <w:t>China</w:t>
      </w:r>
      <w:r w:rsidR="00B8793C">
        <w:t xml:space="preserve"> and they were at least 165 </w:t>
      </w:r>
      <w:r w:rsidR="008B1ACB">
        <w:t>million</w:t>
      </w:r>
      <w:r w:rsidR="00B8793C">
        <w:t xml:space="preserve"> years old, therefore the whole group probably </w:t>
      </w:r>
      <w:r w:rsidR="005F22BF">
        <w:t>occurred</w:t>
      </w:r>
      <w:r w:rsidR="00B8793C">
        <w:t xml:space="preserve"> first on Laurasia continent in </w:t>
      </w:r>
      <w:r w:rsidR="005F22BF">
        <w:t>Jurassic</w:t>
      </w:r>
      <w:r w:rsidR="00B8793C">
        <w:t xml:space="preserve"> period. The </w:t>
      </w:r>
      <w:r w:rsidR="000D244D">
        <w:t>appearance</w:t>
      </w:r>
      <w:r w:rsidR="00B8793C">
        <w:t xml:space="preserve"> of these </w:t>
      </w:r>
      <w:r w:rsidR="005F22BF">
        <w:t>fossil</w:t>
      </w:r>
      <w:r w:rsidR="00B8793C">
        <w:t xml:space="preserve"> specimens </w:t>
      </w:r>
      <w:r w:rsidR="000D244D">
        <w:t>is</w:t>
      </w:r>
      <w:r w:rsidR="00B8793C">
        <w:t xml:space="preserve"> very similar to </w:t>
      </w:r>
      <w:r w:rsidR="000D244D">
        <w:t xml:space="preserve">present-day </w:t>
      </w:r>
      <w:r w:rsidR="00B8793C">
        <w:t xml:space="preserve">sexton beetles (Nicrophorinae) and they </w:t>
      </w:r>
      <w:r w:rsidR="005F22BF">
        <w:lastRenderedPageBreak/>
        <w:t>possessed</w:t>
      </w:r>
      <w:r w:rsidR="00B8793C">
        <w:t xml:space="preserve"> some highly </w:t>
      </w:r>
      <w:r w:rsidR="005F22BF">
        <w:t>specialized</w:t>
      </w:r>
      <w:r w:rsidR="00B8793C">
        <w:t xml:space="preserve"> features of </w:t>
      </w:r>
      <w:r w:rsidR="000D244D">
        <w:t xml:space="preserve">their modern cousins as </w:t>
      </w:r>
      <w:r w:rsidR="005F22BF">
        <w:t>three segmented</w:t>
      </w:r>
      <w:r w:rsidR="00B8793C">
        <w:t xml:space="preserve"> antennal club covered with sensilla </w:t>
      </w:r>
      <w:r w:rsidR="00014A02">
        <w:fldChar w:fldCharType="begin" w:fldLock="1"/>
      </w:r>
      <w:r w:rsidR="00E41819">
        <w:instrText>ADDIN CSL_CITATION { "citationItems" : [ { "id" : "ITEM-1", "itemData" : { "author" : [ { "dropping-particle" : "", "family" : "Sikes", "given" : "Derek S.", "non-dropping-particle" : "", "parse-names" : false, "suffix" : "" } ], "container-title" : "Encyclopedia of entomology", "edition" : "2nd", "editor" : [ { "dropping-particle" : "", "family" : "Capinera", "given" : "John L.", "non-dropping-particle" : "", "parse-names" : false, "suffix" : "" } ], "id" : "ITEM-1", "issued" : { "date-parts" : [ [ "2008" ] ] }, "page" : "749-758", "publisher" : "Springer Netherlands", "title" : "Carrion beetles (Coleoptera: Silphidae)", "type" : "chapter" }, "uris" : [ "http://www.mendeley.com/documents/?uuid=65364fd9-c35b-4b01-811e-972ebba5197c" ] }, { "id" : "ITEM-2", "itemData" : { "DOI" : "10.1073/pnas.1412280111", "ISSN" : "1091-6490", "PMID" : "25225362", "abstract" : "The reconstruction and timing of the early stages of social evolution, such as parental care, in the fossil record is a challenge, as these behaviors often do not leave concrete traces. One of the intensely investigated examples of modern parental care are the modern burying beetles (Silphidae: Nicrophorus), a lineage that includes notable endangered species. Here we report diverse transitional silphids from the Mesozoic of China and Myanmar that provide insights into the origins of parental care. Jurassic silphids from Daohugou, sharing many defining characters of Nicrophorinae, primitively lack stridulatory files significant for parental care communications; although morphologically similar, Early Cretaceous nicrophorines from the Jehol biota possess such files, indicating that a system of parental care had evolved by this early date. More importantly, burying beetles of the genus Nicrophorus have their earliest first record in mid-Cretaceous Burmese amber, and document early evolution of elaborate biparental care and defense of small vertebrate carcasses for their larvae. Parental care in the Early Cretaceous may have originated from competition between silphids and their predators. The rise of the Cretaceous Nicrophorinae implies a biology similar to modern counterparts that typically feed on carcasses of small birds and mammals.", "author" : [ { "dropping-particle" : "", "family" : "Cai", "given" : "Chen-Yang", "non-dropping-particle" : "", "parse-names" : false, "suffix" : "" }, { "dropping-particle" : "", "family" : "Thayer", "given" : "Margaret K", "non-dropping-particle" : "", "parse-names" : false, "suffix" : "" }, { "dropping-particle" : "", "family" : "Engel", "given" : "Michael S", "non-dropping-particle" : "", "parse-names" : false, "suffix" : "" }, { "dropping-particle" : "", "family" : "Newton", "given" : "Alfred F", "non-dropping-particle" : "", "parse-names" : false, "suffix" : "" }, { "dropping-particle" : "", "family" : "Ortega-Blanco", "given" : "Jaime", "non-dropping-particle" : "", "parse-names" : false, "suffix" : "" }, { "dropping-particle" : "", "family" : "Wang", "given" : "Bo", "non-dropping-particle" : "", "parse-names" : false, "suffix" : "" }, { "dropping-particle" : "", "family" : "Wang", "given" : "Xiang-Dong", "non-dropping-particle" : "", "parse-names" : false, "suffix" : "" }, { "dropping-particle" : "", "family" : "Huang", "given" : "Di-Ying", "non-dropping-particle" : "", "parse-names" : false, "suffix" : "" } ], "container-title" : "Proceedings of the National Academy of Sciences of the United States of America", "id" : "ITEM-2", "issue" : "39", "issued" : { "date-parts" : [ [ "2014", "9", "30" ] ] }, "page" : "14170-4", "publisher" : "National Academy of Sciences", "title" : "Early origin of parental care in Mesozoic carrion beetles.", "type" : "article-journal", "volume" : "111" }, "uris" : [ "http://www.mendeley.com/documents/?uuid=f8ccd475-2064-4786-bc12-01fb013cb531" ] }, { "id" : "ITEM-3", "itemData" : { "author" : [ { "dropping-particle" : "V.", "family" : "McHugh", "given" : "J.", "non-dropping-particle" : "", "parse-names" : false, "suffix" : "" }, { "dropping-particle" : "", "family" : "Liebherr", "given" : "J. K.", "non-dropping-particle" : "", "parse-names" : false, "suffix" : "" } ], "container-title" : "Encyclopedia of Insects", "editor" : [ { "dropping-particle" : "", "family" : "Resh", "given" : "V. H.", "non-dropping-particle" : "", "parse-names" : false, "suffix" : "" }, { "dropping-particle" : "", "family" : "Card\u00e9", "given" : "R. T.", "non-dropping-particle" : "", "parse-names" : false, "suffix" : "" } ], "id" : "ITEM-3", "issued" : { "date-parts" : [ [ "2009" ] ] }, "page" : "183-201", "publisher" : "Elsevier", "publisher-place" : "London", "title" : "Coleoptera: (Beetles, Weevils, Fireflies)", "type" : "chapter" }, "uris" : [ "http://www.mendeley.com/documents/?uuid=c722e44a-8ff2-402d-a71c-79348c22afa0" ] } ], "mendeley" : { "formattedCitation" : "(Sikes, 2008; McHugh &amp; Liebherr, 2009; Cai &lt;i&gt;et al.&lt;/i&gt;, 2014)", "plainTextFormattedCitation" : "(Sikes, 2008; McHugh &amp; Liebherr, 2009; Cai et al., 2014)", "previouslyFormattedCitation" : "(Sikes, 2008; McHugh &amp; Liebherr, 2009; Cai &lt;i&gt;et al.&lt;/i&gt;, 2014)" }, "properties" : { "noteIndex" : 0 }, "schema" : "https://github.com/citation-style-language/schema/raw/master/csl-citation.json" }</w:instrText>
      </w:r>
      <w:r w:rsidR="00014A02">
        <w:fldChar w:fldCharType="separate"/>
      </w:r>
      <w:r w:rsidR="00404028" w:rsidRPr="00404028">
        <w:rPr>
          <w:noProof/>
        </w:rPr>
        <w:t xml:space="preserve">(Sikes, 2008; McHugh &amp; Liebherr, 2009; Cai </w:t>
      </w:r>
      <w:r w:rsidR="00404028" w:rsidRPr="00404028">
        <w:rPr>
          <w:i/>
          <w:noProof/>
        </w:rPr>
        <w:t>et al.</w:t>
      </w:r>
      <w:r w:rsidR="00404028" w:rsidRPr="00404028">
        <w:rPr>
          <w:noProof/>
        </w:rPr>
        <w:t>, 2014)</w:t>
      </w:r>
      <w:r w:rsidR="00014A02">
        <w:fldChar w:fldCharType="end"/>
      </w:r>
      <w:r w:rsidR="00B8793C">
        <w:t xml:space="preserve">. </w:t>
      </w:r>
    </w:p>
    <w:p w:rsidR="00504A1E" w:rsidRDefault="00504A1E" w:rsidP="00425C2A">
      <w:pPr>
        <w:ind w:firstLine="0"/>
      </w:pPr>
      <w:r>
        <w:t>Current distribution of Nicrophorinae is almost exclusively limited to Holarctic region, but some species inhabit mountain regions of Indo-Malaysia islands and South America</w:t>
      </w:r>
      <w:r w:rsidR="007932E1">
        <w:t xml:space="preserve"> </w:t>
      </w:r>
      <w:r w:rsidR="00014A02">
        <w:fldChar w:fldCharType="begin" w:fldLock="1"/>
      </w:r>
      <w:r w:rsidR="00E41819">
        <w:instrText>ADDIN CSL_CITATION { "citationItems" : [ { "id" : "ITEM-1", "itemData" : { "author" : [ { "dropping-particle" : "", "family" : "Sikes", "given" : "Derek S.", "non-dropping-particle" : "", "parse-names" : false, "suffix" : "" } ], "container-title" : "Encyclopedia of entomology", "edition" : "2nd", "editor" : [ { "dropping-particle" : "", "family" : "Capinera", "given" : "John L.", "non-dropping-particle" : "", "parse-names" : false, "suffix" : "" } ], "id" : "ITEM-1", "issued" : { "date-parts" : [ [ "2008" ] ] }, "page" : "749-758", "publisher" : "Springer Netherlands", "title" : "Carrion beetles (Coleoptera: Silphidae)", "type" : "chapter" }, "uris" : [ "http://www.mendeley.com/documents/?uuid=65364fd9-c35b-4b01-811e-972ebba5197c" ] }, { "id" : "ITEM-2", "itemData" : { "DOI" : "10.3897/zookeys.311.5141", "ISSN" : "13132989", "PMID" : "23825443", "abstract" : "A new species of Nicrophorus in the nepalensis species-group, Nicrophorus efferens Sikes and Mousseau, is described from Bougainville Island in the Solomon Islands archipelago. It is distinguished from the known species of the genus Nicrophorus and its likely closest relative, Nicrophorus reticulatus Sikes and Madge, based on external morphology. A comparison among the four Nicrophorus species known from the Solomon Island archipelago and Papua New Guinea is presented.", "author" : [ { "dropping-particle" : "", "family" : "Sikes", "given" : "Derek S.", "non-dropping-particle" : "", "parse-names" : false, "suffix" : "" }, { "dropping-particle" : "", "family" : "Mousseau", "given" : "Tonya", "non-dropping-particle" : "", "parse-names" : false, "suffix" : "" } ], "container-title" : "ZooKeys", "id" : "ITEM-2", "issued" : { "date-parts" : [ [ "2013" ] ] }, "page" : "83-93", "title" : "Description of Nicrophorus efferens, new species, from Bougainville Island (Coleoptera, Silphidae, Nicrophorinae)", "type" : "article-journal", "volume" : "311" }, "uris" : [ "http://www.mendeley.com/documents/?uuid=a842355e-3624-41cc-b717-9fb0d854b3c9" ] } ], "mendeley" : { "formattedCitation" : "(Sikes, 2008; Sikes &amp; Mousseau, 2013)", "plainTextFormattedCitation" : "(Sikes, 2008; Sikes &amp; Mousseau, 2013)", "previouslyFormattedCitation" : "(Sikes, 2008; Sikes &amp; Mousseau, 2013)" }, "properties" : { "noteIndex" : 0 }, "schema" : "https://github.com/citation-style-language/schema/raw/master/csl-citation.json" }</w:instrText>
      </w:r>
      <w:r w:rsidR="00014A02">
        <w:fldChar w:fldCharType="separate"/>
      </w:r>
      <w:r w:rsidR="00404028" w:rsidRPr="00404028">
        <w:rPr>
          <w:noProof/>
        </w:rPr>
        <w:t>(Sikes, 2008; Sikes &amp; Mousseau, 2013)</w:t>
      </w:r>
      <w:r w:rsidR="00014A02">
        <w:fldChar w:fldCharType="end"/>
      </w:r>
      <w:r>
        <w:t xml:space="preserve">. This pattern could be explained by competition exclusion of Nicrophorinae in warmer regions by ants and other, more </w:t>
      </w:r>
      <w:r w:rsidR="005F22BF">
        <w:t>aggressive</w:t>
      </w:r>
      <w:r>
        <w:t xml:space="preserve"> carrion feeders</w:t>
      </w:r>
      <w:r w:rsidR="00DC3832">
        <w:t xml:space="preserve"> </w:t>
      </w:r>
      <w:r w:rsidR="00014A02">
        <w:fldChar w:fldCharType="begin" w:fldLock="1"/>
      </w:r>
      <w:r w:rsidR="00E41819">
        <w:instrText>ADDIN CSL_CITATION { "citationItems" : [ { "id" : "ITEM-1", "itemData" : { "author" : [ { "dropping-particle" : "", "family" : "Sikes", "given" : "Derek S.", "non-dropping-particle" : "", "parse-names" : false, "suffix" : "" } ], "container-title" : "Encyclopedia of entomology", "edition" : "2nd", "editor" : [ { "dropping-particle" : "", "family" : "Capinera", "given" : "John L.", "non-dropping-particle" : "", "parse-names" : false, "suffix" : "" } ], "id" : "ITEM-1", "issued" : { "date-parts" : [ [ "2008" ] ] }, "page" : "749-758", "publisher" : "Springer Netherlands", "title" : "Carrion beetles (Coleoptera: Silphidae)", "type" : "chapter" }, "uris" : [ "http://www.mendeley.com/documents/?uuid=65364fd9-c35b-4b01-811e-972ebba5197c" ] } ], "mendeley" : { "formattedCitation" : "(Sikes, 2008)", "plainTextFormattedCitation" : "(Sikes, 2008)", "previouslyFormattedCitation" : "(Sikes, 2008)" }, "properties" : { "noteIndex" : 0 }, "schema" : "https://github.com/citation-style-language/schema/raw/master/csl-citation.json" }</w:instrText>
      </w:r>
      <w:r w:rsidR="00014A02">
        <w:fldChar w:fldCharType="separate"/>
      </w:r>
      <w:r w:rsidR="00404028" w:rsidRPr="00404028">
        <w:rPr>
          <w:noProof/>
        </w:rPr>
        <w:t>(Sikes, 2008)</w:t>
      </w:r>
      <w:r w:rsidR="00014A02">
        <w:fldChar w:fldCharType="end"/>
      </w:r>
      <w:r>
        <w:t xml:space="preserve">. </w:t>
      </w:r>
    </w:p>
    <w:p w:rsidR="00506BCE" w:rsidRDefault="006C1A34" w:rsidP="00425C2A">
      <w:pPr>
        <w:ind w:firstLine="0"/>
      </w:pPr>
      <w:r>
        <w:t xml:space="preserve">The current distribution of Silphinae compared to Nicrophorinae is covering much bigger area. </w:t>
      </w:r>
      <w:r w:rsidR="00B76ECD">
        <w:t>They occur in Australia and</w:t>
      </w:r>
      <w:r w:rsidR="00CE2BB3">
        <w:t xml:space="preserve"> New Guiney that </w:t>
      </w:r>
      <w:r w:rsidR="00A067E1">
        <w:t>Nicrophorinae never reached</w:t>
      </w:r>
      <w:r w:rsidR="00B76ECD">
        <w:t xml:space="preserve"> </w:t>
      </w:r>
      <w:r w:rsidR="00014A02">
        <w:fldChar w:fldCharType="begin" w:fldLock="1"/>
      </w:r>
      <w:r w:rsidR="00381A15">
        <w:instrText>ADDIN CSL_CITATION { "citationItems" : [ { "id" : "ITEM-1", "itemData" : { "DOI" : "10.1046/j.1440-6055.2001.00216.x", "ISBN" : "1326-6756", "ISSN" : "13266756", "abstract" : "Keys, distribution maps and bionomic summaries are given for the five described species of large carrion beetles (Silphidae) known from Australia and the island of New Guinea. The genera Nicrophorus Fabricius and Diamesus Hope entered Australasia from the north. The Australasian genus Ptomaphila Kirby and Spence has three species and these show a southern or trans-Antarctic sister-group relationship to Oxelytrum Gistel of the Neotropical Region. The Australian species are mostly distributed in forest or scrub habitat within 300 km from the coastline. A phylogeny of Ptomaphila indicates that P. ovata Portevin of New Guinea is most plesiotypic, that P. perlata Kraatz of eastern Australia is intermediate, and that P. lacrymosa (Schreibers) of southern Australia is most apotypic.", "author" : [ { "dropping-particle" : "", "family" : "Peck", "given" : "Stewart B.", "non-dropping-particle" : "", "parse-names" : false, "suffix" : "" } ], "container-title" : "Australian Journal of Entomology", "id" : "ITEM-1", "issue" : "2", "issued" : { "date-parts" : [ [ "2001" ] ] }, "page" : "93-101", "title" : "Review of the carrion beetles of Australia and New Guinea (Coleoptera: Silphidae)", "type" : "article-journal", "volume" : "40" }, "uris" : [ "http://www.mendeley.com/documents/?uuid=94b2149c-f7ef-43a7-88c3-2425d55d8fe4" ] } ], "mendeley" : { "formattedCitation" : "(Peck, 2001)", "plainTextFormattedCitation" : "(Peck, 2001)", "previouslyFormattedCitation" : "(Peck, 2001)" }, "properties" : { "noteIndex" : 0 }, "schema" : "https://github.com/citation-style-language/schema/raw/master/csl-citation.json" }</w:instrText>
      </w:r>
      <w:r w:rsidR="00014A02">
        <w:fldChar w:fldCharType="separate"/>
      </w:r>
      <w:r w:rsidR="00404028" w:rsidRPr="00404028">
        <w:rPr>
          <w:noProof/>
        </w:rPr>
        <w:t>(Peck, 2001)</w:t>
      </w:r>
      <w:r w:rsidR="00014A02">
        <w:fldChar w:fldCharType="end"/>
      </w:r>
      <w:r w:rsidR="00A067E1">
        <w:t xml:space="preserve">. </w:t>
      </w:r>
      <w:r>
        <w:t xml:space="preserve">This </w:t>
      </w:r>
      <w:r w:rsidR="00A067E1">
        <w:t xml:space="preserve">geographical disparity </w:t>
      </w:r>
      <w:r>
        <w:t xml:space="preserve">could be linked with higher </w:t>
      </w:r>
      <w:r w:rsidR="005F22BF">
        <w:t>taxonomic</w:t>
      </w:r>
      <w:r>
        <w:t xml:space="preserve"> diversity and longer evolution history of the </w:t>
      </w:r>
      <w:r w:rsidR="00A067E1">
        <w:t>Silphinae</w:t>
      </w:r>
      <w:r>
        <w:t xml:space="preserve">. Other advantage of Silphinae is that they use bigger </w:t>
      </w:r>
      <w:r w:rsidR="005F22BF">
        <w:t>carcasses</w:t>
      </w:r>
      <w:r>
        <w:t xml:space="preserve"> for breading, where the size of carcass </w:t>
      </w:r>
      <w:r w:rsidR="005F22BF">
        <w:t>allows</w:t>
      </w:r>
      <w:r>
        <w:t xml:space="preserve"> coexistence of multiple necrophagous species.</w:t>
      </w:r>
      <w:r w:rsidR="00946CE7">
        <w:t xml:space="preserve"> Almost all Nicrophorinae use small </w:t>
      </w:r>
      <w:r w:rsidR="005F22BF">
        <w:t>carcasses</w:t>
      </w:r>
      <w:r w:rsidR="00946CE7">
        <w:t xml:space="preserve">, but they </w:t>
      </w:r>
      <w:r w:rsidR="00D03951">
        <w:t xml:space="preserve">have </w:t>
      </w:r>
      <w:r w:rsidR="00946CE7">
        <w:t>to usurp the whole body to themselves</w:t>
      </w:r>
      <w:r w:rsidR="00740C01">
        <w:t xml:space="preserve"> for </w:t>
      </w:r>
      <w:r w:rsidR="005F22BF">
        <w:t>successful</w:t>
      </w:r>
      <w:r w:rsidR="00740C01">
        <w:t xml:space="preserve"> breading, which is much harder to </w:t>
      </w:r>
      <w:r w:rsidR="005F22BF">
        <w:t>accomplish</w:t>
      </w:r>
      <w:r w:rsidR="00A067E1">
        <w:t xml:space="preserve"> in competition of flies, ants and other large necrophagous beetles</w:t>
      </w:r>
      <w:r w:rsidR="00B17037">
        <w:t xml:space="preserve"> </w:t>
      </w:r>
      <w:r w:rsidR="00014A02">
        <w:fldChar w:fldCharType="begin" w:fldLock="1"/>
      </w:r>
      <w:r w:rsidR="00E41819">
        <w:instrText>ADDIN CSL_CITATION { "citationItems" : [ { "id" : "ITEM-1", "itemData" : { "author" : [ { "dropping-particle" : "", "family" : "Sikes", "given" : "Derek S.", "non-dropping-particle" : "", "parse-names" : false, "suffix" : "" } ], "container-title" : "Encyclopedia of entomology", "edition" : "2nd", "editor" : [ { "dropping-particle" : "", "family" : "Capinera", "given" : "John L.", "non-dropping-particle" : "", "parse-names" : false, "suffix" : "" } ], "id" : "ITEM-1", "issued" : { "date-parts" : [ [ "2008" ] ] }, "page" : "749-758", "publisher" : "Springer Netherlands", "title" : "Carrion beetles (Coleoptera: Silphidae)", "type" : "chapter" }, "uris" : [ "http://www.mendeley.com/documents/?uuid=65364fd9-c35b-4b01-811e-972ebba5197c" ] } ], "mendeley" : { "formattedCitation" : "(Sikes, 2008)", "plainTextFormattedCitation" : "(Sikes, 2008)", "previouslyFormattedCitation" : "(Sikes, 2008)" }, "properties" : { "noteIndex" : 0 }, "schema" : "https://github.com/citation-style-language/schema/raw/master/csl-citation.json" }</w:instrText>
      </w:r>
      <w:r w:rsidR="00014A02">
        <w:fldChar w:fldCharType="separate"/>
      </w:r>
      <w:r w:rsidR="00404028" w:rsidRPr="00404028">
        <w:rPr>
          <w:noProof/>
        </w:rPr>
        <w:t>(Sikes, 2008)</w:t>
      </w:r>
      <w:r w:rsidR="00014A02">
        <w:fldChar w:fldCharType="end"/>
      </w:r>
      <w:r w:rsidR="00A067E1">
        <w:t xml:space="preserve">. </w:t>
      </w:r>
    </w:p>
    <w:p w:rsidR="003666F2" w:rsidRDefault="003666F2" w:rsidP="00425C2A">
      <w:pPr>
        <w:ind w:firstLine="0"/>
      </w:pPr>
      <w:r>
        <w:t xml:space="preserve">From the Czech Republic was reported presence of 24 species of Silphidae. Nine belongs to subfamily Nicrophorinae and the rest to Silphinae </w:t>
      </w:r>
      <w:r w:rsidR="00014A02">
        <w:fldChar w:fldCharType="begin" w:fldLock="1"/>
      </w:r>
      <w:r w:rsidR="00E41819">
        <w:instrText>ADDIN CSL_CITATION { "citationItems" : [ { "id" : "ITEM-1", "itemData" : { "author" : [ { "dropping-particle" : "", "family" : "R\u016f\u017ei\u010dka", "given" : "Jan", "non-dropping-particle" : "", "parse-names" : false, "suffix" : "" } ], "container-title" : "Folia Heyrovskyana, Suppl. 1:", "id" : "ITEM-1", "issued" : { "date-parts" : [ [ "1993" ] ] }, "page" : "3-172", "title" : "Silphidae, p. 33. In: Jel\u00ednek J. (ed.): Checklist of Czechoslovak Insects IV (Coleoptera). Seznam \u010deskoslovensk\u00fdch brouk\u016f", "type" : "article" }, "uris" : [ "http://www.mendeley.com/documents/?uuid=ebb86928-f3d5-4930-889b-5f76e11181e6" ] }, { "id" : "ITEM-2", "itemData" : { "author" : [ { "dropping-particle" : "", "family" : "H\u00e1va", "given" : "J.", "non-dropping-particle" : "", "parse-names" : false, "suffix" : "" }, { "dropping-particle" : "", "family" : "R\u016f\u017ei\u010dka", "given" : "Jan", "non-dropping-particle" : "", "parse-names" : false, "suffix" : "" } ], "container-title" : "Klapalekiana", "id" : "ITEM-2", "issued" : { "date-parts" : [ [ "1997" ] ] }, "page" : "6", "title" : "Faunistic records from the Czech Republic - 58. Coleoptera: Silphidae.", "type" : "article-journal", "volume" : "33" }, "uris" : [ "http://www.mendeley.com/documents/?uuid=5e7d1f5c-38cb-4687-9837-392bf38770f9" ] } ], "mendeley" : { "formattedCitation" : "(R\u016f\u017ei\u010dka, 1993; H\u00e1va &amp; R\u016f\u017ei\u010dka, 1997)", "plainTextFormattedCitation" : "(R\u016f\u017ei\u010dka, 1993; H\u00e1va &amp; R\u016f\u017ei\u010dka, 1997)", "previouslyFormattedCitation" : "(R\u016f\u017ei\u010dka, 1993; H\u00e1va &amp; R\u016f\u017ei\u010dka, 1997)" }, "properties" : { "noteIndex" : 0 }, "schema" : "https://github.com/citation-style-language/schema/raw/master/csl-citation.json" }</w:instrText>
      </w:r>
      <w:r w:rsidR="00014A02">
        <w:fldChar w:fldCharType="separate"/>
      </w:r>
      <w:r w:rsidR="00404028" w:rsidRPr="00404028">
        <w:rPr>
          <w:noProof/>
        </w:rPr>
        <w:t>(Růžička, 1993; Háva &amp; Růžička, 1997)</w:t>
      </w:r>
      <w:r w:rsidR="00014A02">
        <w:fldChar w:fldCharType="end"/>
      </w:r>
      <w:r>
        <w:t xml:space="preserve">. </w:t>
      </w:r>
      <w:r w:rsidR="00D13F24">
        <w:t>Nine of these species are on the Czech Red List. One species is regionally extinct (Thanatophilus dispar (Herbst, 1793)), one species is endangered (</w:t>
      </w:r>
      <w:r w:rsidR="00D13F24" w:rsidRPr="00410453">
        <w:rPr>
          <w:i/>
        </w:rPr>
        <w:t>Aclypea souverbii</w:t>
      </w:r>
      <w:r w:rsidR="00D13F24">
        <w:t xml:space="preserve"> (Fairmaire, 1848)), five is vulnerable (</w:t>
      </w:r>
      <w:r w:rsidR="00D13F24" w:rsidRPr="00410453">
        <w:rPr>
          <w:i/>
        </w:rPr>
        <w:t>Ablattaria</w:t>
      </w:r>
      <w:r w:rsidR="00D13F24">
        <w:t xml:space="preserve"> </w:t>
      </w:r>
      <w:r w:rsidR="00D13F24" w:rsidRPr="00410453">
        <w:rPr>
          <w:i/>
        </w:rPr>
        <w:t>laevigata</w:t>
      </w:r>
      <w:r w:rsidR="00D13F24">
        <w:t xml:space="preserve"> (Fabricius, 1775), </w:t>
      </w:r>
      <w:r w:rsidR="00D13F24" w:rsidRPr="00410453">
        <w:rPr>
          <w:i/>
        </w:rPr>
        <w:t>Aclypea</w:t>
      </w:r>
      <w:r w:rsidR="00D13F24">
        <w:t xml:space="preserve"> </w:t>
      </w:r>
      <w:r w:rsidR="00D13F24" w:rsidRPr="00410453">
        <w:rPr>
          <w:i/>
        </w:rPr>
        <w:t>undata</w:t>
      </w:r>
      <w:r w:rsidR="00D13F24">
        <w:t xml:space="preserve"> (O.F. Müller, 1776), </w:t>
      </w:r>
      <w:r w:rsidR="00D13F24" w:rsidRPr="00410453">
        <w:rPr>
          <w:i/>
        </w:rPr>
        <w:t>Nicrophorus</w:t>
      </w:r>
      <w:r w:rsidR="00D13F24">
        <w:t xml:space="preserve"> </w:t>
      </w:r>
      <w:r w:rsidR="00D13F24" w:rsidRPr="00410453">
        <w:rPr>
          <w:i/>
        </w:rPr>
        <w:t>antennatus</w:t>
      </w:r>
      <w:r w:rsidR="00D13F24">
        <w:t xml:space="preserve"> (Reitter, 1884), </w:t>
      </w:r>
      <w:r w:rsidR="00D13F24" w:rsidRPr="00410453">
        <w:rPr>
          <w:i/>
        </w:rPr>
        <w:t>Nicrophorus</w:t>
      </w:r>
      <w:r w:rsidR="00D13F24">
        <w:t xml:space="preserve"> </w:t>
      </w:r>
      <w:r w:rsidR="00D13F24" w:rsidRPr="00410453">
        <w:rPr>
          <w:i/>
        </w:rPr>
        <w:t>germanicus</w:t>
      </w:r>
      <w:r w:rsidR="00D13F24">
        <w:t xml:space="preserve"> (Linnaeus, 1758) and </w:t>
      </w:r>
      <w:r w:rsidR="00D13F24" w:rsidRPr="00410453">
        <w:rPr>
          <w:i/>
        </w:rPr>
        <w:t>Nicrophorus</w:t>
      </w:r>
      <w:r w:rsidR="00D13F24">
        <w:t xml:space="preserve"> </w:t>
      </w:r>
      <w:r w:rsidR="00D13F24" w:rsidRPr="00410453">
        <w:rPr>
          <w:i/>
        </w:rPr>
        <w:t>vestigator</w:t>
      </w:r>
      <w:r w:rsidR="00D13F24">
        <w:t xml:space="preserve"> Herschel, 1807) and two species are near </w:t>
      </w:r>
      <w:r w:rsidR="000E6DB4">
        <w:t>threatened</w:t>
      </w:r>
      <w:r w:rsidR="00D13F24">
        <w:t xml:space="preserve"> </w:t>
      </w:r>
      <w:r w:rsidR="00787123">
        <w:t>(</w:t>
      </w:r>
      <w:r w:rsidR="00787123" w:rsidRPr="00410453">
        <w:rPr>
          <w:i/>
        </w:rPr>
        <w:t>Nicrophorus</w:t>
      </w:r>
      <w:r w:rsidR="00787123">
        <w:t xml:space="preserve"> </w:t>
      </w:r>
      <w:r w:rsidR="00787123" w:rsidRPr="00410453">
        <w:rPr>
          <w:i/>
        </w:rPr>
        <w:t>sepultor</w:t>
      </w:r>
      <w:r w:rsidR="00787123">
        <w:t xml:space="preserve"> Charpentier, 1825 and </w:t>
      </w:r>
      <w:r w:rsidR="00787123" w:rsidRPr="00410453">
        <w:rPr>
          <w:i/>
        </w:rPr>
        <w:t>Silpha</w:t>
      </w:r>
      <w:r w:rsidR="00787123">
        <w:t xml:space="preserve"> </w:t>
      </w:r>
      <w:r w:rsidR="00787123" w:rsidRPr="00410453">
        <w:rPr>
          <w:i/>
        </w:rPr>
        <w:t>tyrolensis</w:t>
      </w:r>
      <w:r w:rsidR="00787123">
        <w:t xml:space="preserve"> Laicharting, 1781)</w:t>
      </w:r>
      <w:r w:rsidR="00410453">
        <w:t xml:space="preserve"> </w:t>
      </w:r>
      <w:r w:rsidR="00014A02">
        <w:fldChar w:fldCharType="begin" w:fldLock="1"/>
      </w:r>
      <w:r w:rsidR="00381A15">
        <w:instrText>ADDIN CSL_CITATION { "citationItems" : [ { "id" : "ITEM-1", "itemData" : { "ISBN" : "80-86064-96-4", "author" : [ { "dropping-particle" : "", "family" : "R\u016f\u017ei\u010dka", "given" : "Jan", "non-dropping-particle" : "", "parse-names" : false, "suffix" : "" } ], "container-title" : "Red list of threatened species in the Czech Republic. Invertebrates", "editor" : [ { "dropping-particle" : "", "family" : "Farka\u010d", "given" : "Jan", "non-dropping-particle" : "", "parse-names" : false, "suffix" : "" }, { "dropping-particle" : "", "family" : "Kr\u00e1l", "given" : "David", "non-dropping-particle" : "", "parse-names" : false, "suffix" : "" }, { "dropping-particle" : "", "family" : "\u0160korp\u00edk", "given" : "Martin", "non-dropping-particle" : "", "parse-names" : false, "suffix" : "" } ], "id" : "ITEM-1", "issued" : { "date-parts" : [ [ "2005" ] ] }, "page" : "429-430", "publisher" : "Agentura ochrany a p\u0159\u00edrody a krajiny \u010cR", "publisher-place" : "Prague", "title" : "Silphidae (mrcho\u017eroutovit\u00ed)", "type" : "chapter" }, "uris" : [ "http://www.mendeley.com/documents/?uuid=b80d8ae6-b7ad-4ba0-80d0-c39e0d735825" ] } ], "mendeley" : { "formattedCitation" : "(R\u016f\u017ei\u010dka, 2005)", "plainTextFormattedCitation" : "(R\u016f\u017ei\u010dka, 2005)", "previouslyFormattedCitation" : "(R\u016f\u017ei\u010dka, 2005)" }, "properties" : { "noteIndex" : 0 }, "schema" : "https://github.com/citation-style-language/schema/raw/master/csl-citation.json" }</w:instrText>
      </w:r>
      <w:r w:rsidR="00014A02">
        <w:fldChar w:fldCharType="separate"/>
      </w:r>
      <w:r w:rsidR="00404028" w:rsidRPr="00404028">
        <w:rPr>
          <w:noProof/>
        </w:rPr>
        <w:t>(Růžička, 2005)</w:t>
      </w:r>
      <w:r w:rsidR="00014A02">
        <w:fldChar w:fldCharType="end"/>
      </w:r>
      <w:r w:rsidR="00410453">
        <w:t>.</w:t>
      </w:r>
    </w:p>
    <w:p w:rsidR="00127838" w:rsidRDefault="00127838" w:rsidP="00425C2A">
      <w:pPr>
        <w:ind w:firstLine="0"/>
      </w:pPr>
    </w:p>
    <w:p w:rsidR="00837AA6" w:rsidRPr="00127838" w:rsidRDefault="00837AA6" w:rsidP="00425C2A">
      <w:pPr>
        <w:ind w:firstLine="0"/>
        <w:rPr>
          <w:b/>
        </w:rPr>
      </w:pPr>
      <w:r w:rsidRPr="00127838">
        <w:rPr>
          <w:b/>
        </w:rPr>
        <w:t>Ecology</w:t>
      </w:r>
    </w:p>
    <w:p w:rsidR="00B008D8" w:rsidRDefault="00B008D8" w:rsidP="00425C2A">
      <w:pPr>
        <w:ind w:firstLine="0"/>
      </w:pPr>
      <w:r>
        <w:t>Differences between Silphinae and Nicrophorinae are not just in their appearance, but also in their ecology and behavior. Especially striking feature is bi-parental care of Nicrophorinae. This phenomenon attracted a lot of attention of scientific community and is well documented</w:t>
      </w:r>
      <w:r w:rsidR="002B0E33">
        <w:t xml:space="preserve"> (see </w:t>
      </w:r>
      <w:r w:rsidR="00014A02">
        <w:fldChar w:fldCharType="begin" w:fldLock="1"/>
      </w:r>
      <w:r w:rsidR="00127838">
        <w:instrText>ADDIN CSL_CITATION { "citationItems" : [ { "id" : "ITEM-1", "itemData" : { "author" : [ { "dropping-particle" : "", "family" : "Pukowski", "given" : "E.", "non-dropping-particle" : "", "parse-names" : false, "suffix" : "" } ], "container-title" : "Zeitschrift f\u00fcr Morphologie und Oekologie der Tiere", "id" : "ITEM-1", "issued" : { "date-parts" : [ [ "1933" ] ] }, "page" : "518-586", "title" : "Oekologische Untersuchungen an Necrophorus F", "type" : "article-journal", "volume" : "27" }, "uris" : [ "http://www.mendeley.com/documents/?uuid=5e3660a6-a782-4a9b-80b9-080fc57b6b0d" ] }, { "id" : "ITEM-2", "itemData" : { "author" : [ { "dropping-particle" : "", "family" : "\u0160picarov\u00e1", "given" : "Nad\u011b\u017eda", "non-dropping-particle" : "", "parse-names" : false, "suffix" : "" } ], "container-title" : "Olomouc: Edi\u010dn\u00ed st\u0159edisko University Palack\u00e9ho", "id" : "ITEM-2", "issued" : { "date-parts" : [ [ "1982" ] ] }, "page" : "27", "title" : "K ekologii druh\u016f \u010deled\u00ed Silphidae a Staphylinidae. [To ecology of the species of the families Silphidae and Staphylinidae]. Autorefer\u00e1t kandid\u00e1tsk\u00e9 disertace", "type" : "article" }, "uris" : [ "http://www.mendeley.com/documents/?uuid=e63f41bf-4283-4086-b77f-86637af36ddd" ] }, { "id" : "ITEM-3", "itemData" : { "DOI" : "10.1080/08927014.1995.9522939", "ISBN" : "0394-9370", "ISSN" : "0394-9370", "abstract" : "Burying beetles prepare small vertebrate carcasses as a resource for\\ntheir young and adjust the size of their brood to match the size\\nof the resource. We tested whether single males of N. orbicollis\\ncan regulate brood size in the absence of clutch or brood size adjustments\\nby females, and whether parents use mass- or volume-related cues\\nto estimate resource potential. When provided with 25 first instar\\nlarvae, single males reared significantly more young on larger carcasses\\nthan on smaller carcasses (18.5 versus 11.4). Mortality of young\\noccurred almost exclusively during the early stages of parental care,\\nand therefore was unrelated to depletion of the resource. The mean\\nmass of individual larvae at dispersal did not vary with resource\\nsize, and was consistent with 15 previous experiments utilizing N.\\norbicollis, suggesting that regulation of brood size had occurred.\\nExamination of previous experiments also suggested that the number\\nand mean mass of young was not affected by whether one or two parents\\nprovide care. Mass and volume of carcasses were manipulated to examine\\npossible cues that burying beetles might employ to assess resource\\nsize. The addition of lead weights into the body cavity of a mouse\\ncorpse (mean increase in mass of 64%) did not alter the number of\\nyoung produced by male-female pairs. When volume of a corpse was\\nexperimentally increased using hollow plastic tubes (mean increase\\nof 21%), however, pairs reared 17% more offspring than on control\\ncarcasses. Mean mass of individual offspring on volume-enhanced carcasses\\nwas significantly less (- 18%) than on control carcasses. This suggests\\nthat burying beetles use a volume- but not a mass-related cue to\\nassess resource potential. We also present evidence that increased\\nhandling time of a carcass during nest preparation may lead to deterioration\\nin resource quality.", "author" : [ { "dropping-particle" : "", "family" : "Trumbo", "given" : "S.T.", "non-dropping-particle" : "", "parse-names" : false, "suffix" : "" }, { "dropping-particle" : "", "family" : "Fernandez", "given" : "a.G.", "non-dropping-particle" : "", "parse-names" : false, "suffix" : "" } ], "container-title" : "Ethology Ecology &amp; Evolution", "id" : "ITEM-3", "issue" : "4", "issued" : { "date-parts" : [ [ "1995" ] ] }, "page" : "313-322", "title" : "Regulation of brood size by male parents and cues employed to assess resource size by burying beetles", "type" : "article-journal", "volume" : "7" }, "uris" : [ "http://www.mendeley.com/documents/?uuid=883f11bd-fb3c-4344-8089-ba6a8a6ca5c5" ] }, { "id" : "ITEM-4", "itemData" : { "author" : [ { "dropping-particle" : "", "family" : "Trumbo", "given" : "Stephen T.", "non-dropping-particle" : "", "parse-names" : false, "suffix" : "" }, { "dropping-particle" : "", "family" : "Fiore", "given" : "Anthony J.", "non-dropping-particle" : "", "parse-names" : false, "suffix" : "" } ], "container-title" : "American Midland Naturalist", "id" : "ITEM-4", "issued" : { "date-parts" : [ [ "1994" ] ] }, "page" : "169-174", "title" : "Interspecific Competition and the Evolution of Communal Breeding in Burying Beetles", "type" : "article-journal", "volume" : "131" }, "uris" : [ "http://www.mendeley.com/documents/?uuid=cca714bd-a93e-4d32-a779-cedd11308675" ] }, { "id" : "ITEM-5", "itemData" : { "DOI" : "10.1093/beheco/ars082", "ISSN" : "1045-2249", "abstract" : "Intrasexual competition for mates or resources important for reproduction often leads to the establishment of dominance relationships that influence an individual's reproductive success. Although dominance can be an honest indicator of health or immunocompetence, the attainment and maintenance of dominance status can also influence an individual's ability to invest in immunity, making it difficult to disentangle cause and effect. Here we examine the relationship between intrasexual competition and the nutritional condition and immunity of burying beetles, Nicrophorus orbicollis, insects that reproduce on small vertebrate carcasses that serve as a larval food source. We staged intrasexual contests on carcasses in both sexes and compared the nutritional state and immunity of dominant and subordinate individuals with those of beetles reproducing on a carcass without competitors. The nutritional state and immunity of dominant beetles were not significantly different from beetles without competitors, but subordinates were characterized by a lower weight gain and reduced encapsulation response. In addition, we found a clear sex effect, with females gaining more weight than males and having superior immunity. We conclude that the subordinate's exclusion from the carcass plays an important role in mediating the difference in encapsulation. Our data suggest that this is not entirely a nutritional effect because better-fed subordinates did not exhibit higher immune responses. Rather, subordinates may have no need to invest in improved immunity because they do not participate in carcass maintenance and defense. \u00a9 2012 The Author.", "author" : [ { "dropping-particle" : "", "family" : "Steiger", "given" : "S.", "non-dropping-particle" : "", "parse-names" : false, "suffix" : "" }, { "dropping-particle" : "", "family" : "Gershman", "given" : "S. N.", "non-dropping-particle" : "", "parse-names" : false, "suffix" : "" }, { "dropping-particle" : "", "family" : "Pettinger", "given" : "A. M.", "non-dropping-particle" : "", "parse-names" : false, "suffix" : "" }, { "dropping-particle" : "", "family" : "Eggert", "given" : "A.-K.", "non-dropping-particle" : "", "parse-names" : false, "suffix" : "" }, { "dropping-particle" : "", "family" : "Sakaluk", "given" : "S. K.", "non-dropping-particle" : "", "parse-names" : false, "suffix" : "" } ], "container-title" : "Behavioral Ecology", "id" : "ITEM-5", "issue" : "5", "issued" : { "date-parts" : [ [ "2012", "7", "25" ] ] }, "page" : "1126-1132", "title" : "Dominance status and sex influence nutritional state and immunity in burying beetles Nicrophorus orbicollis", "type" : "article-journal", "volume" : "23" }, "uris" : [ "http://www.mendeley.com/documents/?uuid=c0f115ac-a517-4c69-a4f3-3051a23f0571" ] }, { "id" : "ITEM-6", "itemData" : { "DOI" : "10.1016/S0003-3472(05)80529-9", "ISSN" : "00033472", "abstract" : "Burying beetles, Necrophorus, fight for carcasses suitable for reproduction, and usually only one female or one pair cares for the larvae. In fights observed between female N. vespilloides, the winner was determined after only a few fights. Females losing fights did not abandon the carcass immediately. Instead, they stayed to lay eggs of their own. In laboratory experiments, in 60% of cases some of the loser's larvae were cared for by the winner and survived to adulthood. Intraspecific brood parasitism is likely to occur in the field as well, since on 17% of the carcasses used for reproduction by N. vespilloides, two females were still present some time after egg laying had begun. From the laboratory experiments, it can be inferred that these two females had fought with one another. Further laboratory experiments showed: (1) a positive correlation between the parasite's duration of stay near the carcass and her chances of parasitizing the other female's brood; and (2) a negative effect of parasitism on the caring female's own reproductive success. \u00a9 1990 The Association for the Study of Animal Behaviour.", "author" : [ { "dropping-particle" : "", "family" : "M\u00fcller", "given" : "Josef K.", "non-dropping-particle" : "", "parse-names" : false, "suffix" : "" }, { "dropping-particle" : "", "family" : "Eggert", "given" : "Anne-Katrin", "non-dropping-particle" : "", "parse-names" : false, "suffix" : "" }, { "dropping-particle" : "", "family" : "Dressel", "given" : "J\u00fcrgen", "non-dropping-particle" : "", "parse-names" : false, "suffix" : "" } ], "container-title" : "Animal Behaviour", "id" : "ITEM-6", "issue" : "3", "issued" : { "date-parts" : [ [ "1990", "9" ] ] }, "page" : "491-499", "title" : "Intraspecific brood parasitism in the burying beetle, Necrophorus vespilloides (Coleoptera: Silphidae)", "type" : "article-journal", "volume" : "40" }, "uris" : [ "http://www.mendeley.com/documents/?uuid=d83ba953-f0a6-4c32-ad79-9a6f993998f2" ] }, { "id" : "ITEM-7", "itemData" : { "DOI" : "10.1016/j.anbehav.2014.02.006", "ISSN" : "00033472", "abstract" : "The theory of prudent sperm allocation predicts that males should reduce their investment in sperm transfer when their mate's propensity to produce offspring is low. Furthermore, if mating is costly for females, they would benefit from signalling this propensity to males to keep them from attempting to mate. Here we document a remarkable flexibility in insect mating tactic during the period of parental care. Extensive video observations in the biparental burying beetle Nicrophorus vespilloides revealed that pairs mate frequently before and during oviposition, temporarily discontinue their sexual activity while young larvae are present, and resume mating when males are close to leaving the brood. An experiment, in which we switched males at different time intervals and determined their P2 value (i.e. the proportion of progeny sired by the second male), confirmed the lack of mating activity during the first few days of larval care and its resumption later in parental care. Females cease laying eggs when caring for larvae, but females will resume egg laying if none of the larvae from their first clutch reach the carcass. We manipulated females into producing such replacement clutches by withholding their larvae, and we found that in this situation males did not cease to mate, but continued to engage in frequent copulations. Hence, males have the ability to assess a female's propensity for oviposition during the period of parental care. Further experiments demonstrated that males do not use the presence or absence of larvae as a cue to adjust copulation rate, but instead use female-produced cues of reproductive state. Therefore, our study reveals that female beetles express cues that display their reproductive condition and males have evolved the ability to detect these cues and respond with prudent sperm allocation. Our findings further contribute to the developing picture of the sophisticated mating tactics that insects employ. \u00a9 2014 The Association for the Study of Animal Behaviour.", "author" : [ { "dropping-particle" : "", "family" : "Engel", "given" : "Katharina C.", "non-dropping-particle" : "", "parse-names" : false, "suffix" : "" }, { "dropping-particle" : "", "family" : "Hoermann", "given" : "Christian", "non-dropping-particle" : "von", "parse-names" : false, "suffix" : "" }, { "dropping-particle" : "", "family" : "Eggert", "given" : "Anne-Katrin", "non-dropping-particle" : "", "parse-names" : false, "suffix" : "" }, { "dropping-particle" : "", "family" : "M\u00fcller", "given" : "Josef K.", "non-dropping-particle" : "", "parse-names" : false, "suffix" : "" }, { "dropping-particle" : "", "family" : "Steiger", "given" : "Sandra", "non-dropping-particle" : "", "parse-names" : false, "suffix" : "" } ], "container-title" : "Animal Behaviour", "id" : "ITEM-7", "issued" : { "date-parts" : [ [ "2014", "4" ] ] }, "page" : "245-253", "publisher" : "Academic Press", "title" : "When males stop having sex: adaptive insect mating tactics during parental care", "type" : "article-journal", "volume" : "90" }, "uris" : [ "http://www.mendeley.com/documents/?uuid=f8e5455a-a13a-488b-9e4f-81507e12e9f1" ] }, { "id" : "ITEM-8", "itemData" : { "DOI" : "10.1016/j.anbehav.2011.09.001", "ISSN" : "00033472", "abstract" : "Infanticide can increase an individual's reproductive success through reduced competition for its offspring. Here we document the occurrence and effects of infanticidal behaviour by dominant female burying beetles, Nicrophorus vespilloides, in nontolerant breeding associations. Burying beetles feed and guard their young on buried carcasses, and on small carcasses, conspecific females engage in intense aggression. Dominants largely exclude subordinates from the carcass and are the sole caregivers for the larvae. Although subordinates and dominants produce similar egg clutches, only one out of five surviving offspring is the subordinate's. We hypothesized that much of this skew is due to temporally cued infanticide by dominants. Females oviposit over the course of 24-48. h, and kill larvae they encounter prior to the hatching of their own larvae. Such infanticide can lead to significant skew only if the dominant's larvae hatch significantly later than the subordinate's, and if more subordinate than dominant larvae hatch during the infanticidal phase. The subordinate's share of larvae hatching during the parental phase must be smaller than her share of eggs, and the portion of subordinate larvae killed by the dominant should increase with an increasing difference in oviposition time between the two females. These predictions were met. Dominant females, who had exclusive access to the carcass and larvae, were able to use temporal cues to destroy over half of the subordinates' first-instar larvae. This is the first study to unambiguously document the primary mechanism underlying reproductive dominance in nontolerant associations of female N.\u00a0vespilloides. \u00a9 2011 The Association for the Study of Animal Behaviour.", "author" : [ { "dropping-particle" : "", "family" : "Eggert", "given" : "Anne-Katrin", "non-dropping-particle" : "", "parse-names" : false, "suffix" : "" }, { "dropping-particle" : "", "family" : "M\u00fcller", "given" : "Josef K.", "non-dropping-particle" : "", "parse-names" : false, "suffix" : "" } ], "container-title" : "Animal Behaviour", "id" : "ITEM-8", "issue" : "6", "issued" : { "date-parts" : [ [ "2011", "12" ] ] }, "page" : "1227-1233", "title" : "Timing of oviposition enables dominant female burying beetles to destroy brood-parasitic young", "type" : "article-journal", "volume" : "82" }, "uris" : [ "http://www.mendeley.com/documents/?uuid=d0baf14e-cb45-4763-b9ad-09b8b1d32849" ] }, { "id" : "ITEM-9", "itemData" : { "DOI" : "10.1007/BF00171678", "ISSN" : "0340-5443", "abstract" : "Burying beetles (Nicrophorus) exhibit advanced parental care, by feeding and guarding their offspring on buried vertebrate carrion. Till now, interactions between two conspecific females on a carcass have been thought to be mostly competitive, and parental care was thought to be provided by single females or male-female pairs exclusively. Here we demonstrate that cooperative brood care occurs in this species, and that its incidence is contingent on carcass size. Small carcasses are usually monopolized by one female; typically the larger of two female combatants secures the carcass for her offspring (Figs. 1 and 2). On large carcasses fights still occur, but in most cases both females stay on the carcass long enough to provide care for the brood. The use of genetic markers revealed that the maternity of offspring is shared evenly among joint breeders (Figs. 3, 4). We hypothesize that cooperative breeding is an adaptive response to a situation that arises partly as a consequence of a physical constraint. \u00a9 1992 Springer-Verlag.", "author" : [ { "dropping-particle" : "", "family" : "Eggert", "given" : "Anne-Katrin", "non-dropping-particle" : "", "parse-names" : false, "suffix" : "" }, { "dropping-particle" : "", "family" : "M\ufffdller", "given" : "JosefK.", "non-dropping-particle" : "", "parse-names" : false, "suffix" : "" } ], "container-title" : "Behavioral Ecology and Sociobiology", "id" : "ITEM-9", "issue" : "4", "issued" : { "date-parts" : [ [ "1992", "10" ] ] }, "page" : "237-242", "publisher" : "Springer-Verlag", "title" : "Joint breeding in female burying beetles", "type" : "article-journal", "volume" : "31" }, "uris" : [ "http://www.mendeley.com/documents/?uuid=962cf347-8449-414a-9058-c7984cfcba91" ] } ], "mendeley" : { "formattedCitation" : "(Pukowski, 1933; \u0160picarov\u00e1, 1982; M\u00fcller &lt;i&gt;et al.&lt;/i&gt;, 1990; Eggert &amp; M\ufffdller, 1992; Trumbo &amp; Fiore, 1994; Trumbo &amp; Fernandez, 1995; Eggert &amp; M\u00fcller, 2011; Steiger &lt;i&gt;et al.&lt;/i&gt;, 2012; Engel &lt;i&gt;et al.&lt;/i&gt;, 2014)", "plainTextFormattedCitation" : "(Pukowski, 1933; \u0160picarov\u00e1, 1982; M\u00fcller et al., 1990; Eggert &amp; M\ufffdller, 1992; Trumbo &amp; Fiore, 1994; Trumbo &amp; Fernandez, 1995; Eggert &amp; M\u00fcller, 2011; Steiger et al., 2012; Engel et al., 2014)", "previouslyFormattedCitation" : "(Pukowski, 1933; \u0160picarov\u00e1, 1982; M\u00fcller &lt;i&gt;et al.&lt;/i&gt;, 1990; Eggert &amp; M\ufffdller, 1992; Trumbo &amp; Fiore, 1994; Trumbo &amp; Fernandez, 1995; Eggert &amp; M\u00fcller, 2011; Steiger &lt;i&gt;et al.&lt;/i&gt;, 2012; Engel &lt;i&gt;et al.&lt;/i&gt;, 2014)" }, "properties" : { "noteIndex" : 0 }, "schema" : "https://github.com/citation-style-language/schema/raw/master/csl-citation.json" }</w:instrText>
      </w:r>
      <w:r w:rsidR="00014A02">
        <w:fldChar w:fldCharType="separate"/>
      </w:r>
      <w:r w:rsidR="00127838" w:rsidRPr="00127838">
        <w:rPr>
          <w:noProof/>
        </w:rPr>
        <w:t xml:space="preserve">(Pukowski, 1933; Špicarová, 1982; Müller </w:t>
      </w:r>
      <w:r w:rsidR="00127838" w:rsidRPr="00127838">
        <w:rPr>
          <w:i/>
          <w:noProof/>
        </w:rPr>
        <w:t>et al.</w:t>
      </w:r>
      <w:r w:rsidR="00127838" w:rsidRPr="00127838">
        <w:rPr>
          <w:noProof/>
        </w:rPr>
        <w:t>, 1990; Eggert &amp; M</w:t>
      </w:r>
      <w:r w:rsidR="00127838" w:rsidRPr="00127838">
        <w:rPr>
          <w:rFonts w:ascii="Tahoma" w:hAnsi="Tahoma" w:cs="Tahoma"/>
          <w:noProof/>
        </w:rPr>
        <w:t>�</w:t>
      </w:r>
      <w:r w:rsidR="00127838" w:rsidRPr="00127838">
        <w:rPr>
          <w:noProof/>
        </w:rPr>
        <w:t xml:space="preserve">ller, 1992; Trumbo &amp; Fiore, </w:t>
      </w:r>
      <w:r w:rsidR="00127838" w:rsidRPr="00127838">
        <w:rPr>
          <w:noProof/>
        </w:rPr>
        <w:lastRenderedPageBreak/>
        <w:t xml:space="preserve">1994; Trumbo &amp; Fernandez, 1995; Eggert &amp; Müller, 2011; Steiger </w:t>
      </w:r>
      <w:r w:rsidR="00127838" w:rsidRPr="00127838">
        <w:rPr>
          <w:i/>
          <w:noProof/>
        </w:rPr>
        <w:t>et al.</w:t>
      </w:r>
      <w:r w:rsidR="00127838" w:rsidRPr="00127838">
        <w:rPr>
          <w:noProof/>
        </w:rPr>
        <w:t xml:space="preserve">, 2012; Engel </w:t>
      </w:r>
      <w:r w:rsidR="00127838" w:rsidRPr="00127838">
        <w:rPr>
          <w:i/>
          <w:noProof/>
        </w:rPr>
        <w:t>et al.</w:t>
      </w:r>
      <w:r w:rsidR="00127838" w:rsidRPr="00127838">
        <w:rPr>
          <w:noProof/>
        </w:rPr>
        <w:t>, 2014)</w:t>
      </w:r>
      <w:r w:rsidR="00014A02">
        <w:fldChar w:fldCharType="end"/>
      </w:r>
      <w:r>
        <w:t xml:space="preserve">. </w:t>
      </w:r>
      <w:r w:rsidR="00CF34C2">
        <w:t>Adults usually search for fresh carrion</w:t>
      </w:r>
      <w:r w:rsidR="006C6777">
        <w:t xml:space="preserve"> in particular part of day, which is often species specific </w:t>
      </w:r>
      <w:r w:rsidR="00014A02">
        <w:fldChar w:fldCharType="begin" w:fldLock="1"/>
      </w:r>
      <w:r w:rsidR="00E41819">
        <w:instrText>ADDIN CSL_CITATION { "citationItems" : [ { "id" : "ITEM-1", "itemData" : { "ISSN" : "13356380", "abstract" : "Ninety-three species from 13 beetle families were obtained during a one-year field study of diel activity in carrion-visiting Coleoptera. The daily activity patterns were observed using carrion-baited automatic traps placed in a grassy meadow and a deciduous forest in the surroundings of Opava (Silesia, Czech Republic). The traps were operated for three months each: in spring (May), summer (July) and autumn (October). Significantly more individuals were collected during the daylight period than in the night time. Total diel activity of carrion-visiting Coleoptera culminated around the sunset. The diel activities of all collected species are presented. In total, more individuals and species were collected at the forest site.", "author" : [ { "dropping-particle" : "", "family" : "Ko\u010d\u00e1rek", "given" : "Petr", "non-dropping-particle" : "", "parse-names" : false, "suffix" : "" } ], "container-title" : "Biologia", "id" : "ITEM-1", "issue" : "2", "issued" : { "date-parts" : [ [ "2002" ] ] }, "page" : "199-211", "title" : "Diel activity patterns of carrion-visiting Coleoptera studied by time-sorting pitfall traps", "type" : "article-journal", "volume" : "57" }, "uris" : [ "http://www.mendeley.com/documents/?uuid=dace3317-851f-4855-94e8-6d3f21fdf7a6" ] } ], "mendeley" : { "formattedCitation" : "(Ko\u010d\u00e1rek, 2002)", "plainTextFormattedCitation" : "(Ko\u010d\u00e1rek, 2002)", "previouslyFormattedCitation" : "(Ko\u010d\u00e1rek, 2002)" }, "properties" : { "noteIndex" : 0 }, "schema" : "https://github.com/citation-style-language/schema/raw/master/csl-citation.json" }</w:instrText>
      </w:r>
      <w:r w:rsidR="00014A02">
        <w:fldChar w:fldCharType="separate"/>
      </w:r>
      <w:r w:rsidR="005F1C21" w:rsidRPr="005F1C21">
        <w:rPr>
          <w:noProof/>
        </w:rPr>
        <w:t>(Kočárek, 2002)</w:t>
      </w:r>
      <w:r w:rsidR="00014A02">
        <w:fldChar w:fldCharType="end"/>
      </w:r>
      <w:r w:rsidR="006C6777">
        <w:t>.</w:t>
      </w:r>
      <w:r w:rsidR="00CF34C2">
        <w:t xml:space="preserve"> </w:t>
      </w:r>
      <w:r w:rsidR="006C6777">
        <w:t xml:space="preserve">If the male finds a carrion without any female on it, they can attracts the female with pheromones </w:t>
      </w:r>
      <w:r w:rsidR="00127838">
        <w:fldChar w:fldCharType="begin" w:fldLock="1"/>
      </w:r>
      <w:r w:rsidR="000814B9">
        <w:instrText>ADDIN CSL_CITATION { "citationItems" : [ { "id" : "ITEM-1", "itemData" : { "DOI" : "10.1093/beheco/3.3.243", "ISSN" : "1045-2249", "abstract" : "Male burying beetles, Nicrophorus vespilloides Herbst (Coleoptera: Silphidae), use two alternative mate-finding tactics: males can (1) search for carcasses that serve as oviposition sites or (2) attract mates via pheromone emission. In the laboratory, all males tested used both tactics, but there were significant differences among males in the time they spent employing either tactic. These differences appear to be partially genetically based. Time of day also affected the tactic used. A comparison of the benefits of the two tactics, based on field and laboratory experiments, suggests that the search tactic results in higher reproductive success than the attraction tactic. However, pheromone emission may be favored toward the end of the activity phase, when female activity is high but carcass availability may be lowest. Females readily mate with pheromone-emitting males even though this tactic is less profitable than mating with a male that has already found a carcass. However, it is likely that females can distinguish between males with and without a carcass only after physical contact. Also, fresh sperm permits females to rear offspring if they find a carcass without a conspecific male. \u00a9 1992 International Society for Behavioral Ecology.", "author" : [ { "dropping-particle" : "", "family" : "Eggert", "given" : "Anne-Katrin", "non-dropping-particle" : "", "parse-names" : false, "suffix" : "" } ], "container-title" : "Behavioral Ecology", "id" : "ITEM-1", "issue" : "3", "issued" : { "date-parts" : [ [ "1992" ] ] }, "page" : "243-254", "title" : "Alternative male mate-finding tactics in burying beetles", "type" : "article-journal", "volume" : "3" }, "uris" : [ "http://www.mendeley.com/documents/?uuid=354a79dc-7b54-44d3-b3b5-13ceb0b41db7" ] } ], "mendeley" : { "formattedCitation" : "(Eggert, 1992)", "plainTextFormattedCitation" : "(Eggert, 1992)", "previouslyFormattedCitation" : "(Eggert, 1992)" }, "properties" : { "noteIndex" : 0 }, "schema" : "https://github.com/citation-style-language/schema/raw/master/csl-citation.json" }</w:instrText>
      </w:r>
      <w:r w:rsidR="00127838">
        <w:fldChar w:fldCharType="separate"/>
      </w:r>
      <w:r w:rsidR="00127838" w:rsidRPr="00127838">
        <w:rPr>
          <w:noProof/>
        </w:rPr>
        <w:t>(Eggert, 1992)</w:t>
      </w:r>
      <w:r w:rsidR="00127838">
        <w:fldChar w:fldCharType="end"/>
      </w:r>
      <w:r w:rsidR="006C6777">
        <w:t xml:space="preserve">. The </w:t>
      </w:r>
      <w:r w:rsidR="00CF34C2">
        <w:t xml:space="preserve">mating pairs are formed on the </w:t>
      </w:r>
      <w:r w:rsidR="006C6777">
        <w:t>carrion and encounter of multiple individuals of the same sex lead to</w:t>
      </w:r>
      <w:r w:rsidR="00CF34C2">
        <w:t xml:space="preserve"> fight</w:t>
      </w:r>
      <w:r w:rsidR="002B0E33">
        <w:t>s</w:t>
      </w:r>
      <w:r w:rsidR="00CF34C2">
        <w:t xml:space="preserve">. </w:t>
      </w:r>
      <w:r w:rsidR="002B0E33">
        <w:t>T</w:t>
      </w:r>
      <w:r w:rsidR="00CF34C2">
        <w:t>hese fights</w:t>
      </w:r>
      <w:r w:rsidR="000E486D">
        <w:t>,</w:t>
      </w:r>
      <w:r w:rsidR="002B0E33">
        <w:t xml:space="preserve"> tends to have some rules and</w:t>
      </w:r>
      <w:r w:rsidR="00CF34C2">
        <w:t xml:space="preserve"> males and </w:t>
      </w:r>
      <w:r w:rsidR="002B0E33">
        <w:t xml:space="preserve">females are fighting </w:t>
      </w:r>
      <w:r w:rsidR="006C6777">
        <w:t>only individuals of the same sex</w:t>
      </w:r>
      <w:r w:rsidR="000E486D">
        <w:t xml:space="preserve"> as they are</w:t>
      </w:r>
      <w:r w:rsidR="002B0E33">
        <w:t xml:space="preserve">. The </w:t>
      </w:r>
      <w:r w:rsidR="00CF34C2">
        <w:t xml:space="preserve">dominant couple will </w:t>
      </w:r>
      <w:r w:rsidR="002B0E33">
        <w:t xml:space="preserve">chase away </w:t>
      </w:r>
      <w:r w:rsidR="00970A81">
        <w:t>weaker</w:t>
      </w:r>
      <w:r w:rsidR="002B0E33">
        <w:t xml:space="preserve"> beetles and </w:t>
      </w:r>
      <w:r w:rsidR="00CF34C2">
        <w:t xml:space="preserve">usurp and bury the carrion. This is sometimes accompanied by nest parasitism when loser females lay their own eggs around the carcass in hope that their larvae might sneak into the winner's nest and </w:t>
      </w:r>
      <w:r w:rsidR="00BE41DF">
        <w:t>develop</w:t>
      </w:r>
      <w:r w:rsidR="00CF34C2">
        <w:t xml:space="preserve"> alongside of their brood</w:t>
      </w:r>
      <w:r w:rsidR="00537BC9">
        <w:t xml:space="preserve"> </w:t>
      </w:r>
      <w:r w:rsidR="00014A02">
        <w:fldChar w:fldCharType="begin" w:fldLock="1"/>
      </w:r>
      <w:r w:rsidR="00E41819">
        <w:instrText>ADDIN CSL_CITATION { "citationItems" : [ { "id" : "ITEM-1", "itemData" : { "author" : [ { "dropping-particle" : "", "family" : "Sikes", "given" : "Derek S.", "non-dropping-particle" : "", "parse-names" : false, "suffix" : "" } ], "container-title" : "Encyclopedia of entomology", "edition" : "2nd", "editor" : [ { "dropping-particle" : "", "family" : "Capinera", "given" : "John L.", "non-dropping-particle" : "", "parse-names" : false, "suffix" : "" } ], "id" : "ITEM-1", "issued" : { "date-parts" : [ [ "2008" ] ] }, "page" : "749-758", "publisher" : "Springer Netherlands", "title" : "Carrion beetles (Coleoptera: Silphidae)", "type" : "chapter" }, "uris" : [ "http://www.mendeley.com/documents/?uuid=65364fd9-c35b-4b01-811e-972ebba5197c" ] } ], "mendeley" : { "formattedCitation" : "(Sikes, 2008)", "plainTextFormattedCitation" : "(Sikes, 2008)", "previouslyFormattedCitation" : "(Sikes, 2008)" }, "properties" : { "noteIndex" : 0 }, "schema" : "https://github.com/citation-style-language/schema/raw/master/csl-citation.json" }</w:instrText>
      </w:r>
      <w:r w:rsidR="00014A02">
        <w:fldChar w:fldCharType="separate"/>
      </w:r>
      <w:r w:rsidR="00404028" w:rsidRPr="00404028">
        <w:rPr>
          <w:noProof/>
        </w:rPr>
        <w:t>(Sikes, 2008)</w:t>
      </w:r>
      <w:r w:rsidR="00014A02">
        <w:fldChar w:fldCharType="end"/>
      </w:r>
      <w:r w:rsidR="00CF34C2">
        <w:t>.</w:t>
      </w:r>
      <w:r w:rsidR="008A0D42">
        <w:t xml:space="preserve"> </w:t>
      </w:r>
    </w:p>
    <w:p w:rsidR="00837AA6" w:rsidRDefault="00837AA6" w:rsidP="00425C2A">
      <w:pPr>
        <w:ind w:firstLine="0"/>
      </w:pPr>
      <w:r>
        <w:t>Majority of Silphidae has functional wings. Ability to fly seems to be crucial for food searching for necrophagous beetles, because</w:t>
      </w:r>
      <w:r w:rsidR="00127838">
        <w:t xml:space="preserve"> as I already mentioned,</w:t>
      </w:r>
      <w:r>
        <w:t xml:space="preserve"> carrions is very ephemeral food source. </w:t>
      </w:r>
      <w:r w:rsidR="004A5A51">
        <w:t xml:space="preserve">This is reflecting reactive nature of necrophagy compared to proactive </w:t>
      </w:r>
      <w:r w:rsidR="00331AEF">
        <w:t xml:space="preserve">approach of </w:t>
      </w:r>
      <w:r w:rsidR="004A5A51">
        <w:t>predators</w:t>
      </w:r>
      <w:r w:rsidR="00331AEF">
        <w:t xml:space="preserve"> in obtaining the food</w:t>
      </w:r>
      <w:r w:rsidR="004A5A51">
        <w:t xml:space="preserve"> and according to some authors it can cause a loss of </w:t>
      </w:r>
      <w:r w:rsidR="004D3A57">
        <w:t xml:space="preserve">the </w:t>
      </w:r>
      <w:r w:rsidR="004A5A51">
        <w:t xml:space="preserve">flight ability of the former group </w:t>
      </w:r>
      <w:r w:rsidR="00331AEF">
        <w:t xml:space="preserve">as evolutionary unnecessary trait </w:t>
      </w:r>
      <w:r w:rsidR="00014A02">
        <w:fldChar w:fldCharType="begin" w:fldLock="1"/>
      </w:r>
      <w:r w:rsidR="00E41819">
        <w:instrText>ADDIN CSL_CITATION { "citationItems" : [ { "id" : "ITEM-1", "itemData" : { "DOI" : "10.1007/s11284-006-0012-1", "ISBN" : "1128400600121", "ISSN" : "09123814", "abstract" : "We determined the flight capabilities and feed- ing habits of adults of nine silphine beetle species and illustrated their relationship. We examined the silphine beetles for the presence or absence of flight muscles and estimated their feeding habits by comparing the carbon and nitrogen stable isotope ratios for them with those of necrophagous nicrophorine species and carnivorous carabine species. Three species (Silpha longicornis, S. perforata and Phosphuga atrata) completely lacked individuals with flight muscles, and one species (Eusilpha japonica) showed flight muscle dimorphism. Stable isotope analysis suggested that these species were carni- vores, mainly feeding on soil invertebrates. Most flight species showed higher isotopic ratios than the flightless species. Some of them have isotopic ratios close to those of the nicrophorine species, suggesting that these species mainly feed on vertebrate carcasses. Flightless silphine species would have limited ability to search for patchy and unpredictable carcass resources. Further studies are necessary to understand the adaptive evolution of flight capability and the feeding habits in this group.", "author" : [ { "dropping-particle" : "", "family" : "Ikeda", "given" : "Hiroshi", "non-dropping-particle" : "", "parse-names" : false, "suffix" : "" }, { "dropping-particle" : "", "family" : "Kubota", "given" : "Kohei", "non-dropping-particle" : "", "parse-names" : false, "suffix" : "" }, { "dropping-particle" : "", "family" : "Kagaya", "given" : "Takashi", "non-dropping-particle" : "", "parse-names" : false, "suffix" : "" }, { "dropping-particle" : "", "family" : "Abe", "given" : "Toshio", "non-dropping-particle" : "", "parse-names" : false, "suffix" : "" } ], "container-title" : "Ecological Research", "id" : "ITEM-1", "issue" : "2", "issued" : { "date-parts" : [ [ "2007" ] ] }, "page" : "237-241", "title" : "Flight capabilities and feeding habits of silphine beetles: Are flightless species really \"carrion beetles\"?", "type" : "article-journal", "volume" : "22" }, "uris" : [ "http://www.mendeley.com/documents/?uuid=37959baf-e234-445c-a786-3f8890537e90" ] }, { "id" : "ITEM-2", "itemData" : { "DOI" : "10.1111/J.1558-5646.2008.00432.X", "author" : [ { "dropping-particle" : "", "family" : "Ikeda", "given" : "Hiroshi", "non-dropping-particle" : "", "parse-names" : false, "suffix" : "" }, { "dropping-particle" : "", "family" : "Kagaya", "given" : "Takashi", "non-dropping-particle" : "", "parse-names" : false, "suffix" : "" }, { "dropping-particle" : "", "family" : "Kubota", "given" : "Kohei", "non-dropping-particle" : "", "parse-names" : false, "suffix" : "" }, { "dropping-particle" : "", "family" : "Abe", "given" : "Toshio", "non-dropping-particle" : "", "parse-names" : false, "suffix" : "" } ], "container-title" : "Evolution", "id" : "ITEM-2", "issue" : "8", "issued" : { "date-parts" : [ [ "2013" ] ] }, "page" : "2065-2079", "title" : "Evolutionary Relationships among Food Habit, Loss of Flight , and Reproductive Traits: Life- History Evolution in the Silphinae (Coleoptera : Silphidae)", "type" : "article-journal", "volume" : "62" }, "uris" : [ "http://www.mendeley.com/documents/?uuid=6478ed49-bd09-469a-ab48-5d7f00f5da54" ] } ], "mendeley" : { "formattedCitation" : "(Ikeda &lt;i&gt;et al.&lt;/i&gt;, 2007, 2013)", "plainTextFormattedCitation" : "(Ikeda et al., 2007, 2013)", "previouslyFormattedCitation" : "(Ikeda &lt;i&gt;et al.&lt;/i&gt;, 2007, 2013)" }, "properties" : { "noteIndex" : 0 }, "schema" : "https://github.com/citation-style-language/schema/raw/master/csl-citation.json" }</w:instrText>
      </w:r>
      <w:r w:rsidR="00014A02">
        <w:fldChar w:fldCharType="separate"/>
      </w:r>
      <w:r w:rsidR="00404028" w:rsidRPr="00404028">
        <w:rPr>
          <w:noProof/>
        </w:rPr>
        <w:t xml:space="preserve">(Ikeda </w:t>
      </w:r>
      <w:r w:rsidR="00404028" w:rsidRPr="00404028">
        <w:rPr>
          <w:i/>
          <w:noProof/>
        </w:rPr>
        <w:t>et al.</w:t>
      </w:r>
      <w:r w:rsidR="00404028" w:rsidRPr="00404028">
        <w:rPr>
          <w:noProof/>
        </w:rPr>
        <w:t>, 2007, 2013)</w:t>
      </w:r>
      <w:r w:rsidR="00014A02">
        <w:fldChar w:fldCharType="end"/>
      </w:r>
      <w:r w:rsidR="004A5A51">
        <w:t>.</w:t>
      </w:r>
      <w:r w:rsidR="00A66A2E">
        <w:t xml:space="preserve"> </w:t>
      </w:r>
    </w:p>
    <w:p w:rsidR="00AC202B" w:rsidRDefault="00A66A2E" w:rsidP="00425C2A">
      <w:pPr>
        <w:ind w:firstLine="0"/>
      </w:pPr>
      <w:r>
        <w:t xml:space="preserve">Flight ability differs between species. Especially bigger species appears to be able to flight over longer distances than the small ones. This was confirmed for </w:t>
      </w:r>
      <w:r w:rsidRPr="00A66A2E">
        <w:rPr>
          <w:i/>
        </w:rPr>
        <w:t>Nicrophorus</w:t>
      </w:r>
      <w:r>
        <w:t xml:space="preserve"> </w:t>
      </w:r>
      <w:r w:rsidRPr="00A66A2E">
        <w:rPr>
          <w:i/>
        </w:rPr>
        <w:t>germanicus</w:t>
      </w:r>
      <w:r>
        <w:t xml:space="preserve">, which is the biggest species of Silphidae in the Czech Republic. In experiment this species was recorded to fly over the distance of more than four kilometers during 24 hours </w:t>
      </w:r>
      <w:r w:rsidR="00014A02">
        <w:fldChar w:fldCharType="begin" w:fldLock="1"/>
      </w:r>
      <w:r w:rsidR="00381A15">
        <w:instrText>ADDIN CSL_CITATION { "citationItems" : [ { "id" : "ITEM-1", "itemData" : { "author" : [ { "dropping-particle" : "", "family" : "Petru\u0161ka", "given" : "Franti\u0161ek", "non-dropping-particle" : "", "parse-names" : false, "suffix" : "" } ], "container-title" : "Acta Universitatis Palackianae Olomucensis, Facultas Rerum Naturalium", "id" : "ITEM-1", "issued" : { "date-parts" : [ [ "1964" ] ] }, "page" : "159-187", "title" : "P\u0159\u00edsp\u011bvek k pozn\u00e1n\u00ed pohyblivosti n\u011bkolika druh\u016f brouk\u016f nal\u00e9t\u00e1vaj\u00edc\u00edch na mr\u0161iny (Col. Silphidae et Histeridae) (Beitrag zur Bewegungsaktivit\u0144t einiger Aask\u0144fer-Arten (Col. Silphidae et Histeridae)", "type" : "article", "volume" : "16" }, "uris" : [ "http://www.mendeley.com/documents/?uuid=203c27f4-26e9-45eb-b483-835e49393b6f", "http://www.mendeley.com/documents/?uuid=ac60b246-b30a-4b8a-8e57-ce2fd3989b69" ] } ], "mendeley" : { "formattedCitation" : "(Petru\u0161ka, 1964)", "plainTextFormattedCitation" : "(Petru\u0161ka, 1964)", "previouslyFormattedCitation" : "(Petru\u0161ka, 1964)" }, "properties" : { "noteIndex" : 0 }, "schema" : "https://github.com/citation-style-language/schema/raw/master/csl-citation.json" }</w:instrText>
      </w:r>
      <w:r w:rsidR="00014A02">
        <w:fldChar w:fldCharType="separate"/>
      </w:r>
      <w:r w:rsidR="00404028" w:rsidRPr="00404028">
        <w:rPr>
          <w:noProof/>
        </w:rPr>
        <w:t>(Petruška, 1964)</w:t>
      </w:r>
      <w:r w:rsidR="00014A02">
        <w:fldChar w:fldCharType="end"/>
      </w:r>
      <w:r>
        <w:t>. Even bigger sexton beetle (</w:t>
      </w:r>
      <w:r w:rsidRPr="00A66A2E">
        <w:rPr>
          <w:i/>
        </w:rPr>
        <w:t>Nicrophorus</w:t>
      </w:r>
      <w:r>
        <w:t xml:space="preserve"> </w:t>
      </w:r>
      <w:r w:rsidRPr="00A66A2E">
        <w:rPr>
          <w:i/>
        </w:rPr>
        <w:t>americanus</w:t>
      </w:r>
      <w:r>
        <w:t xml:space="preserve"> (Olivier, 1790)) was recorded</w:t>
      </w:r>
      <w:r w:rsidR="0080487D">
        <w:t xml:space="preserve"> as far as</w:t>
      </w:r>
      <w:r>
        <w:t xml:space="preserve"> 7.41 kilometers from the place of origin after one night</w:t>
      </w:r>
      <w:r w:rsidR="0080487D">
        <w:rPr>
          <w:b/>
        </w:rPr>
        <w:t xml:space="preserve">, </w:t>
      </w:r>
      <w:r w:rsidR="0080487D" w:rsidRPr="0045075E">
        <w:t>but this record was an outlier and 90% of observed beetles did not move further than 1.6 kilometers over the same period of time</w:t>
      </w:r>
      <w:r w:rsidR="0080487D">
        <w:rPr>
          <w:b/>
        </w:rPr>
        <w:t xml:space="preserve"> </w:t>
      </w:r>
      <w:r w:rsidR="00014A02">
        <w:rPr>
          <w:b/>
        </w:rPr>
        <w:fldChar w:fldCharType="begin" w:fldLock="1"/>
      </w:r>
      <w:r w:rsidR="00381A15">
        <w:rPr>
          <w:b/>
        </w:rPr>
        <w:instrText>ADDIN CSL_CITATION { "citationItems" : [ { "id" : "ITEM-1", "itemData" : { "author" : [ { "dropping-particle" : "", "family" : "Jurzenski", "given" : "Jessica", "non-dropping-particle" : "", "parse-names" : false, "suffix" : "" }, { "dropping-particle" : "", "family" : "Snethen", "given" : "Daniel G.", "non-dropping-particle" : "", "parse-names" : false, "suffix" : "" }, { "dropping-particle" : "", "family" : "Brust", "given" : "Mathew L.", "non-dropping-particle" : "", "parse-names" : false, "suffix" : "" }, { "dropping-particle" : "", "family" : "Hoback", "given" : "Wyatt W.", "non-dropping-particle" : "", "parse-names" : false, "suffix" : "" } ], "container-title" : "Great Plains Research", "id" : "ITEM-1", "issue" : "2", "issued" : { "date-parts" : [ [ "2011" ] ] }, "page" : "131-43", "title" : "New records of carrion beetles in Nebraska reveal increased presence of the American burying beetle, Nicrophorus americanus Olivier (Coleoptera: Silphidae)", "type" : "article-journal", "volume" : "21" }, "uris" : [ "http://www.mendeley.com/documents/?uuid=a8bf545e-86ee-4e4a-8b25-3907a2607c9d" ] } ], "mendeley" : { "formattedCitation" : "(Jurzenski &lt;i&gt;et al.&lt;/i&gt;, 2011)", "plainTextFormattedCitation" : "(Jurzenski et al., 2011)", "previouslyFormattedCitation" : "(Jurzenski &lt;i&gt;et al.&lt;/i&gt;, 2011)" }, "properties" : { "noteIndex" : 0 }, "schema" : "https://github.com/citation-style-language/schema/raw/master/csl-citation.json" }</w:instrText>
      </w:r>
      <w:r w:rsidR="00014A02">
        <w:rPr>
          <w:b/>
        </w:rPr>
        <w:fldChar w:fldCharType="separate"/>
      </w:r>
      <w:r w:rsidR="00404028" w:rsidRPr="00404028">
        <w:rPr>
          <w:noProof/>
        </w:rPr>
        <w:t xml:space="preserve">(Jurzenski </w:t>
      </w:r>
      <w:r w:rsidR="00404028" w:rsidRPr="00404028">
        <w:rPr>
          <w:i/>
          <w:noProof/>
        </w:rPr>
        <w:t>et al.</w:t>
      </w:r>
      <w:r w:rsidR="00404028" w:rsidRPr="00404028">
        <w:rPr>
          <w:noProof/>
        </w:rPr>
        <w:t>, 2011)</w:t>
      </w:r>
      <w:r w:rsidR="00014A02">
        <w:rPr>
          <w:b/>
        </w:rPr>
        <w:fldChar w:fldCharType="end"/>
      </w:r>
      <w:r>
        <w:t>. Smaller necrophagous species are less mobile</w:t>
      </w:r>
      <w:r w:rsidR="00C92BE3">
        <w:t xml:space="preserve"> and </w:t>
      </w:r>
      <w:r w:rsidR="00C92BE3" w:rsidRPr="00C92BE3">
        <w:rPr>
          <w:i/>
        </w:rPr>
        <w:t>Thanatophilus</w:t>
      </w:r>
      <w:r w:rsidR="00C92BE3">
        <w:t xml:space="preserve"> </w:t>
      </w:r>
      <w:r w:rsidR="00C92BE3" w:rsidRPr="00C92BE3">
        <w:rPr>
          <w:i/>
        </w:rPr>
        <w:t>sinuatus</w:t>
      </w:r>
      <w:r w:rsidR="00C92BE3">
        <w:t xml:space="preserve"> Fabricius, 1775 and </w:t>
      </w:r>
      <w:r w:rsidR="00C92BE3" w:rsidRPr="00C92BE3">
        <w:rPr>
          <w:i/>
        </w:rPr>
        <w:t>T. rugosus</w:t>
      </w:r>
      <w:r w:rsidR="00C92BE3">
        <w:t xml:space="preserve"> Linnaeus, 1758 distance recorded as they dispersion over period of 24 hours was 395 and 375 m, respectively</w:t>
      </w:r>
      <w:r w:rsidR="001F6F30">
        <w:t xml:space="preserve"> </w:t>
      </w:r>
      <w:r w:rsidR="00014A02">
        <w:fldChar w:fldCharType="begin" w:fldLock="1"/>
      </w:r>
      <w:r w:rsidR="00381A15">
        <w:instrText>ADDIN CSL_CITATION { "citationItems" : [ { "id" : "ITEM-1", "itemData" : { "author" : [ { "dropping-particle" : "", "family" : "Petru\u0161ka", "given" : "Franti\u0161ek", "non-dropping-particle" : "", "parse-names" : false, "suffix" : "" } ], "container-title" : "Acta Universitatis Palackianae Olomucensis, Facultas Rerum Naturalium", "id" : "ITEM-1", "issued" : { "date-parts" : [ [ "1964" ] ] }, "page" : "159-187", "title" : "P\u0159\u00edsp\u011bvek k pozn\u00e1n\u00ed pohyblivosti n\u011bkolika druh\u016f brouk\u016f nal\u00e9t\u00e1vaj\u00edc\u00edch na mr\u0161iny (Col. Silphidae et Histeridae) (Beitrag zur Bewegungsaktivit\u0144t einiger Aask\u0144fer-Arten (Col. Silphidae et Histeridae)", "type" : "article", "volume" : "16" }, "uris" : [ "http://www.mendeley.com/documents/?uuid=ac60b246-b30a-4b8a-8e57-ce2fd3989b69" ] } ], "mendeley" : { "formattedCitation" : "(Petru\u0161ka, 1964)", "plainTextFormattedCitation" : "(Petru\u0161ka, 1964)", "previouslyFormattedCitation" : "(Petru\u0161ka, 1964)" }, "properties" : { "noteIndex" : 0 }, "schema" : "https://github.com/citation-style-language/schema/raw/master/csl-citation.json" }</w:instrText>
      </w:r>
      <w:r w:rsidR="00014A02">
        <w:fldChar w:fldCharType="separate"/>
      </w:r>
      <w:r w:rsidR="00404028" w:rsidRPr="00404028">
        <w:rPr>
          <w:noProof/>
        </w:rPr>
        <w:t>(Petruška, 1964)</w:t>
      </w:r>
      <w:r w:rsidR="00014A02">
        <w:fldChar w:fldCharType="end"/>
      </w:r>
      <w:r w:rsidR="00C92BE3">
        <w:t xml:space="preserve">. </w:t>
      </w:r>
    </w:p>
    <w:p w:rsidR="004C047C" w:rsidRDefault="004C047C" w:rsidP="00425C2A">
      <w:pPr>
        <w:ind w:firstLine="0"/>
      </w:pPr>
      <w:r>
        <w:t xml:space="preserve">It was found that flight height is probably also positively correlated with body size, and bigger species fly higher than smaller ones </w:t>
      </w:r>
      <w:r w:rsidR="000814B9">
        <w:fldChar w:fldCharType="begin" w:fldLock="1"/>
      </w:r>
      <w:r w:rsidR="000814B9">
        <w:instrText>ADDIN CSL_CITATION { "citationItems" : [ { "id" : "ITEM-1", "itemData" : { "author" : [ { "dropping-particle" : "", "family" : "Ohkawara", "given" : "Kyohsuke", "non-dropping-particle" : "", "parse-names" : false, "suffix" : "" }, { "dropping-particle" : "", "family" : "Suzuki", "given" : "Seizi", "non-dropping-particle" : "", "parse-names" : false, "suffix" : "" }, { "dropping-particle" : "", "family" : "Katakura", "given" : "Haruo", "non-dropping-particle" : "", "parse-names" : false, "suffix" : "" } ], "container-title" : "Entomological Society", "id" : "ITEM-1", "issue" : "4", "issued" : { "date-parts" : [ [ "1998" ] ] }, "page" : "551-559", "title" : "Competitive interaction and niche differentiation among burying beetles (Silphidae, Nicrophorus) in northern Japan", "type" : "article-journal", "volume" : "1" }, "uris" : [ "http://www.mendeley.com/documents/?uuid=b58ceca4-f6d4-49c9-a9f0-c168a5b35b6c" ] } ], "mendeley" : { "formattedCitation" : "(Ohkawara &lt;i&gt;et al.&lt;/i&gt;, 1998)", "plainTextFormattedCitation" : "(Ohkawara et al., 1998)", "previouslyFormattedCitation" : "(Ohkawara &lt;i&gt;et al.&lt;/i&gt;, 1998)" }, "properties" : { "noteIndex" : 0 }, "schema" : "https://github.com/citation-style-language/schema/raw/master/csl-citation.json" }</w:instrText>
      </w:r>
      <w:r w:rsidR="000814B9">
        <w:fldChar w:fldCharType="separate"/>
      </w:r>
      <w:r w:rsidR="000814B9" w:rsidRPr="000814B9">
        <w:rPr>
          <w:noProof/>
        </w:rPr>
        <w:t xml:space="preserve">(Ohkawara </w:t>
      </w:r>
      <w:r w:rsidR="000814B9" w:rsidRPr="000814B9">
        <w:rPr>
          <w:i/>
          <w:noProof/>
        </w:rPr>
        <w:t>et al.</w:t>
      </w:r>
      <w:r w:rsidR="000814B9" w:rsidRPr="000814B9">
        <w:rPr>
          <w:noProof/>
        </w:rPr>
        <w:t>, 1998)</w:t>
      </w:r>
      <w:r w:rsidR="000814B9">
        <w:fldChar w:fldCharType="end"/>
      </w:r>
      <w:r>
        <w:t xml:space="preserve">. </w:t>
      </w:r>
    </w:p>
    <w:p w:rsidR="00B9793D" w:rsidRDefault="00B9793D" w:rsidP="00425C2A">
      <w:pPr>
        <w:ind w:firstLine="0"/>
      </w:pPr>
      <w:r>
        <w:lastRenderedPageBreak/>
        <w:t xml:space="preserve">Distribution of necrophagous species of silphids over landscape is not homogenous, but as it seems, some species are preferring different types of habitat, which was reported by number of studies </w:t>
      </w:r>
      <w:r w:rsidR="00014A02">
        <w:fldChar w:fldCharType="begin" w:fldLock="1"/>
      </w:r>
      <w:r w:rsidR="00E41819">
        <w:instrText>ADDIN CSL_CITATION { "citationItems" : [ { "id" : "ITEM-1", "itemData" : { "author" : [ { "dropping-particle" : "", "family" : "Nov\u00e1k", "given" : "Bo\u0159ivoj", "non-dropping-particle" : "", "parse-names" : false, "suffix" : "" } ], "container-title" : "Acta Universitatis Palackianae Olomucensis, Facultas Rerum Naturalium", "id" : "ITEM-1", "issued" : { "date-parts" : [ [ "1961" ] ] }, "page" : "45-114", "title" : "Sez\u00f3nn\u00ed v\u00fdskyt hroba\u0159\u00edk\u016f v poln\u00edch entomocen\u00f3z\u00e1ch (Col. Silphidae)", "type" : "article", "volume" : "6" }, "uris" : [ "http://www.mendeley.com/documents/?uuid=5e750a68-8870-4fe2-bb65-fcdcc1506142" ] }, { "id" : "ITEM-2", "itemData" : { "author" : [ { "dropping-particle" : "", "family" : "Nov\u00e1k", "given" : "Bo\u0159ivoj", "non-dropping-particle" : "", "parse-names" : false, "suffix" : "" } ], "container-title" : "Acta Universitatis Palackianae Olomucensis, Facultas Rerum Naturalium", "id" : "ITEM-2", "issued" : { "date-parts" : [ [ "1962" ] ] }, "page" : "263-296", "title" : "P\u0159\u00edsp\u011bvek k faunistice a ekologii hroba\u0159\u00edk\u016f (Col. Silphidae)", "type" : "article", "volume" : "11" }, "uris" : [ "http://www.mendeley.com/documents/?uuid=fd1d6751-a540-491d-8067-39f5caf6a18a" ] }, { "id" : "ITEM-3", "itemData" : { "author" : [ { "dropping-particle" : "", "family" : "R\u016f\u017ei\u010dka", "given" : "Jan", "non-dropping-particle" : "", "parse-names" : false, "suffix" : "" } ], "container-title" : "Acta Societatis Zoologicae Bohemoslovicae", "id" : "ITEM-3", "issued" : { "date-parts" : [ [ "1994" ] ] }, "page" : "67-78", "title" : "Seasonal activity and habitat associations of Silphidae and Leiodidae: Cholevinae (Coleoptera) in central Bohemia", "type" : "article", "volume" : "58" }, "uris" : [ "http://www.mendeley.com/documents/?uuid=c7978d2a-f13c-4682-895d-6c4cfe3ab58d" ] }, { "id" : "ITEM-4", "itemData" : { "DOI" : "10.1016/S1164-5563(02)00007-9", "ISBN" : "1164-5563", "ISSN" : "11645563", "abstract" : "In 1997 and 1998, field studies on exposed rat carcasses were conducted in Opava, the Czech Republic, to describe the decomposition process and Coleoptera succession patterns. Coleoptera assemblages were monitored during three 40-d succession series conducted in spring, summer and autumn in two different habitats: meadow and deciduous forest. The rate of decomposition was studied in carcasses open to insects and isolated from them. The stages of decomposition recognised in this study follow Reed's classification: fresh, bloated, decay and dry stage. Carcass in summer decayed much faster than in spring and autumn and the decomposition of insect-free carcasses was less rapid than that of carcasses exposed to insects. A total of 145 Coleoptera species belonging to 22 families was recorded on the carcasses. The number of species in the succession series increased from the fresh stage, reached a maximum in the decay stage and gradually declined in the dry stage. The greatest diversity of Coleoptera was found in spring, followed by summer and autumn. More species were collected in forest site than in meadow. Four ecological groups, each characterised by a specific type of carrion association and varying in food specialisation and species biology, have been distinguished. \u00a9 2003 \u00c9ditions scientifiques et m\u00e9dicales Elsevier SAS. All rights reserved.", "author" : [ { "dropping-particle" : "", "family" : "Ko\u010d\u00e1rek", "given" : "Petr", "non-dropping-particle" : "", "parse-names" : false, "suffix" : "" } ], "container-title" : "European Journal of Soil Biology", "id" : "ITEM-4", "issue" : "1", "issued" : { "date-parts" : [ [ "2003" ] ] }, "page" : "31-45", "title" : "Decomposition and Coleoptera succession on exposed carrion of small mammal in Opava, the Czech Republic", "type" : "article-journal", "volume" : "39" }, "uris" : [ "http://www.mendeley.com/documents/?uuid=1d98c43d-a98b-4e59-a50c-514be3d03a9c" ] }, { "id" : "ITEM-5", "itemData" : { "DOI" : "10.1111/j.1752-4598.2009.00061.x", "ISBN" : "1752-458X", "ISSN" : "1752458X", "abstract" : "1. The bunchgrass prairies of the Palouse region in eastern Washington state and adjacent Idaho have been mostly converted to agriculture in the past century. Prairie habitat currently exists only on small remnants scattered across the landscape. 2. The invertebrate fauna of these habitat remnants is poorly known, both in terms of species diversity and community composition. 3. Baited pitfall traps were used to sample carrion-attracted beetles during June and July of 2003 from high-quality prairie remnants of varying size and soil characteristics. 4. Twenty-three beetle species in five families were found. Species richness and Shannon-Wiener diversity were not significantly correlated with habitat area or perimeterarea ratio. 5. Beetle abundance and community structure were strongly correlated with soil characteristics. Deeper, loessal soils had greater overall beetle abundance than shallower, rocky soils, although some species were more frequently captured in shallower, rocky soil sites. 6. Conservation plans emphasising only remnant size and condition do not sufficiently capture variability in insect communities across Palouse prairie remnants. \u00a9 2009 The Royal Entomological Society.", "author" : [ { "dropping-particle" : "", "family" : "Looney", "given" : "Chris", "non-dropping-particle" : "", "parse-names" : false, "suffix" : "" }, { "dropping-particle" : "", "family" : "Caldwell", "given" : "T. Benjamin", "non-dropping-particle" : "", "parse-names" : false, "suffix" : "" }, { "dropping-particle" : "", "family" : "Eigenbrode", "given" : "D. Sanford", "non-dropping-particle" : "", "parse-names" : false, "suffix" : "" } ], "container-title" : "Insect Conservation and Diversity", "id" : "ITEM-5", "issue" : "4", "issued" : { "date-parts" : [ [ "2009" ] ] }, "page" : "243-250", "title" : "When the prairie varies: The importance of site characteristics for strategising insect conservation", "type" : "article-journal", "volume" : "2" }, "uris" : [ "http://www.mendeley.com/documents/?uuid=045f061a-29a4-410a-96b1-841c0b69ee83" ] }, { "id" : "ITEM-6", "itemData" : { "author" : [ { "dropping-particle" : "", "family" : "Looney", "given" : "Chris", "non-dropping-particle" : "", "parse-names" : false, "suffix" : "" }, { "dropping-particle" : "", "family" : "Caldwell", "given" : "Benjamin T", "non-dropping-particle" : "", "parse-names" : false, "suffix" : "" }, { "dropping-particle" : "", "family" : "Hatten", "given" : "T", "non-dropping-particle" : "", "parse-names" : false, "suffix" : "" }, { "dropping-particle" : "", "family" : "Lorion", "given" : "C", "non-dropping-particle" : "", "parse-names" : false, "suffix" : "" }, { "dropping-particle" : "", "family" : "Eigenbrode", "given" : "S D", "non-dropping-particle" : "", "parse-names" : false, "suffix" : "" } ], "container-title" : "Proceedings of the 19th North American Prairie Conference: The Conservation Legacy Lives On...", "editor" : [ { "dropping-particle" : "", "family" : "Egan", "given" : "Dave", "non-dropping-particle" : "", "parse-names" : false, "suffix" : "" }, { "dropping-particle" : "", "family" : "Harrington", "given" : "John A.", "non-dropping-particle" : "", "parse-names" : false, "suffix" : "" } ], "id" : "ITEM-6", "issued" : { "date-parts" : [ [ "2004" ] ] }, "publisher" : "University of Wisconsin-Madison", "publisher-place" : "Madison", "title" : "Potential habitat factors influencing carrion beetle communities of Palouse prairie remnants", "type" : "paper-conference" }, "uris" : [ "http://www.mendeley.com/documents/?uuid=a7d8a81e-1cdd-4c0d-b746-66c093f1da86", "http://www.mendeley.com/documents/?uuid=c2020b88-6a13-43f1-a5c8-3ea1743fe2f0" ] } ], "mendeley" : { "formattedCitation" : "(Nov\u00e1k, 1961, 1962; R\u016f\u017ei\u010dka, 1994; Ko\u010d\u00e1rek, 2003; Looney &lt;i&gt;et al.&lt;/i&gt;, 2004, 2009)", "plainTextFormattedCitation" : "(Nov\u00e1k, 1961, 1962; R\u016f\u017ei\u010dka, 1994; Ko\u010d\u00e1rek, 2003; Looney et al., 2004, 2009)", "previouslyFormattedCitation" : "(Nov\u00e1k, 1961, 1962; R\u016f\u017ei\u010dka, 1994; Ko\u010d\u00e1rek, 2003; Looney &lt;i&gt;et al.&lt;/i&gt;, 2006, 2009)" }, "properties" : { "noteIndex" : 0 }, "schema" : "https://github.com/citation-style-language/schema/raw/master/csl-citation.json" }</w:instrText>
      </w:r>
      <w:r w:rsidR="00014A02">
        <w:fldChar w:fldCharType="separate"/>
      </w:r>
      <w:r w:rsidR="00E41819" w:rsidRPr="00E41819">
        <w:rPr>
          <w:noProof/>
        </w:rPr>
        <w:t xml:space="preserve">(Novák, 1961, 1962; Růžička, 1994; Kočárek, 2003; Looney </w:t>
      </w:r>
      <w:r w:rsidR="00E41819" w:rsidRPr="00E41819">
        <w:rPr>
          <w:i/>
          <w:noProof/>
        </w:rPr>
        <w:t>et al.</w:t>
      </w:r>
      <w:r w:rsidR="00E41819" w:rsidRPr="00E41819">
        <w:rPr>
          <w:noProof/>
        </w:rPr>
        <w:t>, 2004, 2009)</w:t>
      </w:r>
      <w:r w:rsidR="00014A02">
        <w:fldChar w:fldCharType="end"/>
      </w:r>
      <w:r>
        <w:t>.</w:t>
      </w:r>
      <w:r w:rsidR="005C1A11">
        <w:t xml:space="preserve"> </w:t>
      </w:r>
    </w:p>
    <w:p w:rsidR="00654050" w:rsidRDefault="00654050" w:rsidP="00425C2A">
      <w:pPr>
        <w:ind w:firstLine="0"/>
      </w:pPr>
      <w:r>
        <w:t xml:space="preserve">Many European species seemed to be more abundant in open landscape like </w:t>
      </w:r>
      <w:r w:rsidRPr="00BD172F">
        <w:rPr>
          <w:i/>
        </w:rPr>
        <w:t>T</w:t>
      </w:r>
      <w:r w:rsidR="00BD172F">
        <w:rPr>
          <w:i/>
        </w:rPr>
        <w:t>hanatophilus</w:t>
      </w:r>
      <w:r w:rsidRPr="00BD172F">
        <w:rPr>
          <w:i/>
        </w:rPr>
        <w:t xml:space="preserve"> sinuatus, T. rugosus, N</w:t>
      </w:r>
      <w:r w:rsidR="00BD172F">
        <w:rPr>
          <w:i/>
        </w:rPr>
        <w:t>icrophorus</w:t>
      </w:r>
      <w:r w:rsidRPr="00BD172F">
        <w:rPr>
          <w:i/>
        </w:rPr>
        <w:t xml:space="preserve"> germanicus, N. vespillo</w:t>
      </w:r>
      <w:r>
        <w:t xml:space="preserve"> (Linnaeus, 1758), </w:t>
      </w:r>
      <w:r w:rsidRPr="00BD172F">
        <w:rPr>
          <w:i/>
        </w:rPr>
        <w:t>N. antennatus</w:t>
      </w:r>
      <w:r>
        <w:t xml:space="preserve">, </w:t>
      </w:r>
      <w:r w:rsidRPr="00BD172F">
        <w:rPr>
          <w:i/>
        </w:rPr>
        <w:t>N sepultor</w:t>
      </w:r>
      <w:r>
        <w:t xml:space="preserve"> and </w:t>
      </w:r>
      <w:r w:rsidRPr="00BD172F">
        <w:rPr>
          <w:i/>
        </w:rPr>
        <w:t>N. vestigator</w:t>
      </w:r>
      <w:r>
        <w:t xml:space="preserve"> </w:t>
      </w:r>
      <w:r w:rsidR="00014A02">
        <w:fldChar w:fldCharType="begin" w:fldLock="1"/>
      </w:r>
      <w:r w:rsidR="00381A15">
        <w:instrText>ADDIN CSL_CITATION { "citationItems" : [ { "id" : "ITEM-1", "itemData" : { "author" : [ { "dropping-particle" : "", "family" : "Nov\u00e1k", "given" : "Bo\u0159ivoj", "non-dropping-particle" : "", "parse-names" : false, "suffix" : "" } ], "container-title" : "Acta Universitatis Palackianae Olomucensis, Facultas Rerum Naturalium", "id" : "ITEM-1", "issued" : { "date-parts" : [ [ "1962" ] ] }, "page" : "263-296", "title" : "P\u0159\u00edsp\u011bvek k faunistice a ekologii hroba\u0159\u00edk\u016f (Col. Silphidae)", "type" : "article", "volume" : "11" }, "uris" : [ "http://www.mendeley.com/documents/?uuid=fd1d6751-a540-491d-8067-39f5caf6a18a" ] }, { "id" : "ITEM-2", "itemData" : { "author" : [ { "dropping-particle" : "", "family" : "R\u016f\u017ei\u010dka", "given" : "Jan", "non-dropping-particle" : "", "parse-names" : false, "suffix" : "" } ], "container-title" : "Acta Societatis Zoologicae Bohemoslovicae", "id" : "ITEM-2", "issued" : { "date-parts" : [ [ "1994" ] ] }, "page" : "67-78", "title" : "Seasonal activity and habitat associations of Silphidae and Leiodidae: Cholevinae (Coleoptera) in central Bohemia", "type" : "article", "volume" : "58" }, "uris" : [ "http://www.mendeley.com/documents/?uuid=c7978d2a-f13c-4682-895d-6c4cfe3ab58d" ] }, { "id" : "ITEM-3", "itemData" : { "DOI" : "10.1016/S1164-5563(02)00007-9", "ISBN" : "1164-5563", "ISSN" : "11645563", "abstract" : "In 1997 and 1998, field studies on exposed rat carcasses were conducted in Opava, the Czech Republic, to describe the decomposition process and Coleoptera succession patterns. Coleoptera assemblages were monitored during three 40-d succession series conducted in spring, summer and autumn in two different habitats: meadow and deciduous forest. The rate of decomposition was studied in carcasses open to insects and isolated from them. The stages of decomposition recognised in this study follow Reed's classification: fresh, bloated, decay and dry stage. Carcass in summer decayed much faster than in spring and autumn and the decomposition of insect-free carcasses was less rapid than that of carcasses exposed to insects. A total of 145 Coleoptera species belonging to 22 families was recorded on the carcasses. The number of species in the succession series increased from the fresh stage, reached a maximum in the decay stage and gradually declined in the dry stage. The greatest diversity of Coleoptera was found in spring, followed by summer and autumn. More species were collected in forest site than in meadow. Four ecological groups, each characterised by a specific type of carrion association and varying in food specialisation and species biology, have been distinguished. \u00a9 2003 \u00c9ditions scientifiques et m\u00e9dicales Elsevier SAS. All rights reserved.", "author" : [ { "dropping-particle" : "", "family" : "Ko\u010d\u00e1rek", "given" : "Petr", "non-dropping-particle" : "", "parse-names" : false, "suffix" : "" } ], "container-title" : "European Journal of Soil Biology", "id" : "ITEM-3", "issue" : "1", "issued" : { "date-parts" : [ [ "2003" ] ] }, "page" : "31-45", "title" : "Decomposition and Coleoptera succession on exposed carrion of small mammal in Opava, the Czech Republic", "type" : "article-journal", "volume" : "39" }, "uris" : [ "http://www.mendeley.com/documents/?uuid=1d98c43d-a98b-4e59-a50c-514be3d03a9c" ] } ], "mendeley" : { "formattedCitation" : "(Nov\u00e1k, 1962; R\u016f\u017ei\u010dka, 1994; Ko\u010d\u00e1rek, 2003)", "plainTextFormattedCitation" : "(Nov\u00e1k, 1962; R\u016f\u017ei\u010dka, 1994; Ko\u010d\u00e1rek, 2003)", "previouslyFormattedCitation" : "(Nov\u00e1k, 1962; R\u016f\u017ei\u010dka, 1994; Ko\u010d\u00e1rek, 2003)" }, "properties" : { "noteIndex" : 0 }, "schema" : "https://github.com/citation-style-language/schema/raw/master/csl-citation.json" }</w:instrText>
      </w:r>
      <w:r w:rsidR="00014A02">
        <w:fldChar w:fldCharType="separate"/>
      </w:r>
      <w:r w:rsidR="00404028" w:rsidRPr="00404028">
        <w:rPr>
          <w:noProof/>
        </w:rPr>
        <w:t>(Novák, 1962; Růžička, 1994; Kočárek, 2003)</w:t>
      </w:r>
      <w:r w:rsidR="00014A02">
        <w:fldChar w:fldCharType="end"/>
      </w:r>
      <w:r>
        <w:t xml:space="preserve">, but many species like </w:t>
      </w:r>
      <w:r w:rsidRPr="00BD172F">
        <w:rPr>
          <w:i/>
        </w:rPr>
        <w:t>Oiceoptoma thoracicum</w:t>
      </w:r>
      <w:r>
        <w:t xml:space="preserve"> (</w:t>
      </w:r>
      <w:r w:rsidR="004D05F8">
        <w:t>Linnaeus</w:t>
      </w:r>
      <w:r>
        <w:t xml:space="preserve">, 1758), </w:t>
      </w:r>
      <w:r w:rsidRPr="00BD172F">
        <w:rPr>
          <w:i/>
        </w:rPr>
        <w:t>Nicrophorus vespilloides</w:t>
      </w:r>
      <w:r>
        <w:t xml:space="preserve"> Herbst, 1784 and </w:t>
      </w:r>
      <w:r w:rsidRPr="00BD172F">
        <w:rPr>
          <w:i/>
        </w:rPr>
        <w:t>N. humator</w:t>
      </w:r>
      <w:r>
        <w:t xml:space="preserve"> (Gleditsch, 1767) visit open landscape only occasionally and they prefer forest biotopes </w:t>
      </w:r>
      <w:r w:rsidR="00014A02">
        <w:fldChar w:fldCharType="begin" w:fldLock="1"/>
      </w:r>
      <w:r w:rsidR="00381A15">
        <w:instrText>ADDIN CSL_CITATION { "citationItems" : [ { "id" : "ITEM-1", "itemData" : { "author" : [ { "dropping-particle" : "", "family" : "R\u016f\u017ei\u010dka", "given" : "Jan", "non-dropping-particle" : "", "parse-names" : false, "suffix" : "" } ], "container-title" : "Acta Societatis Zoologicae Bohemoslovicae", "id" : "ITEM-1", "issued" : { "date-parts" : [ [ "1994" ] ] }, "page" : "67-78", "title" : "Seasonal activity and habitat associations of Silphidae and Leiodidae: Cholevinae (Coleoptera) in central Bohemia", "type" : "article", "volume" : "58" }, "uris" : [ "http://www.mendeley.com/documents/?uuid=c7978d2a-f13c-4682-895d-6c4cfe3ab58d" ] } ], "mendeley" : { "formattedCitation" : "(R\u016f\u017ei\u010dka, 1994)", "plainTextFormattedCitation" : "(R\u016f\u017ei\u010dka, 1994)", "previouslyFormattedCitation" : "(R\u016f\u017ei\u010dka, 1994)" }, "properties" : { "noteIndex" : 0 }, "schema" : "https://github.com/citation-style-language/schema/raw/master/csl-citation.json" }</w:instrText>
      </w:r>
      <w:r w:rsidR="00014A02">
        <w:fldChar w:fldCharType="separate"/>
      </w:r>
      <w:r w:rsidR="00404028" w:rsidRPr="00404028">
        <w:rPr>
          <w:noProof/>
        </w:rPr>
        <w:t>(Růžička, 1994)</w:t>
      </w:r>
      <w:r w:rsidR="00014A02">
        <w:fldChar w:fldCharType="end"/>
      </w:r>
      <w:r>
        <w:t>.</w:t>
      </w:r>
      <w:r w:rsidR="00704013">
        <w:t xml:space="preserve"> Similar pattern was observed between different soil types and some species were observed more often on one particular soil type </w:t>
      </w:r>
      <w:r w:rsidR="000814B9">
        <w:fldChar w:fldCharType="begin" w:fldLock="1"/>
      </w:r>
      <w:r w:rsidR="005F1C21">
        <w:instrText>ADDIN CSL_CITATION { "citationItems" : [ { "id" : "ITEM-1", "itemData" : { "author" : [ { "dropping-particle" : "", "family" : "Pukowski", "given" : "E.", "non-dropping-particle" : "", "parse-names" : false, "suffix" : "" } ], "container-title" : "Zeitschrift f\u00fcr Morphologie und Oekologie der Tiere", "id" : "ITEM-1", "issued" : { "date-parts" : [ [ "1933" ] ] }, "page" : "518-586", "title" : "Oekologische Untersuchungen an Necrophorus F", "type" : "article-journal", "volume" : "27" }, "uris" : [ "http://www.mendeley.com/documents/?uuid=5e3660a6-a782-4a9b-80b9-080fc57b6b0d" ] }, { "id" : "ITEM-2", "itemData" : { "author" : [ { "dropping-particle" : "", "family" : "Nov\u00e1k", "given" : "Bo\u0159ivoj", "non-dropping-particle" : "", "parse-names" : false, "suffix" : "" } ], "container-title" : "Acta Universitatis Palackianae Olomucensis, Facultas Rerum Naturalium", "id" : "ITEM-2", "issued" : { "date-parts" : [ [ "1961" ] ] }, "page" : "45-114", "title" : "Sez\u00f3nn\u00ed v\u00fdskyt hroba\u0159\u00edk\u016f v poln\u00edch entomocen\u00f3z\u00e1ch (Col. Silphidae)", "type" : "article", "volume" : "6" }, "uris" : [ "http://www.mendeley.com/documents/?uuid=5e750a68-8870-4fe2-bb65-fcdcc1506142" ] }, { "id" : "ITEM-3", "itemData" : { "author" : [ { "dropping-particle" : "", "family" : "Nov\u00e1k", "given" : "Bo\u0159ivoj", "non-dropping-particle" : "", "parse-names" : false, "suffix" : "" } ], "container-title" : "Acta Universitatis Palackianae Olomucensis, Facultas Rerum Naturalium", "id" : "ITEM-3", "issued" : { "date-parts" : [ [ "1962" ] ] }, "page" : "263-296", "title" : "P\u0159\u00edsp\u011bvek k faunistice a ekologii hroba\u0159\u00edk\u016f (Col. Silphidae)", "type" : "article", "volume" : "11" }, "uris" : [ "http://www.mendeley.com/documents/?uuid=fd1d6751-a540-491d-8067-39f5caf6a18a" ] }, { "id" : "ITEM-4", "itemData" : { "author" : [ { "dropping-particle" : "", "family" : "Theodorides", "given" : "J.", "non-dropping-particle" : "", "parse-names" : false, "suffix" : "" }, { "dropping-particle" : "", "family" : "Heerdt", "given" : "P. F.", "non-dropping-particle" : "", "parse-names" : false, "suffix" : "" } ], "container-title" : "Physiologia Comparata et Oecologia", "id" : "ITEM-4", "issued" : { "date-parts" : [ [ "1952" ] ] }, "page" : "297-309", "title" : "Nouvelles recherches \u00e9cologiques sur les n\u00e9crophores (Coleoptera Silphidae); comparison des r\u00e9sultats du terrain avec ceux du laboratiore (thermopreferendum at hygropreferendum)", "type" : "article-journal", "volume" : "2" }, "uris" : [ "http://www.mendeley.com/documents/?uuid=8deed36b-fa12-4b50-9b3e-2c224b92298f" ] }, { "id" : "ITEM-5", "itemData" : { "author" : [ { "dropping-particle" : "", "family" : "Paulian", "given" : "R.", "non-dropping-particle" : "", "parse-names" : false, "suffix" : "" } ], "container-title" : "Revue Francoise d\u00b4entomologie", "id" : "ITEM-5", "issued" : { "date-parts" : [ [ "1946" ] ] }, "page" : "93-98", "title" : "Essai de bionomie quantitative sur les n\u00e9crophores", "type" : "article-journal", "volume" : "13" }, "uris" : [ "http://www.mendeley.com/documents/?uuid=4203489b-946d-4c80-aef9-1e5f67644e3f" ] } ], "mendeley" : { "formattedCitation" : "(Pukowski, 1933; Paulian, 1946; Theodorides &amp; Heerdt, 1952; Nov\u00e1k, 1961, 1962)", "plainTextFormattedCitation" : "(Pukowski, 1933; Paulian, 1946; Theodorides &amp; Heerdt, 1952; Nov\u00e1k, 1961, 1962)", "previouslyFormattedCitation" : "(Pukowski, 1933; Paulian, 1946; Theodorides &amp; Heerdt, 1952; Nov\u00e1k, 1961, 1962)" }, "properties" : { "noteIndex" : 0 }, "schema" : "https://github.com/citation-style-language/schema/raw/master/csl-citation.json" }</w:instrText>
      </w:r>
      <w:r w:rsidR="000814B9">
        <w:fldChar w:fldCharType="separate"/>
      </w:r>
      <w:r w:rsidR="000814B9" w:rsidRPr="000814B9">
        <w:rPr>
          <w:noProof/>
        </w:rPr>
        <w:t>(Pukowski, 1933; Paulian, 1946; Theodorides &amp; Heerdt, 1952; Novák, 1961, 1962)</w:t>
      </w:r>
      <w:r w:rsidR="000814B9">
        <w:fldChar w:fldCharType="end"/>
      </w:r>
      <w:r w:rsidR="00704013">
        <w:t xml:space="preserve"> </w:t>
      </w:r>
      <w:r w:rsidR="007044D8">
        <w:t>All these beetles are necrophagous and they are not especially picky about the food source so</w:t>
      </w:r>
      <w:r w:rsidR="00614161">
        <w:t xml:space="preserve"> researchers are very interested in </w:t>
      </w:r>
      <w:r w:rsidR="00704013">
        <w:t>revealing</w:t>
      </w:r>
      <w:r w:rsidR="007044D8">
        <w:t xml:space="preserve"> the reason, why they prefer to occupy particular type of habitat</w:t>
      </w:r>
      <w:r w:rsidR="00704013">
        <w:t xml:space="preserve"> or soil</w:t>
      </w:r>
      <w:r w:rsidR="00614161">
        <w:t xml:space="preserve">, because it </w:t>
      </w:r>
      <w:r w:rsidR="00704013">
        <w:t xml:space="preserve">could be useful for their protection and </w:t>
      </w:r>
      <w:r w:rsidR="00614161">
        <w:t xml:space="preserve">it would </w:t>
      </w:r>
      <w:r w:rsidR="00704013">
        <w:t xml:space="preserve">improve our general understanding of </w:t>
      </w:r>
      <w:r w:rsidR="00070ED4">
        <w:t xml:space="preserve">interactions in the </w:t>
      </w:r>
      <w:r w:rsidR="00704013">
        <w:t>nature</w:t>
      </w:r>
      <w:r w:rsidR="007044D8">
        <w:t>.</w:t>
      </w:r>
      <w:r w:rsidR="00704013">
        <w:t xml:space="preserve"> </w:t>
      </w:r>
    </w:p>
    <w:p w:rsidR="009308EE" w:rsidRDefault="009308EE" w:rsidP="00425C2A">
      <w:pPr>
        <w:ind w:firstLine="0"/>
      </w:pPr>
      <w:r>
        <w:t xml:space="preserve">What is the cause of this pattern is still not fully </w:t>
      </w:r>
      <w:r w:rsidR="004A10E4">
        <w:t>understood</w:t>
      </w:r>
      <w:r>
        <w:t xml:space="preserve">, but </w:t>
      </w:r>
      <w:r w:rsidR="00F02A3F">
        <w:t xml:space="preserve">it was </w:t>
      </w:r>
      <w:r w:rsidR="002A72EF">
        <w:t>shown for</w:t>
      </w:r>
      <w:r w:rsidR="00F02A3F">
        <w:t xml:space="preserve"> some North American burying beetles, that deeper and loess soils are hosting more abundant communities of </w:t>
      </w:r>
      <w:r w:rsidR="00057D8F">
        <w:t xml:space="preserve">these </w:t>
      </w:r>
      <w:r w:rsidR="00F02A3F">
        <w:t xml:space="preserve"> species, but some</w:t>
      </w:r>
      <w:r w:rsidR="004A10E4">
        <w:t xml:space="preserve"> </w:t>
      </w:r>
      <w:r w:rsidR="00057D8F">
        <w:t>of them</w:t>
      </w:r>
      <w:r w:rsidR="00F02A3F">
        <w:t xml:space="preserve"> prefer</w:t>
      </w:r>
      <w:r w:rsidR="004A10E4">
        <w:t xml:space="preserve"> the</w:t>
      </w:r>
      <w:r w:rsidR="00F02A3F">
        <w:t xml:space="preserve"> exact opposite, shallow and rocky soils </w:t>
      </w:r>
      <w:r w:rsidR="00014A02">
        <w:fldChar w:fldCharType="begin" w:fldLock="1"/>
      </w:r>
      <w:r w:rsidR="00381A15">
        <w:instrText>ADDIN CSL_CITATION { "citationItems" : [ { "id" : "ITEM-1", "itemData" : { "DOI" : "10.1111/1467-9671.00122", "ISBN" : "1467-9671", "ISSN" : "13611682", "abstract" : "Carrion beetles depend on vertebrate carcasses to rear their young. Carcasses are a limited resource with patchy distribution, and there is an intense competition among many species for these carcasses. This situation is expected to lead to niche partitioning, such that different beetle species use different resources and thus escape direct competition. Our project used a geographic information system (GIS) and pitfall sampling to characterize carrion beetle preferences for soil texture and land use in Kearney County, Nebraska. The GIS was used to select sites where sampling was conducted using pitfall traps baited with rat carcasses. Attracted beetles were counted, identified to species, and released. The resulting data were used to construct occurrence maps of eleven species of carrion beetles by overlaying soil texture and land use. We then compared the results of EcoSim (an ecological simulation model of niche overlap) with GIS\u2013generated maps of probability of carrion beetle occurrence. Our results are consistent with landscape\u2013level niche partitioning by seven of the eleven examined species. Our application of GIS to the spatial analysis of carrion beetle distributions demonstrates how this technology can be used to test ecological and evolutionary hypotheses, predict habitat associations, and examine the effects of land use on a community of insects. This work could easily be extended to study the habitat preferences of the federally endangered American burying beetle, Nicrophorus americanus.", "author" : [ { "dropping-particle" : "", "family" : "Bishop", "given" : "a a", "non-dropping-particle" : "", "parse-names" : false, "suffix" : "" }, { "dropping-particle" : "", "family" : "Hoback", "given" : "W W", "non-dropping-particle" : "", "parse-names" : false, "suffix" : "" }, { "dropping-particle" : "", "family" : "Albrecht", "given" : "M", "non-dropping-particle" : "", "parse-names" : false, "suffix" : "" }, { "dropping-particle" : "", "family" : "Skinner", "given" : "K M", "non-dropping-particle" : "", "parse-names" : false, "suffix" : "" } ], "container-title" : "Transactions in GIS", "id" : "ITEM-1", "issue" : "4", "issued" : { "date-parts" : [ [ "2002" ] ] }, "page" : "457-470", "title" : "A comparison of an ecological model and GIS spatial analysis to describe niche partitioning amongst carrion beetles in Nebraska", "type" : "article-journal", "volume" : "6" }, "uris" : [ "http://www.mendeley.com/documents/?uuid=708a8ba0-f426-452d-8987-23c1811e1fd0", "http://www.mendeley.com/documents/?uuid=58532867-d99c-41ac-b7ed-1ef539d16a0b" ] }, { "id" : "ITEM-2", "itemData" : { "DOI" : "10.1111/j.1752-4598.2009.00061.x", "ISBN" : "1752-458X", "ISSN" : "1752458X", "abstract" : "1. The bunchgrass prairies of the Palouse region in eastern Washington state and adjacent Idaho have been mostly converted to agriculture in the past century. Prairie habitat currently exists only on small remnants scattered across the landscape. 2. The invertebrate fauna of these habitat remnants is poorly known, both in terms of species diversity and community composition. 3. Baited pitfall traps were used to sample carrion-attracted beetles during June and July of 2003 from high-quality prairie remnants of varying size and soil characteristics. 4. Twenty-three beetle species in five families were found. Species richness and Shannon-Wiener diversity were not significantly correlated with habitat area or perimeterarea ratio. 5. Beetle abundance and community structure were strongly correlated with soil characteristics. Deeper, loessal soils had greater overall beetle abundance than shallower, rocky soils, although some species were more frequently captured in shallower, rocky soil sites. 6. Conservation plans emphasising only remnant size and condition do not sufficiently capture variability in insect communities across Palouse prairie remnants. \u00a9 2009 The Royal Entomological Society.", "author" : [ { "dropping-particle" : "", "family" : "Looney", "given" : "Chris", "non-dropping-particle" : "", "parse-names" : false, "suffix" : "" }, { "dropping-particle" : "", "family" : "Caldwell", "given" : "T. Benjamin", "non-dropping-particle" : "", "parse-names" : false, "suffix" : "" }, { "dropping-particle" : "", "family" : "Eigenbrode", "given" : "D. Sanford", "non-dropping-particle" : "", "parse-names" : false, "suffix" : "" } ], "container-title" : "Insect Conservation and Diversity", "id" : "ITEM-2", "issue" : "4", "issued" : { "date-parts" : [ [ "2009" ] ] }, "page" : "243-250", "title" : "When the prairie varies: The importance of site characteristics for strategising insect conservation", "type" : "article-journal", "volume" : "2" }, "uris" : [ "http://www.mendeley.com/documents/?uuid=045f061a-29a4-410a-96b1-841c0b69ee83" ] }, { "id" : "ITEM-3", "itemData" : { "abstract" : "Burying beetles Nicrophorus orbicollis ( Coleoptera: Silphidae) secure and bury small vertebrate carcasses as a food resource for their offspring and themselves. Burial mey take place at the point of carcass discovery or at some distance from that site. Burying beetles were tested to determine if they discriminate between different substrates when burying a carcass. Three substrates were presented simultaneously. Substrate one contained soil from typical beetle habitat; substrates two adn three contained 2:1 and 5:1 ratios, respectively, of soil and senescent prairie grass (Panicum virgatum), which adde a bulk structure component to the soil. Beetles generally moved and buryied the carcass within 24 hours. Results for both paired and individual trials suggest that burying beetles discriminate between substrates, preferring substrates with added bulk over those without.", "author" : [ { "dropping-particle" : "", "family" : "Muths", "given" : "Erin Louise", "non-dropping-particle" : "", "parse-names" : false, "suffix" : "" } ], "container-title" : "Journal of the Kansas Entomological Society", "id" : "ITEM-3", "issue" : "4", "issued" : { "date-parts" : [ [ "1991" ] ] }, "page" : "447-450", "title" : "Substrate Discrimination in Burying Beetles, Nicrophorus orbicollis (Coleoptera: Silphidae)", "type" : "article-journal", "volume" : "64" }, "uris" : [ "http://www.mendeley.com/documents/?uuid=b4f084b0-ba39-4dae-9e9c-15cf48c61a5a" ] } ], "mendeley" : { "formattedCitation" : "(Muths, 1991; Bishop &lt;i&gt;et al.&lt;/i&gt;, 2002; Looney &lt;i&gt;et al.&lt;/i&gt;, 2009)", "plainTextFormattedCitation" : "(Muths, 1991; Bishop et al., 2002; Looney et al., 2009)", "previouslyFormattedCitation" : "(Muths, 1991; Bishop &lt;i&gt;et al.&lt;/i&gt;, 2002; Looney &lt;i&gt;et al.&lt;/i&gt;, 2009)" }, "properties" : { "noteIndex" : 0 }, "schema" : "https://github.com/citation-style-language/schema/raw/master/csl-citation.json" }</w:instrText>
      </w:r>
      <w:r w:rsidR="00014A02">
        <w:fldChar w:fldCharType="separate"/>
      </w:r>
      <w:r w:rsidR="00404028" w:rsidRPr="00404028">
        <w:rPr>
          <w:noProof/>
        </w:rPr>
        <w:t xml:space="preserve">(Muths, 1991; Bishop </w:t>
      </w:r>
      <w:r w:rsidR="00404028" w:rsidRPr="00404028">
        <w:rPr>
          <w:i/>
          <w:noProof/>
        </w:rPr>
        <w:t>et al.</w:t>
      </w:r>
      <w:r w:rsidR="00404028" w:rsidRPr="00404028">
        <w:rPr>
          <w:noProof/>
        </w:rPr>
        <w:t xml:space="preserve">, 2002; Looney </w:t>
      </w:r>
      <w:r w:rsidR="00404028" w:rsidRPr="00404028">
        <w:rPr>
          <w:i/>
          <w:noProof/>
        </w:rPr>
        <w:t>et al.</w:t>
      </w:r>
      <w:r w:rsidR="00404028" w:rsidRPr="00404028">
        <w:rPr>
          <w:noProof/>
        </w:rPr>
        <w:t>, 2009)</w:t>
      </w:r>
      <w:r w:rsidR="00014A02">
        <w:fldChar w:fldCharType="end"/>
      </w:r>
      <w:r>
        <w:t>.</w:t>
      </w:r>
      <w:r w:rsidR="00057D8F">
        <w:t xml:space="preserve"> The exactly same pattern was observed for some European burying beetles. For example </w:t>
      </w:r>
      <w:r w:rsidR="00057D8F" w:rsidRPr="00057D8F">
        <w:rPr>
          <w:i/>
        </w:rPr>
        <w:t>N. antennatus</w:t>
      </w:r>
      <w:r w:rsidR="00057D8F">
        <w:t xml:space="preserve"> was observed more often on loessal soils, but </w:t>
      </w:r>
      <w:r w:rsidR="00057D8F" w:rsidRPr="00057D8F">
        <w:rPr>
          <w:i/>
        </w:rPr>
        <w:t>N. vestigator</w:t>
      </w:r>
      <w:r w:rsidR="00057D8F">
        <w:t xml:space="preserve"> seems to prefer </w:t>
      </w:r>
      <w:r w:rsidR="00C16A64">
        <w:t xml:space="preserve">dry and </w:t>
      </w:r>
      <w:r w:rsidR="00057D8F">
        <w:t>sandy soils</w:t>
      </w:r>
      <w:r w:rsidR="00C16A64">
        <w:t xml:space="preserve"> </w:t>
      </w:r>
      <w:r w:rsidR="00014A02">
        <w:fldChar w:fldCharType="begin" w:fldLock="1"/>
      </w:r>
      <w:r w:rsidR="00381A15">
        <w:instrText>ADDIN CSL_CITATION { "citationItems" : [ { "id" : "ITEM-1", "itemData" : { "author" : [ { "dropping-particle" : "", "family" : "Nov\u00e1k", "given" : "Bo\u0159ivoj", "non-dropping-particle" : "", "parse-names" : false, "suffix" : "" } ], "container-title" : "Acta Universitatis Palackianae Olomucensis, Facultas Rerum Naturalium", "id" : "ITEM-1", "issued" : { "date-parts" : [ [ "1965" ] ] }, "page" : "121-151", "title" : "Faunisticko-ekologick\u00e1 studie o hroba\u0159\u00edc\u00edch z poln\u00edch biotop\u016f Han\u00e9 (Col. Silphidae) (Zur Faunistik und \u00d6kologie der Totengr\u00e4ber in den Feldbiotopen von Han\u00e1 (Col. Silphidae)).", "type" : "article", "volume" : "19" }, "uris" : [ "http://www.mendeley.com/documents/?uuid=854f6191-7f67-4fb0-847c-212d7fee1120" ] } ], "mendeley" : { "formattedCitation" : "(Nov\u00e1k, 1965)", "plainTextFormattedCitation" : "(Nov\u00e1k, 1965)", "previouslyFormattedCitation" : "(Nov\u00e1k, 1965)" }, "properties" : { "noteIndex" : 0 }, "schema" : "https://github.com/citation-style-language/schema/raw/master/csl-citation.json" }</w:instrText>
      </w:r>
      <w:r w:rsidR="00014A02">
        <w:fldChar w:fldCharType="separate"/>
      </w:r>
      <w:r w:rsidR="00404028" w:rsidRPr="00404028">
        <w:rPr>
          <w:noProof/>
        </w:rPr>
        <w:t>(Novák, 1965)</w:t>
      </w:r>
      <w:r w:rsidR="00014A02">
        <w:fldChar w:fldCharType="end"/>
      </w:r>
      <w:r w:rsidR="00057D8F">
        <w:t xml:space="preserve">. </w:t>
      </w:r>
      <w:r w:rsidR="00014A02">
        <w:fldChar w:fldCharType="begin" w:fldLock="1"/>
      </w:r>
      <w:r w:rsidR="00381A15">
        <w:instrText>ADDIN CSL_CITATION { "citationItems" : [ { "id" : "ITEM-1", "itemData" : { "DOI" : "10.1111/j.1752-4598.2009.00061.x", "ISBN" : "1752-458X", "ISSN" : "1752458X", "abstract" : "1. The bunchgrass prairies of the Palouse region in eastern Washington state and adjacent Idaho have been mostly converted to agriculture in the past century. Prairie habitat currently exists only on small remnants scattered across the landscape. 2. The invertebrate fauna of these habitat remnants is poorly known, both in terms of species diversity and community composition. 3. Baited pitfall traps were used to sample carrion-attracted beetles during June and July of 2003 from high-quality prairie remnants of varying size and soil characteristics. 4. Twenty-three beetle species in five families were found. Species richness and Shannon-Wiener diversity were not significantly correlated with habitat area or perimeterarea ratio. 5. Beetle abundance and community structure were strongly correlated with soil characteristics. Deeper, loessal soils had greater overall beetle abundance than shallower, rocky soils, although some species were more frequently captured in shallower, rocky soil sites. 6. Conservation plans emphasising only remnant size and condition do not sufficiently capture variability in insect communities across Palouse prairie remnants. \u00a9 2009 The Royal Entomological Society.", "author" : [ { "dropping-particle" : "", "family" : "Looney", "given" : "Chris", "non-dropping-particle" : "", "parse-names" : false, "suffix" : "" }, { "dropping-particle" : "", "family" : "Caldwell", "given" : "T. Benjamin", "non-dropping-particle" : "", "parse-names" : false, "suffix" : "" }, { "dropping-particle" : "", "family" : "Eigenbrode", "given" : "D. Sanford", "non-dropping-particle" : "", "parse-names" : false, "suffix" : "" } ], "container-title" : "Insect Conservation and Diversity", "id" : "ITEM-1", "issue" : "4", "issued" : { "date-parts" : [ [ "2009" ] ] }, "page" : "243-250", "title" : "When the prairie varies: The importance of site characteristics for strategising insect conservation", "type" : "article-journal", "volume" : "2" }, "uris" : [ "http://www.mendeley.com/documents/?uuid=045f061a-29a4-410a-96b1-841c0b69ee83" ] } ], "mendeley" : { "formattedCitation" : "(Looney &lt;i&gt;et al.&lt;/i&gt;, 2009)", "plainTextFormattedCitation" : "(Looney et al., 2009)", "previouslyFormattedCitation" : "(Looney &lt;i&gt;et al.&lt;/i&gt;, 2009)" }, "properties" : { "noteIndex" : 0 }, "schema" : "https://github.com/citation-style-language/schema/raw/master/csl-citation.json" }</w:instrText>
      </w:r>
      <w:r w:rsidR="00014A02">
        <w:fldChar w:fldCharType="separate"/>
      </w:r>
      <w:r w:rsidR="00404028" w:rsidRPr="00404028">
        <w:rPr>
          <w:noProof/>
        </w:rPr>
        <w:t xml:space="preserve">(Looney </w:t>
      </w:r>
      <w:r w:rsidR="00404028" w:rsidRPr="00404028">
        <w:rPr>
          <w:i/>
          <w:noProof/>
        </w:rPr>
        <w:t>et al.</w:t>
      </w:r>
      <w:r w:rsidR="00404028" w:rsidRPr="00404028">
        <w:rPr>
          <w:noProof/>
        </w:rPr>
        <w:t>, 2009)</w:t>
      </w:r>
      <w:r w:rsidR="00014A02">
        <w:fldChar w:fldCharType="end"/>
      </w:r>
      <w:r>
        <w:t xml:space="preserve"> offered three possible explanations</w:t>
      </w:r>
      <w:r w:rsidR="004706AC">
        <w:t xml:space="preserve"> for </w:t>
      </w:r>
      <w:r w:rsidR="00057D8F">
        <w:t>this phenomenon</w:t>
      </w:r>
      <w:r>
        <w:t xml:space="preserve">. Beetles are either simply more abundant in areas with a particular </w:t>
      </w:r>
      <w:r w:rsidR="00704013">
        <w:t>soil type</w:t>
      </w:r>
      <w:r>
        <w:t xml:space="preserve">, or they preferentially colonize, or they are more competitive in such areas. </w:t>
      </w:r>
    </w:p>
    <w:p w:rsidR="000814B9" w:rsidRDefault="000814B9" w:rsidP="00425C2A">
      <w:pPr>
        <w:ind w:firstLine="0"/>
      </w:pPr>
    </w:p>
    <w:p w:rsidR="006169CE" w:rsidRPr="00A073C7" w:rsidRDefault="006169CE" w:rsidP="00425C2A">
      <w:pPr>
        <w:ind w:firstLine="0"/>
        <w:rPr>
          <w:b/>
        </w:rPr>
      </w:pPr>
      <w:r w:rsidRPr="00A073C7">
        <w:rPr>
          <w:b/>
        </w:rPr>
        <w:t>Temporal distribution</w:t>
      </w:r>
    </w:p>
    <w:p w:rsidR="006169CE" w:rsidRDefault="006169CE" w:rsidP="00425C2A">
      <w:pPr>
        <w:ind w:firstLine="0"/>
      </w:pPr>
      <w:r>
        <w:t xml:space="preserve">Temporal distribution of burying beetles of genus </w:t>
      </w:r>
      <w:r w:rsidRPr="00D775F2">
        <w:rPr>
          <w:i/>
        </w:rPr>
        <w:t>Nicrophorus</w:t>
      </w:r>
      <w:r>
        <w:t xml:space="preserve"> is </w:t>
      </w:r>
      <w:r w:rsidR="000814B9">
        <w:t>governed</w:t>
      </w:r>
      <w:r>
        <w:t xml:space="preserve"> by the state in which they overwinter. Some species overwinter as larvae (</w:t>
      </w:r>
      <w:r w:rsidRPr="00D775F2">
        <w:rPr>
          <w:i/>
        </w:rPr>
        <w:t>Nicrophorus sepultor</w:t>
      </w:r>
      <w:r>
        <w:t xml:space="preserve">, </w:t>
      </w:r>
      <w:r w:rsidRPr="00D775F2">
        <w:rPr>
          <w:i/>
        </w:rPr>
        <w:t>N. investigator</w:t>
      </w:r>
      <w:r>
        <w:t xml:space="preserve"> and </w:t>
      </w:r>
      <w:r w:rsidRPr="00D775F2">
        <w:rPr>
          <w:i/>
        </w:rPr>
        <w:lastRenderedPageBreak/>
        <w:t>N. interruptus</w:t>
      </w:r>
      <w:r>
        <w:t>) and some as adults (</w:t>
      </w:r>
      <w:r w:rsidRPr="00D775F2">
        <w:rPr>
          <w:i/>
        </w:rPr>
        <w:t>N. antennatus</w:t>
      </w:r>
      <w:r>
        <w:t xml:space="preserve">, </w:t>
      </w:r>
      <w:r w:rsidRPr="00D775F2">
        <w:rPr>
          <w:i/>
        </w:rPr>
        <w:t>N. vespillo</w:t>
      </w:r>
      <w:r>
        <w:t xml:space="preserve">, </w:t>
      </w:r>
      <w:r w:rsidRPr="00D775F2">
        <w:rPr>
          <w:i/>
        </w:rPr>
        <w:t>N. vespilloides</w:t>
      </w:r>
      <w:r>
        <w:t xml:space="preserve">, </w:t>
      </w:r>
      <w:r w:rsidRPr="00D775F2">
        <w:rPr>
          <w:i/>
        </w:rPr>
        <w:t>N. germanicus</w:t>
      </w:r>
      <w:r>
        <w:t xml:space="preserve">, </w:t>
      </w:r>
      <w:r w:rsidRPr="00D775F2">
        <w:rPr>
          <w:i/>
        </w:rPr>
        <w:t>N. humator</w:t>
      </w:r>
      <w:r>
        <w:t xml:space="preserve"> and </w:t>
      </w:r>
      <w:r w:rsidRPr="00D775F2">
        <w:rPr>
          <w:i/>
        </w:rPr>
        <w:t>N. vestigator</w:t>
      </w:r>
      <w:r>
        <w:t>)</w:t>
      </w:r>
      <w:r w:rsidR="00131064">
        <w:t xml:space="preserve"> </w:t>
      </w:r>
      <w:r w:rsidR="00014A02">
        <w:fldChar w:fldCharType="begin" w:fldLock="1"/>
      </w:r>
      <w:r w:rsidR="00381A15">
        <w:instrText>ADDIN CSL_CITATION { "citationItems" : [ { "id" : "ITEM-1", "itemData" : { "author" : [ { "dropping-particle" : "", "family" : "Nov\u00e1k", "given" : "Bo\u0159ivoj", "non-dropping-particle" : "", "parse-names" : false, "suffix" : "" } ], "container-title" : "Acta Universitatis Palackianae Olomucensis, Facultas Rerum Naturalium", "id" : "ITEM-1", "issued" : { "date-parts" : [ [ "1962" ] ] }, "page" : "263-296", "title" : "P\u0159\u00edsp\u011bvek k faunistice a ekologii hroba\u0159\u00edk\u016f (Col. Silphidae)", "type" : "article", "volume" : "11" }, "uris" : [ "http://www.mendeley.com/documents/?uuid=fd1d6751-a540-491d-8067-39f5caf6a18a" ] }, { "id" : "ITEM-2", "itemData" : { "author" : [ { "dropping-particle" : "", "family" : "\u0160ustek", "given" : "Zby\u0161ek", "non-dropping-particle" : "", "parse-names" : false, "suffix" : "" } ], "container-title" : "Zpr\u00e1vy \u010ceskoslovensk\u00e9 Spole\u010dnosti Entomologick\u00e9 p\u0159i \u010cSAV", "id" : "ITEM-2", "issued" : { "date-parts" : [ [ "1981" ] ] }, "page" : "1-47", "title" : "Keys to identification of insects 2: Carrion beetles of Czechoslovakia (Coleoptera: Silphidae)", "type" : "article-journal", "volume" : "2" }, "uris" : [ "http://www.mendeley.com/documents/?uuid=bd14c37b-fda7-4975-85ca-ecd772380902" ] }, { "id" : "ITEM-3", "itemData" : { "author" : [ { "dropping-particle" : "", "family" : "R\u016f\u017ei\u010dka", "given" : "Jan", "non-dropping-particle" : "", "parse-names" : false, "suffix" : "" } ], "container-title" : "Acta Societatis Zoologicae Bohemoslovicae", "id" : "ITEM-3", "issued" : { "date-parts" : [ [ "1994" ] ] }, "page" : "67-78", "title" : "Seasonal activity and habitat associations of Silphidae and Leiodidae: Cholevinae (Coleoptera) in central Bohemia", "type" : "article", "volume" : "58" }, "uris" : [ "http://www.mendeley.com/documents/?uuid=c7978d2a-f13c-4682-895d-6c4cfe3ab58d" ] } ], "mendeley" : { "formattedCitation" : "(Nov\u00e1k, 1962; \u0160ustek, 1981; R\u016f\u017ei\u010dka, 1994)", "plainTextFormattedCitation" : "(Nov\u00e1k, 1962; \u0160ustek, 1981; R\u016f\u017ei\u010dka, 1994)", "previouslyFormattedCitation" : "(Nov\u00e1k, 1962; \u0160ustek, 1981; R\u016f\u017ei\u010dka, 1994)" }, "properties" : { "noteIndex" : 0 }, "schema" : "https://github.com/citation-style-language/schema/raw/master/csl-citation.json" }</w:instrText>
      </w:r>
      <w:r w:rsidR="00014A02">
        <w:fldChar w:fldCharType="separate"/>
      </w:r>
      <w:r w:rsidR="00404028" w:rsidRPr="00404028">
        <w:rPr>
          <w:noProof/>
        </w:rPr>
        <w:t>(Novák, 1962; Šustek, 1981; Růžička, 1994)</w:t>
      </w:r>
      <w:r w:rsidR="00014A02">
        <w:fldChar w:fldCharType="end"/>
      </w:r>
      <w:r>
        <w:t>. It is obvious that overwinterin</w:t>
      </w:r>
      <w:r w:rsidR="00131064">
        <w:t>g as adult give them opportunity to emerge early in the spring and species overwintering as larvae are emerging during late in spring or in summer, depending on the latitude and altitude</w:t>
      </w:r>
      <w:r w:rsidR="004A562C">
        <w:t xml:space="preserve"> </w:t>
      </w:r>
      <w:r w:rsidR="00014A02">
        <w:fldChar w:fldCharType="begin" w:fldLock="1"/>
      </w:r>
      <w:r w:rsidR="00381A15">
        <w:instrText>ADDIN CSL_CITATION { "citationItems" : [ { "id" : "ITEM-1", "itemData" : { "author" : [ { "dropping-particle" : "", "family" : "R\u016f\u017ei\u010dka", "given" : "Jan", "non-dropping-particle" : "", "parse-names" : false, "suffix" : "" } ], "container-title" : "Acta Societatis Zoologicae Bohemoslovicae", "id" : "ITEM-1", "issued" : { "date-parts" : [ [ "1994" ] ] }, "page" : "67-78", "title" : "Seasonal activity and habitat associations of Silphidae and Leiodidae: Cholevinae (Coleoptera) in central Bohemia", "type" : "article", "volume" : "58" }, "uris" : [ "http://www.mendeley.com/documents/?uuid=c7978d2a-f13c-4682-895d-6c4cfe3ab58d" ] } ], "mendeley" : { "formattedCitation" : "(R\u016f\u017ei\u010dka, 1994)", "plainTextFormattedCitation" : "(R\u016f\u017ei\u010dka, 1994)", "previouslyFormattedCitation" : "(R\u016f\u017ei\u010dka, 1994)" }, "properties" : { "noteIndex" : 0 }, "schema" : "https://github.com/citation-style-language/schema/raw/master/csl-citation.json" }</w:instrText>
      </w:r>
      <w:r w:rsidR="00014A02">
        <w:fldChar w:fldCharType="separate"/>
      </w:r>
      <w:r w:rsidR="00404028" w:rsidRPr="00404028">
        <w:rPr>
          <w:noProof/>
        </w:rPr>
        <w:t>(Růžička, 1994)</w:t>
      </w:r>
      <w:r w:rsidR="00014A02">
        <w:fldChar w:fldCharType="end"/>
      </w:r>
      <w:r w:rsidR="00131064">
        <w:t xml:space="preserve">. </w:t>
      </w:r>
    </w:p>
    <w:p w:rsidR="00590AB4" w:rsidRDefault="00590AB4" w:rsidP="00425C2A">
      <w:pPr>
        <w:ind w:firstLine="0"/>
      </w:pPr>
      <w:r>
        <w:t xml:space="preserve">In general, </w:t>
      </w:r>
      <w:r w:rsidR="00454F32">
        <w:t>there is difference in number of generations per year between bigger and smaller species</w:t>
      </w:r>
      <w:r>
        <w:t xml:space="preserve">. </w:t>
      </w:r>
      <w:r w:rsidRPr="00D775F2">
        <w:rPr>
          <w:i/>
        </w:rPr>
        <w:t>Nicrophorus germanicus</w:t>
      </w:r>
      <w:r>
        <w:t xml:space="preserve"> (body length around 4 cm) has usually one generation per year in </w:t>
      </w:r>
      <w:r w:rsidR="00454F32">
        <w:t xml:space="preserve">the </w:t>
      </w:r>
      <w:r>
        <w:t xml:space="preserve">Czech Republic. In comparison, </w:t>
      </w:r>
      <w:r w:rsidRPr="00D775F2">
        <w:rPr>
          <w:i/>
        </w:rPr>
        <w:t>N. vespillo</w:t>
      </w:r>
      <w:r>
        <w:t xml:space="preserve"> (body length around 3 cm), which is sharing the same habitat with the previous, has two generations per year </w:t>
      </w:r>
      <w:r w:rsidR="00014A02">
        <w:fldChar w:fldCharType="begin" w:fldLock="1"/>
      </w:r>
      <w:r w:rsidR="00381A15">
        <w:instrText>ADDIN CSL_CITATION { "citationItems" : [ { "id" : "ITEM-1", "itemData" : { "author" : [ { "dropping-particle" : "", "family" : "Nov\u00e1k", "given" : "Bo\u0159ivoj", "non-dropping-particle" : "", "parse-names" : false, "suffix" : "" } ], "container-title" : "Acta Universitatis Palackianae Olomucensis, Facultas Rerum Naturalium", "id" : "ITEM-1", "issued" : { "date-parts" : [ [ "1961" ] ] }, "page" : "45-114", "title" : "Sez\u00f3nn\u00ed v\u00fdskyt hroba\u0159\u00edk\u016f v poln\u00edch entomocen\u00f3z\u00e1ch (Col. Silphidae)", "type" : "article", "volume" : "6" }, "uris" : [ "http://www.mendeley.com/documents/?uuid=5e750a68-8870-4fe2-bb65-fcdcc1506142" ] } ], "mendeley" : { "formattedCitation" : "(Nov\u00e1k, 1961)", "plainTextFormattedCitation" : "(Nov\u00e1k, 1961)", "previouslyFormattedCitation" : "(Nov\u00e1k, 1961)" }, "properties" : { "noteIndex" : 0 }, "schema" : "https://github.com/citation-style-language/schema/raw/master/csl-citation.json" }</w:instrText>
      </w:r>
      <w:r w:rsidR="00014A02">
        <w:fldChar w:fldCharType="separate"/>
      </w:r>
      <w:r w:rsidR="00404028" w:rsidRPr="00404028">
        <w:rPr>
          <w:noProof/>
        </w:rPr>
        <w:t>(Novák, 1961)</w:t>
      </w:r>
      <w:r w:rsidR="00014A02">
        <w:fldChar w:fldCharType="end"/>
      </w:r>
      <w:r>
        <w:t xml:space="preserve">. Even smaller silphids like </w:t>
      </w:r>
      <w:r w:rsidRPr="00D775F2">
        <w:rPr>
          <w:i/>
        </w:rPr>
        <w:t>T. sinuatus</w:t>
      </w:r>
      <w:r>
        <w:t xml:space="preserve"> and </w:t>
      </w:r>
      <w:r w:rsidRPr="00D775F2">
        <w:rPr>
          <w:i/>
        </w:rPr>
        <w:t>T. rugosus</w:t>
      </w:r>
      <w:r>
        <w:t xml:space="preserve"> </w:t>
      </w:r>
      <w:r w:rsidR="008A1025">
        <w:t xml:space="preserve">(body size about 0.5 cm) </w:t>
      </w:r>
      <w:r>
        <w:t>are able to have</w:t>
      </w:r>
      <w:r w:rsidR="008A1025">
        <w:t xml:space="preserve"> even</w:t>
      </w:r>
      <w:r>
        <w:t xml:space="preserve"> three generations per year </w:t>
      </w:r>
      <w:r w:rsidR="00014A02">
        <w:fldChar w:fldCharType="begin" w:fldLock="1"/>
      </w:r>
      <w:r w:rsidR="00381A15">
        <w:instrText>ADDIN CSL_CITATION { "citationItems" : [ { "id" : "ITEM-1", "itemData" : { "author" : [ { "dropping-particle" : "", "family" : "Nov\u00e1k", "given" : "Bo\u0159ivoj", "non-dropping-particle" : "", "parse-names" : false, "suffix" : "" } ], "container-title" : "Acta Universitatis Palackianae Olomucensis, Facultas Rerum Naturalium", "id" : "ITEM-1", "issued" : { "date-parts" : [ [ "1966" ] ] }, "page" : "129-151", "title" : "Dynamika populac\u00ed brouk\u016f ze skupiny Silphini (Coleoptera)", "type" : "article", "volume" : "22" }, "uris" : [ "http://www.mendeley.com/documents/?uuid=159dcee6-7431-46d5-be98-cf6420082fa7" ] } ], "mendeley" : { "formattedCitation" : "(Nov\u00e1k, 1966)", "plainTextFormattedCitation" : "(Nov\u00e1k, 1966)", "previouslyFormattedCitation" : "(Nov\u00e1k, 1966)" }, "properties" : { "noteIndex" : 0 }, "schema" : "https://github.com/citation-style-language/schema/raw/master/csl-citation.json" }</w:instrText>
      </w:r>
      <w:r w:rsidR="00014A02">
        <w:fldChar w:fldCharType="separate"/>
      </w:r>
      <w:r w:rsidR="00404028" w:rsidRPr="00404028">
        <w:rPr>
          <w:noProof/>
        </w:rPr>
        <w:t>(Novák, 1966)</w:t>
      </w:r>
      <w:r w:rsidR="00014A02">
        <w:fldChar w:fldCharType="end"/>
      </w:r>
      <w:r>
        <w:t xml:space="preserve">. </w:t>
      </w:r>
    </w:p>
    <w:p w:rsidR="00C247A9" w:rsidRDefault="00C247A9" w:rsidP="00425C2A">
      <w:pPr>
        <w:ind w:firstLine="0"/>
      </w:pPr>
    </w:p>
    <w:p w:rsidR="000A083F" w:rsidRPr="00A073C7" w:rsidRDefault="007D27F7" w:rsidP="00425C2A">
      <w:pPr>
        <w:ind w:firstLine="0"/>
        <w:rPr>
          <w:b/>
        </w:rPr>
      </w:pPr>
      <w:r w:rsidRPr="00A073C7">
        <w:rPr>
          <w:b/>
        </w:rPr>
        <w:t>Circadian activity</w:t>
      </w:r>
    </w:p>
    <w:p w:rsidR="005F1C21" w:rsidRDefault="007D27F7" w:rsidP="00425C2A">
      <w:pPr>
        <w:ind w:firstLine="0"/>
      </w:pPr>
      <w:r>
        <w:t xml:space="preserve">Activity of probably all animals is changing on temporal scale. The mechanism behind these rhythms can be triggered by some external (reaction to change of environment) or internal impulse (controlled by circadian or another oscillation) </w:t>
      </w:r>
      <w:r w:rsidR="005F1C21">
        <w:fldChar w:fldCharType="begin" w:fldLock="1"/>
      </w:r>
      <w:r w:rsidR="005F1C21">
        <w:instrText>ADDIN CSL_CITATION { "citationItems" : [ { "id" : "ITEM-1", "itemData" : { "author" : [ { "dropping-particle" : "", "family" : "Sanders", "given" : "D. S.", "non-dropping-particle" : "", "parse-names" : false, "suffix" : "" }, { "dropping-particle" : "", "family" : "Steel", "given" : "C. G. H.", "non-dropping-particle" : "", "parse-names" : false, "suffix" : "" }, { "dropping-particle" : "", "family" : "Vafoupoulou", "given" : "X.", "non-dropping-particle" : "", "parse-names" : false, "suffix" : "" }, { "dropping-particle" : "", "family" : "Lewis", "given" : "R. D.", "non-dropping-particle" : "", "parse-names" : false, "suffix" : "" } ], "id" : "ITEM-1", "issued" : { "date-parts" : [ [ "2002" ] ] }, "number-of-pages" : "560", "publisher" : "Elsevier", "publisher-place" : "Amsterdam", "title" : "Insect Clocks", "type" : "book" }, "uris" : [ "http://www.mendeley.com/documents/?uuid=637e2ba7-479e-491a-96af-a9645cc364ce" ] } ], "mendeley" : { "formattedCitation" : "(Sanders &lt;i&gt;et al.&lt;/i&gt;, 2002)", "plainTextFormattedCitation" : "(Sanders et al., 2002)", "previouslyFormattedCitation" : "(Sanders &lt;i&gt;et al.&lt;/i&gt;, 2002)" }, "properties" : { "noteIndex" : 0 }, "schema" : "https://github.com/citation-style-language/schema/raw/master/csl-citation.json" }</w:instrText>
      </w:r>
      <w:r w:rsidR="005F1C21">
        <w:fldChar w:fldCharType="separate"/>
      </w:r>
      <w:r w:rsidR="005F1C21" w:rsidRPr="005F1C21">
        <w:rPr>
          <w:noProof/>
        </w:rPr>
        <w:t xml:space="preserve">(Sanders </w:t>
      </w:r>
      <w:r w:rsidR="005F1C21" w:rsidRPr="005F1C21">
        <w:rPr>
          <w:i/>
          <w:noProof/>
        </w:rPr>
        <w:t>et al.</w:t>
      </w:r>
      <w:r w:rsidR="005F1C21" w:rsidRPr="005F1C21">
        <w:rPr>
          <w:noProof/>
        </w:rPr>
        <w:t>, 2002)</w:t>
      </w:r>
      <w:r w:rsidR="005F1C21">
        <w:fldChar w:fldCharType="end"/>
      </w:r>
      <w:r>
        <w:t xml:space="preserve">. It was found that </w:t>
      </w:r>
      <w:r w:rsidR="00805190">
        <w:t xml:space="preserve">predominant </w:t>
      </w:r>
      <w:r w:rsidR="00861E79">
        <w:t>type of activity (nocturnal, diurnal) differs</w:t>
      </w:r>
      <w:r w:rsidR="00805190">
        <w:t xml:space="preserve"> between ecological groups. Diurnal activity is common </w:t>
      </w:r>
      <w:r w:rsidR="00861E79">
        <w:t>for predators and herbivores, probably because they are using sight for food searching, but saprop</w:t>
      </w:r>
      <w:r w:rsidR="001671C2">
        <w:t>h</w:t>
      </w:r>
      <w:r w:rsidR="00861E79">
        <w:t xml:space="preserve">agous and necrophagous beetles use </w:t>
      </w:r>
      <w:r w:rsidR="001671C2">
        <w:t xml:space="preserve">chemoreceptors to do so therefore they prefer low light conditions (crepuscular and nocturnal activity) </w:t>
      </w:r>
      <w:r w:rsidR="005F1C21">
        <w:fldChar w:fldCharType="begin" w:fldLock="1"/>
      </w:r>
      <w:r w:rsidR="005F1C21">
        <w:instrText>ADDIN CSL_CITATION { "citationItems" : [ { "id" : "ITEM-1", "itemData" : { "author" : [ { "dropping-particle" : "", "family" : "Lewis", "given" : "T.", "non-dropping-particle" : "", "parse-names" : false, "suffix" : "" }, { "dropping-particle" : "", "family" : "Taylor", "given" : "L. R.", "non-dropping-particle" : "", "parse-names" : false, "suffix" : "" } ], "container-title" : "Transactions of the Entomological Society of London", "id" : "ITEM-1", "issued" : { "date-parts" : [ [ "1965" ] ] }, "page" : "393-479", "title" : "Diurnal periodicity of flight by insects", "type" : "article-journal", "volume" : "116" }, "uris" : [ "http://www.mendeley.com/documents/?uuid=ab38b1e1-b0e5-4a32-a122-c5055450f024" ] } ], "mendeley" : { "formattedCitation" : "(Lewis &amp; Taylor, 1965)", "plainTextFormattedCitation" : "(Lewis &amp; Taylor, 1965)", "previouslyFormattedCitation" : "(Lewis &amp; Taylor, 1965)" }, "properties" : { "noteIndex" : 0 }, "schema" : "https://github.com/citation-style-language/schema/raw/master/csl-citation.json" }</w:instrText>
      </w:r>
      <w:r w:rsidR="005F1C21">
        <w:fldChar w:fldCharType="separate"/>
      </w:r>
      <w:r w:rsidR="005F1C21" w:rsidRPr="005F1C21">
        <w:rPr>
          <w:noProof/>
        </w:rPr>
        <w:t>(Lewis &amp; Taylor, 1965)</w:t>
      </w:r>
      <w:r w:rsidR="005F1C21">
        <w:fldChar w:fldCharType="end"/>
      </w:r>
      <w:r w:rsidR="005F1C21">
        <w:t>.</w:t>
      </w:r>
    </w:p>
    <w:p w:rsidR="001671C2" w:rsidRDefault="00014A02" w:rsidP="00425C2A">
      <w:pPr>
        <w:ind w:firstLine="0"/>
      </w:pPr>
      <w:r>
        <w:fldChar w:fldCharType="begin" w:fldLock="1"/>
      </w:r>
      <w:r w:rsidR="00381A15">
        <w:instrText>ADDIN CSL_CITATION { "citationItems" : [ { "id" : "ITEM-1", "itemData" : { "author" : [ { "dropping-particle" : "", "family" : "\u0160picarov\u00e1", "given" : "Nad\u011b\u017eda", "non-dropping-particle" : "", "parse-names" : false, "suffix" : "" } ], "container-title" : "Acta Universitatis Palackianae Olomucensis, Facultas Rerum Naturalium", "id" : "ITEM-1", "issued" : { "date-parts" : [ [ "1974" ] ] }, "page" : "179-188", "title" : "Diurnal activity of young individuals of the species Necrophorus germanicus (Col. Silphidae)", "type" : "article", "volume" : "47" }, "uris" : [ "http://www.mendeley.com/documents/?uuid=6780a97a-63f3-4ee6-b115-9c8fda4c0e52" ] } ], "mendeley" : { "formattedCitation" : "(\u0160picarov\u00e1, 1974)", "plainTextFormattedCitation" : "(\u0160picarov\u00e1, 1974)", "previouslyFormattedCitation" : "(\u0160picarov\u00e1, 1974)" }, "properties" : { "noteIndex" : 0 }, "schema" : "https://github.com/citation-style-language/schema/raw/master/csl-citation.json" }</w:instrText>
      </w:r>
      <w:r>
        <w:fldChar w:fldCharType="separate"/>
      </w:r>
      <w:r w:rsidR="00404028" w:rsidRPr="00404028">
        <w:rPr>
          <w:noProof/>
        </w:rPr>
        <w:t>(Špicarová, 1974)</w:t>
      </w:r>
      <w:r>
        <w:fldChar w:fldCharType="end"/>
      </w:r>
      <w:r w:rsidR="008344C3">
        <w:t xml:space="preserve"> shown</w:t>
      </w:r>
      <w:r w:rsidR="008141DC">
        <w:t xml:space="preserve"> in the laboratory conditions</w:t>
      </w:r>
      <w:r w:rsidR="008344C3">
        <w:t xml:space="preserve"> that</w:t>
      </w:r>
      <w:r w:rsidR="001671C2">
        <w:t xml:space="preserve"> </w:t>
      </w:r>
      <w:r w:rsidR="008344C3">
        <w:t xml:space="preserve">young adults of </w:t>
      </w:r>
      <w:r w:rsidR="001671C2" w:rsidRPr="008141DC">
        <w:rPr>
          <w:i/>
        </w:rPr>
        <w:t>N. germanicus</w:t>
      </w:r>
      <w:r w:rsidR="001671C2">
        <w:t xml:space="preserve"> </w:t>
      </w:r>
      <w:r w:rsidR="008344C3">
        <w:t>are leaving soil</w:t>
      </w:r>
      <w:r w:rsidR="001671C2">
        <w:t xml:space="preserve"> predominantly right after sundown</w:t>
      </w:r>
      <w:r w:rsidR="008344C3">
        <w:t>. This was in contrast to her</w:t>
      </w:r>
      <w:r w:rsidR="008141DC">
        <w:t xml:space="preserve"> laboratory</w:t>
      </w:r>
      <w:r w:rsidR="008344C3">
        <w:t xml:space="preserve"> observations of </w:t>
      </w:r>
      <w:r w:rsidR="008344C3" w:rsidRPr="008141DC">
        <w:rPr>
          <w:i/>
        </w:rPr>
        <w:t>N. vespillo</w:t>
      </w:r>
      <w:r w:rsidR="008344C3">
        <w:t xml:space="preserve"> </w:t>
      </w:r>
      <w:r>
        <w:fldChar w:fldCharType="begin" w:fldLock="1"/>
      </w:r>
      <w:r w:rsidR="00381A15">
        <w:instrText>ADDIN CSL_CITATION { "citationItems" : [ { "id" : "ITEM-1", "itemData" : { "author" : [ { "dropping-particle" : "", "family" : "\u0160picarov\u00e1", "given" : "Nad\u011b\u017eda", "non-dropping-particle" : "", "parse-names" : false, "suffix" : "" } ], "container-title" : "Acta Universitatis Palackianae Olomucensis, Facultas Rerum Naturalium", "id" : "ITEM-1", "issued" : { "date-parts" : [ [ "1972" ] ] }, "page" : "141-155", "title" : "The Emergence of Burying Beetles from the Soil after their Metamorphosis and its Dependece on Day Light (Col. Silphidae)", "type" : "article-journal", "volume" : "39" }, "uris" : [ "http://www.mendeley.com/documents/?uuid=55435a5b-73e5-4a84-97e7-070f7ce21a79" ] } ], "mendeley" : { "formattedCitation" : "(\u0160picarov\u00e1, 1972)", "plainTextFormattedCitation" : "(\u0160picarov\u00e1, 1972)", "previouslyFormattedCitation" : "(\u0160picarov\u00e1, 1972)" }, "properties" : { "noteIndex" : 0 }, "schema" : "https://github.com/citation-style-language/schema/raw/master/csl-citation.json" }</w:instrText>
      </w:r>
      <w:r>
        <w:fldChar w:fldCharType="separate"/>
      </w:r>
      <w:r w:rsidR="00404028" w:rsidRPr="00404028">
        <w:rPr>
          <w:noProof/>
        </w:rPr>
        <w:t>(Špicarová, 1972)</w:t>
      </w:r>
      <w:r>
        <w:fldChar w:fldCharType="end"/>
      </w:r>
      <w:r w:rsidR="008141DC">
        <w:t xml:space="preserve">, which </w:t>
      </w:r>
      <w:r w:rsidR="00A815BB">
        <w:t>left the</w:t>
      </w:r>
      <w:r w:rsidR="008344C3">
        <w:t xml:space="preserve"> soil</w:t>
      </w:r>
      <w:r w:rsidR="00A815BB">
        <w:t xml:space="preserve"> predominantly </w:t>
      </w:r>
      <w:r w:rsidR="008344C3">
        <w:t>right after noon.</w:t>
      </w:r>
      <w:r w:rsidR="001671C2">
        <w:t xml:space="preserve"> </w:t>
      </w:r>
      <w:r w:rsidR="008141DC">
        <w:t xml:space="preserve">Field observations did not support asserted theory of diurnal activity of </w:t>
      </w:r>
      <w:r w:rsidR="008141DC" w:rsidRPr="000E7D5E">
        <w:rPr>
          <w:i/>
        </w:rPr>
        <w:t>N. vespillo</w:t>
      </w:r>
      <w:r w:rsidR="008141DC">
        <w:t xml:space="preserve"> </w:t>
      </w:r>
      <w:r>
        <w:fldChar w:fldCharType="begin" w:fldLock="1"/>
      </w:r>
      <w:r w:rsidR="00381A15">
        <w:instrText>ADDIN CSL_CITATION { "citationItems" : [ { "id" : "ITEM-1", "itemData" : { "DOI" : "10.1076/brhm.32.4.431.1333", "ISBN" : "0929-1016", "ISSN" : "8 pages Swets &amp; Zeitlinger Publishers; 20011001 ISSN: 0929-1016", "abstract" : "Diurnal activity rhythms of carrion beetles (Coleoptera: Silphidae) were investigated in the surroundings of Opava in the Czech Republic. Beetles were collected in automatic pitfall traps at two-hour catch intervals during three one-month periods in spring (May), summer (July) and autumn (October) in forest and meadow habitats. Five Nicrophorinae species: &lt;i&gt;N. vespillo, N. vespilloides, N. humator, N. fossor&lt;/i&gt; and &lt;i&gt;N. investigator&lt;/i&gt; and three Silphinae species: &lt;i&gt;Thanatophilus sinuatus, T. rugosus&lt;/i&gt; and &lt;i&gt;Oiceoptoma thoracica&lt;/i&gt; occurred in the study sites. &lt;i&gt;T. sinuatus, T. rugosus&lt;/i&gt; and &lt;i&gt;O. Thoracica&lt;/i&gt; showed exclusively diurnal activity patterns. &lt;i&gt;N. fossor&lt;/i&gt; and &lt;i&gt;N. investigator&lt;/i&gt; were active from the late afternoon to the nightfall. The other carrion beetles did not show a restricted pattern of diurnal activity. Patterns of temporal utilisation among species were compared using Levins\u00b9 measure of niche breadth and Horn's index of niche overlap. Lower niche overlap was found between species with different habitat preference. During the autumn period niche release was observed, due to lesser competition for carrion with species that only need feeding before hibernation.", "author" : [ { "dropping-particle" : "", "family" : "Ko\u010d\u00e1rek", "given" : "Petr", "non-dropping-particle" : "", "parse-names" : false, "suffix" : "" } ], "container-title" : "Biological Rhythm Research", "id" : "ITEM-1", "issue" : "4", "issued" : { "date-parts" : [ [ "2001" ] ] }, "page" : "431-438", "title" : "Diurnal activity rhythms and niche differentiation in a carrion beetle assemblage (Coleoptera: Silphidae) in Opava, the Czech Republic", "type" : "article", "volume" : "32" }, "uris" : [ "http://www.mendeley.com/documents/?uuid=9acc5711-15be-46ec-a6be-497977ecf4aa" ] } ], "mendeley" : { "formattedCitation" : "(Ko\u010d\u00e1rek, 2001)", "plainTextFormattedCitation" : "(Ko\u010d\u00e1rek, 2001)", "previouslyFormattedCitation" : "(Ko\u010d\u00e1rek, 2001)" }, "properties" : { "noteIndex" : 0 }, "schema" : "https://github.com/citation-style-language/schema/raw/master/csl-citation.json" }</w:instrText>
      </w:r>
      <w:r>
        <w:fldChar w:fldCharType="separate"/>
      </w:r>
      <w:r w:rsidR="00404028" w:rsidRPr="00404028">
        <w:rPr>
          <w:noProof/>
        </w:rPr>
        <w:t>(Kočárek, 2001)</w:t>
      </w:r>
      <w:r>
        <w:fldChar w:fldCharType="end"/>
      </w:r>
      <w:r w:rsidR="008141DC">
        <w:t xml:space="preserve">, but they </w:t>
      </w:r>
      <w:r w:rsidR="000E7D5E">
        <w:t xml:space="preserve">found that </w:t>
      </w:r>
      <w:r w:rsidR="000E7D5E" w:rsidRPr="000E7D5E">
        <w:rPr>
          <w:i/>
        </w:rPr>
        <w:t>T. sinuatus, T. rugosus</w:t>
      </w:r>
      <w:r w:rsidR="000E7D5E">
        <w:t xml:space="preserve"> and </w:t>
      </w:r>
      <w:r w:rsidR="000E7D5E" w:rsidRPr="000E7D5E">
        <w:rPr>
          <w:i/>
        </w:rPr>
        <w:t>O. thoracicum</w:t>
      </w:r>
      <w:r w:rsidR="000E7D5E">
        <w:t xml:space="preserve"> are almost exclusively diurnal.</w:t>
      </w:r>
      <w:r w:rsidR="00081C2C">
        <w:t xml:space="preserve"> Repeated experiment confirmed that these species have diurnal activity in Central Europe </w:t>
      </w:r>
      <w:r>
        <w:fldChar w:fldCharType="begin" w:fldLock="1"/>
      </w:r>
      <w:r w:rsidR="00E41819">
        <w:instrText>ADDIN CSL_CITATION { "citationItems" : [ { "id" : "ITEM-1", "itemData" : { "ISSN" : "13356380", "abstract" : "Ninety-three species from 13 beetle families were obtained during a one-year field study of diel activity in carrion-visiting Coleoptera. The daily activity patterns were observed using carrion-baited automatic traps placed in a grassy meadow and a deciduous forest in the surroundings of Opava (Silesia, Czech Republic). The traps were operated for three months each: in spring (May), summer (July) and autumn (October). Significantly more individuals were collected during the daylight period than in the night time. Total diel activity of carrion-visiting Coleoptera culminated around the sunset. The diel activities of all collected species are presented. In total, more individuals and species were collected at the forest site.", "author" : [ { "dropping-particle" : "", "family" : "Ko\u010d\u00e1rek", "given" : "Petr", "non-dropping-particle" : "", "parse-names" : false, "suffix" : "" } ], "container-title" : "Biologia", "id" : "ITEM-1", "issue" : "2", "issued" : { "date-parts" : [ [ "2002" ] ] }, "page" : "199-211", "title" : "Diel activity patterns of carrion-visiting Coleoptera studied by time-sorting pitfall traps", "type" : "article-journal", "volume" : "57" }, "uris" : [ "http://www.mendeley.com/documents/?uuid=dace3317-851f-4855-94e8-6d3f21fdf7a6" ] } ], "mendeley" : { "formattedCitation" : "(Ko\u010d\u00e1rek, 2002)", "plainTextFormattedCitation" : "(Ko\u010d\u00e1rek, 2002)", "previouslyFormattedCitation" : "(Ko\u010d\u00e1rek, 2002)" }, "properties" : { "noteIndex" : 0 }, "schema" : "https://github.com/citation-style-language/schema/raw/master/csl-citation.json" }</w:instrText>
      </w:r>
      <w:r>
        <w:fldChar w:fldCharType="separate"/>
      </w:r>
      <w:r w:rsidR="005F1C21" w:rsidRPr="005F1C21">
        <w:rPr>
          <w:noProof/>
        </w:rPr>
        <w:t>(Kočárek, 2002)</w:t>
      </w:r>
      <w:r>
        <w:fldChar w:fldCharType="end"/>
      </w:r>
      <w:r w:rsidR="00081C2C">
        <w:t xml:space="preserve">. </w:t>
      </w:r>
    </w:p>
    <w:p w:rsidR="005F1C21" w:rsidRDefault="005F1C21" w:rsidP="00425C2A">
      <w:pPr>
        <w:ind w:firstLine="0"/>
      </w:pPr>
    </w:p>
    <w:p w:rsidR="00697D15" w:rsidRPr="00A073C7" w:rsidRDefault="00697D15" w:rsidP="00425C2A">
      <w:pPr>
        <w:ind w:firstLine="0"/>
        <w:rPr>
          <w:b/>
        </w:rPr>
      </w:pPr>
      <w:r w:rsidRPr="00A073C7">
        <w:rPr>
          <w:b/>
        </w:rPr>
        <w:lastRenderedPageBreak/>
        <w:t>Intraspecific and interspecific competition</w:t>
      </w:r>
    </w:p>
    <w:p w:rsidR="00697D15" w:rsidRDefault="00697D15" w:rsidP="00425C2A">
      <w:pPr>
        <w:ind w:firstLine="0"/>
      </w:pPr>
      <w:r>
        <w:t xml:space="preserve">Carrion is very good source of nutrients and the competition associated with such a source is very harsh. Nicrophorinae and Silphinae differ in their competetive strategies. Nicrophorinae prefer smaller corpses (&lt;100 g) and Silphinae prefer bigger carrions (&gt;300 g), which limits competition between these two groups </w:t>
      </w:r>
      <w:r w:rsidR="00014A02">
        <w:fldChar w:fldCharType="begin" w:fldLock="1"/>
      </w:r>
      <w:r w:rsidR="00E41819">
        <w:instrText>ADDIN CSL_CITATION { "citationItems" : [ { "id" : "ITEM-1", "itemData" : { "author" : [ { "dropping-particle" : "", "family" : "Sikes", "given" : "Derek S.", "non-dropping-particle" : "", "parse-names" : false, "suffix" : "" } ], "container-title" : "Encyclopedia of entomology", "edition" : "2nd", "editor" : [ { "dropping-particle" : "", "family" : "Capinera", "given" : "John L.", "non-dropping-particle" : "", "parse-names" : false, "suffix" : "" } ], "id" : "ITEM-1", "issued" : { "date-parts" : [ [ "2008" ] ] }, "page" : "749-758", "publisher" : "Springer Netherlands", "title" : "Carrion beetles (Coleoptera: Silphidae)", "type" : "chapter" }, "uris" : [ "http://www.mendeley.com/documents/?uuid=65364fd9-c35b-4b01-811e-972ebba5197c" ] } ], "mendeley" : { "formattedCitation" : "(Sikes, 2008)", "plainTextFormattedCitation" : "(Sikes, 2008)", "previouslyFormattedCitation" : "(Sikes, 2008)" }, "properties" : { "noteIndex" : 0 }, "schema" : "https://github.com/citation-style-language/schema/raw/master/csl-citation.json" }</w:instrText>
      </w:r>
      <w:r w:rsidR="00014A02">
        <w:fldChar w:fldCharType="separate"/>
      </w:r>
      <w:r w:rsidR="00404028" w:rsidRPr="00404028">
        <w:rPr>
          <w:noProof/>
        </w:rPr>
        <w:t>(Sikes, 2008)</w:t>
      </w:r>
      <w:r w:rsidR="00014A02">
        <w:fldChar w:fldCharType="end"/>
      </w:r>
      <w:r>
        <w:t>.</w:t>
      </w:r>
    </w:p>
    <w:p w:rsidR="00697D15" w:rsidRDefault="00697D15" w:rsidP="00425C2A">
      <w:pPr>
        <w:ind w:firstLine="0"/>
      </w:pPr>
      <w:r>
        <w:t>Nicrophorinae avoid an interspecific competition by burying carrion underground, which limits ability of other species to locate it</w:t>
      </w:r>
      <w:r w:rsidR="00C7237A">
        <w:t xml:space="preserve">. </w:t>
      </w:r>
      <w:r w:rsidR="00014A02">
        <w:fldChar w:fldCharType="begin" w:fldLock="1"/>
      </w:r>
      <w:r w:rsidR="00381A15">
        <w:instrText>ADDIN CSL_CITATION { "citationItems" : [ { "id" : "ITEM-1", "itemData" : { "author" : [ { "dropping-particle" : "", "family" : "Springett", "given" : "B.P.", "non-dropping-particle" : "", "parse-names" : false, "suffix" : "" } ], "container-title" : "Journal of Animal Ecology", "id" : "ITEM-1", "issued" : { "date-parts" : [ [ "1968" ] ] }, "page" : "417-424", "title" : "Aspects of the relationship between burying beetles, NEcrophorus spp., and the mite, Poecilochirus necrophori Vitz.", "type" : "article-journal", "volume" : "37" }, "uris" : [ "http://www.mendeley.com/documents/?uuid=fc53bd40-5ba2-4c11-9882-0d1c2dc44fac" ] } ], "mendeley" : { "formattedCitation" : "(Springett, 1968)", "plainTextFormattedCitation" : "(Springett, 1968)", "previouslyFormattedCitation" : "(Springett, 1968)" }, "properties" : { "noteIndex" : 0 }, "schema" : "https://github.com/citation-style-language/schema/raw/master/csl-citation.json" }</w:instrText>
      </w:r>
      <w:r w:rsidR="00014A02">
        <w:fldChar w:fldCharType="separate"/>
      </w:r>
      <w:r w:rsidR="00404028" w:rsidRPr="00404028">
        <w:rPr>
          <w:noProof/>
        </w:rPr>
        <w:t>(Springett, 1968)</w:t>
      </w:r>
      <w:r w:rsidR="00014A02">
        <w:fldChar w:fldCharType="end"/>
      </w:r>
      <w:r w:rsidR="00C7237A">
        <w:t xml:space="preserve"> and others </w:t>
      </w:r>
      <w:r w:rsidR="00014A02">
        <w:fldChar w:fldCharType="begin" w:fldLock="1"/>
      </w:r>
      <w:r w:rsidR="00E41819">
        <w:instrText>ADDIN CSL_CITATION { "citationItems" : [ { "id" : "ITEM-1", "itemData" : { "author" : [ { "dropping-particle" : "", "family" : "Sikes", "given" : "Derek S.", "non-dropping-particle" : "", "parse-names" : false, "suffix" : "" } ], "container-title" : "Encyclopedia of entomology", "edition" : "2nd", "editor" : [ { "dropping-particle" : "", "family" : "Capinera", "given" : "John L.", "non-dropping-particle" : "", "parse-names" : false, "suffix" : "" } ], "id" : "ITEM-1", "issued" : { "date-parts" : [ [ "2008" ] ] }, "page" : "749-758", "publisher" : "Springer Netherlands", "title" : "Carrion beetles (Coleoptera: Silphidae)", "type" : "chapter" }, "uris" : [ "http://www.mendeley.com/documents/?uuid=65364fd9-c35b-4b01-811e-972ebba5197c" ] }, { "id" : "ITEM-2", "itemData" : { "author" : [ { "dropping-particle" : "", "family" : "Anderson", "given" : "Robert S.", "non-dropping-particle" : "", "parse-names" : false, "suffix" : "" } ], "container-title" : "Canadian Journal of Zoology", "id" : "ITEM-2", "issued" : { "date-parts" : [ [ "1982" ] ] }, "page" : "1314-1325", "title" : "Resource partitioning in the carrion beetle (Coleoptera: Silphidae) fauna of southern Ontario: ecological and evolutionary considerations", "type" : "article-journal", "volume" : "60" }, "uris" : [ "http://www.mendeley.com/documents/?uuid=42eb1853-f6a5-445c-8e83-be68ce5889dc" ] }, { "id" : "ITEM-3", "itemData" : { "DOI" : "10.1093/aesa/90.3.399", "ISSN" : "0013-8746", "author" : [ { "dropping-particle" : "", "family" : "Ratcliffe", "given" : "Brett C", "non-dropping-particle" : "", "parse-names" : false, "suffix" : "" } ], "container-title" : "Bulletin of the University of Nebraska State Museum", "id" : "ITEM-3", "issued" : { "date-parts" : [ [ "1996" ] ] }, "page" : "1-100", "title" : "The carrion beetles (Coleoptera: Silphidae) of Nebraska.", "type" : "article-journal", "volume" : "13" }, "uris" : [ "http://www.mendeley.com/documents/?uuid=543234ac-1b19-46ca-90ac-0b1442b24bcd", "http://www.mendeley.com/documents/?uuid=9d734831-d464-4fac-a929-2ab5c73f0ad9" ] } ], "mendeley" : { "formattedCitation" : "(Anderson, 1982; Ratcliffe, 1996; Sikes, 2008)", "plainTextFormattedCitation" : "(Anderson, 1982; Ratcliffe, 1996; Sikes, 2008)", "previouslyFormattedCitation" : "(Anderson, 1982; Ratcliffe, 1996; Sikes, 2008)" }, "properties" : { "noteIndex" : 0 }, "schema" : "https://github.com/citation-style-language/schema/raw/master/csl-citation.json" }</w:instrText>
      </w:r>
      <w:r w:rsidR="00014A02">
        <w:fldChar w:fldCharType="separate"/>
      </w:r>
      <w:r w:rsidR="00404028" w:rsidRPr="00404028">
        <w:rPr>
          <w:noProof/>
        </w:rPr>
        <w:t>(Anderson, 1982; Ratcliffe, 1996; Sikes, 2008)</w:t>
      </w:r>
      <w:r w:rsidR="00014A02">
        <w:fldChar w:fldCharType="end"/>
      </w:r>
      <w:r w:rsidR="00C7237A">
        <w:t xml:space="preserve"> offer an theory that Silphidae</w:t>
      </w:r>
      <w:r w:rsidR="0015569D">
        <w:t xml:space="preserve"> and especially Nicrophorinae</w:t>
      </w:r>
      <w:r w:rsidR="00C7237A">
        <w:t xml:space="preserve"> </w:t>
      </w:r>
      <w:r w:rsidR="0015569D">
        <w:t>have symbiotic relationship with</w:t>
      </w:r>
      <w:r w:rsidR="00C7237A">
        <w:t xml:space="preserve"> mites from gen</w:t>
      </w:r>
      <w:r w:rsidR="0015569D">
        <w:t xml:space="preserve">us </w:t>
      </w:r>
      <w:r w:rsidR="0015569D" w:rsidRPr="0015569D">
        <w:rPr>
          <w:i/>
        </w:rPr>
        <w:t>Poecilochirus</w:t>
      </w:r>
      <w:r w:rsidR="0015569D">
        <w:t xml:space="preserve"> G. Canestrini &amp; Canestrini, 1882 (Mesostigmata: Parasitidae), which are often hitchhiking on carrion beetles, and they are feeding on fly eggs. Therefore they eliminate them from competition before they have a chance to escape or hide. </w:t>
      </w:r>
    </w:p>
    <w:p w:rsidR="00BF491D" w:rsidRDefault="00BF491D" w:rsidP="00425C2A">
      <w:pPr>
        <w:ind w:firstLine="0"/>
      </w:pPr>
      <w:r>
        <w:t>Beetles from subfamily Silphinae have to fight their competition directly, because they cannot hide it from other competitors, but because they use much bigger carrions for breading, they have enough time and resources to finish their development</w:t>
      </w:r>
      <w:r w:rsidR="00F24FB4">
        <w:t xml:space="preserve"> </w:t>
      </w:r>
      <w:r w:rsidR="00F24FB4">
        <w:fldChar w:fldCharType="begin" w:fldLock="1"/>
      </w:r>
      <w:r w:rsidR="00E41819">
        <w:instrText>ADDIN CSL_CITATION { "citationItems" : [ { "id" : "ITEM-1", "itemData" : { "author" : [ { "dropping-particle" : "", "family" : "Sikes", "given" : "Derek S", "non-dropping-particle" : "", "parse-names" : false, "suffix" : "" } ], "container-title" : "Handbook of Zoology, Volume IV: Arthropoda: Insecta, Part 38: Coleoptera, Beetles.Volume 1: Morphology and Systematics (Archostemata, Adephaga, Myxophaga, Polyphaga partim)", "editor" : [ { "dropping-particle" : "", "family" : "Beutel", "given" : "R. G.", "non-dropping-particle" : "", "parse-names" : false, "suffix" : "" }, { "dropping-particle" : "", "family" : "Leschen", "given" : "R. A. B.", "non-dropping-particle" : "", "parse-names" : false, "suffix" : "" } ], "id" : "ITEM-1", "issued" : { "date-parts" : [ [ "2005" ] ] }, "page" : "288-296", "publisher" : "De Gruyter", "publisher-place" : "Berlin", "title" : "Silphidae", "type" : "chapter" }, "uris" : [ "http://www.mendeley.com/documents/?uuid=0ba92935-df2b-47a7-b83f-19f4501ed800" ] } ], "mendeley" : { "formattedCitation" : "(Sikes, 2005)", "plainTextFormattedCitation" : "(Sikes, 2005)", "previouslyFormattedCitation" : "(Sikes, 2005)" }, "properties" : { "noteIndex" : 0 }, "schema" : "https://github.com/citation-style-language/schema/raw/master/csl-citation.json" }</w:instrText>
      </w:r>
      <w:r w:rsidR="00F24FB4">
        <w:fldChar w:fldCharType="separate"/>
      </w:r>
      <w:r w:rsidR="00F24FB4" w:rsidRPr="00F24FB4">
        <w:rPr>
          <w:noProof/>
        </w:rPr>
        <w:t>(Sikes, 2005)</w:t>
      </w:r>
      <w:r w:rsidR="00F24FB4">
        <w:fldChar w:fldCharType="end"/>
      </w:r>
      <w:r>
        <w:t xml:space="preserve">. </w:t>
      </w:r>
    </w:p>
    <w:p w:rsidR="00BF491D" w:rsidRDefault="00BF491D" w:rsidP="00425C2A">
      <w:pPr>
        <w:ind w:firstLine="0"/>
      </w:pPr>
      <w:r>
        <w:t>Competition between species of subfamily Nicrophorinae is also very intense and each breading pair has to occupy their own, small corpse. In these fights are bigger species of Nicrophorinae in clear advantage</w:t>
      </w:r>
      <w:r w:rsidR="00F24FB4">
        <w:t xml:space="preserve"> </w:t>
      </w:r>
      <w:r w:rsidR="00F24FB4">
        <w:fldChar w:fldCharType="begin" w:fldLock="1"/>
      </w:r>
      <w:r w:rsidR="00F24FB4">
        <w:instrText>ADDIN CSL_CITATION { "citationItems" : [ { "id" : "ITEM-1", "itemData" : { "DOI" : "10.1023/A:1007700601095", "ISBN" : "0892-7553", "ISSN" : "08927553", "abstract" : "Mass \\nWeight to determine size \\nNo difference in winning, larger wins 9 out of 17 (p 0.57)\\nIndividuals with weight differences are more injured (17 out of 34)", "author" : [ { "dropping-particle" : "", "family" : "Safryn", "given" : "Sandra a.", "non-dropping-particle" : "", "parse-names" : false, "suffix" : "" }, { "dropping-particle" : "", "family" : "Scott", "given" : "Michelle Pellissier", "non-dropping-particle" : "", "parse-names" : false, "suffix" : "" } ], "container-title" : "Journal of Insect Behavior", "id" : "ITEM-1", "issue" : "2", "issued" : { "date-parts" : [ [ "2000" ] ] }, "page" : "291-297", "title" : "Sizing up the competition: Do burying beetles weigh or measure their opponents?", "type" : "article-journal", "volume" : "13" }, "uris" : [ "http://www.mendeley.com/documents/?uuid=538c8919-655f-4b32-83e4-7c87d743b625" ] } ], "mendeley" : { "formattedCitation" : "(Safryn &amp; Scott, 2000)", "plainTextFormattedCitation" : "(Safryn &amp; Scott, 2000)", "previouslyFormattedCitation" : "(Safryn &amp; Scott, 2000)" }, "properties" : { "noteIndex" : 0 }, "schema" : "https://github.com/citation-style-language/schema/raw/master/csl-citation.json" }</w:instrText>
      </w:r>
      <w:r w:rsidR="00F24FB4">
        <w:fldChar w:fldCharType="separate"/>
      </w:r>
      <w:r w:rsidR="00F24FB4" w:rsidRPr="00F24FB4">
        <w:rPr>
          <w:noProof/>
        </w:rPr>
        <w:t>(Safryn &amp; Scott, 2000)</w:t>
      </w:r>
      <w:r w:rsidR="00F24FB4">
        <w:fldChar w:fldCharType="end"/>
      </w:r>
      <w:r>
        <w:t xml:space="preserve">. Such a situation would have to result in competetive exclusion and ultimately extinction of smaller species, but we are not witnessing such situation. Most probable reason for such a peaceful coexistence of several species is their temporal and spatial </w:t>
      </w:r>
      <w:r w:rsidR="00E35BBF">
        <w:t xml:space="preserve">separation, because fights would result in wasting resources of everybody involved </w:t>
      </w:r>
      <w:r w:rsidR="00014A02">
        <w:fldChar w:fldCharType="begin" w:fldLock="1"/>
      </w:r>
      <w:r w:rsidR="00381A15">
        <w:instrText>ADDIN CSL_CITATION { "citationItems" : [ { "id" : "ITEM-1", "itemData" : { "author" : [ { "dropping-particle" : "", "family" : "Anderson", "given" : "Robert S.", "non-dropping-particle" : "", "parse-names" : false, "suffix" : "" } ], "container-title" : "Canadian Journal of Zoology", "id" : "ITEM-1", "issued" : { "date-parts" : [ [ "1982" ] ] }, "page" : "1314-1325", "title" : "Resource partitioning in the carrion beetle (Coleoptera: Silphidae) fauna of southern Ontario: ecological and evolutionary considerations", "type" : "article-journal", "volume" : "60" }, "uris" : [ "http://www.mendeley.com/documents/?uuid=42eb1853-f6a5-445c-8e83-be68ce5889dc" ] } ], "mendeley" : { "formattedCitation" : "(Anderson, 1982)", "plainTextFormattedCitation" : "(Anderson, 1982)", "previouslyFormattedCitation" : "(Anderson, 1982)" }, "properties" : { "noteIndex" : 0 }, "schema" : "https://github.com/citation-style-language/schema/raw/master/csl-citation.json" }</w:instrText>
      </w:r>
      <w:r w:rsidR="00014A02">
        <w:fldChar w:fldCharType="separate"/>
      </w:r>
      <w:r w:rsidR="00404028" w:rsidRPr="00404028">
        <w:rPr>
          <w:noProof/>
        </w:rPr>
        <w:t>(Anderson, 1982)</w:t>
      </w:r>
      <w:r w:rsidR="00014A02">
        <w:fldChar w:fldCharType="end"/>
      </w:r>
      <w:r w:rsidR="00E35BBF">
        <w:t xml:space="preserve">. </w:t>
      </w:r>
      <w:r w:rsidR="00244C00">
        <w:t xml:space="preserve">Intraspecific competition, as I already described, is very physical and bigger individuals tend to win over small ones, but several cases of communal breeding were reported </w:t>
      </w:r>
      <w:r w:rsidR="00014A02">
        <w:fldChar w:fldCharType="begin" w:fldLock="1"/>
      </w:r>
      <w:r w:rsidR="00381A15">
        <w:instrText>ADDIN CSL_CITATION { "citationItems" : [ { "id" : "ITEM-1", "itemData" : { "author" : [ { "dropping-particle" : "", "family" : "Trumbo", "given" : "Stephen T.", "non-dropping-particle" : "", "parse-names" : false, "suffix" : "" }, { "dropping-particle" : "", "family" : "Fiore", "given" : "Anthony J.", "non-dropping-particle" : "", "parse-names" : false, "suffix" : "" } ], "container-title" : "American Midland Naturalist", "id" : "ITEM-1", "issued" : { "date-parts" : [ [ "1994" ] ] }, "page" : "169-174", "title" : "Interspecific Competition and the Evolution of Communal Breeding in Burying Beetles", "type" : "article-journal", "volume" : "131" }, "uris" : [ "http://www.mendeley.com/documents/?uuid=cafbaaaa-4ea7-424c-a60e-aa62444e04dc", "http://www.mendeley.com/documents/?uuid=cca714bd-a93e-4d32-a779-cedd11308675" ] }, { "id" : "ITEM-2", "itemData" : { "author" : [ { "dropping-particle" : "", "family" : "Trumbo", "given" : "Stephen T.", "non-dropping-particle" : "", "parse-names" : false, "suffix" : "" } ], "container-title" : "Evolutionary Ecology", "id" : "ITEM-2", "issued" : { "date-parts" : [ [ "1995" ] ] }, "page" : "125-130", "title" : "Nesting failure in burying beetles and the origin of communal associations", "type" : "article-journal", "volume" : "9" }, "uris" : [ "http://www.mendeley.com/documents/?uuid=6ca933d8-ca9f-48f5-a565-bdc60b6a16e1", "http://www.mendeley.com/documents/?uuid=3d62d66c-1c13-41d7-9322-7dc3612a401d" ] }, { "id" : "ITEM-3", "itemData" : { "DOI" : "10.1111/j.1365-2311.2007.00901.x", "ISBN" : "1365-2311", "ISSN" : "03076946", "abstract" : "Abstract 1.\u2002Reproductive cooperation occurs in diverse taxa and a defining characteristic of these social systems is how reproduction is shared. Both male and female burying beetles (Nicrophorus spp.) facultatively form associations to bury a carcass and rear a single brood, making burying beetles a model system for testing skew theory. 2.\u2002In this study, 50% of 40\u201345 g carcasses and 75% of 55\u201360 g ones were buried by more than one male and/or female Nicrophorus tomentosus. 3.\u2002Females were significantly more likely to cooperate on 55\u201360 g carcasses than on 40\u201345 g ones. 4.\u2002Analysis of parentage of 13 broods using microsatellite loci as genetic markers showed that maternity analysis of only 2% of the young excluded all females captured leaving the brood chamber after burial. Males previously mated with resident females or displaced by resident males fathered 7% of the young. 5.\u2002The male and female remaining the longest were usually the parents of the most offspring, and reproductively dominant individuals also tended to be the largest. 6.\u2002Although all but two or three individuals that helped to bury the carcass produced some offspring, reproduction was often not shared equitably. Reproduction of females was significantly skewed on six of nine 40\u201345 g carcasses but shared fairly equitably on all three 55\u201360 g ones. Reproduction was skewed among males on 7 of 10 broods. 7.\u2002Both males and females relinquished a greater proportion of the brood as the days of assistance from all consexuals increased.", "author" : [ { "dropping-particle" : "", "family" : "Scott", "given" : "Michelle Pellissier", "non-dropping-particle" : "", "parse-names" : false, "suffix" : "" }, { "dropping-particle" : "", "family" : "Lee", "given" : "Woo Jai", "non-dropping-particle" : "", "parse-names" : false, "suffix" : "" }, { "dropping-particle" : "", "family" : "Reijden", "given" : "E. D.", "non-dropping-particle" : "Van Der", "parse-names" : false, "suffix" : "" } ], "container-title" : "Ecological Entomology", "id" : "ITEM-3", "issue" : "6", "issued" : { "date-parts" : [ [ "2007" ] ] }, "page" : "651-661", "title" : "The frequency and fitness consequences of communal breeding in a natural population of burying beetles: A test of reproductive skew", "type" : "article-journal", "volume" : "32" }, "uris" : [ "http://www.mendeley.com/documents/?uuid=b18f34ef-5aaf-4a37-b796-8d6e8c043809", "http://www.mendeley.com/documents/?uuid=cc024822-bebb-4379-b57b-f7be3e7cbbb3" ] } ], "mendeley" : { "formattedCitation" : "(Trumbo &amp; Fiore, 1994; Trumbo, 1995; Scott &lt;i&gt;et al.&lt;/i&gt;, 2007)", "plainTextFormattedCitation" : "(Trumbo &amp; Fiore, 1994; Trumbo, 1995; Scott et al., 2007)", "previouslyFormattedCitation" : "(Trumbo &amp; Fiore, 1994; Trumbo, 1995; Scott &lt;i&gt;et al.&lt;/i&gt;, 2007)" }, "properties" : { "noteIndex" : 0 }, "schema" : "https://github.com/citation-style-language/schema/raw/master/csl-citation.json" }</w:instrText>
      </w:r>
      <w:r w:rsidR="00014A02">
        <w:fldChar w:fldCharType="separate"/>
      </w:r>
      <w:r w:rsidR="00404028" w:rsidRPr="00404028">
        <w:rPr>
          <w:noProof/>
        </w:rPr>
        <w:t xml:space="preserve">(Trumbo &amp; Fiore, 1994; Trumbo, 1995; Scott </w:t>
      </w:r>
      <w:r w:rsidR="00404028" w:rsidRPr="00404028">
        <w:rPr>
          <w:i/>
          <w:noProof/>
        </w:rPr>
        <w:t>et al.</w:t>
      </w:r>
      <w:r w:rsidR="00404028" w:rsidRPr="00404028">
        <w:rPr>
          <w:noProof/>
        </w:rPr>
        <w:t>, 2007)</w:t>
      </w:r>
      <w:r w:rsidR="00014A02">
        <w:fldChar w:fldCharType="end"/>
      </w:r>
      <w:r w:rsidR="009E4223">
        <w:t>.</w:t>
      </w:r>
    </w:p>
    <w:p w:rsidR="00244C00" w:rsidRDefault="00244C00" w:rsidP="00425C2A">
      <w:pPr>
        <w:ind w:firstLine="0"/>
      </w:pPr>
    </w:p>
    <w:p w:rsidR="00244C00" w:rsidRPr="00D97D70" w:rsidRDefault="00244C00" w:rsidP="00A073C7">
      <w:pPr>
        <w:pStyle w:val="Nadpis2"/>
      </w:pPr>
      <w:bookmarkStart w:id="13" w:name="_Toc428563978"/>
      <w:r w:rsidRPr="00D97D70">
        <w:t>Leiodidae: Cholevinae</w:t>
      </w:r>
      <w:bookmarkEnd w:id="13"/>
    </w:p>
    <w:p w:rsidR="00244C00" w:rsidRPr="00A073C7" w:rsidRDefault="00244C00" w:rsidP="00425C2A">
      <w:pPr>
        <w:ind w:firstLine="0"/>
        <w:rPr>
          <w:b/>
        </w:rPr>
      </w:pPr>
      <w:r w:rsidRPr="00A073C7">
        <w:rPr>
          <w:b/>
        </w:rPr>
        <w:t>Taxonomy</w:t>
      </w:r>
      <w:r w:rsidR="00A073C7">
        <w:rPr>
          <w:b/>
        </w:rPr>
        <w:t xml:space="preserve"> and geographical distribution</w:t>
      </w:r>
    </w:p>
    <w:p w:rsidR="00244C00" w:rsidRDefault="00244C00" w:rsidP="00425C2A">
      <w:pPr>
        <w:ind w:firstLine="0"/>
      </w:pPr>
      <w:r>
        <w:lastRenderedPageBreak/>
        <w:t>Subfamily Cholevinae is</w:t>
      </w:r>
      <w:r w:rsidR="002D64AA">
        <w:t xml:space="preserve"> monophyletic and</w:t>
      </w:r>
      <w:r>
        <w:t xml:space="preserve"> currently placed inside of family Leiodidae and it is one of its largest groups </w:t>
      </w:r>
      <w:r w:rsidR="004D0292">
        <w:t>with aproximately 1 605 species</w:t>
      </w:r>
      <w:r>
        <w:t xml:space="preserve"> </w:t>
      </w:r>
      <w:r w:rsidR="00014A02">
        <w:fldChar w:fldCharType="begin" w:fldLock="1"/>
      </w:r>
      <w:r w:rsidR="00F24FB4">
        <w:instrText>ADDIN CSL_CITATION { "citationItems" : [ { "id" : "ITEM-1", "itemData" : { "abstract" : "Cited from: Hlav\u00e1\u010d, et al., 2007; Contribution to the knowledge of myrmecophilous beetles (Coleoptera) of Bulgaria, Acta Soc. Zool. Bohem. 71: 127-132.", "author" : [ { "dropping-particle" : "", "family" : "Perreau", "given" : "Michel", "non-dropping-particle" : "", "parse-names" : false, "suffix" : "" } ], "container-title" : "Catalogue of Palaearctic Coleoptera Hydrophiloidea Histeroidea Staphylinoidea", "editor" : [ { "dropping-particle" : "", "family" : "L\u00f6bl", "given" : "I.", "non-dropping-particle" : "", "parse-names" : false, "suffix" : "" }, { "dropping-particle" : "", "family" : "Smetana", "given" : "A.", "non-dropping-particle" : "", "parse-names" : false, "suffix" : "" } ], "id" : "ITEM-1", "issue" : "19", "issued" : { "date-parts" : [ [ "2004" ] ] }, "page" : "133-203", "publisher" : "Apollo Books", "publisher-place" : "Steensrup", "title" : "Family Leiodidae Fleming, 1821", "type" : "chapter", "volume" : "2" }, "uris" : [ "http://www.mendeley.com/documents/?uuid=ad43f7eb-7f58-43ea-b1f2-364b2e751f65" ] }, { "id" : "ITEM-2", "itemData" : { "author" : [ { "dropping-particle" : "", "family" : "Newton", "given" : "A. F.", "non-dropping-particle" : "", "parse-names" : false, "suffix" : "" } ], "container-title" : "Phylogeny and Evolution of Subterranean and Endogean Cholevidae (=Leiodidae Cholevinae)", "editor" : [ { "dropping-particle" : "", "family" : "Giachino", "given" : "P. M.", "non-dropping-particle" : "", "parse-names" : false, "suffix" : "" }, { "dropping-particle" : "", "family" : "Peck", "given" : "S. B.", "non-dropping-particle" : "", "parse-names" : false, "suffix" : "" } ], "id" : "ITEM-2", "issued" : { "date-parts" : [ [ "1998" ] ] }, "page" : "41-177", "publisher" : "Museo Regionale di Scienze Naturali", "publisher-place" : "Torino", "title" : "Phylogenetic problems, current classification and generic catalog of world Leiodidae (including Cholevidae).", "type" : "paper-conference" }, "uris" : [ "http://www.mendeley.com/documents/?uuid=46d803e9-9429-4a75-ac82-2d3c153e05c6" ] }, { "id" : "ITEM-3", "itemData" : { "author" : [ { "dropping-particle" : "", "family" : "Newton", "given" : "A. F.", "non-dropping-particle" : "", "parse-names" : false, "suffix" : "" } ], "container-title" : "Handbuch der Zoologie, Band IV Arthropoda: Insecta. Part 38 Coleoptera, Beetles. Vol. 1: Morphology and Systematics.", "editor" : [ { "dropping-particle" : "", "family" : "Bautel", "given" : "R. G.", "non-dropping-particle" : "", "parse-names" : false, "suffix" : "" }, { "dropping-particle" : "", "family" : "Leschen", "given" : "R. A. B.", "non-dropping-particle" : "", "parse-names" : false, "suffix" : "" } ], "id" : "ITEM-3", "issued" : { "date-parts" : [ [ "2005" ] ] }, "page" : "269-280", "publisher" : "Walter de Gruyter", "publisher-place" : "Berlin", "title" : "Leiodidae Fleming, 1821", "type" : "chapter" }, "uris" : [ "http://www.mendeley.com/documents/?uuid=e3fd3927-825d-41e6-bdee-200e6fbf0e1d" ] } ], "mendeley" : { "formattedCitation" : "(Newton, 1998, 2005; Perreau, 2004)", "plainTextFormattedCitation" : "(Newton, 1998, 2005; Perreau, 2004)", "previouslyFormattedCitation" : "(Newton, 1998, 2005; Perreau, 2004)" }, "properties" : { "noteIndex" : 0 }, "schema" : "https://github.com/citation-style-language/schema/raw/master/csl-citation.json" }</w:instrText>
      </w:r>
      <w:r w:rsidR="00014A02">
        <w:fldChar w:fldCharType="separate"/>
      </w:r>
      <w:r w:rsidR="00F24FB4" w:rsidRPr="00F24FB4">
        <w:rPr>
          <w:noProof/>
        </w:rPr>
        <w:t>(Newton, 1998, 2005; Perreau, 2004)</w:t>
      </w:r>
      <w:r w:rsidR="00014A02">
        <w:fldChar w:fldCharType="end"/>
      </w:r>
      <w:r w:rsidR="002D64AA">
        <w:t xml:space="preserve"> </w:t>
      </w:r>
      <w:r w:rsidR="002308D7">
        <w:t xml:space="preserve">The place of origin of the entire group was probably on south part of Gondwana continent (today's Antarctica) in Triassic period (250 – 200 MYA). Choleviane spread from there to all continents, but they went extinct on the Antarctica itself </w:t>
      </w:r>
      <w:r w:rsidR="00F24FB4">
        <w:fldChar w:fldCharType="begin" w:fldLock="1"/>
      </w:r>
      <w:r w:rsidR="002762D8">
        <w:instrText>ADDIN CSL_CITATION { "citationItems" : [ { "id" : "ITEM-1", "itemData" : { "author" : [ { "dropping-particle" : "", "family" : "Giachino", "given" : "P. M.", "non-dropping-particle" : "", "parse-names" : false, "suffix" : "" }, { "dropping-particle" : "", "family" : "Vailati", "given" : "D.", "non-dropping-particle" : "", "parse-names" : false, "suffix" : "" }, { "dropping-particle" : "", "family" : "Casale", "given" : "A.", "non-dropping-particle" : "", "parse-names" : false, "suffix" : "" } ], "container-title" : "Phylogeny and Evolution of Subterranean and Endogean Cholevidae (=Leiodidae Cholevinae)", "editor" : [ { "dropping-particle" : "", "family" : "Giachino", "given" : "P. M.", "non-dropping-particle" : "", "parse-names" : false, "suffix" : "" }, { "dropping-particle" : "", "family" : "Peck", "given" : "S. B.", "non-dropping-particle" : "", "parse-names" : false, "suffix" : "" } ], "id" : "ITEM-1", "issued" : { "date-parts" : [ [ "1998" ] ] }, "page" : "179-209", "publisher" : "Museo Regionale di Scienze Naturali", "publisher-place" : "Torino", "title" : "Major questions in the phylogeny and biogeography of Cholevidae (Coleoptera), with emphasis on the subfamily Leptodirinae", "type" : "paper-conference" }, "uris" : [ "http://www.mendeley.com/documents/?uuid=926fe669-6c6a-4c89-908a-429d809947c0" ] } ], "mendeley" : { "formattedCitation" : "(Giachino &lt;i&gt;et al.&lt;/i&gt;, 1998)", "plainTextFormattedCitation" : "(Giachino et al., 1998)", "previouslyFormattedCitation" : "(Giachino &lt;i&gt;et al.&lt;/i&gt;, 1998)" }, "properties" : { "noteIndex" : 0 }, "schema" : "https://github.com/citation-style-language/schema/raw/master/csl-citation.json" }</w:instrText>
      </w:r>
      <w:r w:rsidR="00F24FB4">
        <w:fldChar w:fldCharType="separate"/>
      </w:r>
      <w:r w:rsidR="00F24FB4" w:rsidRPr="00F24FB4">
        <w:rPr>
          <w:noProof/>
        </w:rPr>
        <w:t xml:space="preserve">(Giachino </w:t>
      </w:r>
      <w:r w:rsidR="00F24FB4" w:rsidRPr="00F24FB4">
        <w:rPr>
          <w:i/>
          <w:noProof/>
        </w:rPr>
        <w:t>et al.</w:t>
      </w:r>
      <w:r w:rsidR="00F24FB4" w:rsidRPr="00F24FB4">
        <w:rPr>
          <w:noProof/>
        </w:rPr>
        <w:t>, 1998)</w:t>
      </w:r>
      <w:r w:rsidR="00F24FB4">
        <w:fldChar w:fldCharType="end"/>
      </w:r>
      <w:r w:rsidR="002308D7">
        <w:t>.</w:t>
      </w:r>
    </w:p>
    <w:p w:rsidR="002308D7" w:rsidRDefault="002308D7" w:rsidP="00425C2A">
      <w:pPr>
        <w:ind w:firstLine="0"/>
      </w:pPr>
      <w:r>
        <w:t>Biodiversity hot spot for Cholevinae is Mediterranean thanks to cave dwelling tribe Leptodirini, with high rate of endemism</w:t>
      </w:r>
      <w:r w:rsidR="00F24FB4">
        <w:t xml:space="preserve"> </w:t>
      </w:r>
      <w:r w:rsidR="00F24FB4">
        <w:fldChar w:fldCharType="begin" w:fldLock="1"/>
      </w:r>
      <w:r w:rsidR="00F24FB4">
        <w:instrText>ADDIN CSL_CITATION { "citationItems" : [ { "id" : "ITEM-1", "itemData" : { "author" : [ { "dropping-particle" : "", "family" : "Newton", "given" : "A. F.", "non-dropping-particle" : "", "parse-names" : false, "suffix" : "" } ], "container-title" : "Phylogeny and Evolution of Subterranean and Endogean Cholevidae (=Leiodidae Cholevinae)", "editor" : [ { "dropping-particle" : "", "family" : "Giachino", "given" : "P. M.", "non-dropping-particle" : "", "parse-names" : false, "suffix" : "" }, { "dropping-particle" : "", "family" : "Peck", "given" : "S. B.", "non-dropping-particle" : "", "parse-names" : false, "suffix" : "" } ], "id" : "ITEM-1", "issued" : { "date-parts" : [ [ "1998" ] ] }, "page" : "41-177", "publisher" : "Museo Regionale di Scienze Naturali", "publisher-place" : "Torino", "title" : "Phylogenetic problems, current classification and generic catalog of world Leiodidae (including Cholevidae).", "type" : "paper-conference" }, "uris" : [ "http://www.mendeley.com/documents/?uuid=46d803e9-9429-4a75-ac82-2d3c153e05c6" ] }, { "id" : "ITEM-2", "itemData" : { "author" : [ { "dropping-particle" : "", "family" : "Zoila", "given" : "S.", "non-dropping-particle" : "", "parse-names" : false, "suffix" : "" } ], "container-title" : "Phylogeny and Evolution of Subterranean and Endogean Cholevidae (=Leiodidae Cholevinae)", "editor" : [ { "dropping-particle" : "", "family" : "Giachino", "given" : "P. M.", "non-dropping-particle" : "", "parse-names" : false, "suffix" : "" }, { "dropping-particle" : "", "family" : "Peck", "given" : "S. B.", "non-dropping-particle" : "", "parse-names" : false, "suffix" : "" } ], "id" : "ITEM-2", "issued" : { "date-parts" : [ [ "1998" ] ] }, "page" : "211-226", "publisher" : "Museo Regionale di Scienze Naturali", "publisher-place" : "Torino", "title" : "Considerations of present knowledge of the Italian Cholevidae and their distribution, with particular reference to the hypogean species (Coleoptera).", "type" : "paper-conference" }, "uris" : [ "http://www.mendeley.com/documents/?uuid=f07a1461-455a-4c95-9d8a-82adcd1ee4fb" ] } ], "mendeley" : { "formattedCitation" : "(Newton, 1998; Zoila, 1998)", "plainTextFormattedCitation" : "(Newton, 1998; Zoila, 1998)", "previouslyFormattedCitation" : "(Newton, 1998; Zoila, 1998)" }, "properties" : { "noteIndex" : 0 }, "schema" : "https://github.com/citation-style-language/schema/raw/master/csl-citation.json" }</w:instrText>
      </w:r>
      <w:r w:rsidR="00F24FB4">
        <w:fldChar w:fldCharType="separate"/>
      </w:r>
      <w:r w:rsidR="00F24FB4" w:rsidRPr="00F24FB4">
        <w:rPr>
          <w:noProof/>
        </w:rPr>
        <w:t>(Newton, 1998; Zoila, 1998)</w:t>
      </w:r>
      <w:r w:rsidR="00F24FB4">
        <w:fldChar w:fldCharType="end"/>
      </w:r>
      <w:r>
        <w:t xml:space="preserve">. </w:t>
      </w:r>
    </w:p>
    <w:p w:rsidR="00906D8E" w:rsidRDefault="00906D8E" w:rsidP="00425C2A">
      <w:pPr>
        <w:ind w:firstLine="0"/>
      </w:pPr>
      <w:r>
        <w:t xml:space="preserve">In the Czech Republic was found 48 species in 11 genuses (Nemadus C.G. Thomson, 1867, Eocatops Peyerimhoff, 1924, Anemadus REitter, 1884, Nargus C.G. Thomson, 1867, Choleva Latreille, 1796, Attaephilus Motschulsky, 1869, Dreposcia Jeannel, 1922, Sciodrepoides Hatch, 1933, Catops Paykull, 1798 and Cholevinus Reitter, 1901 </w:t>
      </w:r>
      <w:r w:rsidR="002762D8">
        <w:fldChar w:fldCharType="begin" w:fldLock="1"/>
      </w:r>
      <w:r w:rsidR="002762D8">
        <w:instrText>ADDIN CSL_CITATION { "citationItems" : [ { "id" : "ITEM-1", "itemData" : { "author" : [ { "dropping-particle" : "", "family" : "V\u00e1vra", "given" : "J.", "non-dropping-particle" : "", "parse-names" : false, "suffix" : "" }, { "dropping-particle" : "", "family" : "R\u016f\u017ei\u010dka", "given" : "Jan", "non-dropping-particle" : "", "parse-names" : false, "suffix" : "" } ], "container-title" : "Klapalekiana", "id" : "ITEM-1", "issued" : { "date-parts" : [ [ "1993" ] ] }, "page" : "56", "title" : "Faunistic records from the Czech Republic - 4. Coleoptera: Leiodidae: Cholevinae", "type" : "article-journal", "volume" : "29" }, "uris" : [ "http://www.mendeley.com/documents/?uuid=108691bb-dd25-42c4-9864-811707406d69" ] }, { "id" : "ITEM-2", "itemData" : { "author" : [ { "dropping-particle" : "", "family" : "R\u016f\u017ei\u010dka", "given" : "Jan", "non-dropping-particle" : "", "parse-names" : false, "suffix" : "" }, { "dropping-particle" : "", "family" : "V\u00e1vra", "given" : "J.", "non-dropping-particle" : "", "parse-names" : false, "suffix" : "" } ], "container-title" : "Klapalekiana", "id" : "ITEM-2", "issued" : { "date-parts" : [ [ "1993" ] ] }, "page" : "103-130", "title" : "Roz\u0161\u00ed\u0159en\u00ed a ekologie brouk\u016f rodu Choleva (Coleoptera: Leiodidae: Cholevinae) na \u00fazem\u00ed \u010cech, Moravy a Slovenska (The distribution and ecology of the genus Choleva (Coleoptera: Leiodidae: Cholevinae) throughout Bohemia, Moravia and Slovakia)", "type" : "article-journal", "volume" : "29" }, "uris" : [ "http://www.mendeley.com/documents/?uuid=e1560521-a41b-40fd-933b-ad9cb7c149e2" ] }, { "id" : "ITEM-3", "itemData" : { "abstract" : "Cited from: Hlav\u00e1\u010d, et al., 2007; Contribution to the knowledge of myrmecophilous beetles (Coleoptera) of Bulgaria, Acta Soc. Zool. Bohem. 71: 127-132.", "author" : [ { "dropping-particle" : "", "family" : "Perreau", "given" : "Michel", "non-dropping-particle" : "", "parse-names" : false, "suffix" : "" } ], "container-title" : "Catalogue of Palaearctic Coleoptera Hydrophiloidea Histeroidea Staphylinoidea", "editor" : [ { "dropping-particle" : "", "family" : "L\u00f6bl", "given" : "I.", "non-dropping-particle" : "", "parse-names" : false, "suffix" : "" }, { "dropping-particle" : "", "family" : "Smetana", "given" : "A.", "non-dropping-particle" : "", "parse-names" : false, "suffix" : "" } ], "id" : "ITEM-3", "issue" : "19", "issued" : { "date-parts" : [ [ "2004" ] ] }, "page" : "133-203", "publisher" : "Apollo Books", "publisher-place" : "Steensrup", "title" : "Family Leiodidae Fleming, 1821", "type" : "chapter", "volume" : "2" }, "uris" : [ "http://www.mendeley.com/documents/?uuid=ad43f7eb-7f58-43ea-b1f2-364b2e751f65" ] } ], "mendeley" : { "formattedCitation" : "(R\u016f\u017ei\u010dka &amp; V\u00e1vra, 1993; V\u00e1vra &amp; R\u016f\u017ei\u010dka, 1993; Perreau, 2004)", "plainTextFormattedCitation" : "(R\u016f\u017ei\u010dka &amp; V\u00e1vra, 1993; V\u00e1vra &amp; R\u016f\u017ei\u010dka, 1993; Perreau, 2004)", "previouslyFormattedCitation" : "(R\u016f\u017ei\u010dka &amp; V\u00e1vra, 1993; V\u00e1vra &amp; R\u016f\u017ei\u010dka, 1993; Perreau, 2004)" }, "properties" : { "noteIndex" : 0 }, "schema" : "https://github.com/citation-style-language/schema/raw/master/csl-citation.json" }</w:instrText>
      </w:r>
      <w:r w:rsidR="002762D8">
        <w:fldChar w:fldCharType="separate"/>
      </w:r>
      <w:r w:rsidR="002762D8" w:rsidRPr="002762D8">
        <w:rPr>
          <w:noProof/>
        </w:rPr>
        <w:t>(Růžička &amp; Vávra, 1993; Vávra &amp; Růžička, 1993; Perreau, 2004)</w:t>
      </w:r>
      <w:r w:rsidR="002762D8">
        <w:fldChar w:fldCharType="end"/>
      </w:r>
      <w:r w:rsidR="008A70EC">
        <w:t>.</w:t>
      </w:r>
    </w:p>
    <w:p w:rsidR="002308D7" w:rsidRDefault="00A37D3A" w:rsidP="00425C2A">
      <w:pPr>
        <w:ind w:firstLine="0"/>
      </w:pPr>
      <w:r>
        <w:t>Majority of these species are saprophagous generalist, which feeds on decaying biological material or they could be sporophagous or mycophagous</w:t>
      </w:r>
      <w:r w:rsidR="002762D8">
        <w:t xml:space="preserve"> </w:t>
      </w:r>
      <w:r w:rsidR="002762D8">
        <w:fldChar w:fldCharType="begin" w:fldLock="1"/>
      </w:r>
      <w:r w:rsidR="00E41819">
        <w:instrText>ADDIN CSL_CITATION { "citationItems" : [ { "id" : "ITEM-1", "itemData" : { "author" : [ { "dropping-particle" : "", "family" : "R\u016f\u017ei\u010dka", "given" : "Jan", "non-dropping-particle" : "", "parse-names" : false, "suffix" : "" }, { "dropping-particle" : "", "family" : "V\u00e1vra", "given" : "J.", "non-dropping-particle" : "", "parse-names" : false, "suffix" : "" } ], "container-title" : "Klapalekiana", "id" : "ITEM-1", "issued" : { "date-parts" : [ [ "1993" ] ] }, "page" : "103-130", "title" : "Roz\u0161\u00ed\u0159en\u00ed a ekologie brouk\u016f rodu Choleva (Coleoptera: Leiodidae: Cholevinae) na \u00fazem\u00ed \u010cech, Moravy a Slovenska (The distribution and ecology of the genus Choleva (Coleoptera: Leiodidae: Cholevinae) throughout Bohemia, Moravia and Slovakia)", "type" : "article-journal", "volume" : "29" }, "uris" : [ "http://www.mendeley.com/documents/?uuid=e1560521-a41b-40fd-933b-ad9cb7c149e2" ] }, { "id" : "ITEM-2", "itemData" : { "author" : [ { "dropping-particle" : "", "family" : "Peck", "given" : "Stewart B", "non-dropping-particle" : "", "parse-names" : false, "suffix" : "" } ], "container-title" : "Soil Biology Guide.", "editor" : [ { "dropping-particle" : "", "family" : "Dinda", "given" : "D. L.", "non-dropping-particle" : "", "parse-names" : false, "suffix" : "" } ], "id" : "ITEM-2", "issued" : { "date-parts" : [ [ "1990" ] ] }, "page" : "1113-1136", "publisher" : "John Wiley &amp; Sons", "publisher-place" : "New York", "title" : "Insecta: Coleoptera Silphidae and the associated families Agyrtidae and Leiodidae", "type" : "chapter" }, "uris" : [ "http://www.mendeley.com/documents/?uuid=1c488b4f-0eb0-47d7-8a4f-c3755df9ed07" ] }, { "id" : "ITEM-3", "itemData" : { "author" : [ { "dropping-particle" : "", "family" : "Peck", "given" : "S. B.", "non-dropping-particle" : "", "parse-names" : false, "suffix" : "" } ], "container-title" : "Phylogeny and Evolution of Subterranean and Endogean Cholevidae (=Leiodidae, Cholevinae)", "editor" : [ { "dropping-particle" : "", "family" : "Giachino", "given" : "P.M.", "non-dropping-particle" : "", "parse-names" : false, "suffix" : "" }, { "dropping-particle" : "", "family" : "Peck", "given" : "S.B.", "non-dropping-particle" : "", "parse-names" : false, "suffix" : "" } ], "id" : "ITEM-3", "issued" : { "date-parts" : [ [ "1998" ] ] }, "page" : "11-40", "publisher" : "Museo Regionale di Scienze Naturali", "publisher-place" : "Torino", "title" : "Phylogeny and evolution of subterranean and endogean Cholevidae (=Leiodidae, Cholevinae): an introduction", "type" : "paper-conference" }, "uris" : [ "http://www.mendeley.com/documents/?uuid=cd896b98-bb77-41dc-974e-09bba0776b53" ] }, { "id" : "ITEM-4", "itemData" : { "author" : [ { "dropping-particle" : "", "family" : "Jeannel", "given" : "R.", "non-dropping-particle" : "", "parse-names" : false, "suffix" : "" } ], "id" : "ITEM-4", "issued" : { "date-parts" : [ [ "1936" ] ] }, "publisher" : "M\u00e9moires du Mus\u00e9um national d\u2019Histoire naturelle", "publisher-place" : "Paris", "title" : "Monographie des Catopidae", "type" : "book" }, "uris" : [ "http://www.mendeley.com/documents/?uuid=2bde2f50-ff5d-44da-a459-b89516df26af" ] }, { "id" : "ITEM-5", "itemData" : { "DOI" : "10.1046/j.1463-6395.2003.00147.x", "ISSN" : "00017272", "abstract" : "This study surveys the external morphology of the mouthparts in the guild of spore-feeders among the coleopterous superfamily Staphylinoidea, evaluating the influence of different phylogenetic and ecological starting points on the formation of their mouthparts. Our emphasis is on a scanning electron microscope analysis (SEM) of the involved trophic structures in spore-feeding larvae and adults of the Ptiliidae, Leiodidae and Staphylinidae, describing the fine structure of their main functional elements. Functionally, mouthpart structures resemble brushes, brooms, combs, rakes, rasps, excavators, knives, thorns, cram-brushes, bristle troughs, blocks and differently structured grinding surfaces. Their different involvement in the various aspects of the feeding process (i.e. food gathering, transporting, channelling and grinding) is deduced from our SEM analyses plus direct video observations. We infer five different patterns of food transport and processing, discriminating adults of ptiliids, leiodids plus staphylinids (excluding some aleocharines), several aleocharine staphylinids, and the larvae of leiodids and staphylinids. The structural diversity of the mouthparts increases in the order from (1) Ptiliidae, (2) Leiodidae towards (3) Staphylinidae, reflecting the increasing systematic and ecological diversity of these groups. Comparisons with non-spore-feeders show that among major lineages of staphylinoids, shifts from general microphagy to sporophagy are not necessarily constrained by, nor strongly reflected in, mouthpart morphology. Nevertheless, in several of these lineages the organs of food intake and grinding have experienced particular fine-structural modifications, which have undergone convergent evolution, probably in response to specialized mycophagy such as spore-feeding. These modifications involve advanced galeal rakes, galeal or lacinial 'spore brushes' with arrays of stout bristles, reinforced obliquely ventrad orientated prosthecal lobes and the differentiations of the molar grinding surfaces into stout teeth or tubercles. In addition, several staphylinids of the tachyporine and oxyteline groups with reduced mandibular molae have evolved secondary trituration surfaces, which in some aleocharines are paralleled by considerable re-constructions of the labium-hypopharynx.", "author" : [ { "dropping-particle" : "", "family" : "Betz", "given" : "Oliver", "non-dropping-particle" : "", "parse-names" : false, "suffix" : "" }, { "dropping-particle" : "", "family" : "Thayer", "given" : "Margaret K.", "non-dropping-particle" : "", "parse-names" : false, "suffix" : "" }, { "dropping-particle" : "", "family" : "Newton", "given" : "Alfred F.", "non-dropping-particle" : "", "parse-names" : false, "suffix" : "" } ], "container-title" : "Acta Zoologica", "id" : "ITEM-5", "issue" : "3", "issued" : { "date-parts" : [ [ "2003", "7", "15" ] ] }, "page" : "179-238", "title" : "Comparative morphology and evolutionary pathways of the mouthparts in spore-feeding Staphylinoidea (Coleoptera)", "type" : "article-journal", "volume" : "84" }, "uris" : [ "http://www.mendeley.com/documents/?uuid=19b701e5-f2af-41df-b5b7-4d7edb06f770" ] } ], "mendeley" : { "formattedCitation" : "(Jeannel, 1936; Peck, 1990, 1998; R\u016f\u017ei\u010dka &amp; V\u00e1vra, 1993; Betz &lt;i&gt;et al.&lt;/i&gt;, 2003)", "plainTextFormattedCitation" : "(Jeannel, 1936; Peck, 1990, 1998; R\u016f\u017ei\u010dka &amp; V\u00e1vra, 1993; Betz et al., 2003)", "previouslyFormattedCitation" : "(Jeannel, 1936; Peck, 1990, 1998; R\u016f\u017ei\u010dka &amp; V\u00e1vra, 1993; Betz &lt;i&gt;et al.&lt;/i&gt;, 2003)" }, "properties" : { "noteIndex" : 0 }, "schema" : "https://github.com/citation-style-language/schema/raw/master/csl-citation.json" }</w:instrText>
      </w:r>
      <w:r w:rsidR="002762D8">
        <w:fldChar w:fldCharType="separate"/>
      </w:r>
      <w:r w:rsidR="002762D8" w:rsidRPr="002762D8">
        <w:rPr>
          <w:noProof/>
        </w:rPr>
        <w:t xml:space="preserve">(Jeannel, 1936; Peck, 1990, 1998; Růžička &amp; Vávra, 1993; Betz </w:t>
      </w:r>
      <w:r w:rsidR="002762D8" w:rsidRPr="002762D8">
        <w:rPr>
          <w:i/>
          <w:noProof/>
        </w:rPr>
        <w:t>et al.</w:t>
      </w:r>
      <w:r w:rsidR="002762D8" w:rsidRPr="002762D8">
        <w:rPr>
          <w:noProof/>
        </w:rPr>
        <w:t>, 2003)</w:t>
      </w:r>
      <w:r w:rsidR="002762D8">
        <w:fldChar w:fldCharType="end"/>
      </w:r>
      <w:r>
        <w:t xml:space="preserve">. Some species were often observed onh carrions </w:t>
      </w:r>
      <w:r w:rsidR="00014A02">
        <w:fldChar w:fldCharType="begin" w:fldLock="1"/>
      </w:r>
      <w:r w:rsidR="00381A15">
        <w:instrText>ADDIN CSL_CITATION { "citationItems" : [ { "id" : "ITEM-1", "itemData" : { "author" : [ { "dropping-particle" : "", "family" : "Szymczakowski", "given" : "W.", "non-dropping-particle" : "", "parse-names" : false, "suffix" : "" } ], "id" : "ITEM-1", "issued" : { "date-parts" : [ [ "1961" ] ] }, "number-of-pages" : "29", "publisher" : "Pa\u0144stwowe wydawnictvo naukowe", "publisher-place" : "Warszawa", "title" : "Klucze do oznaczania owad\u00f3w Polski, Cz\u0119\u015b\u0107 XIX Chrz\u0105szcze - Coleoptera, Zeszyt 13 Catopidae. [Keys to identification of Poland insects, Part XIX Beetles - Coleoptera, Issue 13 Small carrion beetles - Catopidae)].", "type" : "book" }, "uris" : [ "http://www.mendeley.com/documents/?uuid=26b9c221-639e-4d90-9621-4d5a228ea5e1" ] } ], "mendeley" : { "formattedCitation" : "(Szymczakowski, 1961)", "plainTextFormattedCitation" : "(Szymczakowski, 1961)", "previouslyFormattedCitation" : "(Szymczakowski, 1961)" }, "properties" : { "noteIndex" : 0 }, "schema" : "https://github.com/citation-style-language/schema/raw/master/csl-citation.json" }</w:instrText>
      </w:r>
      <w:r w:rsidR="00014A02">
        <w:fldChar w:fldCharType="separate"/>
      </w:r>
      <w:r w:rsidR="00404028" w:rsidRPr="00404028">
        <w:rPr>
          <w:noProof/>
        </w:rPr>
        <w:t>(Szymczakowski, 1961)</w:t>
      </w:r>
      <w:r w:rsidR="00014A02">
        <w:fldChar w:fldCharType="end"/>
      </w:r>
      <w:r>
        <w:t xml:space="preserve"> and it was proposed that they could be used as bio-indicators in forensic entomology </w:t>
      </w:r>
      <w:r w:rsidR="00014A02">
        <w:fldChar w:fldCharType="begin" w:fldLock="1"/>
      </w:r>
      <w:r w:rsidR="00381A15">
        <w:instrText>ADDIN CSL_CITATION { "citationItems" : [ { "id" : "ITEM-1", "itemData" : { "DOI" : "10.1016/S0379-0738(03)00034-3", "ISBN" : "0379-0738", "ISSN" : "03790738", "PMID" : "12711201", "abstract" : "Some seasonally active carrion invertebrates leave remnants of their presence that remain long after the completion of flesh decay. Remnants may include fly puparia (pupal cases) or insect exoskeletal elements. The presence of these remnants among old, decomposed remains can therefore indicate possible months in which death occurred. A large-scale study of the patterns of neonatal piglet decomposition and carrion insect succession in a forest was carried out in 1999 and 2000. Five fresh piglet carcasses were exposed once per season in both years and visited frequently throughout decay. Ten seasonally active taxa, likely to leave durable remnants of their presence were selected, and profiles were constructed of their activity times over the 2-year study. Crown Copyright ?? 2003 Published by Elsevier Science Ireland Ltd. All rights reserved.", "author" : [ { "dropping-particle" : "", "family" : "Archer", "given" : "M. S.", "non-dropping-particle" : "", "parse-names" : false, "suffix" : "" }, { "dropping-particle" : "", "family" : "Elgar", "given" : "M. a.", "non-dropping-particle" : "", "parse-names" : false, "suffix" : "" } ], "container-title" : "Forensic Science International", "id" : "ITEM-1", "issue" : "3", "issued" : { "date-parts" : [ [ "2003" ] ] }, "page" : "173-176", "title" : "Yearly activity patterns in southern Victoria (Australia) of seasonally active carrion insects", "type" : "article-journal", "volume" : "132" }, "uris" : [ "http://www.mendeley.com/documents/?uuid=76faed6c-b51b-44fe-a4e5-61fc75e089e3" ] }, { "id" : "ITEM-2", "itemData" : { "DOI" : "10.1016/j.forsciint.2011.02.003", "ISBN" : "0379-0738", "ISSN" : "03790738", "PMID" : "21376487", "abstract" : "The beetle family Cholevidae (Coleoptera: Staphylinoidea), sometimes viewed as the subfamily Cholevinae of the Leiodidae, consists of some 1700 species worldwide. With the exception of specialized cave-dwelling species and species living in bird and mammal nests and burrows, the species are generalized soil-dwellers that, at least in temperate regions, are mostly found on vertebrate cadavers. Although they have been regularly reported from human corpses, and offer potential because of many species' peak activity in the cold season, they have not been a focus of forensic entomologists so far. This is probably due to their small size and the difficulty in identifying the adults and their larvae. In this paper, we show that DNA-barcoding can help make this group of necrobiont beetles available as a tool for forensic research. We collected 86 specimens of 20 species of the genera Catops, Fissocatops, Apocatops, Choleva, Nargus, Ptomaphagus, and Sciodrepoides from the Netherlands and France and show that a broad \" barcoding gap\" allows almost all species to be easily and unambiguously identified by the sequence of the \" barcoding gene\" cytochrome c oxidase I (COI). This opens up the possibility of adding Cholevidae to the set of insect taxa routinely used in forensic entomology. ?? 2011 Elsevier Ireland Ltd.", "author" : [ { "dropping-particle" : "", "family" : "Schilthuizen", "given" : "Menno", "non-dropping-particle" : "", "parse-names" : false, "suffix" : "" }, { "dropping-particle" : "", "family" : "Scholte", "given" : "Cindy", "non-dropping-particle" : "", "parse-names" : false, "suffix" : "" }, { "dropping-particle" : "", "family" : "Wijk", "given" : "Renske E J", "non-dropping-particle" : "van", "parse-names" : false, "suffix" : "" }, { "dropping-particle" : "", "family" : "Dommershuijzen", "given" : "Jessy", "non-dropping-particle" : "", "parse-names" : false, "suffix" : "" }, { "dropping-particle" : "", "family" : "Horst", "given" : "Devi", "non-dropping-particle" : "van der", "parse-names" : false, "suffix" : "" }, { "dropping-particle" : "", "family" : "zu Schlochtern", "given" : "Melanie Meijer", "non-dropping-particle" : "", "parse-names" : false, "suffix" : "" }, { "dropping-particle" : "", "family" : "Lievers", "given" : "Rik", "non-dropping-particle" : "", "parse-names" : false, "suffix" : "" }, { "dropping-particle" : "", "family" : "Groenenberg", "given" : "Dick S J", "non-dropping-particle" : "", "parse-names" : false, "suffix" : "" } ], "container-title" : "Forensic Science International", "id" : "ITEM-2", "issue" : "1-3", "issued" : { "date-parts" : [ [ "2011" ] ] }, "page" : "91-95", "publisher" : "Elsevier Ireland Ltd", "title" : "Using DNA-barcoding to make the necrobiont beetle family Cholevidae accessible for forensic entomology", "type" : "article-journal", "volume" : "210" }, "uris" : [ "http://www.mendeley.com/documents/?uuid=090de1bd-176e-423b-9a66-800c1aac1697" ] } ], "mendeley" : { "formattedCitation" : "(Archer &amp; Elgar, 2003a; Schilthuizen &lt;i&gt;et al.&lt;/i&gt;, 2011)", "plainTextFormattedCitation" : "(Archer &amp; Elgar, 2003a; Schilthuizen et al., 2011)", "previouslyFormattedCitation" : "(Archer &amp; Elgar, 2003a; Schilthuizen &lt;i&gt;et al.&lt;/i&gt;, 2011)" }, "properties" : { "noteIndex" : 0 }, "schema" : "https://github.com/citation-style-language/schema/raw/master/csl-citation.json" }</w:instrText>
      </w:r>
      <w:r w:rsidR="00014A02">
        <w:fldChar w:fldCharType="separate"/>
      </w:r>
      <w:r w:rsidR="00404028" w:rsidRPr="00404028">
        <w:rPr>
          <w:noProof/>
        </w:rPr>
        <w:t xml:space="preserve">(Archer &amp; Elgar, 2003a; Schilthuizen </w:t>
      </w:r>
      <w:r w:rsidR="00404028" w:rsidRPr="00404028">
        <w:rPr>
          <w:i/>
          <w:noProof/>
        </w:rPr>
        <w:t>et al.</w:t>
      </w:r>
      <w:r w:rsidR="00404028" w:rsidRPr="00404028">
        <w:rPr>
          <w:noProof/>
        </w:rPr>
        <w:t>, 2011)</w:t>
      </w:r>
      <w:r w:rsidR="00014A02">
        <w:fldChar w:fldCharType="end"/>
      </w:r>
      <w:r>
        <w:t>.</w:t>
      </w:r>
    </w:p>
    <w:p w:rsidR="00EE5D22" w:rsidRDefault="00A37D3A" w:rsidP="00425C2A">
      <w:pPr>
        <w:ind w:firstLine="0"/>
      </w:pPr>
      <w:r>
        <w:t xml:space="preserve">The most promising species in this regard are the ones with autumn and winter activity like Catops nigricans (Spence, 1813), Catops tristis (Panzer, 1793), Nargus wilkini (Spence, 1813) </w:t>
      </w:r>
      <w:r w:rsidR="004D3A1D">
        <w:t xml:space="preserve">Choleva agilis (Illiger 1798) </w:t>
      </w:r>
      <w:r w:rsidR="00EE5D22">
        <w:t>and</w:t>
      </w:r>
      <w:r>
        <w:t xml:space="preserve"> Choleva elongata (Paykull, 1798) </w:t>
      </w:r>
      <w:r w:rsidR="00014A02">
        <w:fldChar w:fldCharType="begin" w:fldLock="1"/>
      </w:r>
      <w:r w:rsidR="00E41819">
        <w:instrText>ADDIN CSL_CITATION { "citationItems" : [ { "id" : "ITEM-1", "itemData" : { "author" : [ { "dropping-particle" : "", "family" : "Topp", "given" : "W", "non-dropping-particle" : "", "parse-names" : false, "suffix" : "" } ], "container-title" : "Insect Life-Cycle Polymorphism: Theory, Evolution And Ecological Consequences For Seasonality And Diapause Control", "id" : "ITEM-1", "issued" : { "date-parts" : [ [ "1994" ] ] }, "page" : "277-312", "title" : "Seasonal Time Partitioning And Polymorphism In The Developmental Cycles Of Sympatric Staphylinoidea (Coleoptera) Living In An Unstable Environment", "type" : "article-journal", "volume" : "52" }, "uris" : [ "http://www.mendeley.com/documents/?uuid=15e5307f-7647-46a3-90ff-3026b8a4f157" ] }, { "id" : "ITEM-2", "itemData" : { "ISBN" : "1210-5759", "ISSN" : "12105759", "abstract" : "Cold-season beetles, Catops nigricans Spence, Choleva agilis Illiger and Choleva elongata Payk., i.e. beetles which start to lay eggs in autumn, which are active during the winter in the adult stage and develop from the egg stage to the adult stage mainly during the winter months, were collected from various locations in north-western Europe and reared in the laboratory at varying temperatures and photoperiods.Reproduction of all species started in autumn and continued during the winter months. Highest reproductive and survival rates occurred at low temperatures and within a small thermal window ranging from 5\u00b0 to 10\u00b0C: The fitness of individuals decreased at higher and lower temperatures. The lower thermal threshold for all developmental stages was in the range from \u20135\u00b0C to +2\u00b0C. The metabolisms of the species were independent of temperature in both dormant and non-dormant stages and were elevated in the low temperature range in comparison to other species which show a temperature-dependent reaction pattern.Optimal dates for reproduction were determined by the duration of an obligatory adult summer diapause. In C. nigricans, which favours the litter layer of deciduous forests, this duration was fine-tuned by exogenic factors, such as photoperiod and temperature. In contrast, the soil-inhabiting species Ch. elongata showed a homeostatic response pattern, independent of temperature and photoperiod. Heritability (h2) of the duration of diapause was approximately 0.26 in C. nigricans, less pronounced in Ch. agilis (ca. 0.12) and not evident in the subterranean species Ch. elongata.All three species compensated for the vagaries of climate through bet-hedging tactics. Bet-hedging is so pervasive that a recent substantial increase in temperature seems to have a negligible effect on the distribution pattern of all three species. Based on life-history data it is conceivable that both soil-inhabiting Choleva species, which require a relatively low thermal sum for their development, were already present in western Europe during the sub-arctic conditions when ice shields reached their maximum extension during glacial periods by shifting their activity from the cold to the warm season. The Atlantic fringe north of the Pyrenees, where the climate was not cold enough for permafrost during glacial stages, was probably the only refuge where Ch. elongata might have survived. In contrast, the Mediterranean region should have been the northernmost refuge for C. nigricans \u2026", "author" : [ { "dropping-particle" : "", "family" : "Topp", "given" : "Werner", "non-dropping-particle" : "", "parse-names" : false, "suffix" : "" } ], "container-title" : "European Journal of Entomology", "id" : "ITEM-2", "issue" : "2", "issued" : { "date-parts" : [ [ "2003" ] ] }, "page" : "233-243", "title" : "Phenotypic plasticity and development of cold-season insects (Coleoptera: Leiodidae) and their response to climatic change", "type" : "article-journal", "volume" : "100" }, "uris" : [ "http://www.mendeley.com/documents/?uuid=d1d0f3a6-ff09-4d72-9d3a-77763ef03d4f" ] } ], "mendeley" : { "formattedCitation" : "(Topp, 1994, 2003)", "plainTextFormattedCitation" : "(Topp, 1994, 2003)", "previouslyFormattedCitation" : "(Topp, 1994, 2003)" }, "properties" : { "noteIndex" : 0 }, "schema" : "https://github.com/citation-style-language/schema/raw/master/csl-citation.json" }</w:instrText>
      </w:r>
      <w:r w:rsidR="00014A02">
        <w:fldChar w:fldCharType="separate"/>
      </w:r>
      <w:r w:rsidR="00404028" w:rsidRPr="00404028">
        <w:rPr>
          <w:noProof/>
        </w:rPr>
        <w:t>(Topp, 1994, 2003)</w:t>
      </w:r>
      <w:r w:rsidR="00014A02">
        <w:fldChar w:fldCharType="end"/>
      </w:r>
      <w:r>
        <w:t xml:space="preserve">. These species </w:t>
      </w:r>
      <w:r w:rsidR="00EE5D22">
        <w:t xml:space="preserve">can </w:t>
      </w:r>
      <w:r>
        <w:t xml:space="preserve">occur </w:t>
      </w:r>
      <w:r w:rsidR="00EE5D22">
        <w:t>on carrions in temperatures, which are too low for usual forensic bio-indicators – flies (Diptera).</w:t>
      </w:r>
    </w:p>
    <w:p w:rsidR="00A37D3A" w:rsidRDefault="00EE5D22" w:rsidP="00425C2A">
      <w:pPr>
        <w:ind w:firstLine="0"/>
      </w:pPr>
      <w:r>
        <w:t>Other promising species are the ones with very wide geographical distribution like Sciodrepoides watsoni (Spence, 1913</w:t>
      </w:r>
      <w:r w:rsidR="00A16ACC">
        <w:t>)</w:t>
      </w:r>
      <w:r w:rsidR="00FD78FE">
        <w:t xml:space="preserve">, which occurs </w:t>
      </w:r>
      <w:r w:rsidR="00A16ACC">
        <w:t xml:space="preserve">across the Holarctic region </w:t>
      </w:r>
      <w:r w:rsidR="00014A02">
        <w:fldChar w:fldCharType="begin" w:fldLock="1"/>
      </w:r>
      <w:r w:rsidR="00381A15">
        <w:instrText>ADDIN CSL_CITATION { "citationItems" : [ { "id" : "ITEM-1", "itemData" : { "DOI" : "10.4039/Ent134723-6", "ISSN" : "0008-347X", "author" : [ { "dropping-particle" : "", "family" : "Peck", "given" : "Stewart B", "non-dropping-particle" : "", "parse-names" : false, "suffix" : "" }, { "dropping-particle" : "", "family" : "Cook", "given" : "Joyce", "non-dropping-particle" : "", "parse-names" : false, "suffix" : "" } ], "container-title" : "The Canadian Entomologist", "id" : "ITEM-1", "issue" : "6", "issued" : { "date-parts" : [ [ "2002" ] ] }, "page" : "723-787", "title" : "Systematics, distributions, and bionomics of the small carrion beetles (Coleoptera: Leiodidae: Cholevinae: Cholevini) of North America", "type" : "article-journal", "volume" : "134" }, "uris" : [ "http://www.mendeley.com/documents/?uuid=5cbe348f-a076-4721-bf21-ac84f9b95cdb" ] } ], "mendeley" : { "formattedCitation" : "(Peck &amp; Cook, 2002)", "plainTextFormattedCitation" : "(Peck &amp; Cook, 2002)", "previouslyFormattedCitation" : "(Peck &amp; Cook, 2002)" }, "properties" : { "noteIndex" : 0 }, "schema" : "https://github.com/citation-style-language/schema/raw/master/csl-citation.json" }</w:instrText>
      </w:r>
      <w:r w:rsidR="00014A02">
        <w:fldChar w:fldCharType="separate"/>
      </w:r>
      <w:r w:rsidR="00404028" w:rsidRPr="00404028">
        <w:rPr>
          <w:noProof/>
        </w:rPr>
        <w:t>(Peck &amp; Cook, 2002)</w:t>
      </w:r>
      <w:r w:rsidR="00014A02">
        <w:fldChar w:fldCharType="end"/>
      </w:r>
      <w:r w:rsidR="00A16ACC">
        <w:t>.</w:t>
      </w:r>
    </w:p>
    <w:p w:rsidR="008B0AF2" w:rsidRDefault="008B0AF2" w:rsidP="00425C2A">
      <w:pPr>
        <w:ind w:firstLine="0"/>
      </w:pPr>
    </w:p>
    <w:p w:rsidR="00FD78FE" w:rsidRPr="00A073C7" w:rsidRDefault="00FD78FE" w:rsidP="00425C2A">
      <w:pPr>
        <w:ind w:firstLine="0"/>
        <w:rPr>
          <w:b/>
        </w:rPr>
      </w:pPr>
      <w:r w:rsidRPr="00A073C7">
        <w:rPr>
          <w:b/>
        </w:rPr>
        <w:t>Ecology</w:t>
      </w:r>
    </w:p>
    <w:p w:rsidR="00FD78FE" w:rsidRDefault="00FD78FE" w:rsidP="00425C2A">
      <w:pPr>
        <w:ind w:firstLine="0"/>
      </w:pPr>
      <w:r>
        <w:lastRenderedPageBreak/>
        <w:t>Cholevinae of the Central Europe prefer to be in climaticly stabile environment like leaf litter,</w:t>
      </w:r>
      <w:r w:rsidR="00FB4761">
        <w:t xml:space="preserve"> ant colonies,</w:t>
      </w:r>
      <w:r>
        <w:t xml:space="preserve"> caves or burrows and dens of small mammals </w:t>
      </w:r>
      <w:r w:rsidR="00014A02">
        <w:fldChar w:fldCharType="begin" w:fldLock="1"/>
      </w:r>
      <w:r w:rsidR="00381A15">
        <w:instrText>ADDIN CSL_CITATION { "citationItems" : [ { "id" : "ITEM-1", "itemData" : { "author" : [ { "dropping-particle" : "", "family" : "Szymczakowski", "given" : "W.", "non-dropping-particle" : "", "parse-names" : false, "suffix" : "" } ], "id" : "ITEM-1", "issued" : { "date-parts" : [ [ "1961" ] ] }, "number-of-pages" : "29", "publisher" : "Pa\u0144stwowe wydawnictvo naukowe", "publisher-place" : "Warszawa", "title" : "Klucze do oznaczania owad\u00f3w Polski, Cz\u0119\u015b\u0107 XIX Chrz\u0105szcze - Coleoptera, Zeszyt 13 Catopidae. [Keys to identification of Poland insects, Part XIX Beetles - Coleoptera, Issue 13 Small carrion beetles - Catopidae)].", "type" : "book" }, "uris" : [ "http://www.mendeley.com/documents/?uuid=26b9c221-639e-4d90-9621-4d5a228ea5e1" ] } ], "mendeley" : { "formattedCitation" : "(Szymczakowski, 1961)", "plainTextFormattedCitation" : "(Szymczakowski, 1961)", "previouslyFormattedCitation" : "(Szymczakowski, 1961)" }, "properties" : { "noteIndex" : 0 }, "schema" : "https://github.com/citation-style-language/schema/raw/master/csl-citation.json" }</w:instrText>
      </w:r>
      <w:r w:rsidR="00014A02">
        <w:fldChar w:fldCharType="separate"/>
      </w:r>
      <w:r w:rsidR="00404028" w:rsidRPr="00404028">
        <w:rPr>
          <w:noProof/>
        </w:rPr>
        <w:t>(Szymczakowski, 1961)</w:t>
      </w:r>
      <w:r w:rsidR="00014A02">
        <w:fldChar w:fldCharType="end"/>
      </w:r>
      <w:r>
        <w:t>. It is very interesting that some species are developing during the cold season</w:t>
      </w:r>
      <w:r w:rsidR="00F62C70">
        <w:t xml:space="preserve"> (sometimes called cold season species)</w:t>
      </w:r>
      <w:r>
        <w:t xml:space="preserve">, which is season </w:t>
      </w:r>
      <w:r w:rsidR="00143F79">
        <w:t>usually</w:t>
      </w:r>
      <w:r>
        <w:t xml:space="preserve"> avoided by other species</w:t>
      </w:r>
      <w:r w:rsidR="00143F79">
        <w:t xml:space="preserve"> </w:t>
      </w:r>
      <w:r w:rsidR="00014A02">
        <w:fldChar w:fldCharType="begin" w:fldLock="1"/>
      </w:r>
      <w:r w:rsidR="00E41819">
        <w:instrText>ADDIN CSL_CITATION { "citationItems" : [ { "id" : "ITEM-1", "itemData" : { "author" : [ { "dropping-particle" : "", "family" : "Topp", "given" : "W", "non-dropping-particle" : "", "parse-names" : false, "suffix" : "" } ], "container-title" : "Insect Life-Cycle Polymorphism: Theory, Evolution And Ecological Consequences For Seasonality And Diapause Control", "id" : "ITEM-1", "issued" : { "date-parts" : [ [ "1994" ] ] }, "page" : "277-312", "title" : "Seasonal Time Partitioning And Polymorphism In The Developmental Cycles Of Sympatric Staphylinoidea (Coleoptera) Living In An Unstable Environment", "type" : "article-journal", "volume" : "52" }, "uris" : [ "http://www.mendeley.com/documents/?uuid=15e5307f-7647-46a3-90ff-3026b8a4f157" ] } ], "mendeley" : { "formattedCitation" : "(Topp, 1994)", "plainTextFormattedCitation" : "(Topp, 1994)", "previouslyFormattedCitation" : "(Topp, 1994)" }, "properties" : { "noteIndex" : 0 }, "schema" : "https://github.com/citation-style-language/schema/raw/master/csl-citation.json" }</w:instrText>
      </w:r>
      <w:r w:rsidR="00014A02">
        <w:fldChar w:fldCharType="separate"/>
      </w:r>
      <w:r w:rsidR="00404028" w:rsidRPr="00404028">
        <w:rPr>
          <w:noProof/>
        </w:rPr>
        <w:t>(Topp, 1994)</w:t>
      </w:r>
      <w:r w:rsidR="00014A02">
        <w:fldChar w:fldCharType="end"/>
      </w:r>
      <w:r>
        <w:t xml:space="preserve">. </w:t>
      </w:r>
      <w:r w:rsidR="00143F79">
        <w:t xml:space="preserve">These species try to avoid temperature higher than 20°C and they </w:t>
      </w:r>
      <w:r w:rsidR="00BD3483">
        <w:t>aestivate during</w:t>
      </w:r>
      <w:r w:rsidR="00143F79">
        <w:t xml:space="preserve"> summer</w:t>
      </w:r>
      <w:r w:rsidR="00BD3483">
        <w:t xml:space="preserve"> heats </w:t>
      </w:r>
      <w:r w:rsidR="00014A02">
        <w:fldChar w:fldCharType="begin" w:fldLock="1"/>
      </w:r>
      <w:r w:rsidR="00E41819">
        <w:instrText>ADDIN CSL_CITATION { "citationItems" : [ { "id" : "ITEM-1", "itemData" : { "DOI" : "10.1007/BF00665607", "ISSN" : "00298549", "abstract" : "Catops nigricans reproduces in the autumn. Pre-imaginal development is temperature-dependent and takes place during the winter, followed by aestivation in the early adult stage. This summer diapause is obligatory and temperature independent. It synchronizes the monovoltine life cycle with the annual cycle. In three populations collected near Kiel (5422\u2032 N, 106\u2032 E), Kln (5054\u2032 N, 76\u2032 E), and Paris (4925\u2032 N, 220\u2032 E), pre-imaginal development slowed and the duration of summer diapause decreased with increasing latitude. Synchronization of the critical breeding interval with the appropriate environmental conditions was achieved through temperature- and photoperiod-dependent sensitivity of ovipositing adults, through different thermal thresholds in eggs, larvae, and pupae, and through sensitivity to photoperiod in third-instars larvae. C. nigricans copes with the unpredictability of climatic conditions in different ways. The local populations have evolved a mean diapause length which probably adjusts the life cycle in most years to the optimal date for reproduction. The mean diapause length was 77 days for Kiel, 98 days for Kln and 138 days for Paris at 10C, short-day (=SD). C. nigricans also spreads the risk by varying diapause length. Amongthe progeny of single females the range of diapause duration covered about 70% of the total range of the whole population. The oviposition rate of females confined to subterranean life was the same as females confined to subterranean life was the same as in those living under the influence of a varying photoperiod. C. nigricans should therefore be able to live both in the litter layer of forests and also in the nests and galleries of small mammals.", "author" : [ { "dropping-particle" : "", "family" : "Topp", "given" : "W.", "non-dropping-particle" : "", "parse-names" : false, "suffix" : "" } ], "container-title" : "Oecologia", "id" : "ITEM-1", "issue" : "1", "issued" : { "date-parts" : [ [ "1990" ] ] }, "page" : "134-141", "title" : "Selection for an optimal monovoltine life cycle in an unpredictable environment. Studies on the beetle Catops nigricans Spence (Col., Catopidae)", "type" : "article-journal", "volume" : "84" }, "uris" : [ "http://www.mendeley.com/documents/?uuid=1f1185c1-69b5-4879-b9fa-ec5d3f92212b" ] } ], "mendeley" : { "formattedCitation" : "(Topp, 1990)", "plainTextFormattedCitation" : "(Topp, 1990)", "previouslyFormattedCitation" : "(Topp, 1990)" }, "properties" : { "noteIndex" : 0 }, "schema" : "https://github.com/citation-style-language/schema/raw/master/csl-citation.json" }</w:instrText>
      </w:r>
      <w:r w:rsidR="00014A02">
        <w:fldChar w:fldCharType="separate"/>
      </w:r>
      <w:r w:rsidR="00404028" w:rsidRPr="00404028">
        <w:rPr>
          <w:noProof/>
        </w:rPr>
        <w:t>(Topp, 1990)</w:t>
      </w:r>
      <w:r w:rsidR="00014A02">
        <w:fldChar w:fldCharType="end"/>
      </w:r>
      <w:r w:rsidR="00BD3483">
        <w:t xml:space="preserve">. </w:t>
      </w:r>
      <w:r w:rsidR="0070705F">
        <w:t xml:space="preserve">Optimal temperature for their breeding is from 5 to 10°C </w:t>
      </w:r>
      <w:r w:rsidR="00014A02">
        <w:fldChar w:fldCharType="begin" w:fldLock="1"/>
      </w:r>
      <w:r w:rsidR="00381A15">
        <w:instrText>ADDIN CSL_CITATION { "citationItems" : [ { "id" : "ITEM-1", "itemData" : { "ISBN" : "1210-5759", "ISSN" : "12105759", "abstract" : "Cold-season beetles, Catops nigricans Spence, Choleva agilis Illiger and Choleva elongata Payk., i.e. beetles which start to lay eggs in autumn, which are active during the winter in the adult stage and develop from the egg stage to the adult stage mainly during the winter months, were collected from various locations in north-western Europe and reared in the laboratory at varying temperatures and photoperiods.Reproduction of all species started in autumn and continued during the winter months. Highest reproductive and survival rates occurred at low temperatures and within a small thermal window ranging from 5\u00b0 to 10\u00b0C: The fitness of individuals decreased at higher and lower temperatures. The lower thermal threshold for all developmental stages was in the range from \u20135\u00b0C to +2\u00b0C. The metabolisms of the species were independent of temperature in both dormant and non-dormant stages and were elevated in the low temperature range in comparison to other species which show a temperature-dependent reaction pattern.Optimal dates for reproduction were determined by the duration of an obligatory adult summer diapause. In C. nigricans, which favours the litter layer of deciduous forests, this duration was fine-tuned by exogenic factors, such as photoperiod and temperature. In contrast, the soil-inhabiting species Ch. elongata showed a homeostatic response pattern, independent of temperature and photoperiod. Heritability (h2) of the duration of diapause was approximately 0.26 in C. nigricans, less pronounced in Ch. agilis (ca. 0.12) and not evident in the subterranean species Ch. elongata.All three species compensated for the vagaries of climate through bet-hedging tactics. Bet-hedging is so pervasive that a recent substantial increase in temperature seems to have a negligible effect on the distribution pattern of all three species. Based on life-history data it is conceivable that both soil-inhabiting Choleva species, which require a relatively low thermal sum for their development, were already present in western Europe during the sub-arctic conditions when ice shields reached their maximum extension during glacial periods by shifting their activity from the cold to the warm season. The Atlantic fringe north of the Pyrenees, where the climate was not cold enough for permafrost during glacial stages, was probably the only refuge where Ch. elongata might have survived. In contrast, the Mediterranean region should have been the northernmost refuge for C. nigricans \u2026", "author" : [ { "dropping-particle" : "", "family" : "Topp", "given" : "Werner", "non-dropping-particle" : "", "parse-names" : false, "suffix" : "" } ], "container-title" : "European Journal of Entomology", "id" : "ITEM-1", "issue" : "2", "issued" : { "date-parts" : [ [ "2003" ] ] }, "page" : "233-243", "title" : "Phenotypic plasticity and development of cold-season insects (Coleoptera: Leiodidae) and their response to climatic change", "type" : "article-journal", "volume" : "100" }, "uris" : [ "http://www.mendeley.com/documents/?uuid=d1d0f3a6-ff09-4d72-9d3a-77763ef03d4f" ] } ], "mendeley" : { "formattedCitation" : "(Topp, 2003)", "plainTextFormattedCitation" : "(Topp, 2003)", "previouslyFormattedCitation" : "(Topp, 2003)" }, "properties" : { "noteIndex" : 0 }, "schema" : "https://github.com/citation-style-language/schema/raw/master/csl-citation.json" }</w:instrText>
      </w:r>
      <w:r w:rsidR="00014A02">
        <w:fldChar w:fldCharType="separate"/>
      </w:r>
      <w:r w:rsidR="00404028" w:rsidRPr="00404028">
        <w:rPr>
          <w:noProof/>
        </w:rPr>
        <w:t>(Topp, 2003)</w:t>
      </w:r>
      <w:r w:rsidR="00014A02">
        <w:fldChar w:fldCharType="end"/>
      </w:r>
      <w:r w:rsidR="0070705F">
        <w:t xml:space="preserve">. Some of these species were listed by </w:t>
      </w:r>
      <w:r w:rsidR="00014A02">
        <w:fldChar w:fldCharType="begin" w:fldLock="1"/>
      </w:r>
      <w:r w:rsidR="00E41819">
        <w:instrText>ADDIN CSL_CITATION { "citationItems" : [ { "id" : "ITEM-1", "itemData" : { "author" : [ { "dropping-particle" : "", "family" : "Topp", "given" : "W", "non-dropping-particle" : "", "parse-names" : false, "suffix" : "" } ], "container-title" : "Insect Life-Cycle Polymorphism: Theory, Evolution And Ecological Consequences For Seasonality And Diapause Control", "id" : "ITEM-1", "issued" : { "date-parts" : [ [ "1994" ] ] }, "page" : "277-312", "title" : "Seasonal Time Partitioning And Polymorphism In The Developmental Cycles Of Sympatric Staphylinoidea (Coleoptera) Living In An Unstable Environment", "type" : "article-journal", "volume" : "52" }, "uris" : [ "http://www.mendeley.com/documents/?uuid=15e5307f-7647-46a3-90ff-3026b8a4f157" ] } ], "mendeley" : { "formattedCitation" : "(Topp, 1994)", "plainTextFormattedCitation" : "(Topp, 1994)", "previouslyFormattedCitation" : "(Topp, 1994)" }, "properties" : { "noteIndex" : 0 }, "schema" : "https://github.com/citation-style-language/schema/raw/master/csl-citation.json" }</w:instrText>
      </w:r>
      <w:r w:rsidR="00014A02">
        <w:fldChar w:fldCharType="separate"/>
      </w:r>
      <w:r w:rsidR="00404028" w:rsidRPr="00404028">
        <w:rPr>
          <w:noProof/>
        </w:rPr>
        <w:t>(Topp, 1994)</w:t>
      </w:r>
      <w:r w:rsidR="00014A02">
        <w:fldChar w:fldCharType="end"/>
      </w:r>
      <w:r w:rsidR="0070705F">
        <w:t xml:space="preserve">, but this list is far from complete. </w:t>
      </w:r>
    </w:p>
    <w:p w:rsidR="0070705F" w:rsidRDefault="0070705F" w:rsidP="00425C2A">
      <w:pPr>
        <w:ind w:firstLine="0"/>
      </w:pPr>
      <w:r>
        <w:t xml:space="preserve">Some potentionaly cold season species were uncovered by </w:t>
      </w:r>
      <w:r w:rsidR="00014A02">
        <w:fldChar w:fldCharType="begin" w:fldLock="1"/>
      </w:r>
      <w:r w:rsidR="00381A15">
        <w:instrText>ADDIN CSL_CITATION { "citationItems" : [ { "id" : "ITEM-1", "itemData" : { "author" : [ { "dropping-particle" : "", "family" : "R\u016f\u017ei\u010dka", "given" : "Jan", "non-dropping-particle" : "", "parse-names" : false, "suffix" : "" } ], "container-title" : "Acta Societatis Zoologicae Bohemoslovicae", "id" : "ITEM-1", "issued" : { "date-parts" : [ [ "1994" ] ] }, "page" : "67-78", "title" : "Seasonal activity and habitat associations of Silphidae and Leiodidae: Cholevinae (Coleoptera) in central Bohemia", "type" : "article", "volume" : "58" }, "uris" : [ "http://www.mendeley.com/documents/?uuid=c7978d2a-f13c-4682-895d-6c4cfe3ab58d" ] } ], "mendeley" : { "formattedCitation" : "(R\u016f\u017ei\u010dka, 1994)", "plainTextFormattedCitation" : "(R\u016f\u017ei\u010dka, 1994)", "previouslyFormattedCitation" : "(R\u016f\u017ei\u010dka, 1994)" }, "properties" : { "noteIndex" : 0 }, "schema" : "https://github.com/citation-style-language/schema/raw/master/csl-citation.json" }</w:instrText>
      </w:r>
      <w:r w:rsidR="00014A02">
        <w:fldChar w:fldCharType="separate"/>
      </w:r>
      <w:r w:rsidR="00404028" w:rsidRPr="00404028">
        <w:rPr>
          <w:noProof/>
        </w:rPr>
        <w:t>(Růžička, 1994)</w:t>
      </w:r>
      <w:r w:rsidR="00014A02">
        <w:fldChar w:fldCharType="end"/>
      </w:r>
      <w:r w:rsidR="005B3A05">
        <w:t xml:space="preserve"> </w:t>
      </w:r>
      <w:r>
        <w:t xml:space="preserve">when he studied seasonal dynamics of Cholevinae around </w:t>
      </w:r>
      <w:r w:rsidR="00D737BF">
        <w:t>Velký Blaník in Czech Republic. He discovered four groups. First group had a one activity peack in spring (</w:t>
      </w:r>
      <w:r w:rsidR="00D737BF" w:rsidRPr="004B0755">
        <w:rPr>
          <w:i/>
        </w:rPr>
        <w:t>Catops subfuscus subfuscus</w:t>
      </w:r>
      <w:r w:rsidR="00D737BF">
        <w:t xml:space="preserve"> Kellner, 1846, </w:t>
      </w:r>
      <w:r w:rsidR="00D737BF" w:rsidRPr="004B0755">
        <w:rPr>
          <w:i/>
        </w:rPr>
        <w:t>Sciodrepoides fumatus</w:t>
      </w:r>
      <w:r w:rsidR="00D737BF">
        <w:t xml:space="preserve"> (Spence, 1815) and </w:t>
      </w:r>
      <w:r w:rsidR="00D737BF" w:rsidRPr="004B0755">
        <w:rPr>
          <w:i/>
        </w:rPr>
        <w:t>S. alpestris</w:t>
      </w:r>
      <w:r w:rsidR="00D737BF">
        <w:t xml:space="preserve"> Jeannel, 1934. Second group peaked during the summer (</w:t>
      </w:r>
      <w:r w:rsidR="00D737BF" w:rsidRPr="004B0755">
        <w:rPr>
          <w:i/>
        </w:rPr>
        <w:t>S. watsoni</w:t>
      </w:r>
      <w:r w:rsidR="00D737BF">
        <w:t xml:space="preserve"> (Spence, 1813) and </w:t>
      </w:r>
      <w:r w:rsidR="00D737BF" w:rsidRPr="004B0755">
        <w:rPr>
          <w:i/>
        </w:rPr>
        <w:t>C. coracinus</w:t>
      </w:r>
      <w:r w:rsidR="00D737BF">
        <w:t xml:space="preserve"> Kellner, 1846). Third group peaked in autumn (</w:t>
      </w:r>
      <w:r w:rsidR="00D737BF" w:rsidRPr="004B0755">
        <w:rPr>
          <w:i/>
        </w:rPr>
        <w:t>C. grandicollis</w:t>
      </w:r>
      <w:r w:rsidR="00D737BF">
        <w:t xml:space="preserve"> Erichson, 1837, </w:t>
      </w:r>
      <w:r w:rsidR="00D737BF" w:rsidRPr="004B0755">
        <w:rPr>
          <w:i/>
        </w:rPr>
        <w:t>C. kirbyi</w:t>
      </w:r>
      <w:r w:rsidR="00D737BF">
        <w:t xml:space="preserve"> (Spence, 1815) and </w:t>
      </w:r>
      <w:r w:rsidR="00D737BF" w:rsidRPr="004B0755">
        <w:rPr>
          <w:i/>
        </w:rPr>
        <w:t>C. morio</w:t>
      </w:r>
      <w:r w:rsidR="00D737BF">
        <w:t xml:space="preserve"> (Fabricius, 1792)). Fourth group had bimodal activity and peaked in spring and autumn (</w:t>
      </w:r>
      <w:r w:rsidR="00D737BF" w:rsidRPr="004B0755">
        <w:rPr>
          <w:i/>
        </w:rPr>
        <w:t>C. picipes</w:t>
      </w:r>
      <w:r w:rsidR="00D737BF">
        <w:t xml:space="preserve"> (Fabricius, 1792), </w:t>
      </w:r>
      <w:r w:rsidR="00D737BF" w:rsidRPr="004B0755">
        <w:rPr>
          <w:i/>
        </w:rPr>
        <w:t>C. tristis</w:t>
      </w:r>
      <w:r w:rsidR="00D737BF">
        <w:t xml:space="preserve"> (Panzer, 1794), </w:t>
      </w:r>
      <w:r w:rsidR="00D737BF" w:rsidRPr="004B0755">
        <w:rPr>
          <w:i/>
        </w:rPr>
        <w:t>C. fuliginosus</w:t>
      </w:r>
      <w:r w:rsidR="00D737BF">
        <w:t xml:space="preserve"> Erichson, 1837 and </w:t>
      </w:r>
      <w:r w:rsidR="00D737BF" w:rsidRPr="004B0755">
        <w:rPr>
          <w:i/>
        </w:rPr>
        <w:t>Ptomaphagus sericatus</w:t>
      </w:r>
      <w:r w:rsidR="00D737BF">
        <w:t xml:space="preserve"> (Chaudoir, 1845)). </w:t>
      </w:r>
    </w:p>
    <w:p w:rsidR="00E11644" w:rsidRDefault="00E11644" w:rsidP="00425C2A">
      <w:pPr>
        <w:ind w:firstLine="0"/>
      </w:pPr>
      <w:r>
        <w:t xml:space="preserve">It is </w:t>
      </w:r>
      <w:r w:rsidR="00C42A54">
        <w:t xml:space="preserve">very </w:t>
      </w:r>
      <w:r>
        <w:t xml:space="preserve">likely that autumn group is the one, which contains also the </w:t>
      </w:r>
      <w:r w:rsidR="00C42A54">
        <w:t xml:space="preserve">cold season species. This theory could be proved by simple lab </w:t>
      </w:r>
      <w:r w:rsidR="004D3A1D">
        <w:t xml:space="preserve">breeding </w:t>
      </w:r>
      <w:r w:rsidR="00C42A54">
        <w:t>experiment</w:t>
      </w:r>
      <w:r w:rsidR="00ED655B">
        <w:t xml:space="preserve"> or by field observations. </w:t>
      </w:r>
      <w:r w:rsidR="0070627C">
        <w:t xml:space="preserve">The reason for existence of these separate groups is unknown and </w:t>
      </w:r>
      <w:r w:rsidR="00014A02">
        <w:fldChar w:fldCharType="begin" w:fldLock="1"/>
      </w:r>
      <w:r w:rsidR="00C17774">
        <w:instrText>ADDIN CSL_CITATION { "citationItems" : [ { "id" : "ITEM-1", "itemData" : { "author" : [ { "dropping-particle" : "", "family" : "Peck", "given" : "S. B.", "non-dropping-particle" : "", "parse-names" : false, "suffix" : "" }, { "dropping-particle" : "", "family" : "Anderson", "given" : "R. S.", "non-dropping-particle" : "", "parse-names" : false, "suffix" : "" } ], "container-title" : "The Coleopterists Bulletin", "id" : "ITEM-1", "issue" : "4", "issued" : { "date-parts" : [ [ "1985" ] ] }, "page" : "347-353", "title" : "Seasonal activity and habitat associations of adult small carrion beetles in southern Ontario (Coleoptera: Leiodidae: Cholevinae).", "type" : "article-journal", "volume" : "39" }, "uris" : [ "http://www.mendeley.com/documents/?uuid=fde5f165-93f4-4e97-90bf-89be0c1cc5ee" ] } ], "mendeley" : { "formattedCitation" : "(Peck &amp; Anderson, 1985)", "plainTextFormattedCitation" : "(Peck &amp; Anderson, 1985)", "previouslyFormattedCitation" : "(Peck &amp; Anderson, 1985)" }, "properties" : { "noteIndex" : 0 }, "schema" : "https://github.com/citation-style-language/schema/raw/master/csl-citation.json" }</w:instrText>
      </w:r>
      <w:r w:rsidR="00014A02">
        <w:fldChar w:fldCharType="separate"/>
      </w:r>
      <w:r w:rsidR="00C17774" w:rsidRPr="00C17774">
        <w:rPr>
          <w:noProof/>
        </w:rPr>
        <w:t>(Peck &amp; Anderson, 1985)</w:t>
      </w:r>
      <w:r w:rsidR="00014A02">
        <w:fldChar w:fldCharType="end"/>
      </w:r>
      <w:r w:rsidR="00153CDC">
        <w:t xml:space="preserve"> </w:t>
      </w:r>
      <w:r w:rsidR="0070627C">
        <w:t xml:space="preserve">hypothesized </w:t>
      </w:r>
      <w:r w:rsidR="00E0379A">
        <w:t xml:space="preserve">that competition is probably not the answer, unlike for Silphidae. </w:t>
      </w:r>
    </w:p>
    <w:p w:rsidR="00FB4761" w:rsidRDefault="00FB4761" w:rsidP="00425C2A">
      <w:pPr>
        <w:ind w:firstLine="0"/>
      </w:pPr>
      <w:r>
        <w:t>As I already mentioned, Cholevinae are often associated with ant colonies or burrows of mammals. Species living with ants seems to be specialized on specific host, but this was not observed for species living with mammals</w:t>
      </w:r>
      <w:r w:rsidR="00014A02">
        <w:fldChar w:fldCharType="begin" w:fldLock="1"/>
      </w:r>
      <w:r w:rsidR="00381A15">
        <w:instrText>ADDIN CSL_CITATION { "citationItems" : [ { "id" : "ITEM-1", "itemData" : { "DOI" : "10.4039/n05-091", "ISBN" : "1175-5326", "ISSN" : "0008-347X", "abstract" : "*[This paper completes a review and revision of the tribe Anemadini in North America, covering the subtribe Eocatopina, new for North America, with the genus Neoeocatops gen. nov. containing one species, and the subtribe Nemadina, with the genus Nemadus Thomson containing 12 species.  Species are forest inhabitants feeding on carrion and other decaying materials, may occur in caves, or are myrmecophiles occupying the nests of formicine ants, mostly of the genera Formica L. and Camponotus Mayr.  The following new synonyms are recognized: N. ellipticus Jeannel, 1936 = N. horni Hatch, 1933 and N. obliquus Fall, 1937 = N. triangulum Jeannel, 1936.  Lectotypes are designated for Catops brachyderus LeConte, 1863, Catops pusio LeConte, 1859, and Choleva decipiens Horn, 1880.  New species are Nemadus browni Peck and Cook, sp. nov., N. criddlei Peck and Cook, sp. nov., and N. falli Peck and Cook, sp. nov.]", "author" : [ { "dropping-particle" : "", "family" : "Peck", "given" : "Stewart B.", "non-dropping-particle" : "", "parse-names" : false, "suffix" : "" }, { "dropping-particle" : "", "family" : "Cook", "given" : "Joyce", "non-dropping-particle" : "", "parse-names" : false, "suffix" : "" } ], "container-title" : "The Canadian Entomologist", "id" : "ITEM-1", "issue" : "01", "issued" : { "date-parts" : [ [ "2007" ] ] }, "page" : "87-117", "title" : "Systematics, distributions, and bionomics of the Neoeocatops gen. nov. and Nemadus of North America (Coleoptera: Leiodidae: Cholevinae: Anemadini)", "type" : "article-journal", "volume" : "139" }, "uris" : [ "http://www.mendeley.com/documents/?uuid=88458834-55fe-4bc2-9bbc-e130b59187e0", "http://www.mendeley.com/documents/?uuid=f7fec37c-dc2e-4517-92d9-1e07514d9394" ] }, { "id" : "ITEM-2", "itemData" : { "author" : [ { "dropping-particle" : "", "family" : "Szymczakowski", "given" : "W.", "non-dropping-particle" : "", "parse-names" : false, "suffix" : "" } ], "id" : "ITEM-2", "issued" : { "date-parts" : [ [ "1961" ] ] }, "number-of-pages" : "29", "publisher" : "Pa\u0144stwowe wydawnictvo naukowe", "publisher-place" : "Warszawa", "title" : "Klucze do oznaczania owad\u00f3w Polski, Cz\u0119\u015b\u0107 XIX Chrz\u0105szcze - Coleoptera, Zeszyt 13 Catopidae. [Keys to identification of Poland insects, Part XIX Beetles - Coleoptera, Issue 13 Small carrion beetles - Catopidae)].", "type" : "book" }, "uris" : [ "http://www.mendeley.com/documents/?uuid=26b9c221-639e-4d90-9621-4d5a228ea5e1" ] } ], "mendeley" : { "formattedCitation" : "(Szymczakowski, 1961; Peck &amp; Cook, 2007)", "plainTextFormattedCitation" : "(Szymczakowski, 1961; Peck &amp; Cook, 2007)", "previouslyFormattedCitation" : "(Szymczakowski, 1961; Peck &amp; Cook, 2007)" }, "properties" : { "noteIndex" : 0 }, "schema" : "https://github.com/citation-style-language/schema/raw/master/csl-citation.json" }</w:instrText>
      </w:r>
      <w:r w:rsidR="00014A02">
        <w:fldChar w:fldCharType="separate"/>
      </w:r>
      <w:r w:rsidR="00404028" w:rsidRPr="00404028">
        <w:rPr>
          <w:noProof/>
        </w:rPr>
        <w:t>(Szymczakowski, 1961; Peck &amp; Cook, 2007)</w:t>
      </w:r>
      <w:r w:rsidR="00014A02">
        <w:fldChar w:fldCharType="end"/>
      </w:r>
      <w:r>
        <w:t>.</w:t>
      </w:r>
    </w:p>
    <w:p w:rsidR="00FB4761" w:rsidRDefault="004C2D32" w:rsidP="00425C2A">
      <w:pPr>
        <w:ind w:firstLine="0"/>
      </w:pPr>
      <w:r>
        <w:t xml:space="preserve">Some species </w:t>
      </w:r>
      <w:r w:rsidR="00BD0EE1">
        <w:t>lives</w:t>
      </w:r>
      <w:r>
        <w:t xml:space="preserve"> in caves</w:t>
      </w:r>
      <w:r w:rsidR="00BD0EE1">
        <w:t xml:space="preserve"> and especially Mediterranean is filled with species truly adapted for the life in dark </w:t>
      </w:r>
      <w:r w:rsidR="00014A02">
        <w:fldChar w:fldCharType="begin" w:fldLock="1"/>
      </w:r>
      <w:r w:rsidR="00381A15">
        <w:instrText>ADDIN CSL_CITATION { "citationItems" : [ { "id" : "ITEM-1", "itemData" : { "author" : [ { "dropping-particle" : "", "family" : "Peck", "given" : "S. B.", "non-dropping-particle" : "", "parse-names" : false, "suffix" : "" } ], "container-title" : "Phylogeny and Evolution of Subterranean and Endogean Cholevidae (=Leiodidae, Cholevinae)", "editor" : [ { "dropping-particle" : "", "family" : "Giachino", "given" : "P.M.", "non-dropping-particle" : "", "parse-names" : false, "suffix" : "" }, { "dropping-particle" : "", "family" : "Peck", "given" : "S.B.", "non-dropping-particle" : "", "parse-names" : false, "suffix" : "" } ], "id" : "ITEM-1", "issued" : { "date-parts" : [ [ "1998" ] ] }, "page" : "11-40", "publisher" : "Museo Regionale di Scienze Naturali", "publisher-place" : "Torino", "title" : "Phylogeny and evolution of subterranean and endogean Cholevidae (=Leiodidae, Cholevinae): an introduction", "type" : "paper-conference" }, "uris" : [ "http://www.mendeley.com/documents/?uuid=cd896b98-bb77-41dc-974e-09bba0776b53" ] } ], "mendeley" : { "formattedCitation" : "(Peck, 1998)", "plainTextFormattedCitation" : "(Peck, 1998)", "previouslyFormattedCitation" : "(Peck, 1998)" }, "properties" : { "noteIndex" : 0 }, "schema" : "https://github.com/citation-style-language/schema/raw/master/csl-citation.json" }</w:instrText>
      </w:r>
      <w:r w:rsidR="00014A02">
        <w:fldChar w:fldCharType="separate"/>
      </w:r>
      <w:r w:rsidR="00404028" w:rsidRPr="00404028">
        <w:rPr>
          <w:noProof/>
        </w:rPr>
        <w:t>(Peck, 1998)</w:t>
      </w:r>
      <w:r w:rsidR="00014A02">
        <w:fldChar w:fldCharType="end"/>
      </w:r>
      <w:r>
        <w:t>, but</w:t>
      </w:r>
      <w:r w:rsidR="00BD0EE1">
        <w:t xml:space="preserve"> species occurring in the Czech Republic</w:t>
      </w:r>
      <w:r>
        <w:t xml:space="preserve"> do not posses any features of true troglobionts</w:t>
      </w:r>
      <w:r w:rsidR="00CB7948">
        <w:t>,</w:t>
      </w:r>
      <w:r>
        <w:t xml:space="preserve"> like prolonged legs and antennae</w:t>
      </w:r>
      <w:r w:rsidR="00BD0EE1">
        <w:t xml:space="preserve">, </w:t>
      </w:r>
      <w:r>
        <w:t>loss of sight</w:t>
      </w:r>
      <w:r w:rsidR="00CE2B2D">
        <w:t xml:space="preserve"> </w:t>
      </w:r>
      <w:r w:rsidR="00CB7948">
        <w:t>or other developmental adaptation</w:t>
      </w:r>
      <w:r w:rsidR="00066ADE">
        <w:t xml:space="preserve"> </w:t>
      </w:r>
      <w:r w:rsidR="00014A02">
        <w:fldChar w:fldCharType="begin" w:fldLock="1"/>
      </w:r>
      <w:r w:rsidR="00381A15">
        <w:instrText>ADDIN CSL_CITATION { "citationItems" : [ { "id" : "ITEM-1", "itemData" : { "author" : [ { "dropping-particle" : "", "family" : "Szymczakowski", "given" : "W.", "non-dropping-particle" : "", "parse-names" : false, "suffix" : "" } ], "id" : "ITEM-1", "issued" : { "date-parts" : [ [ "1961" ] ] }, "number-of-pages" : "29", "publisher" : "Pa\u0144stwowe wydawnictvo naukowe", "publisher-place" : "Warszawa", "title" : "Klucze do oznaczania owad\u00f3w Polski, Cz\u0119\u015b\u0107 XIX Chrz\u0105szcze - Coleoptera, Zeszyt 13 Catopidae. [Keys to identification of Poland insects, Part XIX Beetles - Coleoptera, Issue 13 Small carrion beetles - Catopidae)].", "type" : "book" }, "uris" : [ "http://www.mendeley.com/documents/?uuid=26b9c221-639e-4d90-9621-4d5a228ea5e1" ] } ], "mendeley" : { "formattedCitation" : "(Szymczakowski, 1961)", "plainTextFormattedCitation" : "(Szymczakowski, 1961)", "previouslyFormattedCitation" : "(Szymczakowski, 1961)" }, "properties" : { "noteIndex" : 0 }, "schema" : "https://github.com/citation-style-language/schema/raw/master/csl-citation.json" }</w:instrText>
      </w:r>
      <w:r w:rsidR="00014A02">
        <w:fldChar w:fldCharType="separate"/>
      </w:r>
      <w:r w:rsidR="00404028" w:rsidRPr="00404028">
        <w:rPr>
          <w:noProof/>
        </w:rPr>
        <w:t>(Szymczakowski, 1961)</w:t>
      </w:r>
      <w:r w:rsidR="00014A02">
        <w:fldChar w:fldCharType="end"/>
      </w:r>
      <w:r>
        <w:t xml:space="preserve">. </w:t>
      </w:r>
    </w:p>
    <w:p w:rsidR="00C906FA" w:rsidRDefault="00CB7948" w:rsidP="00425C2A">
      <w:pPr>
        <w:ind w:firstLine="0"/>
      </w:pPr>
      <w:r>
        <w:lastRenderedPageBreak/>
        <w:t>In the Czech Republic we can found species almost exclusively associated with open landscape (</w:t>
      </w:r>
      <w:r w:rsidRPr="004B0755">
        <w:rPr>
          <w:i/>
        </w:rPr>
        <w:t>Catops fuliginosus</w:t>
      </w:r>
      <w:r>
        <w:t xml:space="preserve">, </w:t>
      </w:r>
      <w:r w:rsidRPr="004B0755">
        <w:rPr>
          <w:i/>
        </w:rPr>
        <w:t>C. grandicollis</w:t>
      </w:r>
      <w:r>
        <w:t xml:space="preserve">, </w:t>
      </w:r>
      <w:r w:rsidRPr="004B0755">
        <w:rPr>
          <w:i/>
        </w:rPr>
        <w:t>C. morio</w:t>
      </w:r>
      <w:r>
        <w:t xml:space="preserve"> and </w:t>
      </w:r>
      <w:r w:rsidRPr="004B0755">
        <w:rPr>
          <w:i/>
        </w:rPr>
        <w:t>Ptomaphagus sericatus</w:t>
      </w:r>
      <w:r>
        <w:t>) or forest species (C</w:t>
      </w:r>
      <w:r w:rsidRPr="004B0755">
        <w:rPr>
          <w:i/>
        </w:rPr>
        <w:t>. subfuscus subfuscus, C. tristis, C. coracinus, C. picipes, S. fumatus</w:t>
      </w:r>
      <w:r>
        <w:t xml:space="preserve"> and </w:t>
      </w:r>
      <w:r w:rsidRPr="004B0755">
        <w:rPr>
          <w:i/>
        </w:rPr>
        <w:t>S. alpestris</w:t>
      </w:r>
      <w:r>
        <w:t xml:space="preserve">). Some species are not specialized and they occur almost regardless the habitat as </w:t>
      </w:r>
      <w:r w:rsidRPr="004B0755">
        <w:rPr>
          <w:i/>
        </w:rPr>
        <w:t>C. kibyi</w:t>
      </w:r>
      <w:r>
        <w:t xml:space="preserve"> or </w:t>
      </w:r>
      <w:r w:rsidRPr="004B0755">
        <w:rPr>
          <w:i/>
        </w:rPr>
        <w:t>Sciodrepoides watsoni</w:t>
      </w:r>
      <w:r>
        <w:t xml:space="preserve"> </w:t>
      </w:r>
      <w:r w:rsidR="00014A02">
        <w:fldChar w:fldCharType="begin" w:fldLock="1"/>
      </w:r>
      <w:r w:rsidR="00381A15">
        <w:instrText>ADDIN CSL_CITATION { "citationItems" : [ { "id" : "ITEM-1", "itemData" : { "author" : [ { "dropping-particle" : "", "family" : "R\u016f\u017ei\u010dka", "given" : "Jan", "non-dropping-particle" : "", "parse-names" : false, "suffix" : "" } ], "container-title" : "Acta Societatis Zoologicae Bohemoslovicae", "id" : "ITEM-1", "issued" : { "date-parts" : [ [ "1994" ] ] }, "page" : "67-78", "title" : "Seasonal activity and habitat associations of Silphidae and Leiodidae: Cholevinae (Coleoptera) in central Bohemia", "type" : "article", "volume" : "58" }, "uris" : [ "http://www.mendeley.com/documents/?uuid=c7978d2a-f13c-4682-895d-6c4cfe3ab58d" ] } ], "mendeley" : { "formattedCitation" : "(R\u016f\u017ei\u010dka, 1994)", "plainTextFormattedCitation" : "(R\u016f\u017ei\u010dka, 1994)", "previouslyFormattedCitation" : "(R\u016f\u017ei\u010dka, 1994)" }, "properties" : { "noteIndex" : 0 }, "schema" : "https://github.com/citation-style-language/schema/raw/master/csl-citation.json" }</w:instrText>
      </w:r>
      <w:r w:rsidR="00014A02">
        <w:fldChar w:fldCharType="separate"/>
      </w:r>
      <w:r w:rsidR="00404028" w:rsidRPr="00404028">
        <w:rPr>
          <w:noProof/>
        </w:rPr>
        <w:t>(Růžička, 1994)</w:t>
      </w:r>
      <w:r w:rsidR="00014A02">
        <w:fldChar w:fldCharType="end"/>
      </w:r>
      <w:r>
        <w:t>.</w:t>
      </w:r>
      <w:r w:rsidR="004B0755">
        <w:t xml:space="preserve"> </w:t>
      </w:r>
    </w:p>
    <w:p w:rsidR="00FF4797" w:rsidRDefault="00FF4797" w:rsidP="00425C2A">
      <w:pPr>
        <w:ind w:firstLine="0"/>
      </w:pPr>
    </w:p>
    <w:p w:rsidR="00DD2E95" w:rsidRDefault="00DD2E95" w:rsidP="00425C2A">
      <w:pPr>
        <w:ind w:firstLine="0"/>
      </w:pPr>
    </w:p>
    <w:p w:rsidR="00740C01" w:rsidRPr="005340EE" w:rsidRDefault="00740C01" w:rsidP="00425C2A">
      <w:pPr>
        <w:ind w:firstLine="0"/>
      </w:pPr>
    </w:p>
    <w:p w:rsidR="008538C6" w:rsidRPr="005340EE" w:rsidRDefault="008538C6" w:rsidP="00425C2A">
      <w:pPr>
        <w:pStyle w:val="Nadpis1"/>
        <w:numPr>
          <w:ilvl w:val="0"/>
          <w:numId w:val="4"/>
        </w:numPr>
        <w:ind w:firstLine="0"/>
        <w:sectPr w:rsidR="008538C6" w:rsidRPr="005340EE" w:rsidSect="00D51BE7">
          <w:headerReference w:type="default" r:id="rId14"/>
          <w:pgSz w:w="12240" w:h="15840"/>
          <w:pgMar w:top="1417" w:right="1417" w:bottom="1417" w:left="1417" w:header="708" w:footer="708" w:gutter="0"/>
          <w:cols w:space="708"/>
          <w:docGrid w:linePitch="360"/>
        </w:sectPr>
      </w:pPr>
    </w:p>
    <w:p w:rsidR="00AF1AB4" w:rsidRPr="005340EE" w:rsidRDefault="00AF1AB4" w:rsidP="00425C2A">
      <w:pPr>
        <w:pStyle w:val="Nadpis1"/>
        <w:numPr>
          <w:ilvl w:val="0"/>
          <w:numId w:val="4"/>
        </w:numPr>
        <w:ind w:firstLine="0"/>
      </w:pPr>
      <w:bookmarkStart w:id="14" w:name="_Toc428563979"/>
      <w:r w:rsidRPr="005340EE">
        <w:lastRenderedPageBreak/>
        <w:t xml:space="preserve">Aim of the </w:t>
      </w:r>
      <w:r w:rsidR="008538C6" w:rsidRPr="005340EE">
        <w:t>T</w:t>
      </w:r>
      <w:r w:rsidRPr="005340EE">
        <w:t>hesis</w:t>
      </w:r>
      <w:bookmarkEnd w:id="14"/>
    </w:p>
    <w:p w:rsidR="00891ED1" w:rsidRPr="005340EE" w:rsidRDefault="00A92DF3" w:rsidP="00425C2A">
      <w:pPr>
        <w:ind w:firstLine="0"/>
      </w:pPr>
      <w:r w:rsidRPr="005340EE">
        <w:t xml:space="preserve">Aim of the thesis is the ecology of necrophagous beetles from family Silphidae and </w:t>
      </w:r>
      <w:r w:rsidR="00731137">
        <w:t>subfamily</w:t>
      </w:r>
      <w:r w:rsidRPr="005340EE">
        <w:t xml:space="preserve"> Cholevinae. Thesis is dealing with their </w:t>
      </w:r>
      <w:r w:rsidR="007B6798" w:rsidRPr="005340EE">
        <w:t>habitat preferences, geographical di</w:t>
      </w:r>
      <w:r w:rsidR="00D7509C">
        <w:t>stribution</w:t>
      </w:r>
      <w:r w:rsidR="007B6798" w:rsidRPr="005340EE">
        <w:t xml:space="preserve"> and effect of temperature on the rate of their development.</w:t>
      </w:r>
      <w:r w:rsidR="00D7509C">
        <w:t xml:space="preserve"> Possible applications in forensic entomology and nature protection are discussed.</w:t>
      </w:r>
    </w:p>
    <w:p w:rsidR="007B6798" w:rsidRPr="005340EE" w:rsidRDefault="007B6798" w:rsidP="00425C2A">
      <w:pPr>
        <w:ind w:firstLine="0"/>
      </w:pPr>
    </w:p>
    <w:p w:rsidR="007B6798" w:rsidRPr="00F81F4C" w:rsidRDefault="007B6798" w:rsidP="00425C2A">
      <w:pPr>
        <w:ind w:firstLine="0"/>
        <w:rPr>
          <w:b/>
          <w:szCs w:val="24"/>
        </w:rPr>
      </w:pPr>
      <w:r w:rsidRPr="00F81F4C">
        <w:rPr>
          <w:b/>
          <w:szCs w:val="24"/>
        </w:rPr>
        <w:t>Specific goals:</w:t>
      </w:r>
    </w:p>
    <w:p w:rsidR="007B6798" w:rsidRPr="005340EE" w:rsidRDefault="007B6798" w:rsidP="00425C2A">
      <w:pPr>
        <w:numPr>
          <w:ilvl w:val="0"/>
          <w:numId w:val="7"/>
        </w:numPr>
        <w:ind w:firstLine="0"/>
        <w:rPr>
          <w:b/>
        </w:rPr>
      </w:pPr>
      <w:r w:rsidRPr="005340EE">
        <w:rPr>
          <w:b/>
        </w:rPr>
        <w:t xml:space="preserve">Soil type as </w:t>
      </w:r>
      <w:r w:rsidR="00227621" w:rsidRPr="005340EE">
        <w:rPr>
          <w:b/>
        </w:rPr>
        <w:t>important factor determining local abundance of carrion beetles (Coleoptera: Silphidae)</w:t>
      </w:r>
    </w:p>
    <w:p w:rsidR="00F04A63" w:rsidRPr="005340EE" w:rsidRDefault="00227621" w:rsidP="00425C2A">
      <w:pPr>
        <w:ind w:firstLine="0"/>
      </w:pPr>
      <w:r w:rsidRPr="005340EE">
        <w:t xml:space="preserve">The main goal </w:t>
      </w:r>
      <w:r w:rsidR="002406CA" w:rsidRPr="005340EE">
        <w:t xml:space="preserve">of this article </w:t>
      </w:r>
      <w:r w:rsidRPr="005340EE">
        <w:t>is to determine the habitat preferences of European open-landscape carrion beetles</w:t>
      </w:r>
      <w:r w:rsidR="001A428E" w:rsidRPr="005340EE">
        <w:t>,</w:t>
      </w:r>
      <w:r w:rsidR="002406CA" w:rsidRPr="005340EE">
        <w:t xml:space="preserve"> especially those on Red list (</w:t>
      </w:r>
      <w:r w:rsidR="002406CA" w:rsidRPr="005340EE">
        <w:rPr>
          <w:i/>
        </w:rPr>
        <w:t xml:space="preserve">Nicrophorus antennatus, N. germanicus </w:t>
      </w:r>
      <w:r w:rsidR="002406CA" w:rsidRPr="005340EE">
        <w:t>and</w:t>
      </w:r>
      <w:r w:rsidR="002406CA" w:rsidRPr="005340EE">
        <w:rPr>
          <w:i/>
        </w:rPr>
        <w:t xml:space="preserve"> N. sepultor</w:t>
      </w:r>
      <w:r w:rsidR="002406CA" w:rsidRPr="005340EE">
        <w:t>)</w:t>
      </w:r>
      <w:r w:rsidR="001A428E" w:rsidRPr="005340EE">
        <w:t>,</w:t>
      </w:r>
      <w:r w:rsidR="002406CA" w:rsidRPr="005340EE">
        <w:t xml:space="preserve"> and </w:t>
      </w:r>
      <w:r w:rsidR="001A428E" w:rsidRPr="005340EE">
        <w:t xml:space="preserve">to </w:t>
      </w:r>
      <w:r w:rsidR="002406CA" w:rsidRPr="005340EE">
        <w:t xml:space="preserve">discuss the effect of intra and interspecific </w:t>
      </w:r>
      <w:r w:rsidR="00D0533D">
        <w:t>comp</w:t>
      </w:r>
      <w:r w:rsidR="00D0533D" w:rsidRPr="005340EE">
        <w:t>eti</w:t>
      </w:r>
      <w:r w:rsidR="00D0533D">
        <w:t>ti</w:t>
      </w:r>
      <w:r w:rsidR="00D0533D" w:rsidRPr="005340EE">
        <w:t>on</w:t>
      </w:r>
      <w:r w:rsidR="002406CA" w:rsidRPr="005340EE">
        <w:t xml:space="preserve"> on </w:t>
      </w:r>
      <w:r w:rsidR="001A428E" w:rsidRPr="005340EE">
        <w:t>their</w:t>
      </w:r>
      <w:r w:rsidR="002406CA" w:rsidRPr="005340EE">
        <w:t xml:space="preserve"> abundances</w:t>
      </w:r>
      <w:r w:rsidRPr="005340EE">
        <w:t>.</w:t>
      </w:r>
    </w:p>
    <w:p w:rsidR="00227621" w:rsidRPr="005340EE" w:rsidRDefault="00227621" w:rsidP="00425C2A">
      <w:pPr>
        <w:ind w:firstLine="0"/>
      </w:pPr>
    </w:p>
    <w:p w:rsidR="00227621" w:rsidRPr="005340EE" w:rsidRDefault="00227621" w:rsidP="00425C2A">
      <w:pPr>
        <w:numPr>
          <w:ilvl w:val="0"/>
          <w:numId w:val="7"/>
        </w:numPr>
        <w:ind w:firstLine="0"/>
        <w:rPr>
          <w:b/>
        </w:rPr>
      </w:pPr>
      <w:r w:rsidRPr="005340EE">
        <w:rPr>
          <w:b/>
        </w:rPr>
        <w:t xml:space="preserve">Rate of development  and instar determination of </w:t>
      </w:r>
      <w:r w:rsidRPr="005340EE">
        <w:rPr>
          <w:b/>
          <w:i/>
        </w:rPr>
        <w:t>Sciodrepoides watsoni</w:t>
      </w:r>
      <w:r w:rsidRPr="005340EE">
        <w:rPr>
          <w:b/>
        </w:rPr>
        <w:t xml:space="preserve"> (Coleoptera: Cholevinae)</w:t>
      </w:r>
    </w:p>
    <w:p w:rsidR="0082500A" w:rsidRPr="005340EE" w:rsidRDefault="00D7509C" w:rsidP="00425C2A">
      <w:pPr>
        <w:ind w:firstLine="0"/>
      </w:pPr>
      <w:r>
        <w:t xml:space="preserve">To allow future utilization of </w:t>
      </w:r>
      <w:r w:rsidRPr="00D7509C">
        <w:rPr>
          <w:i/>
        </w:rPr>
        <w:t>S. watsoni</w:t>
      </w:r>
      <w:r>
        <w:t xml:space="preserve"> in forensic entomology, t</w:t>
      </w:r>
      <w:r w:rsidR="0082500A" w:rsidRPr="005340EE">
        <w:t xml:space="preserve">he article </w:t>
      </w:r>
      <w:r w:rsidR="0031640A" w:rsidRPr="005340EE">
        <w:t xml:space="preserve">will </w:t>
      </w:r>
      <w:r>
        <w:t>offer</w:t>
      </w:r>
      <w:r w:rsidR="001A428E" w:rsidRPr="005340EE">
        <w:t xml:space="preserve"> the parameter </w:t>
      </w:r>
      <w:r>
        <w:t>estimates</w:t>
      </w:r>
      <w:r w:rsidR="001A428E" w:rsidRPr="005340EE">
        <w:t xml:space="preserve"> of </w:t>
      </w:r>
      <w:r>
        <w:t xml:space="preserve">the thermal summation model. Also, a new size-based character for accurate </w:t>
      </w:r>
      <w:r w:rsidR="0031640A" w:rsidRPr="005340EE">
        <w:t xml:space="preserve">larval </w:t>
      </w:r>
      <w:r w:rsidR="0082500A" w:rsidRPr="005340EE">
        <w:t>i</w:t>
      </w:r>
      <w:r>
        <w:t>nstar determination will be provided</w:t>
      </w:r>
      <w:r w:rsidR="0031640A" w:rsidRPr="005340EE">
        <w:t>.</w:t>
      </w:r>
      <w:r w:rsidR="00853611" w:rsidRPr="005340EE">
        <w:t xml:space="preserve"> </w:t>
      </w:r>
    </w:p>
    <w:p w:rsidR="0031640A" w:rsidRPr="005340EE" w:rsidRDefault="0031640A" w:rsidP="00425C2A">
      <w:pPr>
        <w:ind w:firstLine="0"/>
      </w:pPr>
    </w:p>
    <w:p w:rsidR="00227621" w:rsidRPr="00F81F4C" w:rsidRDefault="00227621" w:rsidP="00425C2A">
      <w:pPr>
        <w:numPr>
          <w:ilvl w:val="0"/>
          <w:numId w:val="7"/>
        </w:numPr>
        <w:ind w:firstLine="0"/>
        <w:rPr>
          <w:b/>
        </w:rPr>
      </w:pPr>
      <w:r w:rsidRPr="00F81F4C">
        <w:rPr>
          <w:b/>
        </w:rPr>
        <w:t>Geographic distribution of lowland species of Silphidae in the Czech Republic</w:t>
      </w:r>
    </w:p>
    <w:p w:rsidR="00F04A63" w:rsidRPr="005340EE" w:rsidRDefault="001B2875" w:rsidP="00425C2A">
      <w:pPr>
        <w:ind w:firstLine="0"/>
      </w:pPr>
      <w:r w:rsidRPr="005340EE">
        <w:t xml:space="preserve">This article </w:t>
      </w:r>
      <w:r w:rsidR="00982A65" w:rsidRPr="005340EE">
        <w:t>will publish</w:t>
      </w:r>
      <w:r w:rsidRPr="005340EE">
        <w:t xml:space="preserve"> large dataset with key information about spatial and temporal distribution and abundance </w:t>
      </w:r>
      <w:r w:rsidR="00F04A63" w:rsidRPr="005340EE">
        <w:t>of open-landscape carrion beetles in the Czech Republic.</w:t>
      </w:r>
      <w:r w:rsidR="008F038D" w:rsidRPr="005340EE">
        <w:t xml:space="preserve"> </w:t>
      </w:r>
      <w:r w:rsidR="00787B5C" w:rsidRPr="005340EE">
        <w:t>Information</w:t>
      </w:r>
      <w:r w:rsidR="00982A65" w:rsidRPr="005340EE">
        <w:t xml:space="preserve"> about </w:t>
      </w:r>
      <w:r w:rsidR="008F038D" w:rsidRPr="005340EE">
        <w:t xml:space="preserve">population trends </w:t>
      </w:r>
      <w:r w:rsidR="00E86B31" w:rsidRPr="005340EE">
        <w:t xml:space="preserve">and </w:t>
      </w:r>
      <w:r w:rsidR="008F038D" w:rsidRPr="005340EE">
        <w:t>ecology of those beetles</w:t>
      </w:r>
      <w:r w:rsidR="00982A65" w:rsidRPr="005340EE">
        <w:t xml:space="preserve"> will be also included</w:t>
      </w:r>
      <w:r w:rsidR="008F038D" w:rsidRPr="005340EE">
        <w:t>.</w:t>
      </w:r>
      <w:r w:rsidR="00BF56E9">
        <w:t xml:space="preserve"> </w:t>
      </w:r>
    </w:p>
    <w:p w:rsidR="00891ED1" w:rsidRPr="005340EE" w:rsidRDefault="00891ED1" w:rsidP="00425C2A">
      <w:pPr>
        <w:ind w:firstLine="0"/>
      </w:pPr>
    </w:p>
    <w:p w:rsidR="00891ED1" w:rsidRPr="005340EE" w:rsidRDefault="00891ED1" w:rsidP="00425C2A">
      <w:pPr>
        <w:pStyle w:val="Nadpis1"/>
        <w:ind w:firstLine="0"/>
        <w:sectPr w:rsidR="00891ED1" w:rsidRPr="005340EE" w:rsidSect="00D51BE7">
          <w:headerReference w:type="default" r:id="rId15"/>
          <w:pgSz w:w="12240" w:h="15840"/>
          <w:pgMar w:top="1417" w:right="1417" w:bottom="1417" w:left="1417" w:header="708" w:footer="708" w:gutter="0"/>
          <w:cols w:space="708"/>
          <w:docGrid w:linePitch="360"/>
        </w:sectPr>
      </w:pPr>
    </w:p>
    <w:p w:rsidR="00685207" w:rsidRPr="005340EE" w:rsidRDefault="00473CCE" w:rsidP="00425C2A">
      <w:pPr>
        <w:pStyle w:val="Nadpis1"/>
        <w:ind w:firstLine="0"/>
      </w:pPr>
      <w:bookmarkStart w:id="15" w:name="_Toc428563980"/>
      <w:r w:rsidRPr="005340EE">
        <w:lastRenderedPageBreak/>
        <w:t>A</w:t>
      </w:r>
      <w:r w:rsidRPr="005340EE">
        <w:tab/>
      </w:r>
      <w:r w:rsidR="0020325F" w:rsidRPr="005340EE">
        <w:t xml:space="preserve"> </w:t>
      </w:r>
      <w:bookmarkStart w:id="16" w:name="_Toc379133442"/>
      <w:r w:rsidR="00685207" w:rsidRPr="005340EE">
        <w:t>Is the type of soil an important factor determining the local abundance of carrion beetles (Coleoptera: Silphidae)?</w:t>
      </w:r>
      <w:bookmarkEnd w:id="15"/>
    </w:p>
    <w:bookmarkEnd w:id="16"/>
    <w:p w:rsidR="00BF1CB8" w:rsidRPr="005340EE" w:rsidRDefault="00BF1CB8" w:rsidP="00425C2A">
      <w:pPr>
        <w:ind w:firstLine="0"/>
      </w:pPr>
    </w:p>
    <w:p w:rsidR="00BF1CB8" w:rsidRPr="005340EE" w:rsidRDefault="00BF1CB8" w:rsidP="00425C2A">
      <w:pPr>
        <w:ind w:firstLine="0"/>
        <w:rPr>
          <w:b/>
        </w:rPr>
      </w:pPr>
      <w:r w:rsidRPr="005340EE">
        <w:rPr>
          <w:b/>
        </w:rPr>
        <w:t>Pavel JAKUBEC &amp; Jan RŮŽIČKA</w:t>
      </w:r>
    </w:p>
    <w:p w:rsidR="00BF1CB8" w:rsidRPr="005340EE" w:rsidRDefault="00BF1CB8" w:rsidP="00425C2A">
      <w:pPr>
        <w:ind w:firstLine="0"/>
      </w:pPr>
    </w:p>
    <w:p w:rsidR="00BF1CB8" w:rsidRPr="005340EE" w:rsidRDefault="00BF1CB8" w:rsidP="00425C2A">
      <w:pPr>
        <w:ind w:firstLine="0"/>
        <w:rPr>
          <w:b/>
        </w:rPr>
      </w:pPr>
      <w:r w:rsidRPr="005340EE">
        <w:rPr>
          <w:b/>
        </w:rPr>
        <w:t>Accepted by European Journal of Entomology</w:t>
      </w:r>
    </w:p>
    <w:p w:rsidR="00BF1CB8" w:rsidRPr="005340EE" w:rsidRDefault="00BF1CB8" w:rsidP="00425C2A">
      <w:pPr>
        <w:ind w:firstLine="0"/>
      </w:pPr>
    </w:p>
    <w:p w:rsidR="00BF1CB8" w:rsidRPr="005340EE" w:rsidRDefault="00BF1CB8" w:rsidP="00425C2A">
      <w:pPr>
        <w:ind w:firstLine="0"/>
      </w:pPr>
      <w:r w:rsidRPr="005340EE">
        <w:rPr>
          <w:b/>
        </w:rPr>
        <w:t>Key words.</w:t>
      </w:r>
      <w:r w:rsidRPr="005340EE">
        <w:t xml:space="preserve"> Ecology, Nicrophorinae, Silphinae, burying beetles, soil type, chernozems, fluvisols, diversity </w:t>
      </w:r>
    </w:p>
    <w:p w:rsidR="00BF1CB8" w:rsidRPr="005340EE" w:rsidRDefault="00BF1CB8" w:rsidP="00425C2A">
      <w:pPr>
        <w:ind w:firstLine="0"/>
      </w:pPr>
    </w:p>
    <w:p w:rsidR="00BF1CB8" w:rsidRPr="005340EE" w:rsidRDefault="00BF1CB8" w:rsidP="00425C2A">
      <w:pPr>
        <w:ind w:firstLine="0"/>
      </w:pPr>
      <w:r w:rsidRPr="005340EE">
        <w:rPr>
          <w:b/>
        </w:rPr>
        <w:t>Abstract.</w:t>
      </w:r>
      <w:r w:rsidRPr="005340EE">
        <w:t xml:space="preserve"> Carrion beetles (Coleoptera: Silphidae) provide a valuable ecosystem service by promoting nutrient cycling and controlling pests like noxious flies (Diptera: Calliphoridae and Sarcophagidae). Our main goal was to examine the relationship between the occurrence of carrion beetles and soil type. We used pitfall traps to collect 43,856 specimens of 15 species of carrion beetles in the Czech Republic during 2009. We found that the abundance of seven of the carrion beetles – Nicrophorus antennatus (Reitter), N. germanicus (Linnaeus), N. humator (Gleditsch), N. interruptus (Stephens), N. sepultor (Charpentier), Silpha obscura obscura (Herbst) and T. sinuatus (Fabricius) – was significantly higher either in areas with  chernozem or fluvisol soils. These findings support our hypothesis that soil type could be an important factor determining the occurrence of necrophagous European carrion beetles. Our findings could be helpful when selecting important nature conservation sites (particularly inasmuch as N. antennatus, N. germanicus and N. sepultor are listed as endangered species on the Czech Red List of Invertebrates) as in this respect localities where there are chernozem soils are potentially valuable. . </w:t>
      </w:r>
    </w:p>
    <w:p w:rsidR="00BF1CB8" w:rsidRPr="005340EE" w:rsidRDefault="008609C0" w:rsidP="00425C2A">
      <w:pPr>
        <w:pStyle w:val="Nadpis2"/>
        <w:ind w:firstLine="0"/>
      </w:pPr>
      <w:bookmarkStart w:id="17" w:name="_Toc428563981"/>
      <w:r>
        <w:lastRenderedPageBreak/>
        <w:t>A.1</w:t>
      </w:r>
      <w:r>
        <w:tab/>
      </w:r>
      <w:r w:rsidR="00BF1CB8" w:rsidRPr="005340EE">
        <w:t>Introduction</w:t>
      </w:r>
      <w:bookmarkEnd w:id="17"/>
    </w:p>
    <w:p w:rsidR="00BF1CB8" w:rsidRPr="005340EE" w:rsidRDefault="00BF1CB8" w:rsidP="00425C2A">
      <w:pPr>
        <w:ind w:firstLine="0"/>
      </w:pPr>
      <w:r w:rsidRPr="005340EE">
        <w:t xml:space="preserve">The majority of carrion beetles (Coleoptera: Silphidae) are obligate carrion feeders. They are frequently associated with the corpses of vertebrates and provide a wide range of ecosystem services, such as promoting nutrient recycling and removing potential breeding sites of noxious flies (Diptera: Calliphoridae and Sarcophagidae), by effectively removing the corpses (burying beetles – Nicrophorinae) or eating fly larvae (Nicrophorinae and some Silphinae) (Anderson &amp; Peck, 1985; Sikes, 2008; Goff, 2009). </w:t>
      </w:r>
    </w:p>
    <w:p w:rsidR="00BF1CB8" w:rsidRPr="005340EE" w:rsidRDefault="00BF1CB8" w:rsidP="00425C2A">
      <w:pPr>
        <w:ind w:firstLine="0"/>
      </w:pPr>
      <w:r w:rsidRPr="005340EE">
        <w:t xml:space="preserve">Despite their relatively low global species diversity (186 species), they occur widely throughout the Holarctic region (Sikes, 2008; Grebennikov &amp; Newton, 2012). Carrion beetles can be divided into two taxonomic groups, the subfamilies Silphinae and Nicrophorinae, which are morphologically and also ecologically different (Sikes, 2005). Burying beetles of the subfamily Nicrophorinae are well known for their biparental care, while beetles of the subfamily Silphinae do not manifest such behaviour (Peck &amp; Anderson, 1985a; Sikes &amp; Venables, 2013). </w:t>
      </w:r>
    </w:p>
    <w:p w:rsidR="00BF1CB8" w:rsidRPr="005340EE" w:rsidRDefault="00BF1CB8" w:rsidP="00425C2A">
      <w:pPr>
        <w:ind w:firstLine="0"/>
      </w:pPr>
      <w:r w:rsidRPr="005340EE">
        <w:t xml:space="preserve">The phenology and habitat selection of carrion beetles have been intensively studied in recent years (e.g. Peck &amp; Anderson, 1985b; Creighton et al., 1993; Růžička, 1994; Lingafelter, 1995; Lomolino &amp; Creighton, 1996; Kočárek, 2001; Archer, 2003; Hocking et al., 2007; Mullins et al., 2013). The relationship between soil characteristics and the occurrence of carrion beetles is often mentioned in the literature, but this has been based only on the authors’ observations and without appropriate statistical testing (Pukowski, 1933; Paulian, 1946; Theodorides &amp; Heerdt, 1952; Novák, 1961, 1962). The logical reason behind this hypothesis is that the developmental cycle of many carrion beetles is tightly connected with soil. For example Nicrophorinae bury the corpses of small vertebrates for breeding and Silphinae pupate underground. It has been proposed that a possible explanation for preferring a particular type of soil could be that some soils are better able to maintain a stable environment in terms of moisture and temperature, which is beneficial for the beetles (Novák, 1961, 1962). In a study of Nearctic insects, Looney et al. (2009) report that deep, loess soils host more abundant populations of necrophagous beetles than do shallow rocky soils. They also found that some </w:t>
      </w:r>
      <w:r w:rsidRPr="005340EE">
        <w:lastRenderedPageBreak/>
        <w:t>species actually prefer shallow rocky soils to deep, loess soils. This niche differentiation could be due to interspecific competition (Anderson, 1982a; Bishop et al., 2002).</w:t>
      </w:r>
    </w:p>
    <w:p w:rsidR="00BF1CB8" w:rsidRPr="005340EE" w:rsidRDefault="00BF1CB8" w:rsidP="00425C2A">
      <w:pPr>
        <w:ind w:firstLine="0"/>
      </w:pPr>
      <w:r w:rsidRPr="005340EE">
        <w:t xml:space="preserve">Detailed information about the biology of the different species can be used to identify important conservation sites for endangered carrion beetles, as Jurzenski et al. (2014) did for Nicrophorus americanus (Olivier). </w:t>
      </w:r>
    </w:p>
    <w:p w:rsidR="00BF1CB8" w:rsidRPr="005340EE" w:rsidRDefault="00BF1CB8" w:rsidP="00425C2A">
      <w:pPr>
        <w:ind w:firstLine="0"/>
      </w:pPr>
      <w:r w:rsidRPr="005340EE">
        <w:t>Our field study is aimed at determining the habitat preferences of European open-landscape carrion beetles. Interspecific competition is discussed only in respect to other carrion beetles, because our trapping method was not designed for collecting other necrophagous invertebrates. We expected that most species of the subgenus Nicrophorus would be more abundant in areas where there are chernozem rather than fluvisol soils. Beetles of the subfamily Silphinae do not interact with the soil as closely as do Nicrophorinae, and we therefore had no reason to think that their abundance would differ in areas with chernozem or fluvisol soils.</w:t>
      </w:r>
    </w:p>
    <w:p w:rsidR="00BF1CB8" w:rsidRPr="005340EE" w:rsidRDefault="00BF1CB8" w:rsidP="00425C2A">
      <w:pPr>
        <w:ind w:firstLine="0"/>
      </w:pPr>
    </w:p>
    <w:p w:rsidR="00BF1CB8" w:rsidRPr="005340EE" w:rsidRDefault="00BF1CB8" w:rsidP="00425C2A">
      <w:pPr>
        <w:pStyle w:val="Nadpis2"/>
        <w:ind w:firstLine="0"/>
      </w:pPr>
      <w:bookmarkStart w:id="18" w:name="_Toc428563982"/>
      <w:r w:rsidRPr="005340EE">
        <w:t>A.2</w:t>
      </w:r>
      <w:r w:rsidRPr="005340EE">
        <w:tab/>
        <w:t>Material and Methods</w:t>
      </w:r>
      <w:bookmarkEnd w:id="18"/>
    </w:p>
    <w:p w:rsidR="00BF1CB8" w:rsidRPr="005340EE" w:rsidRDefault="00BF1CB8" w:rsidP="00425C2A">
      <w:pPr>
        <w:pStyle w:val="Nadpis3"/>
        <w:ind w:firstLine="0"/>
      </w:pPr>
      <w:bookmarkStart w:id="19" w:name="_Toc428563983"/>
      <w:r w:rsidRPr="005340EE">
        <w:t>A.2.1 Site selection</w:t>
      </w:r>
      <w:bookmarkEnd w:id="19"/>
    </w:p>
    <w:p w:rsidR="00BF1CB8" w:rsidRPr="005340EE" w:rsidRDefault="00BF1CB8" w:rsidP="00425C2A">
      <w:pPr>
        <w:ind w:firstLine="0"/>
      </w:pPr>
      <w:r w:rsidRPr="005340EE">
        <w:t xml:space="preserve">This study was done during 2009 in the Czech Republic in regions with a similar medium warm (MT10) to very warm (T4) climate (Cenia, 2008) and similar occurrence of two different types of soil (chernozem and fluvisol) in open-landscape habitats. In order to select suitable locations, we uploaded data on climate, soil type and land use from a Cenia (2008) database into the geographical information system software ArcGIS 9.2 and looked for locations where these three conditions overlapped (ESRI, 2008). Accessibility was also taken into account. </w:t>
      </w:r>
    </w:p>
    <w:p w:rsidR="00BF1CB8" w:rsidRPr="005340EE" w:rsidRDefault="00BF1CB8" w:rsidP="00425C2A">
      <w:pPr>
        <w:ind w:firstLine="0"/>
      </w:pPr>
      <w:r w:rsidRPr="005340EE">
        <w:t xml:space="preserve">We selected an equivalent number of locations on chernozem (33) and fluvisol (33) soils, which were clustered in three regions (see Fig. 1). These locations were at least 1.5 km apart, and we arranged them more or less while alternating linearly between sites on fluvisol and chernozem soils as in Fig. 2. There is a detailed description of the sites in Jakubec &amp; Růžička (2012). </w:t>
      </w:r>
    </w:p>
    <w:p w:rsidR="00BF1CB8" w:rsidRPr="005340EE" w:rsidRDefault="00BF1CB8" w:rsidP="00425C2A">
      <w:pPr>
        <w:ind w:firstLine="0"/>
      </w:pPr>
    </w:p>
    <w:p w:rsidR="00BF1CB8" w:rsidRPr="005340EE" w:rsidRDefault="00BF1CB8" w:rsidP="00425C2A">
      <w:pPr>
        <w:pStyle w:val="Nadpis3"/>
        <w:ind w:firstLine="0"/>
      </w:pPr>
      <w:bookmarkStart w:id="20" w:name="_Toc428563984"/>
      <w:r w:rsidRPr="005340EE">
        <w:lastRenderedPageBreak/>
        <w:t>A.2.2 Trapping</w:t>
      </w:r>
      <w:bookmarkEnd w:id="20"/>
    </w:p>
    <w:p w:rsidR="00BF1CB8" w:rsidRPr="005340EE" w:rsidRDefault="00BF1CB8" w:rsidP="00425C2A">
      <w:pPr>
        <w:ind w:firstLine="0"/>
      </w:pPr>
      <w:r w:rsidRPr="005340EE">
        <w:t xml:space="preserve">For collecting beetles, we used baited pitfall traps designed by Růžička (2007), which were made from 1,080 ml plastic buckets (opening of 103 mm and 117 mm deep). These traps were part filled with a preservation solution of 200 ml water and 100 ml ethylene glycol. Traps were covered with a net of 2 cm mesh and an aluminum roof as protection against scavenging animals and flooding by rain. Frozen fish meat (cod) and ripening cheese (Romadur) were used as bait, placed in a small container (ᴓ 5 cm and 1.5 cm deep) and hung above the preservation solution. </w:t>
      </w:r>
    </w:p>
    <w:p w:rsidR="00BF1CB8" w:rsidRPr="005340EE" w:rsidRDefault="00BF1CB8" w:rsidP="00425C2A">
      <w:pPr>
        <w:ind w:firstLine="0"/>
      </w:pPr>
      <w:r w:rsidRPr="005340EE">
        <w:t>A line of five traps was established at each location. The distance between these traps was at least 20 m. They were placed within one continuous agricultural field, and no closer than 50 m from the edge of the field. In an attempt to minimize the effect of extraneous confounding variables fields were selected as target habitats because soil properties in agricultural fields are more homogenous and the water regime more stable than anywhere else.</w:t>
      </w:r>
    </w:p>
    <w:p w:rsidR="00BF1CB8" w:rsidRPr="005340EE" w:rsidRDefault="00BF1CB8" w:rsidP="00425C2A">
      <w:pPr>
        <w:ind w:firstLine="0"/>
      </w:pPr>
      <w:r w:rsidRPr="005340EE">
        <w:t xml:space="preserve">These traps were set for two weeks during the main peaks in carrion beetle activity (season): 17–31 May 2009 (spring), 5–19 July 2009 (summer) and 13–27 September 2009 (autumn), based on the data on activity in Růžička (1994). A complete sample consists of the contents of each trap collected over a period of two weeks. The samples were stored separately and included in the analysis only if the trap and bait was not disturbed or damaged by animals, humans or weather conditions. </w:t>
      </w:r>
    </w:p>
    <w:p w:rsidR="00BF1CB8" w:rsidRPr="005340EE" w:rsidRDefault="00BF1CB8" w:rsidP="00425C2A">
      <w:pPr>
        <w:ind w:firstLine="0"/>
      </w:pPr>
      <w:r w:rsidRPr="005340EE">
        <w:t>Adult carrion beetles were identified to species level following Růžička &amp; Schneider (2004) and stored in 75% ethanol. Selected voucher specimens were dry mounted and are deposited in the author's collection.</w:t>
      </w:r>
    </w:p>
    <w:p w:rsidR="00BF1CB8" w:rsidRPr="005340EE" w:rsidRDefault="00BF1CB8" w:rsidP="00425C2A">
      <w:pPr>
        <w:ind w:firstLine="0"/>
      </w:pPr>
    </w:p>
    <w:p w:rsidR="00BF1CB8" w:rsidRPr="005340EE" w:rsidRDefault="00BF1CB8" w:rsidP="00425C2A">
      <w:pPr>
        <w:pStyle w:val="Nadpis3"/>
        <w:ind w:firstLine="0"/>
      </w:pPr>
      <w:bookmarkStart w:id="21" w:name="_Toc428563985"/>
      <w:r w:rsidRPr="005340EE">
        <w:t>A.2.3 Data analysis</w:t>
      </w:r>
      <w:bookmarkEnd w:id="21"/>
    </w:p>
    <w:p w:rsidR="00BF1CB8" w:rsidRPr="005340EE" w:rsidRDefault="00BF1CB8" w:rsidP="00425C2A">
      <w:pPr>
        <w:ind w:firstLine="0"/>
      </w:pPr>
      <w:r w:rsidRPr="005340EE">
        <w:t xml:space="preserve">Detrended correspondence analysis (DCA) was performed on the species abundance data for each locality to determine the length of the gradient and detect whether some species are co-varying. </w:t>
      </w:r>
    </w:p>
    <w:p w:rsidR="00BF1CB8" w:rsidRPr="005340EE" w:rsidRDefault="00BF1CB8" w:rsidP="00425C2A">
      <w:pPr>
        <w:ind w:firstLine="0"/>
      </w:pPr>
      <w:r w:rsidRPr="005340EE">
        <w:lastRenderedPageBreak/>
        <w:t xml:space="preserve">To test the effect of environmental factors on carrion beetles we decided to use partial canonical correspondence analysis (CCA) with a randomized block design in which the blocks were defined by covariates (season and region). We chose CCA over RDA because DCA indicated that the length of the gradient is more than 3.7 SD units long and, therefore, we had to use a unimodal type of analysis. Bonferroni correction was applied to adjust for multiple comparisons of the following environmental factors: soil type (chernozem and fluvisol), climatic region (warm – T2, very warm – T4 and mildly warm – MT10), land cover = crop (Brassica napus, Beta vulgaris, Carthamus tinctorius, Glycine max, Heliantus annus, Hordeum vulgare, Phacelia tanacetifolia, Triticum aestivum and Zea mays) and their interactions. Influence of regions was filtered out by using it as a covariate, because we were not interested in that effect. </w:t>
      </w:r>
    </w:p>
    <w:p w:rsidR="00BF1CB8" w:rsidRPr="005340EE" w:rsidRDefault="00BF1CB8" w:rsidP="00425C2A">
      <w:pPr>
        <w:ind w:firstLine="0"/>
      </w:pPr>
      <w:r w:rsidRPr="005340EE">
        <w:t>The diversity of carrion beetles at each location and geographically related region was measured by calculating the Brillouin biodiversity index (H = 1/N ∙ ln(N!/n1!n2!...ns!)) from the total abundance data across all sampling periods (three times two weeks), where N is the total number of individuals caught at a location and n1,n2....ns are the numbers of individuals of all carrion beetles collected at the location (Pielou, 1975). We used this index, because it does not assume randomness of sampling and equal attractiveness of traps as does the commonly used Shannon index (see Magurran, 2004). The number of specimens at each location was averaged over the number of samples, because they differed between locations due to unavoidable adverse events (flooding by rain or destruction of traps).</w:t>
      </w:r>
    </w:p>
    <w:p w:rsidR="00BF1CB8" w:rsidRPr="005340EE" w:rsidRDefault="00BF1CB8" w:rsidP="00425C2A">
      <w:pPr>
        <w:ind w:firstLine="0"/>
      </w:pPr>
      <w:r w:rsidRPr="005340EE">
        <w:t xml:space="preserve">We used the Wilcoxon rank-sum test with continuity correction to test our hypothesis that abundance of carrion beetles differs in the areas with the two different types of soil. This hypothesis was tested for the whole taxonomic family Silphidae and for each individual species. We chose this nonparametric test because the data were not normally distributed. We also tested the effect of soil type on the Brillouin biodiversity index using Welch’s t-test for two samples. </w:t>
      </w:r>
    </w:p>
    <w:p w:rsidR="00BF1CB8" w:rsidRPr="005340EE" w:rsidRDefault="00BF1CB8" w:rsidP="00425C2A">
      <w:pPr>
        <w:ind w:firstLine="0"/>
      </w:pPr>
      <w:r w:rsidRPr="005340EE">
        <w:t>The significance level was set at 5%. Data management and all analysis was carried out using the Canoco 5 and R statistical programs (ter Braak &amp; Šmilauer, 2012; R Core Team, 2014).</w:t>
      </w:r>
    </w:p>
    <w:p w:rsidR="00BF1CB8" w:rsidRPr="005340EE" w:rsidRDefault="00BF1CB8" w:rsidP="00425C2A">
      <w:pPr>
        <w:pStyle w:val="Nadpis2"/>
        <w:ind w:firstLine="0"/>
      </w:pPr>
      <w:bookmarkStart w:id="22" w:name="_Toc428563986"/>
      <w:r w:rsidRPr="005340EE">
        <w:lastRenderedPageBreak/>
        <w:t>A.3</w:t>
      </w:r>
      <w:r w:rsidRPr="005340EE">
        <w:tab/>
        <w:t>Results</w:t>
      </w:r>
      <w:bookmarkEnd w:id="22"/>
    </w:p>
    <w:p w:rsidR="00BF1CB8" w:rsidRPr="005340EE" w:rsidRDefault="00BF1CB8" w:rsidP="00425C2A">
      <w:pPr>
        <w:ind w:firstLine="0"/>
      </w:pPr>
      <w:r w:rsidRPr="005340EE">
        <w:t xml:space="preserve">In total, we obtained 444 samples of silphid communities from 39 different locations (18 on chernozem and 21 on fluvisol soils), the rest was destroyed or did not contain any carrion beetles. In these samples there were 43,856 specimens of 15 carrion beetle species (see Table 1). Three of them are on the Czech Red List of Invertebrates. Nicrophorus antennatus (Reitter) and N. germanicus (Linnaeus) are considered to be Endangered and N. sepultor (Charpentier) Nearly Endangered (Růžička, 2005a). </w:t>
      </w:r>
    </w:p>
    <w:p w:rsidR="00BF1CB8" w:rsidRPr="005340EE" w:rsidRDefault="00BF1CB8" w:rsidP="00425C2A">
      <w:pPr>
        <w:ind w:firstLine="0"/>
      </w:pPr>
      <w:r w:rsidRPr="005340EE">
        <w:t>The whole dataset was dominated by Thanatophilus sinuatus (Fabricius) (&gt; 63% of the total catch). This species was also dominant in spring (&gt;73%) and summer (&gt;58%) but not in autumn (12%) when it was the third most abundant after Nicrophorus vespillo (Linnaeus) (&gt; 55%) and Thanatophilus rugosus (Linnaeus) (&gt; 15%).</w:t>
      </w:r>
    </w:p>
    <w:p w:rsidR="00BF1CB8" w:rsidRPr="005340EE" w:rsidRDefault="00BF1CB8" w:rsidP="00425C2A">
      <w:pPr>
        <w:ind w:firstLine="0"/>
      </w:pPr>
      <w:r w:rsidRPr="005340EE">
        <w:t xml:space="preserve">DCA showed that species did not cluster according to their percentage abundance on either chernozem or fluvisol soils (see Fig 3). This indicates that other environmental factors could also be involved in determining their occurrence. We tested all the environmental factors included in the CCA analysis, and manual forward selection indicated the following were significant: soil type (chernozem (padj=0.038) and fluvisol (padj=0.038)) and three crops (Zea mays (padj=0.038), Hordeum vulgare (padj=0.038) and Heliantus annus (padj=0.038)) (see Fig 4). The remaining factors appeared to have no significant effect on the composition of the carrion beetles recorded in this study (climatic region (T4, T2 and MT10) and other crops (Brassica napus, Beta vulgaris, Carthamus tinctorius, Glycine max, Phacelia tanacetifolia and Triticum aestivum)). </w:t>
      </w:r>
    </w:p>
    <w:p w:rsidR="00BF1CB8" w:rsidRPr="005340EE" w:rsidRDefault="00BF1CB8" w:rsidP="00425C2A">
      <w:pPr>
        <w:ind w:firstLine="0"/>
      </w:pPr>
      <w:r w:rsidRPr="005340EE">
        <w:t xml:space="preserve">These finding led us to test the effect of soil on the biodiversity and abundance of carrion beetles. The Brillouin biodiversity index ranged from 0.188 to 1.271 between localities, but there was not a significant association (t=1.747, p=0.09) between this index and soil type (mean values of the Brillouin index: chernozem = 0.835 and fluvisol = 0.692). </w:t>
      </w:r>
    </w:p>
    <w:p w:rsidR="00BF1CB8" w:rsidRPr="005340EE" w:rsidRDefault="00BF1CB8" w:rsidP="00425C2A">
      <w:pPr>
        <w:ind w:firstLine="0"/>
      </w:pPr>
      <w:r w:rsidRPr="005340EE">
        <w:t xml:space="preserve">The carrion beetles as a group were significantly more abundant in areas with a chernozem soil, where the median abundance was 62 (SD = ±157.38), than on fluvisol soils, where the median abundance was 37 (SD = ±110.867) (W=28677.5, p&gt;0.001). At the species level there were </w:t>
      </w:r>
      <w:r w:rsidRPr="005340EE">
        <w:lastRenderedPageBreak/>
        <w:t xml:space="preserve">significantly higher numbers of specimens of the following species in areas with chernozem soils: Nicrophorus antennatus (W=26118.5, p&gt;0.001), N. germanicus (W=25946.5, p=0.029), N. interruptus (Stephens) (W=26693, p=0.03), N. sepultor (W=31962, p&gt;0.001), Silpha obscura obscura (Linnaeus) (W=31132, p&gt;0.001) and T. sinuatus (W=28514.5, p=0.001). Only in the case of N. humator (Gleditsch) (W=23152.5, p=0.005) were significantly more caught in areas with fluvisol soils. For the rest of the species we did not find any significant association between their abundance and the soil types studied, although we had to exclude some species from the statistical evaluation because they were underrepresented, namely: N. investigator (Zetterstedt) (n=7), N. vespilloides (Herbst) (n=6), Oiceoptoma thoracicum (Linnaeus) (n=8) and Phosphuga atrata atrata (Linnaeus) (n=1). For an overview of the results, see Fig 5 and Table 1. </w:t>
      </w:r>
    </w:p>
    <w:p w:rsidR="00BF1CB8" w:rsidRPr="005340EE" w:rsidRDefault="00BF1CB8" w:rsidP="00425C2A">
      <w:pPr>
        <w:ind w:firstLine="0"/>
      </w:pPr>
    </w:p>
    <w:p w:rsidR="00BF1CB8" w:rsidRPr="005340EE" w:rsidRDefault="00BF1CB8" w:rsidP="00425C2A">
      <w:pPr>
        <w:pStyle w:val="Nadpis2"/>
        <w:ind w:firstLine="0"/>
      </w:pPr>
      <w:bookmarkStart w:id="23" w:name="_Toc428563987"/>
      <w:r w:rsidRPr="005340EE">
        <w:t>A.4</w:t>
      </w:r>
      <w:r w:rsidRPr="005340EE">
        <w:tab/>
        <w:t>Disscusion</w:t>
      </w:r>
      <w:bookmarkEnd w:id="23"/>
    </w:p>
    <w:p w:rsidR="00BF1CB8" w:rsidRPr="005340EE" w:rsidRDefault="00BF1CB8" w:rsidP="00425C2A">
      <w:pPr>
        <w:ind w:firstLine="0"/>
      </w:pPr>
      <w:r w:rsidRPr="005340EE">
        <w:t xml:space="preserve">During the field work we captured and identified 15 species of carrion beetles. Three of which are currently considered as rare and are on the Czech Red List of Invertebrates as Endangered (N. antennatus and N. germanicus) or Nearly Endangered (N. sepultor) (Růžička, 2005a). The last ecological studies on these species in Europe were done almost 50 years ago when they were probably much more common (Novák, 1966; Petruška, 1968). These species deserve much more attention, because they could play a major role in nature conservation as bio-indicators or umbrella species (see Guarisco, 1997; Holloway &amp; Schnell, 1997; Walker &amp; Hoback, 2007; Creighton et al., 2009; Crawford &amp; Hoagland, 2010; Jurzenski et al., 2014). </w:t>
      </w:r>
    </w:p>
    <w:p w:rsidR="00BF1CB8" w:rsidRPr="005340EE" w:rsidRDefault="00BF1CB8" w:rsidP="00425C2A">
      <w:pPr>
        <w:ind w:firstLine="0"/>
      </w:pPr>
      <w:r w:rsidRPr="005340EE">
        <w:t xml:space="preserve">The most frequent species was T. sinuatus, whose dominance was overshadowed by N. vespillo and T. rugosus, but only in autumn. All these species seem to be very common in open landscape habitats and our findings confirm the earlier observations of Novák (1962, 1965, 1966) and Petruška (1964). </w:t>
      </w:r>
    </w:p>
    <w:p w:rsidR="00BF1CB8" w:rsidRPr="005340EE" w:rsidRDefault="00BF1CB8" w:rsidP="00425C2A">
      <w:pPr>
        <w:ind w:firstLine="0"/>
      </w:pPr>
      <w:r w:rsidRPr="005340EE">
        <w:t xml:space="preserve">T. sinuatus and T. rugosus are considered to be co-occurring species without spatially or temporally differentiated niches (Novák, 1966). The higher abundance of T. rugosus in autumn samples could indicate a temporal niche differentiation. </w:t>
      </w:r>
    </w:p>
    <w:p w:rsidR="00BF1CB8" w:rsidRPr="005340EE" w:rsidRDefault="00BF1CB8" w:rsidP="00425C2A">
      <w:pPr>
        <w:ind w:firstLine="0"/>
      </w:pPr>
      <w:r w:rsidRPr="005340EE">
        <w:lastRenderedPageBreak/>
        <w:t xml:space="preserve">Some of the carrion beetles caught are considered to be forest species (N. humator, N. investigator, N. vespilloides and O. thoracicum) by several authors (e.g. Růžička, 1994; Kočárek &amp; Benko, 1997). Although the traps were not set in forested areas, our observations are in line with their findings, because few of these species were caught in this study (in total 32, 7, 6 and 6 specimens, respectively). The more frequent occurrence of N. humator was probably due to the greater flight activity of this large and common beetle. </w:t>
      </w:r>
    </w:p>
    <w:p w:rsidR="00BF1CB8" w:rsidRPr="005340EE" w:rsidRDefault="00BF1CB8" w:rsidP="00425C2A">
      <w:pPr>
        <w:ind w:firstLine="0"/>
      </w:pPr>
      <w:r w:rsidRPr="005340EE">
        <w:t xml:space="preserve">CCA analysis revealed that the factors that are significantly associated with the species composition are both soil types (chernozem and fluvisol) and three crops (Zea mays, Hordeum vulgare and Heliantus annus). As depicted in Fig 4 the positions of these factors are roughly orthogonal, with the exception of H. vulgare and H. annus, therefore they are probably unrelated. </w:t>
      </w:r>
    </w:p>
    <w:p w:rsidR="00BF1CB8" w:rsidRPr="005340EE" w:rsidRDefault="00BF1CB8" w:rsidP="00425C2A">
      <w:pPr>
        <w:ind w:firstLine="0"/>
      </w:pPr>
      <w:r w:rsidRPr="005340EE">
        <w:t xml:space="preserve">The association between the abundance of the carrion beetles and these crops is very interesting. We think that it could be due to the microclimatic conditions in fields with these crops. Based on our experience, Z. mays provides a much more humid and cooler environment than H. vulgare and H. annus. Further study is needed to reveal causality. </w:t>
      </w:r>
    </w:p>
    <w:p w:rsidR="00BF1CB8" w:rsidRPr="005340EE" w:rsidRDefault="00BF1CB8" w:rsidP="00425C2A">
      <w:pPr>
        <w:ind w:firstLine="0"/>
      </w:pPr>
      <w:r w:rsidRPr="005340EE">
        <w:t xml:space="preserve">We were able to show that the abundance of seven of the carrion beetles (N. antennatus, N. germanicus, N. humator, N. interruptus, N. sepultor, Silpha obscura obscura and T. sinuatus) differed significantly in areas with chernozem and fluvisol soils, and therefore soil type is an important factor in determining the occurrence of these carrion beetles. Our findings are supported by the results of the CCA analysis and Wilcoxon rank-sum tests. </w:t>
      </w:r>
    </w:p>
    <w:p w:rsidR="00BF1CB8" w:rsidRPr="005340EE" w:rsidRDefault="00BF1CB8" w:rsidP="00425C2A">
      <w:pPr>
        <w:ind w:firstLine="0"/>
      </w:pPr>
      <w:r w:rsidRPr="005340EE">
        <w:t>This association is assumed by many authors, but only for beetles of the subgenus Nicrophorus (e.g. Pukowski, 1933; Paulian, 1946; Theodorides &amp; Heerdt, 1952; Novák, 1961, 1962). Heretofore, this phenomenon was empirically proven only for North American species (Muths, 1991; Bishop et al., 2002; Looney et al., 2009), where the association of beetles of the subfamily Silphinae with a particular soil was previously reported by Bishop et al. (2002).</w:t>
      </w:r>
    </w:p>
    <w:p w:rsidR="00BF1CB8" w:rsidRPr="005340EE" w:rsidRDefault="00BF1CB8" w:rsidP="00425C2A">
      <w:pPr>
        <w:ind w:firstLine="0"/>
      </w:pPr>
      <w:r w:rsidRPr="005340EE">
        <w:t xml:space="preserve">All these findings raise an important question as to what mechanisms drive this phenomenon. Muths (1991) has shown that burying beetles are able to distinguish among different types of soil and choose the best substrate for digging in the laboratory. This experiment was conducted </w:t>
      </w:r>
      <w:r w:rsidRPr="005340EE">
        <w:lastRenderedPageBreak/>
        <w:t xml:space="preserve">at a small scale (an area with a diameter of 1.5 m) and it is reasonable to think that this type of response occurs only during microhabitat selection. Thus, it does not answer our question. Our goal was to determine if the type of soil could be important in habitat selection. Looney et al. (2009) offers three possible explanations. Beetles are either simply more abundant in areas with a particular type of soil, or they preferentially colonize, or they are more competitive in such areas. From our point of view the last option is the most likely for the following reasons. </w:t>
      </w:r>
    </w:p>
    <w:p w:rsidR="00BF1CB8" w:rsidRPr="005340EE" w:rsidRDefault="00BF1CB8" w:rsidP="00425C2A">
      <w:pPr>
        <w:ind w:firstLine="0"/>
      </w:pPr>
      <w:r w:rsidRPr="005340EE">
        <w:t xml:space="preserve">It is likely that one of the main factors influencing long range habitat selection by carrion beetles is the presence of food (carrion) (Kalinová et al., 2009). The greater abundance of these beetles in areas with particular types of soil (chernozem or fluvisol in our case) could be caused indirectly. </w:t>
      </w:r>
    </w:p>
    <w:p w:rsidR="00BF1CB8" w:rsidRPr="005340EE" w:rsidRDefault="00BF1CB8" w:rsidP="00425C2A">
      <w:pPr>
        <w:ind w:firstLine="0"/>
      </w:pPr>
      <w:r w:rsidRPr="005340EE">
        <w:t xml:space="preserve">Although burying beetles are good fliers and can cover long distances they mostly choose to stay close to their original locations (e.g. Nicrophorus americanus, which is a relatively large and robust beetle, is capable of flying as far as 7.41 km in a single night, but more typically travels less than 1.6 km/night) (Jurzenski et al., 2011). Limited mobility coupled with adaptation to local conditions could cause the observed spatial structure rather than individual habitat choice (preferential colonization). This is also in line with general local adaptation hypotheses (Alstad, 1998). </w:t>
      </w:r>
    </w:p>
    <w:p w:rsidR="00BF1CB8" w:rsidRPr="005340EE" w:rsidRDefault="00BF1CB8" w:rsidP="00425C2A">
      <w:pPr>
        <w:ind w:firstLine="0"/>
      </w:pPr>
      <w:r w:rsidRPr="005340EE">
        <w:t xml:space="preserve">The same reasons might account for our finding in the case of T. sinuatus, because it has functional wings (Ikeda et al., 2008), but only a short flight range (Petruška, 1964). Therefore, it has a very similar lifestyle to the burying beetles studied: N. antennatus, N. germanicus, N. humator, N. interruptus, N. investigator, N. sepultor, N. vespillo and N. vespilloides. This hypothesis is supported by the fact that all these species were recorded in areas with both of the different types of soil and often in large numbers, so they are not closely associated with a particular type of soil (see Table 1). </w:t>
      </w:r>
    </w:p>
    <w:p w:rsidR="00BF1CB8" w:rsidRPr="005340EE" w:rsidRDefault="00BF1CB8" w:rsidP="00425C2A">
      <w:pPr>
        <w:ind w:firstLine="0"/>
      </w:pPr>
      <w:r w:rsidRPr="005340EE">
        <w:t xml:space="preserve">The biology of Silpha obscura obscura is not well known. There is little known about the diet and flight ability of the species in the genus Silpha (Ikeda et al., 2007). There is also a strong possibility that this species is not strictly necrophagous. Its preference for areas with a </w:t>
      </w:r>
      <w:r w:rsidRPr="005340EE">
        <w:lastRenderedPageBreak/>
        <w:t xml:space="preserve">chernozem soil is surprising in this case, but it could be due the spatial structure of the population, which is driven by an adaptation to chernozem soil. </w:t>
      </w:r>
    </w:p>
    <w:p w:rsidR="00BF1CB8" w:rsidRPr="005340EE" w:rsidRDefault="00BF1CB8" w:rsidP="00425C2A">
      <w:pPr>
        <w:ind w:firstLine="0"/>
      </w:pPr>
      <w:r w:rsidRPr="005340EE">
        <w:t xml:space="preserve">Loess loams are proposed as the preferred soils of many species of burying beetles (N. antennatus, N. germanicus, N. interruptus, N. vespillo and N. sepultor), but according to Novák (1962) N. vestigator prefers sandy soils. This species unfortunately was not recorded in our study despite the fact that we set traps close to locations where it was often recorded by collectors in the past. It is possible that we missed the population peaks of this rare species. Future studies on this species should focus on earlier months in the year (April–May), when it could be more abundant (Novák, 1962; Šustek, 1981). </w:t>
      </w:r>
    </w:p>
    <w:p w:rsidR="00BF1CB8" w:rsidRPr="005340EE" w:rsidRDefault="00BF1CB8" w:rsidP="00425C2A">
      <w:pPr>
        <w:ind w:firstLine="0"/>
      </w:pPr>
      <w:r w:rsidRPr="005340EE">
        <w:t xml:space="preserve">Our findings are limited to two types of soil (chernozem and fluvisol) and can be extended only to similar types of soil (e.g. Phaeozem and haplic Luvisol). It is also possible that the abundances of the species studied are different throughout their distribution area, as pointed out by Scott (1998). </w:t>
      </w:r>
    </w:p>
    <w:p w:rsidR="00BF1CB8" w:rsidRPr="005340EE" w:rsidRDefault="00BF1CB8" w:rsidP="00425C2A">
      <w:pPr>
        <w:ind w:firstLine="0"/>
      </w:pPr>
      <w:r w:rsidRPr="005340EE">
        <w:t xml:space="preserve">This study has revealed more about the distribution and ecology of European carrion beetles, especially the preference of three endangered species (N. antennatus, N. germanicus and N. sepultor) for areas with chernozem soils (see also Jakubec &amp; Růžička, 2012). Our finding that the preferences of some species of carrion beetles are possibly determined by an adaptation to particular types of soil is crucial for the effective conservation of these species, which is currently not a topical issue in the Czech Republic and Europe generally. These beetles are charismatic and could become a widely accepted flagship species for stakeholders and policymakers, as indicated by the public interest in and the vast number of studies on the American burying beetle (N. americanus) (e.g., Anderson, 1982b; Lomolino et al., 1995; Amaral et al., 1997; Crawford &amp; Hoagland, 2010). </w:t>
      </w:r>
    </w:p>
    <w:p w:rsidR="00BF1CB8" w:rsidRPr="005340EE" w:rsidRDefault="00BF1CB8" w:rsidP="00425C2A">
      <w:pPr>
        <w:ind w:firstLine="0"/>
      </w:pPr>
    </w:p>
    <w:p w:rsidR="00BF1CB8" w:rsidRPr="005340EE" w:rsidRDefault="00BF1CB8" w:rsidP="00425C2A">
      <w:pPr>
        <w:ind w:firstLine="0"/>
      </w:pPr>
      <w:r w:rsidRPr="005340EE">
        <w:t>ACKNOWLEDGEMENTS</w:t>
      </w:r>
    </w:p>
    <w:p w:rsidR="00BF1CB8" w:rsidRPr="005340EE" w:rsidRDefault="00BF1CB8" w:rsidP="00425C2A">
      <w:pPr>
        <w:ind w:firstLine="0"/>
      </w:pPr>
      <w:r w:rsidRPr="005340EE">
        <w:t xml:space="preserve">We would like to thank Miroslav Šálek for his help with the experimental design; Jiří Vojar, Filip Harabiš, Jana Knappováand Michal Knapp for their assistance with the statistical analysis; and especially Lucia Lvová (Chlumecká), Helena Šifrová and Kateřina Štefúnová for their hard work </w:t>
      </w:r>
      <w:r w:rsidRPr="005340EE">
        <w:lastRenderedPageBreak/>
        <w:t>during the sampling, identification and preparation of the beetles. This project was supported by the Internal Grant Agency of the Faculty of Environmental Sciences, CULS Prague (no. 421101312313020144228).</w:t>
      </w:r>
    </w:p>
    <w:p w:rsidR="00BF1CB8" w:rsidRPr="005340EE" w:rsidRDefault="00BF1CB8" w:rsidP="00425C2A">
      <w:pPr>
        <w:ind w:firstLine="0"/>
      </w:pPr>
    </w:p>
    <w:p w:rsidR="00BF1CB8" w:rsidRPr="005340EE" w:rsidRDefault="00BF1CB8" w:rsidP="00425C2A">
      <w:pPr>
        <w:pStyle w:val="Nadpis2"/>
        <w:ind w:firstLine="0"/>
      </w:pPr>
      <w:bookmarkStart w:id="24" w:name="_Toc428563988"/>
      <w:r w:rsidRPr="005340EE">
        <w:t>A.5</w:t>
      </w:r>
      <w:r w:rsidRPr="005340EE">
        <w:tab/>
        <w:t>References</w:t>
      </w:r>
      <w:bookmarkEnd w:id="24"/>
    </w:p>
    <w:p w:rsidR="00BF1CB8" w:rsidRPr="005340EE" w:rsidRDefault="00BF1CB8" w:rsidP="00425C2A">
      <w:pPr>
        <w:pStyle w:val="Citace1"/>
        <w:ind w:firstLine="0"/>
      </w:pPr>
      <w:r w:rsidRPr="005340EE">
        <w:t>ALSTAD, D. 1998: Population Structure and Conundrum of Local Adaptation. In Genetic Structure and Local Adaptation in Natural Insect Populations: Effects of Ecology, Life History and Behavior (ed. by Mopper, S. &amp; Strauss, S.Y.). Springer-Science+Bussiness Media, B.V., Florence, pp. 3–21.</w:t>
      </w:r>
    </w:p>
    <w:p w:rsidR="00BF1CB8" w:rsidRPr="005340EE" w:rsidRDefault="00BF1CB8" w:rsidP="00425C2A">
      <w:pPr>
        <w:pStyle w:val="Citace1"/>
        <w:ind w:firstLine="0"/>
      </w:pPr>
      <w:r w:rsidRPr="005340EE">
        <w:t>AMARAL, M., KOZOL, A. &amp; FRENCH, T. 1997: Conservation Status and Reintroduction of the Endangered American Burying Beetle. Northeastern Naturalist, 4, 121–132.</w:t>
      </w:r>
    </w:p>
    <w:p w:rsidR="00BF1CB8" w:rsidRPr="005340EE" w:rsidRDefault="00BF1CB8" w:rsidP="00425C2A">
      <w:pPr>
        <w:pStyle w:val="Citace1"/>
        <w:ind w:firstLine="0"/>
      </w:pPr>
      <w:r w:rsidRPr="005340EE">
        <w:t>ANDERSON, R.S. 1982a: Resource partitioning in carrion beetle (Coleoptera: Silphidae) fauna of southern Ontario: ecological and evolutionary considerations. Canadian Journal of Zoology, 60, 1314–1325.</w:t>
      </w:r>
    </w:p>
    <w:p w:rsidR="00BF1CB8" w:rsidRPr="005340EE" w:rsidRDefault="00BF1CB8" w:rsidP="00425C2A">
      <w:pPr>
        <w:pStyle w:val="Citace1"/>
        <w:ind w:firstLine="0"/>
      </w:pPr>
      <w:r w:rsidRPr="005340EE">
        <w:t>ANDERSON, R.S. 1982b: On the Decreasing Abundance of Nicrophorus americanus Olivier (Coleoptera: Silphidae) in Eastern North America. The Coleopterists Bulletin, 36, 362–365.</w:t>
      </w:r>
    </w:p>
    <w:p w:rsidR="00BF1CB8" w:rsidRPr="005340EE" w:rsidRDefault="00BF1CB8" w:rsidP="00425C2A">
      <w:pPr>
        <w:pStyle w:val="Citace1"/>
        <w:ind w:firstLine="0"/>
      </w:pPr>
      <w:r w:rsidRPr="005340EE">
        <w:t>ANDERSON, R.S. &amp; PECK, S.B. 1985: The Insects and Arachnids of Canada, Part 13: The carrion beetles of Canada and Alaska (Coleoptera: Silphidae and Agyrtidae). Agriculture Canada, Ottawa.</w:t>
      </w:r>
    </w:p>
    <w:p w:rsidR="00BF1CB8" w:rsidRPr="005340EE" w:rsidRDefault="00BF1CB8" w:rsidP="00425C2A">
      <w:pPr>
        <w:pStyle w:val="Citace1"/>
        <w:ind w:firstLine="0"/>
      </w:pPr>
      <w:r w:rsidRPr="005340EE">
        <w:t>ARCHER, M.S. 2003: Annual variation in arrival and departure times of carrion insects at carcasses: implications for succession studies in forensic entomology. Australian Journal of Zoology, 51, 569–576.</w:t>
      </w:r>
    </w:p>
    <w:p w:rsidR="00BF1CB8" w:rsidRPr="005340EE" w:rsidRDefault="00BF1CB8" w:rsidP="00425C2A">
      <w:pPr>
        <w:pStyle w:val="Citace1"/>
        <w:ind w:firstLine="0"/>
      </w:pPr>
      <w:r w:rsidRPr="005340EE">
        <w:t>BISHOP, A.A., HOBACK, W.W., ALBRECHT, M., SKINNER, K.M., ALBRECHT, M. &amp; SKINNER, K.M. 2002: A Comparison of an Ecological Model and GIS Spatial Analysis to Describe Niche Partitioning Amongst Carrion Beetles in Nebraska. Transactions in GIS, 6, 457–470.</w:t>
      </w:r>
    </w:p>
    <w:p w:rsidR="00BF1CB8" w:rsidRPr="005340EE" w:rsidRDefault="00BF1CB8" w:rsidP="00425C2A">
      <w:pPr>
        <w:pStyle w:val="Citace1"/>
        <w:ind w:firstLine="0"/>
      </w:pPr>
      <w:r w:rsidRPr="005340EE">
        <w:lastRenderedPageBreak/>
        <w:t>BOCÁKOVÁ, M. 2003: Fauna brouků nadčeledi Staphylinoidea přírodní rezervace Království v Grygově u Olomouce. (Fauna of the superfamily Staphlinoidea of the Království Nature Reserve in Central Moravia). Zprávy Vlastivědného muzea v Olomouci, 279, 56–67.</w:t>
      </w:r>
    </w:p>
    <w:p w:rsidR="00BF1CB8" w:rsidRPr="005340EE" w:rsidRDefault="00BF1CB8" w:rsidP="00425C2A">
      <w:pPr>
        <w:pStyle w:val="Citace1"/>
        <w:ind w:firstLine="0"/>
      </w:pPr>
      <w:r w:rsidRPr="005340EE">
        <w:t>BOHÁČ, J. &amp; MATĚJÍČEK, J. 2009: Společenstva brouků (Insecta, Coleoptera) v lesích u obce Luštěnice u Mladé Boleslavi a jejich antropogenní ovlivnění. (Communities of beetles (Insecta, Coleoptera) in forests in the vicinity of Luštěnice near Mladá Boleslav and its anthropogenic interfer. Bohemia centralis, 29, 111–126.</w:t>
      </w:r>
    </w:p>
    <w:p w:rsidR="00BF1CB8" w:rsidRPr="005340EE" w:rsidRDefault="00BF1CB8" w:rsidP="00425C2A">
      <w:pPr>
        <w:pStyle w:val="Citace1"/>
        <w:ind w:firstLine="0"/>
      </w:pPr>
      <w:r w:rsidRPr="005340EE">
        <w:t>BRAAK, C.J.F. TER &amp; ŠMILAUER, P. 2012: Canoco reference manual and user’s guide software for ordination, version 5.0.</w:t>
      </w:r>
    </w:p>
    <w:p w:rsidR="00223412" w:rsidRPr="005340EE" w:rsidRDefault="00223412" w:rsidP="00425C2A">
      <w:pPr>
        <w:pStyle w:val="Citace1"/>
        <w:ind w:firstLine="0"/>
      </w:pPr>
      <w:r w:rsidRPr="005340EE">
        <w:t>CENIA. 2008: Czech National Geoportal [WWW Document]. URL Online: http://geoportal.gov.cz/web/guest/map [accessed on 2008].</w:t>
      </w:r>
    </w:p>
    <w:p w:rsidR="00BF1CB8" w:rsidRPr="005340EE" w:rsidRDefault="00BF1CB8" w:rsidP="00425C2A">
      <w:pPr>
        <w:pStyle w:val="Citace1"/>
        <w:ind w:firstLine="0"/>
      </w:pPr>
      <w:r w:rsidRPr="005340EE">
        <w:t>CENIA. 2015: Czech National Geoportal [WWW Document]. URL Online: http://geoportal.gov.cz/web/guest/map [accessed on 2015].</w:t>
      </w:r>
    </w:p>
    <w:p w:rsidR="00BF1CB8" w:rsidRPr="005340EE" w:rsidRDefault="00BF1CB8" w:rsidP="00425C2A">
      <w:pPr>
        <w:pStyle w:val="Citace1"/>
        <w:ind w:firstLine="0"/>
      </w:pPr>
      <w:r w:rsidRPr="005340EE">
        <w:t>CRAWFORD, P.H.C. &amp; HOAGLAND, B.W. 2010: Using Species Distribution Models to Guide Conservation at the State Level: the Endangered American Burying Beetle (Nicrophorus americanus) in Oklahoma. Journal of Insect Conservation, 14, 511–521.</w:t>
      </w:r>
    </w:p>
    <w:p w:rsidR="00BF1CB8" w:rsidRPr="005340EE" w:rsidRDefault="00BF1CB8" w:rsidP="00425C2A">
      <w:pPr>
        <w:pStyle w:val="Citace1"/>
        <w:ind w:firstLine="0"/>
      </w:pPr>
      <w:r w:rsidRPr="005340EE">
        <w:t>CREIGHTON, J.C., BASTARACHE, R., LOMOLINO, M. V. &amp; BELK, M.C. 2007: Effect of forest removal on the abundance of the endangered American burying beetle, Nicrophorus americanus (Coleoptera: Silphidae). Journal of Insect Conservation, 13, 37–43.</w:t>
      </w:r>
    </w:p>
    <w:p w:rsidR="00BF1CB8" w:rsidRPr="005340EE" w:rsidRDefault="00BF1CB8" w:rsidP="00425C2A">
      <w:pPr>
        <w:pStyle w:val="Citace1"/>
        <w:ind w:firstLine="0"/>
      </w:pPr>
      <w:r w:rsidRPr="005340EE">
        <w:t>CREIGHTON, J.C., VAUGHN, C.C. &amp; CHAPMAN, B.R. 1993: Habitat Preference of the Endangered American Burying Beetle (Nicrophorus americanus) in Oklahoma. The Southwestern Naturalist, 38, 275–277.</w:t>
      </w:r>
    </w:p>
    <w:p w:rsidR="00BF1CB8" w:rsidRPr="005340EE" w:rsidRDefault="00BF1CB8" w:rsidP="00425C2A">
      <w:pPr>
        <w:pStyle w:val="Citace1"/>
        <w:ind w:firstLine="0"/>
      </w:pPr>
      <w:r w:rsidRPr="005340EE">
        <w:t>ESRI. 2009: ArcMap 9.2. ESRI (Environmental Systems Research Institute). Redlands, California, USA.</w:t>
      </w:r>
    </w:p>
    <w:p w:rsidR="00BF1CB8" w:rsidRPr="005340EE" w:rsidRDefault="00BF1CB8" w:rsidP="00425C2A">
      <w:pPr>
        <w:pStyle w:val="Citace1"/>
        <w:ind w:firstLine="0"/>
      </w:pPr>
      <w:r w:rsidRPr="005340EE">
        <w:t>GOFF, M.L. 2009: Forensic Entomology. In Encyclopedia of Insects (ed. by Resh, V.H. &amp; Cardé, R.T.). Elsevier, London, pp. 381–386.</w:t>
      </w:r>
    </w:p>
    <w:p w:rsidR="00BF1CB8" w:rsidRPr="005340EE" w:rsidRDefault="00BF1CB8" w:rsidP="00425C2A">
      <w:pPr>
        <w:pStyle w:val="Citace1"/>
        <w:ind w:firstLine="0"/>
      </w:pPr>
      <w:r w:rsidRPr="005340EE">
        <w:lastRenderedPageBreak/>
        <w:t>GREBENNIKOV, V. V. &amp; NEWTON, A.F. 2012: Detecting the basal dichotomies in the monophylum of carrion and rove beetles (Insecta: Coleoptera: Silphidae and Staphylinidae) with emphasis on the Oxyteline group of subfamilies. Arthropod Systematics &amp; Phylogeny, 70, 133–165.</w:t>
      </w:r>
    </w:p>
    <w:p w:rsidR="00BF1CB8" w:rsidRPr="005340EE" w:rsidRDefault="00BF1CB8" w:rsidP="00425C2A">
      <w:pPr>
        <w:pStyle w:val="Citace1"/>
        <w:ind w:firstLine="0"/>
      </w:pPr>
      <w:r w:rsidRPr="005340EE">
        <w:t>GUARISCO, H. 1997: Discovery of the Federally Endangered American Burying Beetle (Nicrophorus americanus) in the Chautauqua Hills of Southeastern Kansas Discovery of the Federally Endangered American Burying Beetle ( Nicrophorus americanus ) in the Chautauqua Hills of South. Transactions of the Kansas Academy of Science, 100, 116–122.</w:t>
      </w:r>
    </w:p>
    <w:p w:rsidR="00BF1CB8" w:rsidRPr="005340EE" w:rsidRDefault="00BF1CB8" w:rsidP="00425C2A">
      <w:pPr>
        <w:pStyle w:val="Citace1"/>
        <w:ind w:firstLine="0"/>
      </w:pPr>
      <w:r w:rsidRPr="005340EE">
        <w:t>HAMET, A., HAMETOVÁ VAŠÍČKOVÁ, K. &amp; MLEJNEK, R. 2012: Faunistický průzkum brouků (Coleoptera) Národní přírodní rezervace Vývěry Punkvy v letech 1991–2010. (Faunistic survey of beetles (Coleoptera) in the Vývěry Punkvy National Nature Reserve in 1991–2010). Klapalekiana, 48, 29–73.</w:t>
      </w:r>
    </w:p>
    <w:p w:rsidR="00BF1CB8" w:rsidRPr="005340EE" w:rsidRDefault="00BF1CB8" w:rsidP="00425C2A">
      <w:pPr>
        <w:pStyle w:val="Citace1"/>
        <w:ind w:firstLine="0"/>
      </w:pPr>
      <w:r w:rsidRPr="005340EE">
        <w:t>HAMET, A. &amp; VANCL, Z. EDS. 2005: Katalog brouků (Coleoptera) CHKO Broumovsko. (Catalogue of beetles (Coleoptera) of the Broumovsko Protected Landscape Area). O. Čermáková, Hradec Králové.</w:t>
      </w:r>
    </w:p>
    <w:p w:rsidR="00BF1CB8" w:rsidRPr="005340EE" w:rsidRDefault="00BF1CB8" w:rsidP="00425C2A">
      <w:pPr>
        <w:pStyle w:val="Citace1"/>
        <w:ind w:firstLine="0"/>
      </w:pPr>
      <w:r w:rsidRPr="005340EE">
        <w:t>HÁVA, J. 2009: Výsledky faunistického průzkumu brouků čeledí Dermestidae a Silphidae (Coleoptera) v přírodní rezervaci Údolí Únětického potoka. (Results of faunistic research of the beetle families Dermestidae and Silphidae (Coleoptera) in Údolí Únětického potoka Nature. Bohemia centralis, 29, 101–110.</w:t>
      </w:r>
    </w:p>
    <w:p w:rsidR="00BF1CB8" w:rsidRPr="005340EE" w:rsidRDefault="00BF1CB8" w:rsidP="00425C2A">
      <w:pPr>
        <w:pStyle w:val="Citace1"/>
        <w:ind w:firstLine="0"/>
      </w:pPr>
      <w:r w:rsidRPr="005340EE">
        <w:t>HOCKING, M.D., DARIMONT, C.T., CHRISTIE, K.S. &amp; REIMCHEN, T.E. 2007: Niche variation in burying beetles ( Nicrophorus spp.) associated with marine and terrestrial carrion. Canadian Journal of Zoology, 85, 437–442.</w:t>
      </w:r>
    </w:p>
    <w:p w:rsidR="00BF1CB8" w:rsidRPr="005340EE" w:rsidRDefault="00BF1CB8" w:rsidP="00425C2A">
      <w:pPr>
        <w:pStyle w:val="Citace1"/>
        <w:ind w:firstLine="0"/>
      </w:pPr>
      <w:r w:rsidRPr="005340EE">
        <w:t>HOLLOWAY, A.K. &amp; SCHNELL, G.D. 1997: Relationship between numbers of the endangered american burying beetle Nicrophorus americanus Olivier (Coleoptera: Silphidae) and available food resources. Biological Conservation, 81, 145–152.</w:t>
      </w:r>
    </w:p>
    <w:p w:rsidR="00BF1CB8" w:rsidRPr="005340EE" w:rsidRDefault="00BF1CB8" w:rsidP="00425C2A">
      <w:pPr>
        <w:pStyle w:val="Citace1"/>
        <w:ind w:firstLine="0"/>
      </w:pPr>
      <w:r w:rsidRPr="005340EE">
        <w:lastRenderedPageBreak/>
        <w:t>IKEDA, H., KAGAYA, T., KUBOTA, K. &amp; ABE, T. 2007: Flight capabilities and feeding habits of silphine beetles: are flightless species really “carrion beetles“? Ecological Research, 22, 237–241.</w:t>
      </w:r>
    </w:p>
    <w:p w:rsidR="00BF1CB8" w:rsidRPr="005340EE" w:rsidRDefault="00BF1CB8" w:rsidP="00425C2A">
      <w:pPr>
        <w:pStyle w:val="Citace1"/>
        <w:ind w:firstLine="0"/>
      </w:pPr>
      <w:r w:rsidRPr="005340EE">
        <w:t>IKEDA, H., KAGAYA, T., KUBOTA, K. &amp; ABE, T. 2008: Evolutionary relationships among food habit, loss of flight, and reproductive traits: life-history evolution in the Silphinae (Coleoptera: Silphidae). Evolution, 62, 2065–2079.</w:t>
      </w:r>
    </w:p>
    <w:p w:rsidR="00BF1CB8" w:rsidRPr="005340EE" w:rsidRDefault="00BF1CB8" w:rsidP="00425C2A">
      <w:pPr>
        <w:pStyle w:val="Citace1"/>
        <w:ind w:firstLine="0"/>
      </w:pPr>
      <w:r w:rsidRPr="005340EE">
        <w:t>JAKUBEC, P. &amp; RŮŽIČKA, J. 2012: Distribution of open landscape carrion beetles (Coleoptera: Silphidae) in selected lowlands of the Czech Republic. Klapalekiana, 48, 169–189.</w:t>
      </w:r>
    </w:p>
    <w:p w:rsidR="00BF1CB8" w:rsidRPr="005340EE" w:rsidRDefault="00BF1CB8" w:rsidP="00425C2A">
      <w:pPr>
        <w:pStyle w:val="Citace1"/>
        <w:ind w:firstLine="0"/>
      </w:pPr>
      <w:r w:rsidRPr="005340EE">
        <w:t>JURZENSKI, J., SNETHEN, D.G., BRUST, M.L. &amp; HOBACK, W.W. 2011: New records of carrion beetles in Nebraska reveal increased presence of the American burying beetle, Nicrophorus americanus Olivier (Coleoptera: Silphidae). Great Plains Research, 21, 131–143.</w:t>
      </w:r>
    </w:p>
    <w:p w:rsidR="00BF1CB8" w:rsidRPr="005340EE" w:rsidRDefault="00BF1CB8" w:rsidP="00425C2A">
      <w:pPr>
        <w:pStyle w:val="Citace1"/>
        <w:ind w:firstLine="0"/>
      </w:pPr>
      <w:r w:rsidRPr="005340EE">
        <w:t>JURZENSKI, J.D., JORGENSEN, C.F., BISHOP, A., GROSSE, R., RIENS, J. &amp; HOBACK, WW.W. 2014: Identifying priority conservation areas for the American burying beetle, Nicrophorus americanus (Coleoptera: Silphidae), a habitat generalist. Systematics and Biodiversity, 12, 149–162.</w:t>
      </w:r>
    </w:p>
    <w:p w:rsidR="00BF1CB8" w:rsidRPr="005340EE" w:rsidRDefault="00BF1CB8" w:rsidP="00425C2A">
      <w:pPr>
        <w:pStyle w:val="Citace1"/>
        <w:ind w:firstLine="0"/>
      </w:pPr>
      <w:r w:rsidRPr="005340EE">
        <w:t>KALINOVÁ, B., PODSKALSKÁ, H., RŮZICKA, J., HOSKOVEC, M., RŮŽIČKA, J. &amp; HOSKOVEC, M. 2009: Irresistible bouquet of death–how are burying beetles (Coleoptera: Silphidae: Nicrophorus) attracted by carcasses. Naturwissenschaften, 96, 889–899.</w:t>
      </w:r>
    </w:p>
    <w:p w:rsidR="00BF1CB8" w:rsidRPr="005340EE" w:rsidRDefault="00BF1CB8" w:rsidP="00425C2A">
      <w:pPr>
        <w:pStyle w:val="Citace1"/>
        <w:ind w:firstLine="0"/>
      </w:pPr>
      <w:r w:rsidRPr="005340EE">
        <w:t>KOČÁREK, P. 1997: Výskyt brouků ze skupin Silphidae a Leiodidae: Cholevinae (Coleoptera) na území CHKO Litovelské Pomoraví. Zprávy Vlastivědného muzea v Olomouci, 275, 17 – 29.</w:t>
      </w:r>
    </w:p>
    <w:p w:rsidR="00BF1CB8" w:rsidRPr="005340EE" w:rsidRDefault="00BF1CB8" w:rsidP="00425C2A">
      <w:pPr>
        <w:pStyle w:val="Citace1"/>
        <w:ind w:firstLine="0"/>
      </w:pPr>
      <w:r w:rsidRPr="005340EE">
        <w:t>KOČÁREK, P. 2001: Diurnal activity rhythms and niche differentiation in a carrion beetle assemblage (Coleoptera: Silphidae) in Opava, the Czech Republic. Biological Rhythm Research, 32, 431–438.</w:t>
      </w:r>
    </w:p>
    <w:p w:rsidR="00BF1CB8" w:rsidRPr="005340EE" w:rsidRDefault="00BF1CB8" w:rsidP="00425C2A">
      <w:pPr>
        <w:pStyle w:val="Citace1"/>
        <w:ind w:firstLine="0"/>
      </w:pPr>
      <w:r w:rsidRPr="005340EE">
        <w:t>KOČÁREK, P. 2002a: Decomposition and Coleoptera succession on exposed carrion of small mammal in Opava, the Czech Republic. European Journal of Soil Biology, 39, 31–45.</w:t>
      </w:r>
    </w:p>
    <w:p w:rsidR="00BF1CB8" w:rsidRPr="005340EE" w:rsidRDefault="00BF1CB8" w:rsidP="00425C2A">
      <w:pPr>
        <w:pStyle w:val="Citace1"/>
        <w:ind w:firstLine="0"/>
      </w:pPr>
      <w:r w:rsidRPr="005340EE">
        <w:lastRenderedPageBreak/>
        <w:t>KOČÁREK, P. 2002b: Diel activity patterns of carrion-visiting Coleoptera studied by timesorting pitfall traps. Biologia, 57, 199–211.</w:t>
      </w:r>
    </w:p>
    <w:p w:rsidR="00BF1CB8" w:rsidRPr="005340EE" w:rsidRDefault="00BF1CB8" w:rsidP="00425C2A">
      <w:pPr>
        <w:pStyle w:val="Citace1"/>
        <w:ind w:firstLine="0"/>
      </w:pPr>
      <w:r w:rsidRPr="005340EE">
        <w:t>KOČÁREK, P. &amp; BENKO, K. 1997: The occurence and seasonal activity of Silphidae in Hlučín region (Silesia, Czech Republic). Časopis Slezského muzea v Opavě, 46, 173–179.</w:t>
      </w:r>
    </w:p>
    <w:p w:rsidR="00BF1CB8" w:rsidRPr="005340EE" w:rsidRDefault="00BF1CB8" w:rsidP="00425C2A">
      <w:pPr>
        <w:pStyle w:val="Citace1"/>
        <w:ind w:firstLine="0"/>
      </w:pPr>
      <w:r w:rsidRPr="005340EE">
        <w:t>KOČÁREK, P. &amp; ROHÁČOVÁ, M. 1997: Mrchožroutovití brouci (Coleoptera: Silphidae) v ekosystému horského lesa (Moravskoslezské Beskydy, Česká republika). (Carrion beetles (Coleoptera: Silphidae) in the mountain forest ecosystem (Moravskoslezské Beskydy Mts., Czech Republic)). Práce a Studie Muzea Beskyd, 11, 67–74.</w:t>
      </w:r>
    </w:p>
    <w:p w:rsidR="00BF1CB8" w:rsidRPr="005340EE" w:rsidRDefault="00BF1CB8" w:rsidP="00425C2A">
      <w:pPr>
        <w:pStyle w:val="Citace1"/>
        <w:ind w:firstLine="0"/>
      </w:pPr>
      <w:r w:rsidRPr="005340EE">
        <w:t>LINGAFELTER, S.W. 1995: Diversity, Habitat Preferences, and Seasonality of Kansas Carrion Beetles (Coleoptera : Silphidae ). Journal of the Kansas Entomological Society, 68, 214–223.</w:t>
      </w:r>
    </w:p>
    <w:p w:rsidR="00BF1CB8" w:rsidRPr="005340EE" w:rsidRDefault="00BF1CB8" w:rsidP="00425C2A">
      <w:pPr>
        <w:pStyle w:val="Citace1"/>
        <w:ind w:firstLine="0"/>
      </w:pPr>
      <w:r w:rsidRPr="005340EE">
        <w:t>LOMOLINO, M. V, CREIGHTON, J.C., SCHNELL, G.D. &amp; CERTAIN, D.L. 1995: Ecology and Conservation of the Endangered American Burying Beetle (Nicrophorus americanus). Conservation Biology, 9, 605–614.</w:t>
      </w:r>
    </w:p>
    <w:p w:rsidR="00BF1CB8" w:rsidRPr="005340EE" w:rsidRDefault="00BF1CB8" w:rsidP="00425C2A">
      <w:pPr>
        <w:pStyle w:val="Citace1"/>
        <w:ind w:firstLine="0"/>
      </w:pPr>
      <w:r w:rsidRPr="005340EE">
        <w:t>LOMOLINO, M. V. &amp; CREIGHTON, J.C. 1996: Habitat selection, breeding success and conservation of the endangered American burying beetle Nicrophorus americanus. Biological Conservation, 77, 235–241.</w:t>
      </w:r>
    </w:p>
    <w:p w:rsidR="00BF1CB8" w:rsidRPr="005340EE" w:rsidRDefault="00BF1CB8" w:rsidP="00425C2A">
      <w:pPr>
        <w:pStyle w:val="Citace1"/>
        <w:ind w:firstLine="0"/>
      </w:pPr>
      <w:r w:rsidRPr="005340EE">
        <w:t>LOONEY, C., CALDWELL, B.T. &amp; EIGENBRODE, S.D. 2009: When the prairie varies: the importance of site characteristics for strategising insect conservation. Insect Conservation and Diversity, 2, 243–250.</w:t>
      </w:r>
    </w:p>
    <w:p w:rsidR="00BF1CB8" w:rsidRPr="005340EE" w:rsidRDefault="00BF1CB8" w:rsidP="00425C2A">
      <w:pPr>
        <w:pStyle w:val="Citace1"/>
        <w:ind w:firstLine="0"/>
      </w:pPr>
      <w:r w:rsidRPr="005340EE">
        <w:t>MULLINS, P.L., RILEY, E.G. &amp; OSWALD, J.D. 2013: Identification, distribution, and adult phenology of the carrion beetles (Coleoptera: Silphidae) of Texas. Zootaxa, 3666, 221–251.</w:t>
      </w:r>
    </w:p>
    <w:p w:rsidR="00BF1CB8" w:rsidRPr="005340EE" w:rsidRDefault="00BF1CB8" w:rsidP="00425C2A">
      <w:pPr>
        <w:pStyle w:val="Citace1"/>
        <w:ind w:firstLine="0"/>
      </w:pPr>
      <w:r w:rsidRPr="005340EE">
        <w:t>MUTHS, E.L. 1991: Substrate Discrimination in Burying Beetles, Nicrophorus orbicollis (Coleoptera: Silphidae). Journal of the Kansas Entomological Society, 64, 447–450.</w:t>
      </w:r>
    </w:p>
    <w:p w:rsidR="00BF1CB8" w:rsidRPr="005340EE" w:rsidRDefault="00BF1CB8" w:rsidP="00425C2A">
      <w:pPr>
        <w:pStyle w:val="Citace1"/>
        <w:ind w:firstLine="0"/>
      </w:pPr>
      <w:r w:rsidRPr="005340EE">
        <w:t>NAKLÁDAL, O. 2008: Results of a faunistic survey of beetles (Coleoptera) in floodplain forests of the Litovelské Pomoraví Protected Landscape Area (Czech Republic, Northern Moravia) in 2006. Klapalekiana, 44, 237–269.</w:t>
      </w:r>
    </w:p>
    <w:p w:rsidR="00BF1CB8" w:rsidRPr="005340EE" w:rsidRDefault="00BF1CB8" w:rsidP="00425C2A">
      <w:pPr>
        <w:pStyle w:val="Citace1"/>
        <w:ind w:firstLine="0"/>
      </w:pPr>
      <w:r w:rsidRPr="005340EE">
        <w:lastRenderedPageBreak/>
        <w:t>NAKLÁDAL, O. 2011a: Results of beetles (Coleoptera) survey of Zástudánčí National Nature Reserve (Central Moravia) 2008 – part 1. Časopis Slezského Zemského Muzea, Serie A - Vědy Přírodní, 60, 63–78.</w:t>
      </w:r>
    </w:p>
    <w:p w:rsidR="00BF1CB8" w:rsidRPr="005340EE" w:rsidRDefault="00BF1CB8" w:rsidP="00425C2A">
      <w:pPr>
        <w:pStyle w:val="Citace1"/>
        <w:ind w:firstLine="0"/>
      </w:pPr>
      <w:r w:rsidRPr="005340EE">
        <w:t>NAKLÁDAL, O. 2011b: Results of a faunistic survey of beetles (Coleoptera) in Vrapač National Nature Reserve (Czech Republic, Northern Moravia, Litovelské Pomoraví Protected Landscape Area) in 2009. Klapalekiana, 47, 213–236.</w:t>
      </w:r>
    </w:p>
    <w:p w:rsidR="00BF1CB8" w:rsidRPr="005340EE" w:rsidRDefault="00BF1CB8" w:rsidP="00425C2A">
      <w:pPr>
        <w:pStyle w:val="Citace1"/>
        <w:ind w:firstLine="0"/>
      </w:pPr>
      <w:r w:rsidRPr="005340EE">
        <w:t>NOVÁK, B. 1961: Saisonmässiges Vorkomenn von Totengräbern in Feldbiozönosen (Col. Silphidae). Acta Universitatis Palackianae Olomucensis, Facultas Rerum Naturalium, 6, 45–114.</w:t>
      </w:r>
    </w:p>
    <w:p w:rsidR="00BF1CB8" w:rsidRPr="005340EE" w:rsidRDefault="00BF1CB8" w:rsidP="00425C2A">
      <w:pPr>
        <w:pStyle w:val="Citace1"/>
        <w:ind w:firstLine="0"/>
      </w:pPr>
      <w:r w:rsidRPr="005340EE">
        <w:t>NOVÁK, B. 1962: Ein Beitrag zur Faunistik und Ökologie der Totengräber (Col. Silphidae). Acta Universitatis Palackianae Olomucensis, Facultas Rerum Naturalium, 11, 263–300.</w:t>
      </w:r>
    </w:p>
    <w:p w:rsidR="00BF1CB8" w:rsidRPr="005340EE" w:rsidRDefault="00BF1CB8" w:rsidP="00425C2A">
      <w:pPr>
        <w:pStyle w:val="Citace1"/>
        <w:ind w:firstLine="0"/>
      </w:pPr>
      <w:r w:rsidRPr="005340EE">
        <w:t>NOVÁK, B. 1965: Zur Faunistik und Ökologie der Totengräber in den Feldbiotopen von Haná (Col. Silphidae). Acta Universitatis Palackianae Olomucensis, Facultas Rerum Naturalium, 19, 121–151.</w:t>
      </w:r>
    </w:p>
    <w:p w:rsidR="00BF1CB8" w:rsidRPr="005340EE" w:rsidRDefault="00BF1CB8" w:rsidP="00425C2A">
      <w:pPr>
        <w:pStyle w:val="Citace1"/>
        <w:ind w:firstLine="0"/>
      </w:pPr>
      <w:r w:rsidRPr="005340EE">
        <w:t>NOVÁK, B. 1966: Dynamika populací brouků ze skupiny Silphini (Coleoptera). Populationsdynamik der Silphini (Coleoptera)). Acta Universitatis Palackianae Olomucensis, Facultas Rerum Naturalium, 22, 129–151.</w:t>
      </w:r>
    </w:p>
    <w:p w:rsidR="00BF1CB8" w:rsidRPr="005340EE" w:rsidRDefault="00BF1CB8" w:rsidP="00425C2A">
      <w:pPr>
        <w:pStyle w:val="Citace1"/>
        <w:ind w:firstLine="0"/>
      </w:pPr>
      <w:r w:rsidRPr="005340EE">
        <w:t>PAULIAN, R. 1946: Essai de bionomie quantitative sur les nécrophores. Revue française d’Entomologie, 13, 93–98.</w:t>
      </w:r>
    </w:p>
    <w:p w:rsidR="00BF1CB8" w:rsidRPr="005340EE" w:rsidRDefault="00BF1CB8" w:rsidP="00425C2A">
      <w:pPr>
        <w:pStyle w:val="Citace1"/>
        <w:ind w:firstLine="0"/>
      </w:pPr>
      <w:r w:rsidRPr="005340EE">
        <w:t>PECK, S.B. &amp; ANDERSON, R.S. 1985a: Taxonomy, phylogeny and biogeography of the carrion beetles of Latin America (Coleoptera: Silphidae). Quaestiones Entomologicae, 21, 247–317.</w:t>
      </w:r>
    </w:p>
    <w:p w:rsidR="00BF1CB8" w:rsidRPr="005340EE" w:rsidRDefault="00BF1CB8" w:rsidP="00425C2A">
      <w:pPr>
        <w:pStyle w:val="Citace1"/>
        <w:ind w:firstLine="0"/>
      </w:pPr>
      <w:r w:rsidRPr="005340EE">
        <w:t>PECK, S.B. &amp; ANDERSON, R.S. 1985b: Seasonal activity and habitat associations of adult small carrion beetles in southern Ontario (Coleoptera: Leiodidae: Cholevinae). The Coleopterists Bulletin, 39, 347–353.</w:t>
      </w:r>
    </w:p>
    <w:p w:rsidR="00BF1CB8" w:rsidRPr="005340EE" w:rsidRDefault="00BF1CB8" w:rsidP="00425C2A">
      <w:pPr>
        <w:pStyle w:val="Citace1"/>
        <w:ind w:firstLine="0"/>
      </w:pPr>
      <w:r w:rsidRPr="005340EE">
        <w:lastRenderedPageBreak/>
        <w:t>PETRUŠKA, F. 1964: Beitrag zur Bewegungsaktivität einiger Aaskäfer-Arten (Col. Silphidae et Histeridae). Acta Universitatis Palackianae Olomucensis, Facultas Rerum Naturalium, 16, 159–187.</w:t>
      </w:r>
    </w:p>
    <w:p w:rsidR="00BF1CB8" w:rsidRPr="005340EE" w:rsidRDefault="00BF1CB8" w:rsidP="00425C2A">
      <w:pPr>
        <w:pStyle w:val="Citace1"/>
        <w:ind w:firstLine="0"/>
      </w:pPr>
      <w:r w:rsidRPr="005340EE">
        <w:t>PETRUŠKA, F. 1968: The Carrion-Beetles as a Component Part of the Insects Fauna of the Fields in the Uničov Plain. Acta Universitatis Palackianae Olomucensis, Facultas Rerum Naturalium, 28, 159–187.</w:t>
      </w:r>
    </w:p>
    <w:p w:rsidR="00BF1CB8" w:rsidRPr="005340EE" w:rsidRDefault="00BF1CB8" w:rsidP="00425C2A">
      <w:pPr>
        <w:pStyle w:val="Citace1"/>
        <w:ind w:firstLine="0"/>
      </w:pPr>
      <w:r w:rsidRPr="005340EE">
        <w:t>PIELOU, E.C. 1975: Ecological diversity. Wiley-Interscience, New York.</w:t>
      </w:r>
    </w:p>
    <w:p w:rsidR="00BF1CB8" w:rsidRPr="005340EE" w:rsidRDefault="00BF1CB8" w:rsidP="00425C2A">
      <w:pPr>
        <w:pStyle w:val="Citace1"/>
        <w:ind w:firstLine="0"/>
      </w:pPr>
      <w:r w:rsidRPr="005340EE">
        <w:t>PUKOWSKI, E. 1933: Oekologische Untersuchungen an Necrophorus F. Zeitschrift für Morphologie und Oekologie der Tiere, 27, 518–186.</w:t>
      </w:r>
    </w:p>
    <w:p w:rsidR="00BF1CB8" w:rsidRPr="005340EE" w:rsidRDefault="00BF1CB8" w:rsidP="00425C2A">
      <w:pPr>
        <w:pStyle w:val="Citace1"/>
        <w:ind w:firstLine="0"/>
      </w:pPr>
      <w:r w:rsidRPr="005340EE">
        <w:t>R CORE TEAM. 2014: R: A language and Environment for Statistical Computing.</w:t>
      </w:r>
    </w:p>
    <w:p w:rsidR="00BF1CB8" w:rsidRPr="005340EE" w:rsidRDefault="00BF1CB8" w:rsidP="00425C2A">
      <w:pPr>
        <w:pStyle w:val="Citace1"/>
        <w:ind w:firstLine="0"/>
      </w:pPr>
      <w:r w:rsidRPr="005340EE">
        <w:t>RÉBL, K. 2010: Výsledky faunistického průzkumu brouků (Coleoptera) na území Chráněné krajinné oblasti a Biosferické rezervace Křivoklátsko (Česká republika). (Results of faunistic survey of beetles (Coleoptera) in the territory of Protected Landscape Area and Biospheric. Elateridaerium, 4 (Suppl.), 1–253.</w:t>
      </w:r>
    </w:p>
    <w:p w:rsidR="00BF1CB8" w:rsidRPr="005340EE" w:rsidRDefault="00BF1CB8" w:rsidP="00425C2A">
      <w:pPr>
        <w:pStyle w:val="Citace1"/>
        <w:ind w:firstLine="0"/>
      </w:pPr>
      <w:r w:rsidRPr="005340EE">
        <w:t>RŮŽIČKA, J. 1994: Seasonal activity and habitat associations of Silphidae and Leiodidae: Cholevinae (Coleoptera) in central Bohemia. Acta Societatis Zoologicae Bohemicae, 58, 67–78.</w:t>
      </w:r>
    </w:p>
    <w:p w:rsidR="00BF1CB8" w:rsidRPr="005340EE" w:rsidRDefault="00BF1CB8" w:rsidP="00425C2A">
      <w:pPr>
        <w:pStyle w:val="Citace1"/>
        <w:ind w:firstLine="0"/>
      </w:pPr>
      <w:r w:rsidRPr="005340EE">
        <w:t>RŮŽIČKA, J. 1999: Beetle communities (Insecta: Coleoptera) of rock debris on the Boreč hill (Czech Republic: České středohoří mts). Acta Societatis Zoologicae Bohemicae, 63, 315–330.</w:t>
      </w:r>
    </w:p>
    <w:p w:rsidR="00BF1CB8" w:rsidRPr="005340EE" w:rsidRDefault="00BF1CB8" w:rsidP="00425C2A">
      <w:pPr>
        <w:pStyle w:val="Citace1"/>
        <w:ind w:firstLine="0"/>
      </w:pPr>
      <w:r w:rsidRPr="005340EE">
        <w:t>RŮŽIČKA, J. 2000: Beetle communities (Insecta: Coleoptera) of rock debris on the Kamenec hill (Czech Republic: České středohoří mts). Acta Universitatis Purkynianae, Studia Biologica, 4, 175–182.</w:t>
      </w:r>
    </w:p>
    <w:p w:rsidR="00BF1CB8" w:rsidRPr="005340EE" w:rsidRDefault="00BF1CB8" w:rsidP="00425C2A">
      <w:pPr>
        <w:pStyle w:val="Citace1"/>
        <w:ind w:firstLine="0"/>
      </w:pPr>
      <w:r w:rsidRPr="005340EE">
        <w:t>RŮŽIČKA, J. 2005a: Silphidae (mrchožroutovití). Silphidae (carrion beetles). In Červený seznam. ohrožených druhů České republiky. Bezobratlí. Red list of threatened species in the Czech Republic. Invertebrates. (ed. by Farkač, J., Král, D. &amp; Škorpík, M.). Agentura ochrany přírody a krajiny ČR, Praha, pp. 429–430.</w:t>
      </w:r>
    </w:p>
    <w:p w:rsidR="00BF1CB8" w:rsidRPr="005340EE" w:rsidRDefault="00BF1CB8" w:rsidP="00425C2A">
      <w:pPr>
        <w:pStyle w:val="Citace1"/>
        <w:ind w:firstLine="0"/>
      </w:pPr>
      <w:r w:rsidRPr="005340EE">
        <w:lastRenderedPageBreak/>
        <w:t>RŮŽIČKA, J. 2005b: Icones Insectorum Europae Centralis. Coleoptera: Agyrtidae, Silphidae. Folia Heyrovskyana, Ser. B, 3, 1–9.</w:t>
      </w:r>
    </w:p>
    <w:p w:rsidR="00BF1CB8" w:rsidRPr="005340EE" w:rsidRDefault="00BF1CB8" w:rsidP="00425C2A">
      <w:pPr>
        <w:pStyle w:val="Citace1"/>
        <w:ind w:firstLine="0"/>
      </w:pPr>
      <w:r w:rsidRPr="005340EE">
        <w:t>RŮŽIČKA, J. 2007: Beetles (Coleoptera) in rock debris of Komáří vrch hill, catastre of Nová Ves near Kraslice. In Příroda Kraslicka 1. [Nature of Kraslice region 1.]. (ed. by Hejkal, J., Havalová, A. &amp; Michálek, J.). Nakladatelství Jan Farkač, Praha, pp. 83–102.</w:t>
      </w:r>
    </w:p>
    <w:p w:rsidR="00BF1CB8" w:rsidRPr="005340EE" w:rsidRDefault="00BF1CB8" w:rsidP="00425C2A">
      <w:pPr>
        <w:pStyle w:val="Citace1"/>
        <w:ind w:firstLine="0"/>
      </w:pPr>
      <w:r w:rsidRPr="005340EE">
        <w:t>RŮŽIČKA, J., HÁVA, J. &amp; SCHNEIDER, J. 2004: Revision of Palaearctic and Oriental Oiceoptoma (Coleoptera: Silphidae). Acta Societatis Zoologicae Bohemicae, 68, 30–51.</w:t>
      </w:r>
    </w:p>
    <w:p w:rsidR="00BF1CB8" w:rsidRPr="005340EE" w:rsidRDefault="00BF1CB8" w:rsidP="00425C2A">
      <w:pPr>
        <w:pStyle w:val="Citace1"/>
        <w:ind w:firstLine="0"/>
      </w:pPr>
      <w:r w:rsidRPr="005340EE">
        <w:t>RŮŽIČKA, J. &amp; SCHNEIDER, J. 2004: Silphidae. In Catalogue of Palaearctic Coleoptera, Vol. 2 (ed. by Löbl, I. &amp; Smetana, A.). Apollo Books, Stenstrup, pp. 229–237.</w:t>
      </w:r>
    </w:p>
    <w:p w:rsidR="00BF1CB8" w:rsidRPr="005340EE" w:rsidRDefault="00BF1CB8" w:rsidP="00425C2A">
      <w:pPr>
        <w:pStyle w:val="Citace1"/>
        <w:ind w:firstLine="0"/>
      </w:pPr>
      <w:r w:rsidRPr="005340EE">
        <w:t>SCOTT, M.P. 1998: The Ecology and Behavior of Burying Beetles. Annual Review of Entomology, 43, 595–618.</w:t>
      </w:r>
    </w:p>
    <w:p w:rsidR="00BF1CB8" w:rsidRPr="005340EE" w:rsidRDefault="00BF1CB8" w:rsidP="00425C2A">
      <w:pPr>
        <w:pStyle w:val="Citace1"/>
        <w:ind w:firstLine="0"/>
      </w:pPr>
      <w:r w:rsidRPr="005340EE">
        <w:t>SIKES, D. 2005: Silphidae Latreille, 1807. In Handbook of Zoology, Volume IV: Arthropoda: Insecta, Part 38: Coleoptera, Beetles. Volume 1: Morphology and Systematics (Archostemata, Adephaga, Myxophaga, Polyphaga partim). (ed. by Beutel, R.G. &amp; Leschen, R.A.B.). Walter de Gruyter, Berlin, pp. 288–296.</w:t>
      </w:r>
    </w:p>
    <w:p w:rsidR="00BF1CB8" w:rsidRPr="005340EE" w:rsidRDefault="00BF1CB8" w:rsidP="00425C2A">
      <w:pPr>
        <w:pStyle w:val="Citace1"/>
        <w:ind w:firstLine="0"/>
      </w:pPr>
      <w:r w:rsidRPr="005340EE">
        <w:t>SIKES, D. 2008: Carrion beetles (Coleoptera: Silphidae). In Encyclopedia of Entomology. Volume 1: A - C (ed. by Capinera, J.L.). Springer, Berlin, pp. 749–758.</w:t>
      </w:r>
    </w:p>
    <w:p w:rsidR="00BF1CB8" w:rsidRPr="005340EE" w:rsidRDefault="00BF1CB8" w:rsidP="00425C2A">
      <w:pPr>
        <w:pStyle w:val="Citace1"/>
        <w:ind w:firstLine="0"/>
      </w:pPr>
      <w:r w:rsidRPr="005340EE">
        <w:t>SIKES, D.S. &amp; VENABLES, C. 2013: Molecular phylogeny of the burying beetles (Coleoptera: Silphidae: Nicrophorinae). Molecular Phylogenetics and Evolution, 69, 552–65.</w:t>
      </w:r>
    </w:p>
    <w:p w:rsidR="00BF1CB8" w:rsidRPr="005340EE" w:rsidRDefault="00BF1CB8" w:rsidP="00425C2A">
      <w:pPr>
        <w:pStyle w:val="Citace1"/>
        <w:ind w:firstLine="0"/>
      </w:pPr>
      <w:r w:rsidRPr="005340EE">
        <w:t>ŠUSTEK, Z. 1981: Keys to identification of insects 2: Carrion beetles of Czechoslovakia (Coleoptera: Silphidae). Zprávy Československé Společnosti Entomologické při ČSAV, 2, 1–47.</w:t>
      </w:r>
    </w:p>
    <w:p w:rsidR="00BF1CB8" w:rsidRPr="005340EE" w:rsidRDefault="00BF1CB8" w:rsidP="00425C2A">
      <w:pPr>
        <w:pStyle w:val="Citace1"/>
        <w:ind w:firstLine="0"/>
      </w:pPr>
      <w:r w:rsidRPr="005340EE">
        <w:t>THEODORIDES, J. &amp; HEERDT, P.F. 1952: Nouvelles recherches écologiques sur les nécrophores (Coleoptera Silphidae); comparison des résultats du terrain avec ceux du laboratiore (thermopreferendum at hygropreferendum). Physiologia Comparata et Oecologia, 2, 297–309.</w:t>
      </w:r>
    </w:p>
    <w:p w:rsidR="00BF1CB8" w:rsidRPr="005340EE" w:rsidRDefault="00BF1CB8" w:rsidP="00425C2A">
      <w:pPr>
        <w:pStyle w:val="Citace1"/>
        <w:ind w:firstLine="0"/>
      </w:pPr>
      <w:r w:rsidRPr="005340EE">
        <w:lastRenderedPageBreak/>
        <w:t>VYSOKÝ, V. 2007: Zástupci čeledí Agyrtidae, Silphidae a Leiodidae vyskytující se na území Ústeckého kraje (Coleoptera). [Representatives of the families Agyrtidae, Silphidae and Leiodidae occurring on the territory of Ústí nad Labem region (Coleoptera)]. Fauna Bohemiae Septentrionalis, Supplement, 1–254.</w:t>
      </w:r>
    </w:p>
    <w:p w:rsidR="00BF1CB8" w:rsidRPr="005340EE" w:rsidRDefault="00BF1CB8" w:rsidP="00425C2A">
      <w:pPr>
        <w:pStyle w:val="Citace1"/>
        <w:ind w:firstLine="0"/>
      </w:pPr>
      <w:r w:rsidRPr="005340EE">
        <w:t xml:space="preserve">WALKER, T.L. &amp; HOBACK, W.W. 2007: Effects of Invasive Eastern Redcedar on Capture Rates of Nicrophorus americanus and Other Silphidae. Environmental entomology, 36, 297–307. </w:t>
      </w:r>
    </w:p>
    <w:p w:rsidR="00A65B62" w:rsidRDefault="00A65B62" w:rsidP="00425C2A">
      <w:pPr>
        <w:ind w:firstLine="0"/>
      </w:pPr>
    </w:p>
    <w:p w:rsidR="00BF1CB8" w:rsidRPr="005340EE" w:rsidRDefault="00BF1CB8" w:rsidP="00425C2A">
      <w:pPr>
        <w:ind w:firstLine="0"/>
      </w:pPr>
      <w:r w:rsidRPr="005340EE">
        <w:t>Fig. 1. Locations of the areas studied in the Czech Republic, which are indicated by black dots on a faunistic grid map (Jakubec &amp; Růžička, 2012).</w:t>
      </w:r>
    </w:p>
    <w:p w:rsidR="00BF1CB8" w:rsidRPr="005340EE" w:rsidRDefault="00BF1CB8" w:rsidP="00425C2A">
      <w:pPr>
        <w:ind w:firstLine="0"/>
      </w:pPr>
      <w:r w:rsidRPr="005340EE">
        <w:t>Fig. 2. Distribution of the localities (black dots) based on soil type (CE = chernozem; FL = fluvisol) in the South Moravian region (Cenia, 2015).</w:t>
      </w:r>
    </w:p>
    <w:p w:rsidR="00BF1CB8" w:rsidRPr="005340EE" w:rsidRDefault="00BF1CB8" w:rsidP="00425C2A">
      <w:pPr>
        <w:ind w:firstLine="0"/>
      </w:pPr>
      <w:r w:rsidRPr="005340EE">
        <w:t>Fig 3. Unconstrained DCA of all species (NicAnt = N. antennatus; NicGer = N. germanicus; NicHum = N. humator; NicInt = N. interruptus; NicInv = N. investigator; NicSep = N. sepultor; NicVeo = N. vespillo; NicVes = N. vespilloides; OicTho = O. thoracicum; SilCar = S. carinata; SilObs = S. obscura obscura; SilTri = S. tristis; ThaRug = T. rugosus; ThaSin = T. sinuatus) with their percentage abundance in areas with different types of soil (chernozem – black, fluvisol – white) illustrated by pie charts.</w:t>
      </w:r>
    </w:p>
    <w:p w:rsidR="00BF1CB8" w:rsidRPr="005340EE" w:rsidRDefault="00BF1CB8" w:rsidP="00425C2A">
      <w:pPr>
        <w:ind w:firstLine="0"/>
      </w:pPr>
      <w:r w:rsidRPr="005340EE">
        <w:t>Fig 4. Partial CCA ordination diagram with carrion beetles and statistically significant environmental variables (CE – chernozem, FL – fluvisol, zm – Zea mays, hv – Hordeum vulgare, ha – Heliantus annus).</w:t>
      </w:r>
    </w:p>
    <w:p w:rsidR="00F40DA2" w:rsidRDefault="00BF1CB8" w:rsidP="00425C2A">
      <w:pPr>
        <w:ind w:firstLine="0"/>
      </w:pPr>
      <w:r w:rsidRPr="005340EE">
        <w:t>Fig 5. Box plots of all the carrion beetles recorded in the areas with the two types of soil. The thick horizontal lines within the boxes indicate median values. The upper and lower boxes indicate the 75th and 25th percentiles, respectively. Whiskers indicate the values within the 1.5 interquartile ranges. Small circles are outliers.</w:t>
      </w:r>
    </w:p>
    <w:p w:rsidR="00140B2C" w:rsidRDefault="00140B2C" w:rsidP="00425C2A">
      <w:pPr>
        <w:ind w:firstLine="0"/>
        <w:jc w:val="left"/>
      </w:pPr>
    </w:p>
    <w:p w:rsidR="00140B2C" w:rsidRPr="005340EE" w:rsidRDefault="00140B2C" w:rsidP="00425C2A">
      <w:pPr>
        <w:ind w:firstLine="0"/>
        <w:jc w:val="left"/>
        <w:sectPr w:rsidR="00140B2C" w:rsidRPr="005340EE" w:rsidSect="00D51BE7">
          <w:headerReference w:type="default" r:id="rId16"/>
          <w:pgSz w:w="12240" w:h="15840"/>
          <w:pgMar w:top="1417" w:right="1417" w:bottom="1417" w:left="1417" w:header="708" w:footer="708" w:gutter="0"/>
          <w:cols w:space="708"/>
          <w:docGrid w:linePitch="360"/>
        </w:sectPr>
      </w:pPr>
    </w:p>
    <w:p w:rsidR="00773EC0" w:rsidRDefault="00363A67" w:rsidP="00425C2A">
      <w:pPr>
        <w:pStyle w:val="Nadpis1"/>
        <w:ind w:firstLine="0"/>
      </w:pPr>
      <w:bookmarkStart w:id="25" w:name="_Toc428563989"/>
      <w:r w:rsidRPr="005340EE">
        <w:lastRenderedPageBreak/>
        <w:t>B</w:t>
      </w:r>
      <w:r w:rsidRPr="005340EE">
        <w:tab/>
      </w:r>
      <w:r w:rsidR="00773EC0">
        <w:t>Thermal summation model and instar determination of all developmental stages of Sciodrepoides watsoni (Coleoptera: Cholevinae)</w:t>
      </w:r>
      <w:bookmarkEnd w:id="25"/>
    </w:p>
    <w:p w:rsidR="00773EC0" w:rsidRPr="008609C0" w:rsidRDefault="00773EC0" w:rsidP="00425C2A">
      <w:pPr>
        <w:ind w:firstLine="0"/>
        <w:rPr>
          <w:rFonts w:asciiTheme="minorHAnsi" w:hAnsiTheme="minorHAnsi"/>
          <w:b/>
          <w:szCs w:val="24"/>
        </w:rPr>
      </w:pPr>
      <w:r w:rsidRPr="008609C0">
        <w:rPr>
          <w:rFonts w:asciiTheme="minorHAnsi" w:hAnsiTheme="minorHAnsi"/>
          <w:b/>
          <w:szCs w:val="24"/>
        </w:rPr>
        <w:t>Pavel Jakubec</w:t>
      </w:r>
    </w:p>
    <w:p w:rsidR="00355740" w:rsidRDefault="00355740" w:rsidP="00425C2A">
      <w:pPr>
        <w:ind w:firstLine="0"/>
        <w:rPr>
          <w:b/>
        </w:rPr>
      </w:pPr>
      <w:r>
        <w:rPr>
          <w:b/>
        </w:rPr>
        <w:t>Submitted to PeerJ</w:t>
      </w:r>
    </w:p>
    <w:p w:rsidR="00773EC0" w:rsidRPr="00773EC0" w:rsidRDefault="00773EC0" w:rsidP="00425C2A">
      <w:pPr>
        <w:ind w:firstLine="0"/>
        <w:rPr>
          <w:rFonts w:asciiTheme="minorHAnsi" w:hAnsiTheme="minorHAnsi"/>
          <w:szCs w:val="24"/>
        </w:rPr>
      </w:pPr>
      <w:r w:rsidRPr="008609C0">
        <w:rPr>
          <w:rFonts w:asciiTheme="minorHAnsi" w:hAnsiTheme="minorHAnsi"/>
          <w:b/>
          <w:szCs w:val="24"/>
        </w:rPr>
        <w:t>e-mail:</w:t>
      </w:r>
      <w:r w:rsidRPr="00773EC0">
        <w:rPr>
          <w:rFonts w:asciiTheme="minorHAnsi" w:hAnsiTheme="minorHAnsi"/>
          <w:szCs w:val="24"/>
        </w:rPr>
        <w:t xml:space="preserve"> jakubecp@fzp.czu.cz</w:t>
      </w:r>
    </w:p>
    <w:p w:rsidR="00773EC0" w:rsidRPr="00773EC0" w:rsidRDefault="00773EC0" w:rsidP="00425C2A">
      <w:pPr>
        <w:ind w:firstLine="0"/>
        <w:rPr>
          <w:rFonts w:asciiTheme="minorHAnsi" w:hAnsiTheme="minorHAnsi"/>
          <w:szCs w:val="24"/>
        </w:rPr>
      </w:pPr>
    </w:p>
    <w:p w:rsidR="00773EC0" w:rsidRPr="00773EC0" w:rsidRDefault="00773EC0" w:rsidP="008609C0">
      <w:pPr>
        <w:ind w:firstLine="0"/>
      </w:pPr>
      <w:r w:rsidRPr="008609C0">
        <w:rPr>
          <w:b/>
        </w:rPr>
        <w:t>Abstract</w:t>
      </w:r>
      <w:r w:rsidR="008609C0" w:rsidRPr="008609C0">
        <w:rPr>
          <w:b/>
        </w:rPr>
        <w:t>.</w:t>
      </w:r>
      <w:r w:rsidR="008609C0">
        <w:t xml:space="preserve"> </w:t>
      </w:r>
      <w:r w:rsidRPr="00773EC0">
        <w:t>Necrophagous beetles are underrepresented in forensic entomology studies despite their undeniable utility for the field. In our article we would like to address this problem and provide information regarding developmental biology and instar determination of Sciodrepoides watsoni (Spence, 1813), which is very common species occurring across Holarctic region. We collected adult specimens from several localities across the Czech Republic to establish laboratory culture with constant temperature regime and long day photoperiod. These adults were divided between five treatments that differed only in temperature (15, 18, 21, 25 and 28°C). Emerging larvae were separated and their individual development was photo documented every day until adulthood. Parameters of thermal summation models and their standard errors were calculated for each developmental stage. We also proposed head width as a new character for larval instar determination together w</w:t>
      </w:r>
      <w:r w:rsidR="000251AE">
        <w:t>ith</w:t>
      </w:r>
      <w:r w:rsidRPr="00773EC0">
        <w:t xml:space="preserve"> new methodology for future studies of size</w:t>
      </w:r>
      <w:r w:rsidR="00615984">
        <w:t>-</w:t>
      </w:r>
      <w:r w:rsidRPr="00773EC0">
        <w:t xml:space="preserve">based characters. </w:t>
      </w:r>
    </w:p>
    <w:p w:rsidR="00773EC0" w:rsidRPr="00773EC0" w:rsidRDefault="00831321" w:rsidP="00425C2A">
      <w:pPr>
        <w:pStyle w:val="Nadpis2"/>
      </w:pPr>
      <w:bookmarkStart w:id="26" w:name="_Toc428563990"/>
      <w:r>
        <w:t>B</w:t>
      </w:r>
      <w:r w:rsidR="007E0EF1">
        <w:t>. 1</w:t>
      </w:r>
      <w:r w:rsidR="007C4D98">
        <w:tab/>
      </w:r>
      <w:r w:rsidR="00773EC0" w:rsidRPr="00773EC0">
        <w:t>Introduction</w:t>
      </w:r>
      <w:bookmarkEnd w:id="26"/>
    </w:p>
    <w:p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Forensic entomology is rapidly developing new field of science (Midgley et al., 2010). New methods and models for estimation of minimum post mortem interval (PMImin) are developed in a very rapid pace (e.g. pre-appearance interval, gene expression during larval development, quantile mixed effects models, generalized additive modeling or generalized additive mixed modeling) (Matuszewski, 2011; Tarone &amp; Foran, 2011; Baqué et al., 2015a, 2015b), but even the well established models lack actual data for their further use and application. Nice example is </w:t>
      </w:r>
      <w:r w:rsidRPr="00773EC0">
        <w:rPr>
          <w:rFonts w:asciiTheme="minorHAnsi" w:hAnsiTheme="minorHAnsi"/>
          <w:szCs w:val="24"/>
        </w:rPr>
        <w:lastRenderedPageBreak/>
        <w:t xml:space="preserve">commonly used thermal summation model (Richards &amp; Villet, 2008). This model, which is based on assumption that development is linear, is known for several decades (Higley et al., 1986), but it is still not established for the majority of forensically important species, which would be a great contribution to legal investigations. </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Currently these models are known for a number of fly species (Diptera) (Nabity et al., 2006; Villet et al., 2006; Richards et al., 2009; Voss et al., 2010a, 2010b, 2014; Tarone et al., 2011; Nassu et al., 2014; Zuha &amp; Omar, 2014), but because utility of beetles in forensic entomology was overlooked for a long time (Midgley et al., 2010), there are only a three species of beetles with known thermal summation models (Midgley &amp; Villet, 2009b; Velásquez &amp; Viloria, 2009; Ridgeway et al., 2014). </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Although, as (Ridgeway et al., 2014) showed, using beetles for PMImin estimation has several benefits compared to flies. Beetles tend to have longer development therefore they are stay on the body for longer time. They also do not form a feeding ball and they can be reared individually so they are easier to handle in laboratory conditions. But we think that the biggest advantage is possibility to cross validate the estimates between species and groups like flies and mites. This is important mainly in times when one of these groups or species could have been affected by external factors (restricted access to body, too high or low temperature, etc.) and give biased estimate. </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As we mentioned at the beginning, thermal summation models are known only for a few species of beetles. Namely Thanatophilus micans (Fabricius) (Ridgeway et al., 2014), T. mutilatus (Castelneau) (Ridgeway et al., 2014) and Oxelytrum discicolle (Brullé, 1840) (Velásquez &amp; Viloria, 2009). T. micans occurs in Africa and some Asia countries (Schawaller, 1981; Růžička &amp; Schneider, 2004), T. mutilatus has geographic distribution restricted to South Africa region (Schawaller, 1981, 1987) and O. discicolle inhabits Central and South America (Peck &amp; Anderson, 1985). This leaves North America, Europe and most of Asia as territory without single beetle with known thermal summation model. </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But only models are not enough to make a species available for use in legal investigation. There are other criteria to be fulfilled. Any forensic entomologist has to be able to identify those </w:t>
      </w:r>
      <w:r w:rsidRPr="00773EC0">
        <w:rPr>
          <w:rFonts w:asciiTheme="minorHAnsi" w:hAnsiTheme="minorHAnsi"/>
          <w:szCs w:val="24"/>
        </w:rPr>
        <w:lastRenderedPageBreak/>
        <w:t>species in every stage of development and discriminate between larval instars. Without reliable instar determination it is not possible to expect reliable PMImin estimates. But this is sometimes complicated, because beetle's larvae often lack any morphological characters, which would allow such identification. Therefore size</w:t>
      </w:r>
      <w:r w:rsidR="00615984">
        <w:rPr>
          <w:rFonts w:asciiTheme="minorHAnsi" w:hAnsiTheme="minorHAnsi"/>
          <w:szCs w:val="24"/>
        </w:rPr>
        <w:t>-</w:t>
      </w:r>
      <w:r w:rsidRPr="00773EC0">
        <w:rPr>
          <w:rFonts w:asciiTheme="minorHAnsi" w:hAnsiTheme="minorHAnsi"/>
          <w:szCs w:val="24"/>
        </w:rPr>
        <w:t>based models were developed instead (Midgley &amp; Villet, 2009a; Velásquez &amp; Viloria, 2010; Fratczak &amp; Matuszewski, 2014), but larval instars of only two European species can be identified in this way, namely Necrodes littoralis (Linnaeus, 1758) (Silphidae) and Creophilus maxillosus (Linnaeus, 1758) (Staphylinidae) (Fratczak &amp; Matuszewski, 2014).</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In the Palaearctic region Sciodrepoides watsoni (Spence, 1813) is one of the most widespread and abundant species of necrophagous beetles (Peck &amp; Cook, 2002; Perreau, 2004) (see Fig. 1). This beetle belongs to subfamily Cholevinae (Leiodidae) and is rather conspicuous, because it is brown and body length is only around 3 mm (Szymczakowski, 1961; Perreau, 2004). Adults are active mainly during the warmer parts of year and they can be found on decaying corpses of vertebrates where they feed along their larvae (Peck &amp; Cook, 2002; Topp, 2003). </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Egg, all larval instars and pupae of this beetle were properly described recently by (Kilian &amp; Mądra, 2015) and also DNA barcode for possible validation is available (Schilthuizen et al., 2011). Therefore identification of this species in every stage of development is not an issue.</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Instar determination of S. watsoni larvae is also partially possible thanks to (Kilian &amp; Mądra, 2015), but they found morphological differences only between the first and second instar, which is not enough for future application for PMImin estimation.</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We would like to improve the utility of S. watsoni for PMImin estimation by finding the parameters of its thermal summation model and also offering a new method for identifying larval stages based on combination of morphological features mentioned by (Kilian &amp; Mądra, 2015) and the size</w:t>
      </w:r>
      <w:r w:rsidR="00615984">
        <w:rPr>
          <w:rFonts w:asciiTheme="minorHAnsi" w:hAnsiTheme="minorHAnsi"/>
          <w:szCs w:val="24"/>
        </w:rPr>
        <w:t>-</w:t>
      </w:r>
      <w:r w:rsidRPr="00773EC0">
        <w:rPr>
          <w:rFonts w:asciiTheme="minorHAnsi" w:hAnsiTheme="minorHAnsi"/>
          <w:szCs w:val="24"/>
        </w:rPr>
        <w:t>based characters.</w:t>
      </w:r>
    </w:p>
    <w:p w:rsidR="00773EC0" w:rsidRPr="00773EC0" w:rsidRDefault="007C4D98" w:rsidP="00425C2A">
      <w:pPr>
        <w:pStyle w:val="Nadpis2"/>
      </w:pPr>
      <w:bookmarkStart w:id="27" w:name="_Toc428563991"/>
      <w:r>
        <w:t>B.</w:t>
      </w:r>
      <w:r w:rsidR="007E0EF1">
        <w:t>2</w:t>
      </w:r>
      <w:r>
        <w:tab/>
      </w:r>
      <w:r w:rsidR="00773EC0" w:rsidRPr="00773EC0">
        <w:t>Material and Methods</w:t>
      </w:r>
      <w:bookmarkEnd w:id="27"/>
    </w:p>
    <w:p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Laboratory colony was started with adults of S. watsoni, which were collected in spring of 2012 and/or 2013 from five localities in the Czech Republic (Prague - Suchdol (15 May – 12 April 2012, </w:t>
      </w:r>
      <w:r w:rsidRPr="00773EC0">
        <w:rPr>
          <w:rFonts w:asciiTheme="minorHAnsi" w:hAnsiTheme="minorHAnsi"/>
          <w:szCs w:val="24"/>
        </w:rPr>
        <w:lastRenderedPageBreak/>
        <w:t xml:space="preserve">15 May – 12 April 2013), Běstvina (7 – 11 April 2012, 6 – 10 April 2013), Domažlice (28 May – 12 April 2013) and Klatovy (14 – 28 May 2013)). </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Beetles were collected by 10 baited pitfall traps, which were placed on each locality. The traps composed of 1,080 ml plastic buckets (opening of 103 mm and 117 mm deep). These buckets were embedded in substrate up to the rim to eliminate any obstructions, which could deter beetles from entering. As protection against rains we put metal roofs (150x150 mm) over the traps. The roof was supported by four 100 mm nails, one in each corner, approximately two centimeters above the surface. The bait, ripened cheese (Romadur) and fish meat (Scomber scombrus Linnaeus, 1758), was placed directly inside of the bucket on a shallow layer of moist soil. This set up created good conditions for survival of the trapped beetles between the services, which were done usually once a week. </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After transport to our laboratory we confirmed identification and sexed the beetles under binocular microscope (Olympus SZX7). Most of the beetles were than randomly assigned to form breeding groups of at least four individuals (2 males and 2 females). Specimens from the same locality were kept together regardless of capture date to eliminate cross-breeding of different populations. These groups were formed to produce new progeny, which we than observed throughout of their development (breeding experiment). </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These groups were kept in Petri dishes with the layer of soil and small piece (approx. 5x5 mm) of fish meat (Atlantic mackerel) as a food source. The content of the dish was lightly sprayed with tap water every day and food was provided ad libitum and changed if we spotted any sign of fungal growth. </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The dishes were randomly placed in one of six climatic chambers (custom made by CIRIS s.r.o.). The chambers were set up at constant temperature (15, 18, 21, 25 or 28°C) and 16 hours of light and 8 hours of dark photoperiod regime, maintained by fluorescent light (Osram L 8W/640). We tried to have a similar number of breeding groups from the same locality in each chamber. We accomplished that in case of beetles from Praha and Běstvina), but it was not possible for beetles from Domažlice and Klatovy, because of a low number of obtained adults. Therefore we kept them together in one treatment (18°C).</w:t>
      </w:r>
    </w:p>
    <w:p w:rsidR="00773EC0" w:rsidRPr="00773EC0" w:rsidRDefault="00773EC0" w:rsidP="00425C2A">
      <w:pPr>
        <w:ind w:firstLine="0"/>
        <w:rPr>
          <w:rFonts w:asciiTheme="minorHAnsi" w:hAnsiTheme="minorHAnsi"/>
          <w:szCs w:val="24"/>
        </w:rPr>
      </w:pPr>
      <w:r w:rsidRPr="00773EC0">
        <w:rPr>
          <w:rFonts w:asciiTheme="minorHAnsi" w:hAnsiTheme="minorHAnsi"/>
          <w:szCs w:val="24"/>
        </w:rPr>
        <w:lastRenderedPageBreak/>
        <w:t>We also started an observation study of their natural behavior. The study was conducted in a small plastic box (15x6x2 centimeters) with 12 adult individuals (7 females and 5 males) from Prague population. In this colony we did not separate larvae from adults or each other, but we let them to interact freely and without our interventions. The box itself was placed in 18°C treatment and its inhabitants were attended in the same way as the specimens in the breeding experiment (regular water spray and meat replaced if we saw a sign of fungal growth).</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In breeding experiment we slightly changed our method of handling eggs and first instar between the years to improve accuracy of our observations. During the first year of experiment (2012) we searched the dishes for eggs and then we transferred them individually to separate dish. But due to the fact that eggs of S. watsoni are very small and adults tended to hide them in the substrate, we struggled to find them right after laying. Due to that our estimation of egg and L1 development for the first year were inconsistent and we did not use them for models. </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To minimize this error we chose different approach for the second year (2013). We rather transferred the whole breeding group to a new Petri dish every day. The old dishes were marked and kept in the same climatic chamber as parents. We checked them every day for emergence of the first instar larvae that were further separated into their own dishes. Time, when the eggs were laid, was estimated as a half-time between the transfers of the breeding group.</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Every larva from the second year (2013) breeding experiment was photographed every day, starting with their occurrence as the first instar larvae and we continued until pupation. In this way we documented morphological changes during their development. The whole process of finding the larva and taking a picture did not usually take more than 1 minute in total. Key developmental stages of each larva with the accurate date and time could be distinguished based on those photographs simply by keeping track of the change in the width of their head capsule, because its size expand after each molt. </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It happened sometimes that we were unable to find some larva in the Petri dish. In that case we treated the dish as full and put it back into its treatment and tried another day. If the larvae </w:t>
      </w:r>
      <w:r w:rsidRPr="00773EC0">
        <w:rPr>
          <w:rFonts w:asciiTheme="minorHAnsi" w:hAnsiTheme="minorHAnsi"/>
          <w:szCs w:val="24"/>
        </w:rPr>
        <w:lastRenderedPageBreak/>
        <w:t>changed instars before we found it, we counted both instars as NAs and we tried to keep track of it all the time in the next stage.</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We also used obtained photographs for the instar determination. Because, the dorsal side of all the larvae was photographed daily, we had plenty characters to choose from. Although, thorax and abdomen of the S. watsoni larvae is not strongly sclerotized (see Fig. 2), so we omitted this part and also the body length as good character for instar determination. Measuring of some smaller parts as urogomphi or antennae was impractical, because our camera had low resolution and those parts would be very challenging to measure accurately. </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The most stable and reliable feature for the instar determination of S. watsoni larvae appears to be a head capsule. This part of the body is strongly sclerotized, therefore it is not affected by water or food content, but it is changing its size after each molt so it is tightly linked with the individual growth. Also the head does not change its size in different fixation media or even after desiccated, thus the instar can be identified even for very poorly handled and long dead specimens. Ultimately, we chose the head width over its length for a practical reason. Head width did not change on the pictures captured during the movement of our individuals too much, but the length would vary a lot.</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For estimating the mean and standard deviation of the head capsule width we used all photographs where the head was clearly visible and was sharp enough to make a precise measurement. All measurements were done with graphical program EidosMicro. </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Parameters of thermal summation model (lower developmental threshold (t) and sum of effective temperatures (k)) were estimated for each developmental stage using the major axis regression method ((DT)</w:t>
      </w:r>
      <w:r w:rsidR="00EE1905">
        <w:rPr>
          <w:rFonts w:asciiTheme="minorHAnsi" w:hAnsiTheme="minorHAnsi"/>
          <w:szCs w:val="24"/>
        </w:rPr>
        <w:t xml:space="preserve"> </w:t>
      </w:r>
      <w:r w:rsidRPr="00773EC0">
        <w:rPr>
          <w:rFonts w:asciiTheme="minorHAnsi" w:hAnsiTheme="minorHAnsi"/>
          <w:szCs w:val="24"/>
        </w:rPr>
        <w:t xml:space="preserve">= k +tD) where D is duration of development, T is environmental temperature (°C). This formula was developed by (Ikemoto &amp; Takai, 2000) and is commonly used for estimation of thermal summation parameters and their standard errors in forensic entomology (e.g. (Midgley &amp; Villet, 2009b; Ridgeway et al., 2014)). (Ikemoto &amp; Takai, 2000) method is based on standard linearized formula (1/D = — (t/k) + (1/k)T), but it weights out the data points in lower and upper part of the temperature range to obtain more reliable estimates of the parameters. </w:t>
      </w:r>
    </w:p>
    <w:p w:rsidR="00773EC0" w:rsidRPr="00773EC0" w:rsidRDefault="00773EC0" w:rsidP="00425C2A">
      <w:pPr>
        <w:ind w:firstLine="0"/>
        <w:rPr>
          <w:rFonts w:asciiTheme="minorHAnsi" w:hAnsiTheme="minorHAnsi"/>
          <w:szCs w:val="24"/>
        </w:rPr>
      </w:pPr>
      <w:r w:rsidRPr="00773EC0">
        <w:rPr>
          <w:rFonts w:asciiTheme="minorHAnsi" w:hAnsiTheme="minorHAnsi"/>
          <w:szCs w:val="24"/>
        </w:rPr>
        <w:lastRenderedPageBreak/>
        <w:t>Normality of all the data was confirmed by evaluation of the qqplots and histograms. The significance level was set at 5%. Data management and all analysis were carried out using R statistical program (R Core Team, 2015). Graphical outputs were handled by ggplot2 and ggmap R packages (Wickham, 2009; Kahle &amp; Wickham, 2013).</w:t>
      </w:r>
    </w:p>
    <w:p w:rsidR="00773EC0" w:rsidRPr="00773EC0" w:rsidRDefault="00831321" w:rsidP="00425C2A">
      <w:pPr>
        <w:pStyle w:val="Nadpis2"/>
      </w:pPr>
      <w:bookmarkStart w:id="28" w:name="_Toc428563992"/>
      <w:r>
        <w:t>B.</w:t>
      </w:r>
      <w:r w:rsidR="007E0EF1">
        <w:t>3</w:t>
      </w:r>
      <w:r w:rsidR="007C4D98">
        <w:tab/>
      </w:r>
      <w:r w:rsidR="00773EC0" w:rsidRPr="00773EC0">
        <w:t>Results</w:t>
      </w:r>
      <w:bookmarkEnd w:id="28"/>
    </w:p>
    <w:p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In total, we were able to catch 81 adult specimens of S. watsoni and they produced 399 first instar larvae (Prague – 174, Běstvina - 178, Klatovy - 19, Domažlice - 28) for the breeding experiment. Because we obtained only twelve adults from Klatovy and six from Domažlice, it was impossible to split them between all our treatments. Therefore we decided to keep them all at 18°C. </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In the breeding experiment we observed, directly or indirectly, and recorded duration of the development of all S. watsoni stages, namely egg, three larval instars (L1, L2 and L3) and pupae. These observations were made on 399 specimens in total starting with the first instar larvae. </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Higher temperatures (25 and 28°C) were probably limiting to breading activity of our beetles in the experiment. Ultimately we did not obtain any larvae from the 28°C treatment. Mortality in the other treatments was also quite high especially for the third instar and pupae (see Fig. 3) and only 23 individuals developed until adulthood.</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The development times differed between stages (Fig. 4) and the mean development time decreased with increasing temperature (Fig. 5), except for L2 and L3 instars in 25°C treatment. The sum of effective temperatures (k) and lower developmental threshold (t) values were calculated for all developmental stages of S. watsoni with their expected errors (see Table 1 and Fig. 6). </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Mortality of the specimens in the observation study could not be measured, but the colony itself prospered very well and number of adults increased steadily, which is in contrast with what we observed in the breeding experiment. The observed females tended to hide their eggs into the small holes or crevices in the substrate. Newly hatched larvae could be found mostly around the food source. The third instar larvae after few days of feeding dug underground and </w:t>
      </w:r>
      <w:r w:rsidRPr="00773EC0">
        <w:rPr>
          <w:rFonts w:asciiTheme="minorHAnsi" w:hAnsiTheme="minorHAnsi"/>
          <w:szCs w:val="24"/>
        </w:rPr>
        <w:lastRenderedPageBreak/>
        <w:t xml:space="preserve">created small chamber where they pupate. Cannibalism of any kind or hostility between individuals was not recorded. </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For the instar determination measurements we made 2,104 photographs, but only 1,731 were good enough to allow precise measurements of the head width. Those pictures covered all three larval instars (L1 = 591, L2 = 500 and L3 = 640 pictures). The bias in number of pictures between different stages was caused by difference in the duration of development of these instars (lower stages of development are shorter in duration) and it was also much more challenging to take a usable picture of the first or second instar larvae.</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The mean width of the head appears to be a good character for the instar determination (see Table 2 and Fig. 7). Standard deviations are well separated and there is only a small overlap between 75th and 25th quintiles across all instars. We recorded some extreme values on the both sides of the spectrum, but they were very rare. </w:t>
      </w:r>
    </w:p>
    <w:p w:rsidR="00773EC0" w:rsidRPr="00773EC0" w:rsidRDefault="00773EC0" w:rsidP="00425C2A">
      <w:pPr>
        <w:ind w:firstLine="0"/>
        <w:rPr>
          <w:rFonts w:asciiTheme="minorHAnsi" w:hAnsiTheme="minorHAnsi"/>
          <w:szCs w:val="24"/>
        </w:rPr>
      </w:pPr>
    </w:p>
    <w:p w:rsidR="00773EC0" w:rsidRPr="00773EC0" w:rsidRDefault="007C4D98" w:rsidP="00425C2A">
      <w:pPr>
        <w:pStyle w:val="Nadpis2"/>
      </w:pPr>
      <w:bookmarkStart w:id="29" w:name="_Toc428563993"/>
      <w:r>
        <w:t>B.</w:t>
      </w:r>
      <w:r w:rsidR="007E0EF1">
        <w:t>4</w:t>
      </w:r>
      <w:r>
        <w:tab/>
      </w:r>
      <w:r w:rsidR="00773EC0" w:rsidRPr="00773EC0">
        <w:t>Discussion</w:t>
      </w:r>
      <w:bookmarkEnd w:id="29"/>
    </w:p>
    <w:p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We did not obtain any larvae from the 28°C treatment probably because adults did not oviposit in this temperature or egg mortality was too high. The second claim is little bit more likely from our point of view, because we did not find any eggs. But as we mentioned in the methodology section, eggs of S. watsoni are tiny and we could simply overlook them in the substrate even under the binocular microscope. </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Mortality of our specimens in the breeding experiment was very high over the all treatments especially in the later stages (L3 and pupae). This was in a sharp contrast with what we saw in the observation study. The whole colony in the observation study prospered and even increased in the number of adult over time. Only difference between these two was that we did not separate individuals and we also did not have to handle the larvae for photo documentation. </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We did not observed any hostility between specimens in the observation study or signs of cannibalism between individuals as reported by (Kilian &amp; Mądra, 2015), but it is possible that we missed it, because number of individuals in the box was close to hundred.  </w:t>
      </w:r>
    </w:p>
    <w:p w:rsidR="00773EC0" w:rsidRPr="00773EC0" w:rsidRDefault="00773EC0" w:rsidP="00425C2A">
      <w:pPr>
        <w:ind w:firstLine="0"/>
        <w:rPr>
          <w:rFonts w:asciiTheme="minorHAnsi" w:hAnsiTheme="minorHAnsi"/>
          <w:szCs w:val="24"/>
        </w:rPr>
      </w:pPr>
      <w:r w:rsidRPr="00773EC0">
        <w:rPr>
          <w:rFonts w:asciiTheme="minorHAnsi" w:hAnsiTheme="minorHAnsi"/>
          <w:szCs w:val="24"/>
        </w:rPr>
        <w:lastRenderedPageBreak/>
        <w:t xml:space="preserve">We think that photographing process was not so intrusive to be responsible for such high mortality rates thus it is more likely that separation from others was the reason for that. (Peck, 1975) mentioned that Ptomaphagus hirtus (Tellkampf, 1844) (Leiodidae: Cholevinae: Ptomaphagini) needed soil from the cave of its origin to successfully complete the development. Soil bacteria probably played some part in this process, because specimens did not develop on autoclaved soil. It is possible that adults feeding along with larvae could provide such bacteria in our case. Another explanation could be that feeding of multiple individuals is much more effective or improves the quality of the food source. </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We had to change our methodology of egg extraction for the second year due to the fact that eggs could be easily overlooked in the substrate and beetles refused to lay their eggs in offered wet cotton balls or small pieces of paper. To prevent bias in recorded time we introduced dish rotation methodology and adults stayed in the same dish only one day and then they were moved to another. Those used dishes were then regularly searched for emerging larvae. The main issue with this approach (dish rotation) is that we could not measure the eggs mortality, because we could not count the original number of eggs.</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The mean development time decreased with increasing temperature (Fig. 5), except for L2 and L3 instars in the 25°C treatment. This might indicate that between 21°C and 25°C should be an optimal temperature for the development of these two stages. Optimal temperatures for lower stages are probably even higher. This agrees with findings of (Engler, 1981), who reported S. watsoni as warm season species in contrast to some species of Choleva and Catops that prefers to breed during the winter season and their optimal temperatures for development were bellow 16°C. </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As you can see in Table 1, we had low number repeats for L3 and pupae. This was caused by high mortality rates of both instars. Measuring development time for pupae was even more challenging and we had difficulties to measure it precise due to the fact that they did not pupate close to the wall of Petri dish. Therefore we had to search for them. This effort was sometimes unsuccessful and some specimens surprised us after time when they appeared as adults, because they were missing and presumed dead.</w:t>
      </w:r>
    </w:p>
    <w:p w:rsidR="00773EC0" w:rsidRPr="00773EC0" w:rsidRDefault="00773EC0" w:rsidP="00425C2A">
      <w:pPr>
        <w:ind w:firstLine="0"/>
        <w:rPr>
          <w:rFonts w:asciiTheme="minorHAnsi" w:hAnsiTheme="minorHAnsi"/>
          <w:szCs w:val="24"/>
        </w:rPr>
      </w:pPr>
      <w:r w:rsidRPr="00773EC0">
        <w:rPr>
          <w:rFonts w:asciiTheme="minorHAnsi" w:hAnsiTheme="minorHAnsi"/>
          <w:szCs w:val="24"/>
        </w:rPr>
        <w:lastRenderedPageBreak/>
        <w:t xml:space="preserve">Our methodology of measuring the size of the instars was based on continual observation of individuals from egg until pupation. This approached differs from other studies with similar goals (Velásquez &amp; Viloria, 2010; Fratczak &amp; Matuszewski, 2014), where authors tried to estimate the stage of development based on the size of selected characters without prior knowledge of the true stage of the specimen. This approach is from our point of view a little bit problematic, because those measured characters are correlated, therefore bigger larvae could be misidentified as higher instar than they really are. This bias would probably not affect the obtained mean values, but it would give distorted picture about variation. </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As you can see on Fig. 7 and Table 3, all instars have some overlap in the head widths. This is especially true for the first and second instar. It would not do us any good to measure more characters, because they are correlated, but we offer different solution. For the discrimination of the first and second instar larvae, chaetotaxi can be used, because second and third instar larvae have a higher number of setae than the first one, for differential diagnosis of those morphological characters see</w:t>
      </w:r>
      <w:r w:rsidR="00EE1905">
        <w:rPr>
          <w:rFonts w:asciiTheme="minorHAnsi" w:hAnsiTheme="minorHAnsi"/>
          <w:szCs w:val="24"/>
        </w:rPr>
        <w:t xml:space="preserve"> </w:t>
      </w:r>
      <w:r w:rsidRPr="00773EC0">
        <w:rPr>
          <w:rFonts w:asciiTheme="minorHAnsi" w:hAnsiTheme="minorHAnsi"/>
          <w:szCs w:val="24"/>
        </w:rPr>
        <w:t>(Kilian &amp; Mądra, 2015).</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We established developmental parameters for Sciodrepoides watsoni together with the new and reliable character for instar determination. The developmental characteristics provided in this study will help to estimate the PMImin in cases where it was not possible before. The instar determination is the integral part of the PMImin estimation, because without accurate determination it we could not reach the right conclusion. We strongly encourage other authors to adopt our methodology for establishing the size</w:t>
      </w:r>
      <w:r w:rsidR="00615984">
        <w:rPr>
          <w:rFonts w:asciiTheme="minorHAnsi" w:hAnsiTheme="minorHAnsi"/>
          <w:szCs w:val="24"/>
        </w:rPr>
        <w:t>-</w:t>
      </w:r>
      <w:r w:rsidRPr="00773EC0">
        <w:rPr>
          <w:rFonts w:asciiTheme="minorHAnsi" w:hAnsiTheme="minorHAnsi"/>
          <w:szCs w:val="24"/>
        </w:rPr>
        <w:t>based instar characteristics, because it provides correct picture about its variability.</w:t>
      </w:r>
    </w:p>
    <w:p w:rsidR="00773EC0" w:rsidRPr="00773EC0" w:rsidRDefault="00773EC0" w:rsidP="00425C2A">
      <w:pPr>
        <w:ind w:firstLine="0"/>
        <w:rPr>
          <w:rFonts w:asciiTheme="minorHAnsi" w:hAnsiTheme="minorHAnsi"/>
          <w:szCs w:val="24"/>
        </w:rPr>
      </w:pPr>
    </w:p>
    <w:p w:rsidR="00425C2A" w:rsidRPr="005340EE" w:rsidRDefault="00425C2A" w:rsidP="00425C2A">
      <w:pPr>
        <w:ind w:firstLine="0"/>
      </w:pPr>
      <w:r w:rsidRPr="005340EE">
        <w:t>ACKNOWLEDGEMENTS</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I would like to thank A. Honěk and P. Saska for sharing their insight about beetle development and construction of thermal summation models. This research could not be possible without help of my students: T. Račáková, J. Pšajdl and M. Slachová. They took care of the experiment in times I could not. Project was supported by the Internal Grant Agency of Faculty of Environmental Sciences, CULS Prague (no. 421101312313020154221).</w:t>
      </w:r>
    </w:p>
    <w:p w:rsidR="00773EC0" w:rsidRPr="00773EC0" w:rsidRDefault="007C4D98" w:rsidP="00425C2A">
      <w:pPr>
        <w:pStyle w:val="Nadpis2"/>
      </w:pPr>
      <w:bookmarkStart w:id="30" w:name="_Toc428563994"/>
      <w:r>
        <w:lastRenderedPageBreak/>
        <w:t>B.</w:t>
      </w:r>
      <w:r w:rsidR="007E0EF1">
        <w:t>5</w:t>
      </w:r>
      <w:r>
        <w:tab/>
      </w:r>
      <w:r w:rsidR="00773EC0" w:rsidRPr="00773EC0">
        <w:t>References</w:t>
      </w:r>
      <w:bookmarkEnd w:id="30"/>
    </w:p>
    <w:p w:rsidR="00773EC0" w:rsidRPr="00773EC0" w:rsidRDefault="00773EC0" w:rsidP="00425C2A">
      <w:pPr>
        <w:ind w:firstLine="0"/>
        <w:rPr>
          <w:rFonts w:asciiTheme="minorHAnsi" w:hAnsiTheme="minorHAnsi"/>
          <w:szCs w:val="24"/>
        </w:rPr>
      </w:pPr>
      <w:r w:rsidRPr="00773EC0">
        <w:rPr>
          <w:rFonts w:asciiTheme="minorHAnsi" w:hAnsiTheme="minorHAnsi"/>
          <w:szCs w:val="24"/>
        </w:rPr>
        <w:t>BAQUÉ, M., AMENDT, J., VERHOFF, M.A. &amp; ZEHNER, R. 2015a: Descriptive analyses of differentially expressed genes during larval development of Calliphora vicina (Diptera: Calliphoridae). International journal of legal medicine, 129, 891–902.</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BAQUÉ, M., FILMANN, N., VERHOFF, M.A. &amp; AMENDT, J. 2015b: Establishment of developmental charts for the larvae of the blow fly Calliphora vicina using quantile regression. Forensic science international, 248, 1–9.</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ENGLER, I. 1981: Vergleichende Untersuchungen zur jahreszeitlichen Einpassung von Catopiden (Col.) in ihren Lebensraum. Zoologische Jahrbuecher Systematik, 109, 399–432.</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FRATCZAK, K. &amp; MATUSZEWSKI, S. 2014: Instar determination in forensically useful beetles Necrodes littoralis (Silphidae) and Creophilus maxillosus (Staphylinidae). Forensic Science International, 241, 20–26.</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HIGLEY, L.G., PEDIGO, L.P. &amp; OSTLIE, K.R. 1986: Degday: A Program for Calculating Degree-days, and Assumptions Behind the Degree-day Approach. Environmental Entomology, 15, 999–1016.</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IKEMOTO, T. &amp; TAKAI, K. 2000: A New Linearized Formula for the Law of Total Effective Temperature and the Evaluation of Line-Fitting Methods with Both Variables Subject to Error. Environmental Entomology, 29, 671–682.</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KAHLE, D. &amp; WICKHAM, H. 2013: ggmap : Spatial Visualization with. The R Journal, 5, 144–161.</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KILIAN, A. &amp; MĄDRA, A. 2015: Comments on the biology of Sciodrepoides watsoni watsoni (Spence, 1813) with descriptions of larvae and pupa (Coleoptera: Leiodidae: Cholevinae). Zootaxa, 3955, 45.</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MATUSZEWSKI, S. 2011: Estimating the pre-appearance interval from temperature in Necrodes littoralis L. (Coleoptera: Silphidae). Forensic Science International, 212, 180–188.</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MIDGLEY, J.M., RICHARDS, C.S. &amp; VILLET, M.H. 2010: The Utility of Coleoptera in Forensic Investigations. In Current Concepts in Forensic Entomology (ed. by Amendt, J., Goff, M.L., Campobasso, C.P. &amp; Grassberger, M.). Springer Netherlands, Dordrecht, pp. 57–68.</w:t>
      </w:r>
    </w:p>
    <w:p w:rsidR="00773EC0" w:rsidRPr="00773EC0" w:rsidRDefault="00773EC0" w:rsidP="00425C2A">
      <w:pPr>
        <w:ind w:firstLine="0"/>
        <w:rPr>
          <w:rFonts w:asciiTheme="minorHAnsi" w:hAnsiTheme="minorHAnsi"/>
          <w:szCs w:val="24"/>
        </w:rPr>
      </w:pPr>
      <w:r w:rsidRPr="00773EC0">
        <w:rPr>
          <w:rFonts w:asciiTheme="minorHAnsi" w:hAnsiTheme="minorHAnsi"/>
          <w:szCs w:val="24"/>
        </w:rPr>
        <w:lastRenderedPageBreak/>
        <w:t>MIDGLEY, J.M. &amp; VILLET, M.H. 2009b: Development of thanatophilus micans (Fabricius 1794) (Coleoptera: Silphidae) at constant temperatures. International Journal of Legal Medicine, 123, 285–292.</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MIDGLEY, J.M. &amp; VILLET, M.H. 2009a: Effect of the killing method on post-mortem change in length of larvae of Thanatophilus micans (Fabricius 1794) (Coleoptera: Silphidae) stored in 70% ethanol. International journal of legal medicine, 123, 103–8.</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NABITY, P.D., HIGLEY, L.G. &amp; HENG-MOSS, T.M. 2006: Effects of temperature on development of Phormia regina (Diptera: Calliphoridae) and use of developmental data in determining time intervals in forensic entomology. Journal of medical entomology, 43, 1276–86.</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NASSU, M.P., THYSSEN, P.J. &amp; LINHARES, A.X. 2014: Developmental rate of immatures of two fly species of forensic importance: Sarcophaga (Liopygia) ruficornis and Microcerella halli (Diptera: Sarcophagidae). Parasitology research, 113, 217–22.</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PECK, S. 1975: The life cycle of a Kentucky cave beetle, Ptomaphagus hirtus, (Coleoptera; Leiodidae; Catopinae). International Journal of Speleology, 7, 7–17.</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PECK, S. &amp; ANDERSON, R. 1985: Taxonomy, phylogeny and biogeography of the carrion beetles of Latin America (Coleoptera: Silphidae). Quaestiones Entomologicae.</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PECK, S.B. &amp; COOK, J. 2002: Systematics, distributions, and bionomics of the small carrion beetles (Coleoptera: Leiodidae: Cholevinae: Cholevini) of North America. The Canadian Entomologist, 134, 723–787.</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PERREAU, M. 2004: Family Leiodidae Fleming, 1821. In Catalogue of Palaearctic Coleoptera Hydrophiloidea Histeroidea Staphylinoidea (ed. by Löbl, I. &amp; Smetana, A.). Apollo Books, Steensrup, pp. 133–203.</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R CORE TEAM. 2015: R: A language and Environmnet for Statistical Computing.</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RIDGEWAY, J. A., MIDGLEY, J.M., COLLETT, I.J. &amp; VILLET, M.H. 2014: Advantages of using development models of the carrion beetles Thanatophilus micans (Fabricius) and T. mutilatus (Castelneau) (Coleoptera: Silphidae) for estimating minimum post mortem intervals, verified with case data. International Journal of Legal Medicine, 128, 207–220.</w:t>
      </w:r>
    </w:p>
    <w:p w:rsidR="00773EC0" w:rsidRPr="00773EC0" w:rsidRDefault="00773EC0" w:rsidP="00425C2A">
      <w:pPr>
        <w:ind w:firstLine="0"/>
        <w:rPr>
          <w:rFonts w:asciiTheme="minorHAnsi" w:hAnsiTheme="minorHAnsi"/>
          <w:szCs w:val="24"/>
        </w:rPr>
      </w:pPr>
      <w:r w:rsidRPr="00773EC0">
        <w:rPr>
          <w:rFonts w:asciiTheme="minorHAnsi" w:hAnsiTheme="minorHAnsi"/>
          <w:szCs w:val="24"/>
        </w:rPr>
        <w:lastRenderedPageBreak/>
        <w:t>RICHARDS, C.S., CROUS, K.L. &amp; VILLET, M.H. 2009: Models of development for blowfly sister species Chrysomya chloropyga and Chrysomya putoria. Medical and veterinary entomology, 23, 56–61.</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RICHARDS, C.S. &amp; VILLET, M.H. 2008: Factors affecting accuracy and precision of thermal summation models of insect development used to estimate post-mortem intervals. International Journal of Legal Medicine, 122, 401–408.</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RŮŽIČKA, J. &amp; SCHNEIDER, J. 2004: Family Silphidae Latreille, 1807. In Catalogue of Palaearctic Coleoptera, Vol. 2: Hydrophiloidea - Histeroidea - Staphylinoidea (ed. by Löbl, I. &amp; Smetana, A.). Apollo Books, Steensrup, pp. 229–237.</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SCHAWALLER, W. 1981: Taxonomie und Faunistik der Gattung Thanatophilus (Coleoptera: Silphidae). Stutgarter Beiträge zur Naturkunde, Serie A (Biologie), 351, 1–21.</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SCHAWALLER, W. 1987: Faunistische und systematische Daten zur Silphidae-Fauna Südafrikas (Coleoptera: Silphidae). Entomofauna, 8, 277–285.</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SCHILTHUIZEN, M., SCHOLTE, C., WIJK, R.E.J. VAN, DOMMERSHUIJZEN, J., HORST, D. VAN DER, ZU SCHLOCHTERN, M.M., ET AL. 2011: Using DNA-barcoding to make the necrobiont beetle family Cholevidae accessible for forensic entomology. Forensic Science International, 210, 91–95.</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SZYMCZAKOWSKI, W. 1961: Klucze do oznaczania owadów Polski, Część XIX Chrząszcze - Coleoptera, Zeszyt 13 Catopidae. [Keys to identification of Poland insects, Part XIX Beetles - Coleoptera, Issue 13 Small carrion beetles - Catopidae)]. Państwowe wydawnictvo naukowe, Warszawa.</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TARONE, A.M. &amp; FORAN, D.R. 2011: Gene expression during blow fly development: improving the precision of age estimates in forensic entomology. Journal of forensic sciences, 56 Suppl 1, S112–22.</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TARONE, A.M., PICARD, C.J., SPIEGELMAN, C. &amp; FORAN, D.R. 2011: Population and Temperature Effects on Lucilia sericata (Diptera: Calliphoridae) Body Size and Minimum Development Time. Journal of Medical Entomology, 48, 1062–1068.</w:t>
      </w:r>
    </w:p>
    <w:p w:rsidR="00773EC0" w:rsidRPr="00773EC0" w:rsidRDefault="00773EC0" w:rsidP="00425C2A">
      <w:pPr>
        <w:ind w:firstLine="0"/>
        <w:rPr>
          <w:rFonts w:asciiTheme="minorHAnsi" w:hAnsiTheme="minorHAnsi"/>
          <w:szCs w:val="24"/>
        </w:rPr>
      </w:pPr>
      <w:r w:rsidRPr="00773EC0">
        <w:rPr>
          <w:rFonts w:asciiTheme="minorHAnsi" w:hAnsiTheme="minorHAnsi"/>
          <w:szCs w:val="24"/>
        </w:rPr>
        <w:lastRenderedPageBreak/>
        <w:t>TOPP, W. 2003: Phenotypic plasticity and development of cold-season insects (Coleoptera: Leiodidae) and their response to climatic change. European Journal of Entomology, 100, 233–243.</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VELÁSQUEZ, Y. &amp; VILORIA, A.L. 2009: Effects of temperature on the development of the Neotropical carrion beetle Oxelytrum discicolle (Brullé, 1840) (Coleoptera: Silphidae). Forensic Science International, 185, 107–109.</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VELÁSQUEZ, Y. &amp; VILORIA, A.L. 2010: Instar determination of the neotropical beetle Oxelytrum discicolle (Coleoptera: Silphidae). Journal of medical entomology, 47, 723–726.</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VILLET, M.H., MACKENZIE, B. &amp; MULLER, W.J. 2006: Larval development of the carrion-breeding flesh fly, Sarcophaga (Liosarcophaga) tibialis Macquart (Diptera : Sarcophagidae), at constant temperatures. AFRICAN ENTOMOLOGY, 14, 357–366.</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VOSS, S.C., COOK, D.F., HUNG, W.-F. &amp; DADOUR, I.R. 2014: Survival and development of the forensically important blow fly, Calliphora varifrons (Diptera: Calliphoridae) at constant temperatures. Forensic science, medicine, and pathology, 10, 314–21.</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VOSS, S.C., SPAFFORD, H. &amp; DADOUR, I.R. 2010a: Temperature-dependent development of the parasitoid Tachinaephagus zealandicus on five forensically important carrion fly species. Medical and veterinary entomology, 24, 189–98.</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VOSS, S.C., SPAFFORD, H. &amp; DADOUR, I.R. 2010b: Temperature-dependant development of Nasonia vitripennis on five forensically important carrion fly species. Entomologia Experimentalis et Applicata, 135, 37–47.</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WICKHAM, H. 2009: ggplot2: elegant graphics for data analysis.</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ZUHA, R.M. &amp; OMAR, B. 2014: Developmental rate, size, and sexual dimorphism of Megaselia scalaris (Loew) (Diptera: Phoridae): its possible implications in forensic entomology. Parasitology research, 113, 2285–94. </w:t>
      </w:r>
    </w:p>
    <w:p w:rsidR="00773EC0" w:rsidRPr="00773EC0" w:rsidRDefault="00773EC0" w:rsidP="00425C2A">
      <w:pPr>
        <w:ind w:firstLine="0"/>
        <w:rPr>
          <w:rFonts w:asciiTheme="minorHAnsi" w:hAnsiTheme="minorHAnsi"/>
          <w:szCs w:val="24"/>
        </w:rPr>
      </w:pPr>
    </w:p>
    <w:p w:rsidR="00773EC0" w:rsidRPr="00773EC0" w:rsidRDefault="00773EC0" w:rsidP="00425C2A">
      <w:pPr>
        <w:ind w:firstLine="0"/>
        <w:rPr>
          <w:rFonts w:asciiTheme="minorHAnsi" w:hAnsiTheme="minorHAnsi"/>
          <w:szCs w:val="24"/>
        </w:rPr>
      </w:pPr>
      <w:r w:rsidRPr="00773EC0">
        <w:rPr>
          <w:rFonts w:asciiTheme="minorHAnsi" w:hAnsiTheme="minorHAnsi"/>
          <w:szCs w:val="24"/>
        </w:rPr>
        <w:lastRenderedPageBreak/>
        <w:t>Table 1: Developmental characteristics (sum of effective temperatures (k), lower developmental threshold (t)) of observed stages of S. watsoni (shown as means and standard errors). Number of observations in each class is provided (N).</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Table 2: The head widths (in millimeters) of all three larval instars of S. watsoni.</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Fig. 1: Occurrence of S. watsoni in Europe based on our own observations and records from the GBIF database. Underlying map generated by package ggmap (Kahle &amp; Wickham, 2013). </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Fig. 2: Dorsal (A), lateral (B) and ventral (C) side of the third larval instar of S. watsoni. Point, where the measurement ofthe head width was done, is shown (a).</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Fig. 3: Mortality rates between developmental stages of S. watsoni. The 28°C treatment is not shown, because breading did not occur. </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Fig. 4: Observed range of development times of S. watsoni over four experimental treatments (15, 18, 21, 25 °C) for each developmental stage (2012 data were excluded for egg and L1). The horizontal lines within the boxes indicate median values. The upper and lower boxes indicate the 75th and 25th percentiles, respectively. Whiskers indicate the values with the 1.5 interquartile ranges. Small, black dots are outliers. Small red dots are the mean values of development time.</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 xml:space="preserve">Fig. 5: Bar plot of mean development time (in hours) of all observed stages (2012 data were excluded for egg and L1) of S. watsoni over the whole range of experimental temperature except the 28°C, where beetles did not breed successfully. </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Fig. 6: Relationship between time and DT is shown for each developmental stage of S. watsoni with linear approximation of this relationship (black lines indicate median values and grey area around it is standard error). 2012 data were excluded for egg and L1.</w:t>
      </w:r>
    </w:p>
    <w:p w:rsidR="00773EC0" w:rsidRPr="00773EC0" w:rsidRDefault="00773EC0" w:rsidP="00425C2A">
      <w:pPr>
        <w:ind w:firstLine="0"/>
        <w:rPr>
          <w:rFonts w:asciiTheme="minorHAnsi" w:hAnsiTheme="minorHAnsi"/>
          <w:szCs w:val="24"/>
        </w:rPr>
      </w:pPr>
      <w:r w:rsidRPr="00773EC0">
        <w:rPr>
          <w:rFonts w:asciiTheme="minorHAnsi" w:hAnsiTheme="minorHAnsi"/>
          <w:szCs w:val="24"/>
        </w:rPr>
        <w:t>Fig. 7: Box plot graph of lengths of all three instars (L1,L2 and L3) of the S. watsoni larvae. The horizontal lines within the boxes indicate median values. The upper and lower boxes indicate the 75th and 25th percentiles, respectively. Whiskers indicate the values with the 1.5 interquartile ranges. Small, black dots are outliers.</w:t>
      </w:r>
    </w:p>
    <w:p w:rsidR="00F40DA2" w:rsidRPr="005340EE" w:rsidRDefault="00F40DA2" w:rsidP="00425C2A">
      <w:pPr>
        <w:pStyle w:val="Nadpis1"/>
        <w:ind w:firstLine="0"/>
      </w:pPr>
    </w:p>
    <w:p w:rsidR="00F40DA2" w:rsidRPr="005340EE" w:rsidRDefault="00F40DA2" w:rsidP="00425C2A">
      <w:pPr>
        <w:ind w:firstLine="0"/>
      </w:pPr>
    </w:p>
    <w:p w:rsidR="00F40DA2" w:rsidRPr="005340EE" w:rsidRDefault="00F40DA2" w:rsidP="00425C2A">
      <w:pPr>
        <w:ind w:firstLine="0"/>
      </w:pPr>
    </w:p>
    <w:p w:rsidR="00F40DA2" w:rsidRPr="005340EE" w:rsidRDefault="00F40DA2" w:rsidP="00425C2A">
      <w:pPr>
        <w:ind w:firstLine="0"/>
        <w:sectPr w:rsidR="00F40DA2" w:rsidRPr="005340EE" w:rsidSect="00D51BE7">
          <w:headerReference w:type="default" r:id="rId17"/>
          <w:pgSz w:w="12240" w:h="15840"/>
          <w:pgMar w:top="1417" w:right="1417" w:bottom="1417" w:left="1417" w:header="708" w:footer="708" w:gutter="0"/>
          <w:cols w:space="708"/>
          <w:docGrid w:linePitch="360"/>
        </w:sectPr>
      </w:pPr>
    </w:p>
    <w:p w:rsidR="0020325F" w:rsidRPr="005340EE" w:rsidRDefault="00D4499B" w:rsidP="00425C2A">
      <w:pPr>
        <w:pStyle w:val="Nadpis1"/>
        <w:ind w:firstLine="0"/>
      </w:pPr>
      <w:bookmarkStart w:id="31" w:name="_Toc428563995"/>
      <w:r>
        <w:lastRenderedPageBreak/>
        <w:t>C</w:t>
      </w:r>
      <w:r w:rsidR="00363A67" w:rsidRPr="005340EE">
        <w:tab/>
      </w:r>
      <w:r w:rsidR="0020325F" w:rsidRPr="005340EE">
        <w:t>Distribution of open landscape carrion beetles (Coleoptera: Silphidae) in selected lowlands of the Czech Republic</w:t>
      </w:r>
      <w:bookmarkEnd w:id="31"/>
    </w:p>
    <w:p w:rsidR="009652C4" w:rsidRPr="005340EE" w:rsidRDefault="009652C4" w:rsidP="00425C2A">
      <w:pPr>
        <w:ind w:firstLine="0"/>
      </w:pPr>
    </w:p>
    <w:p w:rsidR="009652C4" w:rsidRPr="005340EE" w:rsidRDefault="009652C4" w:rsidP="00425C2A">
      <w:pPr>
        <w:ind w:firstLine="0"/>
      </w:pPr>
      <w:r w:rsidRPr="005340EE">
        <w:rPr>
          <w:b/>
        </w:rPr>
        <w:t>Rozšíření mrchožroutovitých brouků (Coleoptera: Silphidae) otevřené krajiny ve vybraných nížinných oblastech České republiky</w:t>
      </w:r>
    </w:p>
    <w:p w:rsidR="0020325F" w:rsidRPr="005340EE" w:rsidRDefault="0020325F" w:rsidP="00425C2A">
      <w:pPr>
        <w:spacing w:line="240" w:lineRule="auto"/>
        <w:ind w:firstLine="0"/>
        <w:jc w:val="center"/>
        <w:rPr>
          <w:szCs w:val="24"/>
        </w:rPr>
      </w:pPr>
    </w:p>
    <w:p w:rsidR="0020325F" w:rsidRPr="005340EE" w:rsidRDefault="0020325F" w:rsidP="00425C2A">
      <w:pPr>
        <w:spacing w:line="240" w:lineRule="auto"/>
        <w:ind w:firstLine="0"/>
        <w:jc w:val="center"/>
        <w:rPr>
          <w:szCs w:val="24"/>
        </w:rPr>
      </w:pPr>
      <w:r w:rsidRPr="005340EE">
        <w:rPr>
          <w:szCs w:val="24"/>
        </w:rPr>
        <w:t>Pavel JAKUBEC &amp; Jan RŮŽIČKA</w:t>
      </w:r>
    </w:p>
    <w:p w:rsidR="0020325F" w:rsidRPr="005340EE" w:rsidRDefault="0020325F" w:rsidP="00425C2A">
      <w:pPr>
        <w:spacing w:line="240" w:lineRule="auto"/>
        <w:ind w:firstLine="0"/>
        <w:jc w:val="center"/>
        <w:rPr>
          <w:szCs w:val="24"/>
        </w:rPr>
      </w:pPr>
    </w:p>
    <w:p w:rsidR="00355740" w:rsidRPr="005340EE" w:rsidRDefault="00355740" w:rsidP="00355740">
      <w:pPr>
        <w:ind w:firstLine="0"/>
        <w:rPr>
          <w:b/>
        </w:rPr>
      </w:pPr>
      <w:r w:rsidRPr="005340EE">
        <w:rPr>
          <w:b/>
        </w:rPr>
        <w:t xml:space="preserve">Accepted by </w:t>
      </w:r>
      <w:r>
        <w:rPr>
          <w:b/>
        </w:rPr>
        <w:t>Klapalekiana</w:t>
      </w:r>
    </w:p>
    <w:p w:rsidR="0020325F" w:rsidRPr="005340EE" w:rsidRDefault="0020325F" w:rsidP="00425C2A">
      <w:pPr>
        <w:spacing w:line="240" w:lineRule="auto"/>
        <w:ind w:firstLine="0"/>
        <w:rPr>
          <w:b/>
          <w:szCs w:val="24"/>
        </w:rPr>
      </w:pPr>
      <w:r w:rsidRPr="005340EE">
        <w:rPr>
          <w:b/>
          <w:szCs w:val="24"/>
        </w:rPr>
        <w:t>Coleoptera, Silphidae, distribution, open habitats, Bohemia, Moravia, Czech Republic, Palaearctic region</w:t>
      </w:r>
    </w:p>
    <w:p w:rsidR="0020325F" w:rsidRPr="005340EE" w:rsidRDefault="0020325F" w:rsidP="00425C2A">
      <w:pPr>
        <w:spacing w:line="240" w:lineRule="auto"/>
        <w:ind w:firstLine="0"/>
        <w:rPr>
          <w:b/>
          <w:szCs w:val="24"/>
        </w:rPr>
      </w:pPr>
    </w:p>
    <w:p w:rsidR="0020325F" w:rsidRPr="005340EE" w:rsidRDefault="0020325F" w:rsidP="00425C2A">
      <w:pPr>
        <w:ind w:firstLine="0"/>
      </w:pPr>
      <w:r w:rsidRPr="005340EE">
        <w:rPr>
          <w:b/>
        </w:rPr>
        <w:t xml:space="preserve">Abstract. </w:t>
      </w:r>
      <w:r w:rsidRPr="005340EE">
        <w:t xml:space="preserve">Beetles of the family Silphidae are an important but imperfectly understood part of Palaearctic ecosystems. Our team studied the ecology of open-landscape silphids around Louny, Kutná Hora, Zábřeh and Židlochovice in 2008 and 2009. We used 420 baited pitfall traps and, at 84 localities, we collected 71 234 specimens of 15 silphid species. Distribution data for all species are provided here. We found three endangered carrion beetle species listed on the Czech Red List of Invertebrates. Two are vulnerable thermophilic species of open landscapes, </w:t>
      </w:r>
      <w:r w:rsidRPr="005340EE">
        <w:rPr>
          <w:i/>
        </w:rPr>
        <w:t xml:space="preserve">Nicrophorus antennatus </w:t>
      </w:r>
      <w:r w:rsidRPr="005340EE">
        <w:t xml:space="preserve">(Reitter, 1884) (collected around Louny and Židlochovice) and </w:t>
      </w:r>
      <w:r w:rsidRPr="005340EE">
        <w:rPr>
          <w:i/>
        </w:rPr>
        <w:t xml:space="preserve">Nicrophorus germanicus </w:t>
      </w:r>
      <w:r w:rsidRPr="005340EE">
        <w:t xml:space="preserve">(Linnaeus, 1758) (Louny, Zábřeh and Židlochovice). The third is the near threatened species, </w:t>
      </w:r>
      <w:r w:rsidRPr="005340EE">
        <w:rPr>
          <w:i/>
        </w:rPr>
        <w:t xml:space="preserve">Nicrophorus sepultor </w:t>
      </w:r>
      <w:r w:rsidRPr="005340EE">
        <w:t>Charpentier, 1825 (collected around Louny, Kutná Hora, Zábřeh and Židlochovice), which also prefers open landscapes.</w:t>
      </w:r>
    </w:p>
    <w:p w:rsidR="0020325F" w:rsidRPr="005340EE" w:rsidRDefault="0020325F" w:rsidP="00425C2A">
      <w:pPr>
        <w:spacing w:line="240" w:lineRule="auto"/>
        <w:ind w:firstLine="0"/>
        <w:jc w:val="left"/>
        <w:rPr>
          <w:szCs w:val="24"/>
        </w:rPr>
      </w:pPr>
    </w:p>
    <w:p w:rsidR="0020325F" w:rsidRPr="005340EE" w:rsidRDefault="00A55D14" w:rsidP="00425C2A">
      <w:pPr>
        <w:pStyle w:val="Nadpis2"/>
        <w:ind w:firstLine="0"/>
        <w:rPr>
          <w:rFonts w:ascii="Calibri" w:hAnsi="Calibri"/>
        </w:rPr>
      </w:pPr>
      <w:bookmarkStart w:id="32" w:name="_Toc428563996"/>
      <w:r>
        <w:rPr>
          <w:rFonts w:ascii="Calibri" w:hAnsi="Calibri"/>
        </w:rPr>
        <w:t>C</w:t>
      </w:r>
      <w:r w:rsidR="001E1F97" w:rsidRPr="005340EE">
        <w:rPr>
          <w:rFonts w:ascii="Calibri" w:hAnsi="Calibri"/>
        </w:rPr>
        <w:t>.1</w:t>
      </w:r>
      <w:r w:rsidR="001E1F97" w:rsidRPr="005340EE">
        <w:rPr>
          <w:rFonts w:ascii="Calibri" w:hAnsi="Calibri"/>
        </w:rPr>
        <w:tab/>
      </w:r>
      <w:r w:rsidR="0020325F" w:rsidRPr="005340EE">
        <w:rPr>
          <w:rFonts w:ascii="Calibri" w:hAnsi="Calibri"/>
        </w:rPr>
        <w:t>Ú</w:t>
      </w:r>
      <w:r w:rsidR="001E1F97" w:rsidRPr="005340EE">
        <w:rPr>
          <w:rFonts w:ascii="Calibri" w:hAnsi="Calibri"/>
        </w:rPr>
        <w:t>vod</w:t>
      </w:r>
      <w:bookmarkEnd w:id="32"/>
    </w:p>
    <w:p w:rsidR="0020325F" w:rsidRPr="005340EE" w:rsidRDefault="0020325F" w:rsidP="00425C2A">
      <w:pPr>
        <w:spacing w:line="240" w:lineRule="auto"/>
        <w:ind w:firstLine="0"/>
        <w:rPr>
          <w:b/>
          <w:szCs w:val="24"/>
        </w:rPr>
      </w:pPr>
    </w:p>
    <w:p w:rsidR="005B4317" w:rsidRPr="005340EE" w:rsidRDefault="005B4317" w:rsidP="00425C2A">
      <w:pPr>
        <w:ind w:firstLine="0"/>
      </w:pPr>
      <w:r w:rsidRPr="005340EE">
        <w:t xml:space="preserve">Čeleď Silphidae je druhově poměrně malá, celosvětově obsahuje 186 dosud popsaných druhů ve dvou podčeledích, Nicrophorinae a Silphinae, přičemž největší diverzita této skupiny je </w:t>
      </w:r>
      <w:r w:rsidRPr="005340EE">
        <w:lastRenderedPageBreak/>
        <w:t>soustředěna v holarktické oblasti (Sikes, 2008; Grebennikov &amp; Newton, 2012). V České republice se prokazatelně vyskytuje 23 druhů (Růžička, 2005b).</w:t>
      </w:r>
    </w:p>
    <w:p w:rsidR="005B4317" w:rsidRPr="005340EE" w:rsidRDefault="005B4317" w:rsidP="00425C2A">
      <w:pPr>
        <w:ind w:firstLine="0"/>
      </w:pPr>
      <w:r w:rsidRPr="005340EE">
        <w:t>Z ekologického hlediska je čeleď Silphidae zajímavá tím, že většina druhů je nekrofágních, ale potravní nároky jejich zástupců mohou být poměrně různorodé – od čistě karnivorních druhů, přes saprofágy až po fytofágy (Sikes, 2005). Stejně různorodé jsou i jejich biotopové preference, kdy část druhů preferuje otevřené biotopy a jiní jsou zase častěji nacházeni v lesích (Anderson, 1982; Růžička, 1994).</w:t>
      </w:r>
    </w:p>
    <w:p w:rsidR="005B4317" w:rsidRPr="005340EE" w:rsidRDefault="005B4317" w:rsidP="00425C2A">
      <w:pPr>
        <w:ind w:firstLine="0"/>
      </w:pPr>
      <w:r w:rsidRPr="005340EE">
        <w:t>Rozšíření čeledi Silphidae v rámci ČR nebylo nikdy zpracováno jako celek, jedinou ucelenější faunistickou prací jsou údaje Vysokého (2007) pro Ústecký kraj. Protože zejména nekrofágní zástupci se dají dobře sbírat pomocí zemních pastí s návnadou, jednotlivé další záznamy z dalších oblastí ČR jsou roztříštěny v lokálních faunistických a ekologických pracích, často obecně věnovaných inventarizaci brouků (z těch současnějších např. Kočárek (1997), Kočárek &amp; Benko (1997), Kočárek &amp; Roháčová (1997), Růžička (1999, 2000, 2007), Bocáková (2003), Hamet &amp; Vancl (2005), Nakládal (2008, 2011a, b), Boháč &amp; Matějíček (2009), Háva (2009), Rébl (2010), Hamet et al. (2012).</w:t>
      </w:r>
    </w:p>
    <w:p w:rsidR="005B4317" w:rsidRPr="005340EE" w:rsidRDefault="005B4317" w:rsidP="00425C2A">
      <w:pPr>
        <w:ind w:firstLine="0"/>
      </w:pPr>
      <w:r w:rsidRPr="005340EE">
        <w:t>Starší i novější ekologické práce ze severní Moravy obsahují velmi zajímavé údaje o preferenci biotopů, sezónní dynamice a pohyblivosti druhů mrchožroutů polních ekosystémů (Novák, 1961, 1962, 1965, 1966; Petruška, 1964) a o cirkadiánní aktivitě a sukcesi mrchožroutů při dekompozici mršiny (Kočárek, 2001, 2002a, 2002b).</w:t>
      </w:r>
    </w:p>
    <w:p w:rsidR="0020325F" w:rsidRPr="005340EE" w:rsidRDefault="005B4317" w:rsidP="00425C2A">
      <w:pPr>
        <w:ind w:firstLine="0"/>
      </w:pPr>
      <w:r w:rsidRPr="005340EE">
        <w:t>Tato práce vznikla v letech 2008 a 2009 za účelem poznání ekologických preferencí nekrofágních mrchožroutů žijících v otevřené krajině, jejím účelem je navázat na výše zmíněné práce Nováka a Petrušky. Sběr a determinace materiálu proběhla v rámci dvou bakalářských a čtyř diplomových prací vedených Janem Růžičkou. Ekologické výsledky budou zpracovány samostatně, zde chceme shrnout a komentovat nashromážděná faunistická data, včetně údajů o vzácněji sbíraných druzích mrchožroutovitých brouků, zejména hrobaříků.</w:t>
      </w:r>
    </w:p>
    <w:p w:rsidR="0020325F" w:rsidRPr="005340EE" w:rsidRDefault="00A55D14" w:rsidP="00425C2A">
      <w:pPr>
        <w:pStyle w:val="Nadpis2"/>
        <w:ind w:firstLine="0"/>
        <w:rPr>
          <w:rFonts w:ascii="Calibri" w:hAnsi="Calibri"/>
        </w:rPr>
      </w:pPr>
      <w:bookmarkStart w:id="33" w:name="_Toc428563997"/>
      <w:r>
        <w:rPr>
          <w:rFonts w:ascii="Calibri" w:hAnsi="Calibri"/>
        </w:rPr>
        <w:t>C</w:t>
      </w:r>
      <w:r w:rsidR="001E1F97" w:rsidRPr="005340EE">
        <w:rPr>
          <w:rFonts w:ascii="Calibri" w:hAnsi="Calibri"/>
        </w:rPr>
        <w:t>.2</w:t>
      </w:r>
      <w:r w:rsidR="001E1F97" w:rsidRPr="005340EE">
        <w:rPr>
          <w:rFonts w:ascii="Calibri" w:hAnsi="Calibri"/>
        </w:rPr>
        <w:tab/>
        <w:t>Materiál a metodika</w:t>
      </w:r>
      <w:bookmarkEnd w:id="33"/>
    </w:p>
    <w:p w:rsidR="0020325F" w:rsidRPr="005340EE" w:rsidRDefault="0020325F" w:rsidP="00425C2A">
      <w:pPr>
        <w:spacing w:line="240" w:lineRule="auto"/>
        <w:ind w:firstLine="0"/>
        <w:rPr>
          <w:b/>
          <w:szCs w:val="24"/>
        </w:rPr>
      </w:pPr>
    </w:p>
    <w:p w:rsidR="005B4317" w:rsidRPr="005340EE" w:rsidRDefault="0020325F" w:rsidP="00425C2A">
      <w:pPr>
        <w:ind w:firstLine="0"/>
      </w:pPr>
      <w:r w:rsidRPr="005340EE">
        <w:lastRenderedPageBreak/>
        <w:t xml:space="preserve">Studovaná území se nacházela </w:t>
      </w:r>
      <w:r w:rsidR="005B4317" w:rsidRPr="005340EE">
        <w:t>poblíž Loun (faunistické čtverce: 5648, 5649, 5650, 5749), Kutné Hory (5957, 6057, 6058), Zábřehu na Moravě (dále v textu označovaný jako Zábřeh) (6067, 6167, 6267) a v oblasti mezi Brnem a Břeclaví s centrem okolo Židlochovic (dále v textu označeno jako Židlochovice) (7064, 6865, 6965, 7065, 7066, 7167, 7267). Lokality byly vybrány v nížinných oblastech Čech i Moravy (obr. 1). Pasti byly vždy položené v otevřené krajině, nejčastěji na poli, vzdáleném min. 50 m od okraje biotopu včetně nejbližšího lesního fragmentu.</w:t>
      </w:r>
    </w:p>
    <w:p w:rsidR="005B4317" w:rsidRPr="005340EE" w:rsidRDefault="005B4317" w:rsidP="00425C2A">
      <w:pPr>
        <w:ind w:firstLine="0"/>
      </w:pPr>
      <w:r w:rsidRPr="005340EE">
        <w:t xml:space="preserve">K odchytu mrchožroutů byly použity padací pasti s návnadou ze zrajícího sýra a rybího masa. Jako fixáž byla použita směs etylenglykolu a vody v poměru 1:1. </w:t>
      </w:r>
    </w:p>
    <w:p w:rsidR="005B4317" w:rsidRPr="005340EE" w:rsidRDefault="005B4317" w:rsidP="00425C2A">
      <w:pPr>
        <w:ind w:firstLine="0"/>
      </w:pPr>
      <w:r w:rsidRPr="005340EE">
        <w:t>Pasti byly zakopány na každé lokalitě v linii po pěti se vzdáleností 20 m mezi sebou, dále v textu je udán součet jedinců z celé pětice pastí. Exponované byly většinou po dobu 14 dnů. Jedinou výjimku tvořilo jarní období roku 2008, kdy byla expozice prodloužena z důvodu nepříznivého chladného počasí na tři týdny. Odběry probíhaly pouze ve třech úsecích během roku, v jarním, letním a podzimním období.</w:t>
      </w:r>
    </w:p>
    <w:p w:rsidR="005B4317" w:rsidRPr="005340EE" w:rsidRDefault="005B4317" w:rsidP="00425C2A">
      <w:pPr>
        <w:ind w:firstLine="0"/>
      </w:pPr>
      <w:r w:rsidRPr="005340EE">
        <w:t xml:space="preserve">V okolí Loun a Kutné Hory byly pasti instalovány v letech 2008 a 2009, v Zábřehu na Moravě a v Židlochovicích pouze v roce 2009. </w:t>
      </w:r>
    </w:p>
    <w:p w:rsidR="005B4317" w:rsidRPr="005340EE" w:rsidRDefault="005B4317" w:rsidP="00425C2A">
      <w:pPr>
        <w:ind w:firstLine="0"/>
      </w:pPr>
      <w:r w:rsidRPr="005340EE">
        <w:t>O sběr i determinaci se v každé oblasti starala vždy jedna osoba. Na Lounsku to byla Lucia Lvová, Židlochovice zpracovala Kateřina Štefúnová, Zábřeh Helena Šifrová a Kutnou Horu Pavel Jakubec.</w:t>
      </w:r>
    </w:p>
    <w:p w:rsidR="0020325F" w:rsidRPr="005340EE" w:rsidRDefault="005B4317" w:rsidP="00425C2A">
      <w:pPr>
        <w:ind w:firstLine="0"/>
      </w:pPr>
      <w:r w:rsidRPr="005340EE">
        <w:t xml:space="preserve">Determinace byla prováděna na základě srovnání s klíčem Šustka (1981). Problematické kusy revidoval Jan Růžička. Dokladové kusy ze </w:t>
      </w:r>
      <w:r w:rsidR="0020325F" w:rsidRPr="005340EE">
        <w:t xml:space="preserve">všech lokalit jsou uloženy v jeho sbírce s výjimkou materiálu z okolí Kutné Hory, který je uložen ve sbírce Pavla Jakubce. </w:t>
      </w:r>
    </w:p>
    <w:p w:rsidR="0020325F" w:rsidRPr="005340EE" w:rsidRDefault="0020325F" w:rsidP="00425C2A">
      <w:pPr>
        <w:spacing w:line="240" w:lineRule="auto"/>
        <w:ind w:firstLine="0"/>
        <w:rPr>
          <w:szCs w:val="24"/>
        </w:rPr>
      </w:pPr>
    </w:p>
    <w:p w:rsidR="0020325F" w:rsidRPr="005340EE" w:rsidRDefault="00A55D14" w:rsidP="00425C2A">
      <w:pPr>
        <w:pStyle w:val="Nadpis3"/>
        <w:ind w:firstLine="0"/>
        <w:rPr>
          <w:rFonts w:ascii="Calibri" w:hAnsi="Calibri"/>
        </w:rPr>
      </w:pPr>
      <w:bookmarkStart w:id="34" w:name="_Toc428563998"/>
      <w:r>
        <w:rPr>
          <w:rFonts w:ascii="Calibri" w:hAnsi="Calibri"/>
        </w:rPr>
        <w:t>C</w:t>
      </w:r>
      <w:r w:rsidR="001E1F97" w:rsidRPr="005340EE">
        <w:rPr>
          <w:rFonts w:ascii="Calibri" w:hAnsi="Calibri"/>
        </w:rPr>
        <w:t xml:space="preserve">.2.1 </w:t>
      </w:r>
      <w:r w:rsidR="0020325F" w:rsidRPr="005340EE">
        <w:rPr>
          <w:rFonts w:ascii="Calibri" w:hAnsi="Calibri"/>
        </w:rPr>
        <w:t>Termíny expozice zemních pastí</w:t>
      </w:r>
      <w:bookmarkEnd w:id="34"/>
    </w:p>
    <w:p w:rsidR="0020325F" w:rsidRPr="005340EE" w:rsidRDefault="0020325F" w:rsidP="00425C2A">
      <w:pPr>
        <w:spacing w:line="240" w:lineRule="auto"/>
        <w:ind w:firstLine="0"/>
        <w:jc w:val="left"/>
        <w:rPr>
          <w:szCs w:val="24"/>
        </w:rPr>
      </w:pPr>
      <w:r w:rsidRPr="005340EE">
        <w:rPr>
          <w:i/>
          <w:szCs w:val="24"/>
        </w:rPr>
        <w:t>Kutná Hora 2008</w:t>
      </w:r>
      <w:r w:rsidRPr="005340EE">
        <w:rPr>
          <w:szCs w:val="24"/>
        </w:rPr>
        <w:t xml:space="preserve"> – jaro 2008: 3.V.–24.V.2008, léto 2008: 29.VI.–13.VII.2008, podzim 2008: 14.IX.–28.IX. 2008.</w:t>
      </w:r>
    </w:p>
    <w:p w:rsidR="0020325F" w:rsidRPr="005340EE" w:rsidRDefault="0020325F" w:rsidP="00425C2A">
      <w:pPr>
        <w:spacing w:line="240" w:lineRule="auto"/>
        <w:ind w:firstLine="0"/>
        <w:jc w:val="left"/>
        <w:rPr>
          <w:szCs w:val="24"/>
        </w:rPr>
      </w:pPr>
      <w:r w:rsidRPr="005340EE">
        <w:rPr>
          <w:i/>
          <w:szCs w:val="24"/>
        </w:rPr>
        <w:t>Kutná Hora 2009</w:t>
      </w:r>
      <w:r w:rsidRPr="005340EE">
        <w:rPr>
          <w:szCs w:val="24"/>
        </w:rPr>
        <w:t xml:space="preserve"> – jaro 2009: 17.V.–31.V.2009, léto 2009: 5.VII.–19.VII.2009, podzim 2009: 13. IX.–27.IX. 2009.</w:t>
      </w:r>
    </w:p>
    <w:p w:rsidR="0020325F" w:rsidRPr="005340EE" w:rsidRDefault="0020325F" w:rsidP="00425C2A">
      <w:pPr>
        <w:spacing w:line="240" w:lineRule="auto"/>
        <w:ind w:firstLine="0"/>
        <w:jc w:val="left"/>
        <w:rPr>
          <w:szCs w:val="24"/>
        </w:rPr>
      </w:pPr>
      <w:r w:rsidRPr="005340EE">
        <w:rPr>
          <w:i/>
          <w:szCs w:val="24"/>
        </w:rPr>
        <w:lastRenderedPageBreak/>
        <w:t>Louny 2008</w:t>
      </w:r>
      <w:r w:rsidRPr="005340EE">
        <w:rPr>
          <w:szCs w:val="24"/>
        </w:rPr>
        <w:t xml:space="preserve"> – jaro 2008: 10.V.–31.V.2008, léto 2008: 4.VII.–6.VII.2008, podzim 2008: 16.IX.–29.IX.2008.</w:t>
      </w:r>
    </w:p>
    <w:p w:rsidR="0020325F" w:rsidRPr="005340EE" w:rsidRDefault="0020325F" w:rsidP="00425C2A">
      <w:pPr>
        <w:spacing w:line="240" w:lineRule="auto"/>
        <w:ind w:firstLine="0"/>
        <w:jc w:val="left"/>
        <w:rPr>
          <w:szCs w:val="24"/>
        </w:rPr>
      </w:pPr>
      <w:r w:rsidRPr="005340EE">
        <w:rPr>
          <w:i/>
          <w:szCs w:val="24"/>
        </w:rPr>
        <w:t>Louny 2009</w:t>
      </w:r>
      <w:r w:rsidRPr="005340EE">
        <w:rPr>
          <w:szCs w:val="24"/>
        </w:rPr>
        <w:t xml:space="preserve"> – jaro 2009: 16.V.–30.V.2009, léto 2009: 1.VII.–12.VII.2009, podzim 2009: 17.IX.–3.X.2009.</w:t>
      </w:r>
    </w:p>
    <w:p w:rsidR="0020325F" w:rsidRPr="005340EE" w:rsidRDefault="0020325F" w:rsidP="00425C2A">
      <w:pPr>
        <w:spacing w:line="240" w:lineRule="auto"/>
        <w:ind w:firstLine="0"/>
        <w:jc w:val="left"/>
        <w:rPr>
          <w:szCs w:val="24"/>
        </w:rPr>
      </w:pPr>
      <w:r w:rsidRPr="005340EE">
        <w:rPr>
          <w:i/>
          <w:szCs w:val="24"/>
        </w:rPr>
        <w:t>Židlochovice 2009</w:t>
      </w:r>
      <w:r w:rsidRPr="005340EE">
        <w:rPr>
          <w:szCs w:val="24"/>
        </w:rPr>
        <w:t xml:space="preserve"> – jaro 2009: 15.V.–29.V.2009, léto 2009: 11.VII.–25.VII.2009, podzim 2009: 11.IX.–25. IX.2009.</w:t>
      </w:r>
    </w:p>
    <w:p w:rsidR="0020325F" w:rsidRPr="005340EE" w:rsidRDefault="0020325F" w:rsidP="00425C2A">
      <w:pPr>
        <w:spacing w:line="240" w:lineRule="auto"/>
        <w:ind w:firstLine="0"/>
        <w:jc w:val="left"/>
        <w:rPr>
          <w:szCs w:val="24"/>
        </w:rPr>
      </w:pPr>
      <w:r w:rsidRPr="005340EE">
        <w:rPr>
          <w:i/>
          <w:szCs w:val="24"/>
        </w:rPr>
        <w:t>Zábřeh 2009</w:t>
      </w:r>
      <w:r w:rsidRPr="005340EE">
        <w:rPr>
          <w:szCs w:val="24"/>
        </w:rPr>
        <w:t xml:space="preserve"> – jaro 2009: 17.V.–31.V.2009, léto 2009: 5.VII.–19.VII.2009, podzim 2009: 13.IX.–27.IX.2009.</w:t>
      </w:r>
    </w:p>
    <w:p w:rsidR="0020325F" w:rsidRPr="005340EE" w:rsidRDefault="0020325F" w:rsidP="00425C2A">
      <w:pPr>
        <w:spacing w:line="240" w:lineRule="auto"/>
        <w:ind w:firstLine="0"/>
        <w:rPr>
          <w:szCs w:val="24"/>
        </w:rPr>
      </w:pPr>
    </w:p>
    <w:p w:rsidR="0020325F" w:rsidRPr="005340EE" w:rsidRDefault="00A55D14" w:rsidP="00425C2A">
      <w:pPr>
        <w:pStyle w:val="Nadpis3"/>
        <w:ind w:firstLine="0"/>
        <w:rPr>
          <w:rFonts w:ascii="Calibri" w:hAnsi="Calibri"/>
        </w:rPr>
      </w:pPr>
      <w:bookmarkStart w:id="35" w:name="_Toc428563999"/>
      <w:r>
        <w:rPr>
          <w:rFonts w:ascii="Calibri" w:hAnsi="Calibri"/>
        </w:rPr>
        <w:t>C</w:t>
      </w:r>
      <w:r w:rsidR="001E1F97" w:rsidRPr="005340EE">
        <w:rPr>
          <w:rFonts w:ascii="Calibri" w:hAnsi="Calibri"/>
        </w:rPr>
        <w:t xml:space="preserve">.2.2 </w:t>
      </w:r>
      <w:r w:rsidR="0020325F" w:rsidRPr="005340EE">
        <w:rPr>
          <w:rFonts w:ascii="Calibri" w:hAnsi="Calibri"/>
        </w:rPr>
        <w:t>Popis lokalit</w:t>
      </w:r>
      <w:bookmarkEnd w:id="35"/>
    </w:p>
    <w:p w:rsidR="0020325F" w:rsidRPr="005340EE" w:rsidRDefault="0020325F" w:rsidP="00425C2A">
      <w:pPr>
        <w:ind w:firstLine="0"/>
      </w:pPr>
      <w:r w:rsidRPr="005340EE">
        <w:t>Následující sekce obsahuje bližší údaje o lokalitách, které jsou rozděleny do jednotlivých oblastí a let, kdy probíhal sběr. Tyto lokality jsou vždy označeny pořadovým číslem, názvem nejbližší obce, čtvercem faunistického mapování, GPS souřadnicemi středu linie pastí a vědeckým názvem pěstované plodiny v okolí pasti.</w:t>
      </w:r>
    </w:p>
    <w:p w:rsidR="0020325F" w:rsidRPr="005340EE" w:rsidRDefault="0020325F" w:rsidP="00425C2A">
      <w:pPr>
        <w:spacing w:line="240" w:lineRule="auto"/>
        <w:ind w:firstLine="0"/>
        <w:jc w:val="left"/>
        <w:rPr>
          <w:szCs w:val="24"/>
        </w:rPr>
      </w:pPr>
    </w:p>
    <w:p w:rsidR="0020325F" w:rsidRPr="005340EE" w:rsidRDefault="0020325F" w:rsidP="00425C2A">
      <w:pPr>
        <w:spacing w:line="240" w:lineRule="auto"/>
        <w:ind w:firstLine="0"/>
        <w:jc w:val="left"/>
        <w:rPr>
          <w:b/>
          <w:i/>
          <w:szCs w:val="24"/>
        </w:rPr>
      </w:pPr>
      <w:r w:rsidRPr="005340EE">
        <w:rPr>
          <w:b/>
          <w:i/>
          <w:szCs w:val="24"/>
        </w:rPr>
        <w:t>Kutná Hora 2008</w:t>
      </w:r>
    </w:p>
    <w:p w:rsidR="0020325F" w:rsidRPr="005340EE" w:rsidRDefault="0020325F" w:rsidP="00425C2A">
      <w:pPr>
        <w:spacing w:line="240" w:lineRule="auto"/>
        <w:ind w:firstLine="0"/>
        <w:jc w:val="left"/>
        <w:rPr>
          <w:szCs w:val="24"/>
        </w:rPr>
      </w:pPr>
      <w:r w:rsidRPr="005340EE">
        <w:rPr>
          <w:b/>
          <w:szCs w:val="24"/>
        </w:rPr>
        <w:t>1</w:t>
      </w:r>
      <w:r w:rsidRPr="005340EE">
        <w:rPr>
          <w:szCs w:val="24"/>
        </w:rPr>
        <w:t xml:space="preserve"> – Církvice (6058c), 49°56'48,183"N, 15°20'47,287"E, </w:t>
      </w:r>
      <w:r w:rsidRPr="005340EE">
        <w:rPr>
          <w:i/>
          <w:szCs w:val="24"/>
        </w:rPr>
        <w:t>Zea mays</w:t>
      </w:r>
      <w:r w:rsidRPr="005340EE">
        <w:rPr>
          <w:szCs w:val="24"/>
        </w:rPr>
        <w:t xml:space="preserve">. </w:t>
      </w:r>
      <w:r w:rsidRPr="005340EE">
        <w:rPr>
          <w:b/>
          <w:szCs w:val="24"/>
        </w:rPr>
        <w:t>2</w:t>
      </w:r>
      <w:r w:rsidRPr="005340EE">
        <w:rPr>
          <w:szCs w:val="24"/>
        </w:rPr>
        <w:t xml:space="preserve"> – Kalabousek (6058c), 49°55'39"N, 15°23'6,542"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 xml:space="preserve">3 </w:t>
      </w:r>
      <w:r w:rsidRPr="005340EE">
        <w:rPr>
          <w:szCs w:val="24"/>
        </w:rPr>
        <w:t xml:space="preserve">– Žleby (6058d), 49°54'2,786"N, 15°29'30,715"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 xml:space="preserve">4 </w:t>
      </w:r>
      <w:r w:rsidRPr="005340EE">
        <w:rPr>
          <w:szCs w:val="24"/>
        </w:rPr>
        <w:t xml:space="preserve">– Vrdy I. (6058d), 49°55'12,946"N, 15°28'51,636"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 xml:space="preserve">5 </w:t>
      </w:r>
      <w:r w:rsidRPr="005340EE">
        <w:rPr>
          <w:szCs w:val="24"/>
        </w:rPr>
        <w:t xml:space="preserve">– Horní Bučice (6058d), 49°56'8,593"N, 15°26'58,012"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6</w:t>
      </w:r>
      <w:r w:rsidRPr="005340EE">
        <w:rPr>
          <w:szCs w:val="24"/>
        </w:rPr>
        <w:t xml:space="preserve"> – Bojmany (6058d), 49°57'16,818"N, 15°26'7,632"E, </w:t>
      </w:r>
      <w:r w:rsidRPr="005340EE">
        <w:rPr>
          <w:i/>
          <w:szCs w:val="24"/>
        </w:rPr>
        <w:t>Brassica</w:t>
      </w:r>
      <w:r w:rsidRPr="005340EE">
        <w:rPr>
          <w:szCs w:val="24"/>
        </w:rPr>
        <w:t xml:space="preserve"> </w:t>
      </w:r>
      <w:r w:rsidRPr="005340EE">
        <w:rPr>
          <w:i/>
          <w:szCs w:val="24"/>
        </w:rPr>
        <w:t>napus</w:t>
      </w:r>
      <w:r w:rsidRPr="005340EE">
        <w:rPr>
          <w:szCs w:val="24"/>
        </w:rPr>
        <w:t xml:space="preserve">. </w:t>
      </w:r>
      <w:r w:rsidRPr="005340EE">
        <w:rPr>
          <w:b/>
          <w:szCs w:val="24"/>
        </w:rPr>
        <w:t xml:space="preserve">7 </w:t>
      </w:r>
      <w:r w:rsidRPr="005340EE">
        <w:rPr>
          <w:szCs w:val="24"/>
        </w:rPr>
        <w:t xml:space="preserve">– Kolín (5957c), 4950°1'46,826"N, 15°13'26,68"E, </w:t>
      </w:r>
      <w:r w:rsidRPr="005340EE">
        <w:rPr>
          <w:i/>
          <w:szCs w:val="24"/>
        </w:rPr>
        <w:t>Brassica</w:t>
      </w:r>
      <w:r w:rsidRPr="005340EE">
        <w:rPr>
          <w:szCs w:val="24"/>
        </w:rPr>
        <w:t xml:space="preserve"> </w:t>
      </w:r>
      <w:r w:rsidRPr="005340EE">
        <w:rPr>
          <w:i/>
          <w:szCs w:val="24"/>
        </w:rPr>
        <w:t>napus</w:t>
      </w:r>
      <w:r w:rsidRPr="005340EE">
        <w:rPr>
          <w:szCs w:val="24"/>
        </w:rPr>
        <w:t xml:space="preserve">. </w:t>
      </w:r>
      <w:r w:rsidRPr="005340EE">
        <w:rPr>
          <w:b/>
          <w:szCs w:val="24"/>
        </w:rPr>
        <w:t xml:space="preserve">8 </w:t>
      </w:r>
      <w:r w:rsidRPr="005340EE">
        <w:rPr>
          <w:szCs w:val="24"/>
        </w:rPr>
        <w:t xml:space="preserve">– Starý Kolín I. (5957d), 50°0'5,501"N, 15°17'46,691"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9</w:t>
      </w:r>
      <w:r w:rsidRPr="005340EE">
        <w:rPr>
          <w:szCs w:val="24"/>
        </w:rPr>
        <w:t xml:space="preserve"> – Červený domek (6057b), 49°59'12,954"N, 15°19'26,96"E, </w:t>
      </w:r>
      <w:r w:rsidRPr="005340EE">
        <w:rPr>
          <w:i/>
          <w:szCs w:val="24"/>
        </w:rPr>
        <w:t>Brassica</w:t>
      </w:r>
      <w:r w:rsidRPr="005340EE">
        <w:rPr>
          <w:szCs w:val="24"/>
        </w:rPr>
        <w:t xml:space="preserve"> </w:t>
      </w:r>
      <w:r w:rsidRPr="005340EE">
        <w:rPr>
          <w:i/>
          <w:szCs w:val="24"/>
        </w:rPr>
        <w:t>oleracea</w:t>
      </w:r>
      <w:r w:rsidRPr="005340EE">
        <w:rPr>
          <w:szCs w:val="24"/>
        </w:rPr>
        <w:t xml:space="preserve"> convar. </w:t>
      </w:r>
      <w:r w:rsidRPr="005340EE">
        <w:rPr>
          <w:i/>
          <w:szCs w:val="24"/>
        </w:rPr>
        <w:t>capitata</w:t>
      </w:r>
      <w:r w:rsidRPr="005340EE">
        <w:rPr>
          <w:szCs w:val="24"/>
        </w:rPr>
        <w:t xml:space="preserve"> var. </w:t>
      </w:r>
      <w:r w:rsidRPr="005340EE">
        <w:rPr>
          <w:i/>
          <w:szCs w:val="24"/>
        </w:rPr>
        <w:t>alba</w:t>
      </w:r>
      <w:r w:rsidRPr="005340EE">
        <w:rPr>
          <w:szCs w:val="24"/>
        </w:rPr>
        <w:t xml:space="preserve">. </w:t>
      </w:r>
      <w:r w:rsidRPr="005340EE">
        <w:rPr>
          <w:b/>
          <w:szCs w:val="24"/>
        </w:rPr>
        <w:t>10</w:t>
      </w:r>
      <w:r w:rsidRPr="005340EE">
        <w:rPr>
          <w:szCs w:val="24"/>
        </w:rPr>
        <w:t xml:space="preserve"> – Nové Dvory I. (6058a), 49°57'59,871"N, 15°20'31,841"E, </w:t>
      </w:r>
      <w:r w:rsidRPr="005340EE">
        <w:rPr>
          <w:i/>
          <w:szCs w:val="24"/>
        </w:rPr>
        <w:t>Beta</w:t>
      </w:r>
      <w:r w:rsidRPr="005340EE">
        <w:rPr>
          <w:szCs w:val="24"/>
        </w:rPr>
        <w:t xml:space="preserve"> </w:t>
      </w:r>
      <w:r w:rsidRPr="005340EE">
        <w:rPr>
          <w:i/>
          <w:szCs w:val="24"/>
        </w:rPr>
        <w:t>vulgaris</w:t>
      </w:r>
      <w:r w:rsidRPr="005340EE">
        <w:rPr>
          <w:szCs w:val="24"/>
        </w:rPr>
        <w:t xml:space="preserve"> var. </w:t>
      </w:r>
      <w:r w:rsidRPr="005340EE">
        <w:rPr>
          <w:i/>
          <w:szCs w:val="24"/>
        </w:rPr>
        <w:t>rapacea</w:t>
      </w:r>
      <w:r w:rsidRPr="005340EE">
        <w:rPr>
          <w:szCs w:val="24"/>
        </w:rPr>
        <w:t xml:space="preserve">. </w:t>
      </w:r>
      <w:r w:rsidRPr="005340EE">
        <w:rPr>
          <w:b/>
          <w:szCs w:val="24"/>
        </w:rPr>
        <w:t>11</w:t>
      </w:r>
      <w:r w:rsidRPr="005340EE">
        <w:rPr>
          <w:szCs w:val="24"/>
        </w:rPr>
        <w:t xml:space="preserve"> – Malín I. (6057a), 49°58'28,99"N, 15°18'5,774"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12</w:t>
      </w:r>
      <w:r w:rsidRPr="005340EE">
        <w:rPr>
          <w:szCs w:val="24"/>
        </w:rPr>
        <w:t xml:space="preserve"> – Skalka (6057a), 49°59'47,749"N, 15°14'51,083"E, </w:t>
      </w:r>
      <w:r w:rsidRPr="005340EE">
        <w:rPr>
          <w:i/>
          <w:szCs w:val="24"/>
        </w:rPr>
        <w:t>Beta</w:t>
      </w:r>
      <w:r w:rsidRPr="005340EE">
        <w:rPr>
          <w:szCs w:val="24"/>
        </w:rPr>
        <w:t xml:space="preserve"> </w:t>
      </w:r>
      <w:r w:rsidRPr="005340EE">
        <w:rPr>
          <w:i/>
          <w:szCs w:val="24"/>
        </w:rPr>
        <w:t>vulgaris</w:t>
      </w:r>
      <w:r w:rsidRPr="005340EE">
        <w:rPr>
          <w:szCs w:val="24"/>
        </w:rPr>
        <w:t xml:space="preserve"> var. </w:t>
      </w:r>
      <w:r w:rsidRPr="005340EE">
        <w:rPr>
          <w:i/>
          <w:szCs w:val="24"/>
        </w:rPr>
        <w:t>rapacea</w:t>
      </w:r>
      <w:r w:rsidRPr="005340EE">
        <w:rPr>
          <w:szCs w:val="24"/>
        </w:rPr>
        <w:t xml:space="preserve">. </w:t>
      </w:r>
    </w:p>
    <w:p w:rsidR="0020325F" w:rsidRPr="005340EE" w:rsidRDefault="0020325F" w:rsidP="00425C2A">
      <w:pPr>
        <w:spacing w:line="240" w:lineRule="auto"/>
        <w:ind w:firstLine="0"/>
        <w:jc w:val="left"/>
        <w:rPr>
          <w:szCs w:val="24"/>
        </w:rPr>
      </w:pPr>
    </w:p>
    <w:p w:rsidR="0020325F" w:rsidRPr="005340EE" w:rsidRDefault="0020325F" w:rsidP="00425C2A">
      <w:pPr>
        <w:spacing w:line="240" w:lineRule="auto"/>
        <w:ind w:firstLine="0"/>
        <w:jc w:val="left"/>
        <w:rPr>
          <w:b/>
          <w:i/>
          <w:szCs w:val="24"/>
        </w:rPr>
      </w:pPr>
      <w:r w:rsidRPr="005340EE">
        <w:rPr>
          <w:b/>
          <w:i/>
          <w:szCs w:val="24"/>
        </w:rPr>
        <w:t>Kutná Hora 2009</w:t>
      </w:r>
    </w:p>
    <w:p w:rsidR="0020325F" w:rsidRPr="005340EE" w:rsidRDefault="0020325F" w:rsidP="00425C2A">
      <w:pPr>
        <w:spacing w:line="240" w:lineRule="auto"/>
        <w:ind w:firstLine="0"/>
        <w:jc w:val="left"/>
        <w:rPr>
          <w:szCs w:val="24"/>
        </w:rPr>
      </w:pPr>
      <w:r w:rsidRPr="005340EE">
        <w:rPr>
          <w:b/>
          <w:szCs w:val="24"/>
        </w:rPr>
        <w:t>13</w:t>
      </w:r>
      <w:r w:rsidRPr="005340EE">
        <w:rPr>
          <w:szCs w:val="24"/>
        </w:rPr>
        <w:t xml:space="preserve"> – Hluboký důl (5957c), 50°0'32.79"N, 15°15'52.48"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14</w:t>
      </w:r>
      <w:r w:rsidRPr="005340EE">
        <w:rPr>
          <w:szCs w:val="24"/>
        </w:rPr>
        <w:t xml:space="preserve"> – Starý Kolín II. (5957b), 50°0'32.79"N, 15°15'52.48"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15</w:t>
      </w:r>
      <w:r w:rsidRPr="005340EE">
        <w:rPr>
          <w:szCs w:val="24"/>
        </w:rPr>
        <w:t xml:space="preserve"> – Libenice (6057b), 49°59'26.27"N, 15°15'55.35"E, </w:t>
      </w:r>
      <w:r w:rsidRPr="005340EE">
        <w:rPr>
          <w:i/>
          <w:szCs w:val="24"/>
        </w:rPr>
        <w:t>Beta</w:t>
      </w:r>
      <w:r w:rsidRPr="005340EE">
        <w:rPr>
          <w:szCs w:val="24"/>
        </w:rPr>
        <w:t xml:space="preserve"> </w:t>
      </w:r>
      <w:r w:rsidRPr="005340EE">
        <w:rPr>
          <w:i/>
          <w:szCs w:val="24"/>
        </w:rPr>
        <w:t>vulgaris</w:t>
      </w:r>
      <w:r w:rsidRPr="005340EE">
        <w:rPr>
          <w:szCs w:val="24"/>
        </w:rPr>
        <w:t xml:space="preserve"> var. </w:t>
      </w:r>
      <w:r w:rsidRPr="005340EE">
        <w:rPr>
          <w:i/>
          <w:szCs w:val="24"/>
        </w:rPr>
        <w:t>rapacea</w:t>
      </w:r>
      <w:r w:rsidRPr="005340EE">
        <w:rPr>
          <w:szCs w:val="24"/>
        </w:rPr>
        <w:t xml:space="preserve">. </w:t>
      </w:r>
      <w:r w:rsidRPr="005340EE">
        <w:rPr>
          <w:b/>
          <w:szCs w:val="24"/>
        </w:rPr>
        <w:t>16</w:t>
      </w:r>
      <w:r w:rsidRPr="005340EE">
        <w:rPr>
          <w:szCs w:val="24"/>
        </w:rPr>
        <w:t xml:space="preserve"> – Hlízov (6057b), 49°59'32.44"N, 15°18'15.89"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17</w:t>
      </w:r>
      <w:r w:rsidRPr="005340EE">
        <w:rPr>
          <w:szCs w:val="24"/>
        </w:rPr>
        <w:t xml:space="preserve"> – Nové Dvory II. (6057b), 49°57'31.46"N, 15°19'29.81"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18</w:t>
      </w:r>
      <w:r w:rsidRPr="005340EE">
        <w:rPr>
          <w:szCs w:val="24"/>
        </w:rPr>
        <w:t xml:space="preserve"> – Chotusice – letiště (6058a), 49°57'26.98"N, 15°21'26.72"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19</w:t>
      </w:r>
      <w:r w:rsidRPr="005340EE">
        <w:rPr>
          <w:szCs w:val="24"/>
        </w:rPr>
        <w:t xml:space="preserve"> – Chotusice (6058a), 49°57'6.79"N, 15°24'19.85"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20</w:t>
      </w:r>
      <w:r w:rsidRPr="005340EE">
        <w:rPr>
          <w:szCs w:val="24"/>
        </w:rPr>
        <w:t xml:space="preserve"> – Druhanice (6058d), 49°56'36.97"N, 15°25'12.53"E, </w:t>
      </w:r>
      <w:r w:rsidRPr="005340EE">
        <w:rPr>
          <w:i/>
          <w:szCs w:val="24"/>
        </w:rPr>
        <w:t>Glycine</w:t>
      </w:r>
      <w:r w:rsidRPr="005340EE">
        <w:rPr>
          <w:szCs w:val="24"/>
        </w:rPr>
        <w:t xml:space="preserve"> </w:t>
      </w:r>
      <w:r w:rsidRPr="005340EE">
        <w:rPr>
          <w:i/>
          <w:szCs w:val="24"/>
        </w:rPr>
        <w:t>max</w:t>
      </w:r>
      <w:r w:rsidRPr="005340EE">
        <w:rPr>
          <w:szCs w:val="24"/>
        </w:rPr>
        <w:t xml:space="preserve">. </w:t>
      </w:r>
      <w:r w:rsidRPr="005340EE">
        <w:rPr>
          <w:b/>
          <w:szCs w:val="24"/>
        </w:rPr>
        <w:t>21</w:t>
      </w:r>
      <w:r w:rsidRPr="005340EE">
        <w:rPr>
          <w:szCs w:val="24"/>
        </w:rPr>
        <w:t xml:space="preserve"> – Výčapy (6058d), 49°56'35.10"N, 15°27'28.13"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22</w:t>
      </w:r>
      <w:r w:rsidRPr="005340EE">
        <w:rPr>
          <w:szCs w:val="24"/>
        </w:rPr>
        <w:t xml:space="preserve"> – Vrdy II. (6058d), 49°54'48.86"N, 15°27'53.30"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23</w:t>
      </w:r>
      <w:r w:rsidRPr="005340EE">
        <w:rPr>
          <w:szCs w:val="24"/>
        </w:rPr>
        <w:t xml:space="preserve"> – </w:t>
      </w:r>
      <w:r w:rsidRPr="005340EE">
        <w:rPr>
          <w:szCs w:val="24"/>
        </w:rPr>
        <w:lastRenderedPageBreak/>
        <w:t xml:space="preserve">Vinice (6058d), 49°54'45.96"N, 15°29'31.00"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24</w:t>
      </w:r>
      <w:r w:rsidRPr="005340EE">
        <w:rPr>
          <w:szCs w:val="24"/>
        </w:rPr>
        <w:t xml:space="preserve"> – Malín II. (6057b), 49°58'15.74"N, 15°18'38.02"E, </w:t>
      </w:r>
      <w:r w:rsidRPr="005340EE">
        <w:rPr>
          <w:i/>
          <w:szCs w:val="24"/>
        </w:rPr>
        <w:t>Triticum</w:t>
      </w:r>
      <w:r w:rsidRPr="005340EE">
        <w:rPr>
          <w:szCs w:val="24"/>
        </w:rPr>
        <w:t xml:space="preserve"> </w:t>
      </w:r>
      <w:r w:rsidRPr="005340EE">
        <w:rPr>
          <w:i/>
          <w:szCs w:val="24"/>
        </w:rPr>
        <w:t>aestivum</w:t>
      </w:r>
      <w:r w:rsidRPr="005340EE">
        <w:rPr>
          <w:szCs w:val="24"/>
        </w:rPr>
        <w:t>.</w:t>
      </w:r>
    </w:p>
    <w:p w:rsidR="0020325F" w:rsidRPr="005340EE" w:rsidRDefault="0020325F" w:rsidP="00425C2A">
      <w:pPr>
        <w:spacing w:line="240" w:lineRule="auto"/>
        <w:ind w:firstLine="0"/>
        <w:jc w:val="left"/>
        <w:rPr>
          <w:szCs w:val="24"/>
        </w:rPr>
      </w:pPr>
    </w:p>
    <w:p w:rsidR="0020325F" w:rsidRPr="005340EE" w:rsidRDefault="0020325F" w:rsidP="00425C2A">
      <w:pPr>
        <w:spacing w:line="240" w:lineRule="auto"/>
        <w:ind w:firstLine="0"/>
        <w:jc w:val="left"/>
        <w:rPr>
          <w:b/>
          <w:i/>
          <w:szCs w:val="24"/>
        </w:rPr>
      </w:pPr>
      <w:r w:rsidRPr="005340EE">
        <w:rPr>
          <w:b/>
          <w:i/>
          <w:szCs w:val="24"/>
        </w:rPr>
        <w:t>Louny 2008</w:t>
      </w:r>
    </w:p>
    <w:p w:rsidR="0020325F" w:rsidRPr="005340EE" w:rsidRDefault="0020325F" w:rsidP="00425C2A">
      <w:pPr>
        <w:spacing w:line="240" w:lineRule="auto"/>
        <w:ind w:firstLine="0"/>
        <w:jc w:val="left"/>
        <w:rPr>
          <w:szCs w:val="24"/>
        </w:rPr>
      </w:pPr>
      <w:r w:rsidRPr="005340EE">
        <w:rPr>
          <w:b/>
          <w:szCs w:val="24"/>
        </w:rPr>
        <w:t>25</w:t>
      </w:r>
      <w:r w:rsidRPr="005340EE">
        <w:rPr>
          <w:szCs w:val="24"/>
        </w:rPr>
        <w:t xml:space="preserve"> – Pozdeň I. (5749d), 50°14'44,340"N 013°56'10,104"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26</w:t>
      </w:r>
      <w:r w:rsidRPr="005340EE">
        <w:rPr>
          <w:szCs w:val="24"/>
        </w:rPr>
        <w:t xml:space="preserve"> – Pozdeň II. (5749b), 50°15'08,640"N 013°57'12,204"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27</w:t>
      </w:r>
      <w:r w:rsidRPr="005340EE">
        <w:rPr>
          <w:szCs w:val="24"/>
        </w:rPr>
        <w:t xml:space="preserve"> – Hořešovice I. (5749b), 50°15'41,400"N 013°56'53,196"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28</w:t>
      </w:r>
      <w:r w:rsidRPr="005340EE">
        <w:rPr>
          <w:szCs w:val="24"/>
        </w:rPr>
        <w:t xml:space="preserve"> – Hořešovice II. (5749b), 50°15'43,056"N 013°57'20,988"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29</w:t>
      </w:r>
      <w:r w:rsidRPr="005340EE">
        <w:rPr>
          <w:szCs w:val="24"/>
        </w:rPr>
        <w:t xml:space="preserve"> – Hořešovice III. (5749b), 50°16'05,484"N 013°56'56,580"E, </w:t>
      </w:r>
      <w:r w:rsidRPr="005340EE">
        <w:rPr>
          <w:i/>
          <w:szCs w:val="24"/>
        </w:rPr>
        <w:t>Beta</w:t>
      </w:r>
      <w:r w:rsidRPr="005340EE">
        <w:rPr>
          <w:szCs w:val="24"/>
        </w:rPr>
        <w:t xml:space="preserve"> </w:t>
      </w:r>
      <w:r w:rsidRPr="005340EE">
        <w:rPr>
          <w:i/>
          <w:szCs w:val="24"/>
        </w:rPr>
        <w:t>vulgaris</w:t>
      </w:r>
      <w:r w:rsidRPr="005340EE">
        <w:rPr>
          <w:szCs w:val="24"/>
        </w:rPr>
        <w:t xml:space="preserve"> var. </w:t>
      </w:r>
      <w:r w:rsidRPr="005340EE">
        <w:rPr>
          <w:i/>
          <w:szCs w:val="24"/>
        </w:rPr>
        <w:t>rapacea</w:t>
      </w:r>
      <w:r w:rsidRPr="005340EE">
        <w:rPr>
          <w:szCs w:val="24"/>
        </w:rPr>
        <w:t xml:space="preserve">. </w:t>
      </w:r>
      <w:r w:rsidRPr="005340EE">
        <w:rPr>
          <w:b/>
          <w:szCs w:val="24"/>
        </w:rPr>
        <w:t>30</w:t>
      </w:r>
      <w:r w:rsidRPr="005340EE">
        <w:rPr>
          <w:szCs w:val="24"/>
        </w:rPr>
        <w:t xml:space="preserve"> – Klobuky (5749b), 50°17'28,752"N 013°58'08,724"E, </w:t>
      </w:r>
      <w:r w:rsidRPr="005340EE">
        <w:rPr>
          <w:i/>
          <w:szCs w:val="24"/>
        </w:rPr>
        <w:t>Medicago</w:t>
      </w:r>
      <w:r w:rsidRPr="005340EE">
        <w:rPr>
          <w:szCs w:val="24"/>
        </w:rPr>
        <w:t xml:space="preserve"> </w:t>
      </w:r>
      <w:r w:rsidRPr="005340EE">
        <w:rPr>
          <w:i/>
          <w:szCs w:val="24"/>
        </w:rPr>
        <w:t>sativa</w:t>
      </w:r>
      <w:r w:rsidRPr="005340EE">
        <w:rPr>
          <w:szCs w:val="24"/>
        </w:rPr>
        <w:t>.</w:t>
      </w:r>
    </w:p>
    <w:p w:rsidR="0020325F" w:rsidRPr="005340EE" w:rsidRDefault="0020325F" w:rsidP="00425C2A">
      <w:pPr>
        <w:spacing w:line="240" w:lineRule="auto"/>
        <w:ind w:firstLine="0"/>
        <w:jc w:val="left"/>
        <w:rPr>
          <w:szCs w:val="24"/>
        </w:rPr>
      </w:pPr>
    </w:p>
    <w:p w:rsidR="0020325F" w:rsidRPr="005340EE" w:rsidRDefault="0020325F" w:rsidP="00425C2A">
      <w:pPr>
        <w:spacing w:line="240" w:lineRule="auto"/>
        <w:ind w:firstLine="0"/>
        <w:jc w:val="left"/>
        <w:rPr>
          <w:b/>
          <w:i/>
          <w:szCs w:val="24"/>
        </w:rPr>
      </w:pPr>
      <w:r w:rsidRPr="005340EE">
        <w:rPr>
          <w:b/>
          <w:i/>
          <w:szCs w:val="24"/>
        </w:rPr>
        <w:t>Louny 2009</w:t>
      </w:r>
    </w:p>
    <w:p w:rsidR="0020325F" w:rsidRPr="005340EE" w:rsidRDefault="0020325F" w:rsidP="00425C2A">
      <w:pPr>
        <w:spacing w:line="240" w:lineRule="auto"/>
        <w:ind w:firstLine="0"/>
        <w:jc w:val="left"/>
        <w:rPr>
          <w:szCs w:val="24"/>
        </w:rPr>
      </w:pPr>
      <w:r w:rsidRPr="005340EE">
        <w:rPr>
          <w:b/>
          <w:szCs w:val="24"/>
        </w:rPr>
        <w:t>31</w:t>
      </w:r>
      <w:r w:rsidRPr="005340EE">
        <w:rPr>
          <w:szCs w:val="24"/>
        </w:rPr>
        <w:t xml:space="preserve"> – Skupice I. (5648c), 50°19'51.8"N 13°41'41.61"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32</w:t>
      </w:r>
      <w:r w:rsidRPr="005340EE">
        <w:rPr>
          <w:szCs w:val="24"/>
        </w:rPr>
        <w:t xml:space="preserve"> – Skupice II. (5648c), 50°20'50.86"N 13°42'10.96"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33</w:t>
      </w:r>
      <w:r w:rsidRPr="005340EE">
        <w:rPr>
          <w:szCs w:val="24"/>
        </w:rPr>
        <w:t xml:space="preserve"> – Malnice (5648c), 50°20'15.86"N 13°43'19.41"E, </w:t>
      </w:r>
      <w:r w:rsidRPr="005340EE">
        <w:rPr>
          <w:i/>
          <w:szCs w:val="24"/>
        </w:rPr>
        <w:t>Phacelia</w:t>
      </w:r>
      <w:r w:rsidRPr="005340EE">
        <w:rPr>
          <w:szCs w:val="24"/>
        </w:rPr>
        <w:t xml:space="preserve"> </w:t>
      </w:r>
      <w:r w:rsidRPr="005340EE">
        <w:rPr>
          <w:i/>
          <w:szCs w:val="24"/>
        </w:rPr>
        <w:t>tanacetifolia</w:t>
      </w:r>
      <w:r w:rsidRPr="005340EE">
        <w:rPr>
          <w:szCs w:val="24"/>
        </w:rPr>
        <w:t xml:space="preserve">. </w:t>
      </w:r>
      <w:r w:rsidRPr="005340EE">
        <w:rPr>
          <w:b/>
          <w:szCs w:val="24"/>
        </w:rPr>
        <w:t>34</w:t>
      </w:r>
      <w:r w:rsidRPr="005340EE">
        <w:rPr>
          <w:szCs w:val="24"/>
        </w:rPr>
        <w:t xml:space="preserve"> – Postoloprty (5648a), 50°22'26.05"N, 13°42'59.19"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35</w:t>
      </w:r>
      <w:r w:rsidRPr="005340EE">
        <w:rPr>
          <w:szCs w:val="24"/>
        </w:rPr>
        <w:t xml:space="preserve"> – Březno (5648a), 50°21'27.47"N 13°44'41.13"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36</w:t>
      </w:r>
      <w:r w:rsidRPr="005340EE">
        <w:rPr>
          <w:szCs w:val="24"/>
        </w:rPr>
        <w:t xml:space="preserve"> – Louny I. (5648b), 50°21'3.42"N 13°46'33.91"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37</w:t>
      </w:r>
      <w:r w:rsidRPr="005340EE">
        <w:rPr>
          <w:szCs w:val="24"/>
        </w:rPr>
        <w:t xml:space="preserve"> – Louny II. (5648b), 50°22'2.22"N 13°49'5.63"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38</w:t>
      </w:r>
      <w:r w:rsidRPr="005340EE">
        <w:rPr>
          <w:szCs w:val="24"/>
        </w:rPr>
        <w:t xml:space="preserve"> – Veltěže (5649c), 50°20'54.16"N 13°52'45.63"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39</w:t>
      </w:r>
      <w:r w:rsidRPr="005340EE">
        <w:rPr>
          <w:szCs w:val="24"/>
        </w:rPr>
        <w:t xml:space="preserve"> – Počedělice (5649a), 50°22'29.56"N 13°53'25.33"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40</w:t>
      </w:r>
      <w:r w:rsidRPr="005340EE">
        <w:rPr>
          <w:szCs w:val="24"/>
        </w:rPr>
        <w:t xml:space="preserve"> – Slavětín (5649a), 50°21'46"N 13°54'50.15"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41</w:t>
      </w:r>
      <w:r w:rsidRPr="005340EE">
        <w:rPr>
          <w:szCs w:val="24"/>
        </w:rPr>
        <w:t xml:space="preserve"> – Stradonice (5649b), 50°23'3.25"N 13°58'10.69"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42</w:t>
      </w:r>
      <w:r w:rsidRPr="005340EE">
        <w:rPr>
          <w:szCs w:val="24"/>
        </w:rPr>
        <w:t xml:space="preserve"> – Křesín (5650a), 50°23'49.51"N 14°0'19.94"E, </w:t>
      </w:r>
      <w:r w:rsidRPr="005340EE">
        <w:rPr>
          <w:i/>
          <w:szCs w:val="24"/>
        </w:rPr>
        <w:t>Triticum</w:t>
      </w:r>
      <w:r w:rsidRPr="005340EE">
        <w:rPr>
          <w:szCs w:val="24"/>
        </w:rPr>
        <w:t xml:space="preserve"> </w:t>
      </w:r>
      <w:r w:rsidRPr="005340EE">
        <w:rPr>
          <w:i/>
          <w:szCs w:val="24"/>
        </w:rPr>
        <w:t>aestivum</w:t>
      </w:r>
      <w:r w:rsidRPr="005340EE">
        <w:rPr>
          <w:szCs w:val="24"/>
        </w:rPr>
        <w:t>.</w:t>
      </w:r>
    </w:p>
    <w:p w:rsidR="0020325F" w:rsidRPr="005340EE" w:rsidRDefault="0020325F" w:rsidP="00425C2A">
      <w:pPr>
        <w:spacing w:line="240" w:lineRule="auto"/>
        <w:ind w:firstLine="0"/>
        <w:jc w:val="left"/>
        <w:rPr>
          <w:szCs w:val="24"/>
        </w:rPr>
      </w:pPr>
    </w:p>
    <w:p w:rsidR="0020325F" w:rsidRPr="005340EE" w:rsidRDefault="0020325F" w:rsidP="00425C2A">
      <w:pPr>
        <w:spacing w:line="240" w:lineRule="auto"/>
        <w:ind w:firstLine="0"/>
        <w:jc w:val="left"/>
        <w:rPr>
          <w:b/>
          <w:i/>
          <w:szCs w:val="24"/>
        </w:rPr>
      </w:pPr>
      <w:r w:rsidRPr="005340EE">
        <w:rPr>
          <w:b/>
          <w:i/>
          <w:szCs w:val="24"/>
        </w:rPr>
        <w:t>Židlochovice 2009</w:t>
      </w:r>
    </w:p>
    <w:p w:rsidR="0020325F" w:rsidRPr="005340EE" w:rsidRDefault="0020325F" w:rsidP="00425C2A">
      <w:pPr>
        <w:spacing w:line="240" w:lineRule="auto"/>
        <w:ind w:firstLine="0"/>
        <w:jc w:val="left"/>
        <w:rPr>
          <w:szCs w:val="24"/>
        </w:rPr>
      </w:pPr>
      <w:r w:rsidRPr="005340EE">
        <w:rPr>
          <w:b/>
          <w:szCs w:val="24"/>
        </w:rPr>
        <w:t>43</w:t>
      </w:r>
      <w:r w:rsidRPr="005340EE">
        <w:rPr>
          <w:szCs w:val="24"/>
        </w:rPr>
        <w:t xml:space="preserve"> – Rebešovice (6865d), 49°6'3.309"N, 16°39'5.433"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44</w:t>
      </w:r>
      <w:r w:rsidRPr="005340EE">
        <w:rPr>
          <w:szCs w:val="24"/>
        </w:rPr>
        <w:t xml:space="preserve"> – Modřice (6865d), 49°7'5.7"N, 16°37'30.601"E, </w:t>
      </w:r>
      <w:r w:rsidRPr="005340EE">
        <w:rPr>
          <w:i/>
          <w:szCs w:val="24"/>
        </w:rPr>
        <w:t>Heliantus</w:t>
      </w:r>
      <w:r w:rsidRPr="005340EE">
        <w:rPr>
          <w:szCs w:val="24"/>
        </w:rPr>
        <w:t xml:space="preserve"> </w:t>
      </w:r>
      <w:r w:rsidRPr="005340EE">
        <w:rPr>
          <w:i/>
          <w:szCs w:val="24"/>
        </w:rPr>
        <w:t>annus</w:t>
      </w:r>
      <w:r w:rsidRPr="005340EE">
        <w:rPr>
          <w:szCs w:val="24"/>
        </w:rPr>
        <w:t xml:space="preserve">. </w:t>
      </w:r>
      <w:r w:rsidRPr="005340EE">
        <w:rPr>
          <w:b/>
          <w:szCs w:val="24"/>
        </w:rPr>
        <w:t>45</w:t>
      </w:r>
      <w:r w:rsidRPr="005340EE">
        <w:rPr>
          <w:szCs w:val="24"/>
        </w:rPr>
        <w:t xml:space="preserve"> – Holasice (6965b), 49°4'48.925"N, 16°37'13.974"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46</w:t>
      </w:r>
      <w:r w:rsidRPr="005340EE">
        <w:rPr>
          <w:szCs w:val="24"/>
        </w:rPr>
        <w:t xml:space="preserve"> – Vojkovice (6965b), 49°3'48.377"N, 16°35'2.289"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47</w:t>
      </w:r>
      <w:r w:rsidRPr="005340EE">
        <w:rPr>
          <w:szCs w:val="24"/>
        </w:rPr>
        <w:t xml:space="preserve"> – Medlov (6965c), 49°2'16.205"N, 16°32'11.277"E, </w:t>
      </w:r>
      <w:r w:rsidRPr="005340EE">
        <w:rPr>
          <w:i/>
          <w:szCs w:val="24"/>
        </w:rPr>
        <w:t>Carthamus</w:t>
      </w:r>
      <w:r w:rsidRPr="005340EE">
        <w:rPr>
          <w:szCs w:val="24"/>
        </w:rPr>
        <w:t xml:space="preserve"> </w:t>
      </w:r>
      <w:r w:rsidRPr="005340EE">
        <w:rPr>
          <w:i/>
          <w:szCs w:val="24"/>
        </w:rPr>
        <w:t>tinctorius</w:t>
      </w:r>
      <w:r w:rsidRPr="005340EE">
        <w:rPr>
          <w:szCs w:val="24"/>
        </w:rPr>
        <w:t xml:space="preserve">. </w:t>
      </w:r>
      <w:r w:rsidRPr="005340EE">
        <w:rPr>
          <w:b/>
          <w:szCs w:val="24"/>
        </w:rPr>
        <w:t>48</w:t>
      </w:r>
      <w:r w:rsidRPr="005340EE">
        <w:rPr>
          <w:szCs w:val="24"/>
        </w:rPr>
        <w:t xml:space="preserve"> – Kupařovice (6965c), 49°2'15.633"N, 16°30'7.352"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49</w:t>
      </w:r>
      <w:r w:rsidRPr="005340EE">
        <w:rPr>
          <w:szCs w:val="24"/>
        </w:rPr>
        <w:t xml:space="preserve"> – Odrovice (6965c), 49°1'1.315"N, 16°31'12.008"E, </w:t>
      </w:r>
      <w:r w:rsidRPr="005340EE">
        <w:rPr>
          <w:i/>
          <w:szCs w:val="24"/>
        </w:rPr>
        <w:t>Brassica</w:t>
      </w:r>
      <w:r w:rsidRPr="005340EE">
        <w:rPr>
          <w:szCs w:val="24"/>
        </w:rPr>
        <w:t xml:space="preserve"> </w:t>
      </w:r>
      <w:r w:rsidRPr="005340EE">
        <w:rPr>
          <w:i/>
          <w:szCs w:val="24"/>
        </w:rPr>
        <w:t>napus</w:t>
      </w:r>
      <w:r w:rsidRPr="005340EE">
        <w:rPr>
          <w:szCs w:val="24"/>
        </w:rPr>
        <w:t xml:space="preserve">. </w:t>
      </w:r>
      <w:r w:rsidRPr="005340EE">
        <w:rPr>
          <w:b/>
          <w:szCs w:val="24"/>
        </w:rPr>
        <w:t>50</w:t>
      </w:r>
      <w:r w:rsidRPr="005340EE">
        <w:rPr>
          <w:szCs w:val="24"/>
        </w:rPr>
        <w:t xml:space="preserve"> – Cvrčovice (6965c), 49°0'9.305"N, 16°30'20.279"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51</w:t>
      </w:r>
      <w:r w:rsidRPr="005340EE">
        <w:rPr>
          <w:szCs w:val="24"/>
        </w:rPr>
        <w:t xml:space="preserve"> – Pohořelice (7064a), 48°59'38.058"N, 16°32'0.136"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52</w:t>
      </w:r>
      <w:r w:rsidRPr="005340EE">
        <w:rPr>
          <w:szCs w:val="24"/>
        </w:rPr>
        <w:t xml:space="preserve"> – Přibice (7065a), 48°59'10.534"N, 16°34'35.124"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53</w:t>
      </w:r>
      <w:r w:rsidRPr="005340EE">
        <w:rPr>
          <w:szCs w:val="24"/>
        </w:rPr>
        <w:t xml:space="preserve"> – Vranovice (7065b), 48°59'1.514"N, 16°36'50.803"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54</w:t>
      </w:r>
      <w:r w:rsidRPr="005340EE">
        <w:rPr>
          <w:szCs w:val="24"/>
        </w:rPr>
        <w:t xml:space="preserve"> –Přísnotice (7065b), 48°59'39.925"N, 16°37'45.159"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55</w:t>
      </w:r>
      <w:r w:rsidRPr="005340EE">
        <w:rPr>
          <w:szCs w:val="24"/>
        </w:rPr>
        <w:t xml:space="preserve"> – Nosislav (6965d), 49°1'4.694"N, 16°37'35.941"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56</w:t>
      </w:r>
      <w:r w:rsidRPr="005340EE">
        <w:rPr>
          <w:szCs w:val="24"/>
        </w:rPr>
        <w:t xml:space="preserve"> – Velké Němčice I. (7065b), 48°59'12.34"N, 16°38'58.002"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57</w:t>
      </w:r>
      <w:r w:rsidRPr="005340EE">
        <w:rPr>
          <w:szCs w:val="24"/>
        </w:rPr>
        <w:t xml:space="preserve"> – Velké Němčice II. (7066a), 48°58'41.388"N, 16°40'28.065"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58</w:t>
      </w:r>
      <w:r w:rsidRPr="005340EE">
        <w:rPr>
          <w:szCs w:val="24"/>
        </w:rPr>
        <w:t xml:space="preserve"> – Uherčice (7065b), 48°57'38.568"N, 16°38'48.09"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59</w:t>
      </w:r>
      <w:r w:rsidRPr="005340EE">
        <w:rPr>
          <w:szCs w:val="24"/>
        </w:rPr>
        <w:t xml:space="preserve"> – Ladná I. (7167c), 48°48'35.362"N, 16°51'56.754"E, </w:t>
      </w:r>
      <w:r w:rsidRPr="005340EE">
        <w:rPr>
          <w:i/>
          <w:szCs w:val="24"/>
        </w:rPr>
        <w:t>Heliantus</w:t>
      </w:r>
      <w:r w:rsidRPr="005340EE">
        <w:rPr>
          <w:szCs w:val="24"/>
        </w:rPr>
        <w:t xml:space="preserve"> </w:t>
      </w:r>
      <w:r w:rsidRPr="005340EE">
        <w:rPr>
          <w:i/>
          <w:szCs w:val="24"/>
        </w:rPr>
        <w:t>annus</w:t>
      </w:r>
      <w:r w:rsidRPr="005340EE">
        <w:rPr>
          <w:szCs w:val="24"/>
        </w:rPr>
        <w:t xml:space="preserve">. </w:t>
      </w:r>
      <w:r w:rsidRPr="005340EE">
        <w:rPr>
          <w:b/>
          <w:szCs w:val="24"/>
        </w:rPr>
        <w:t>60</w:t>
      </w:r>
      <w:r w:rsidRPr="005340EE">
        <w:rPr>
          <w:szCs w:val="24"/>
        </w:rPr>
        <w:t xml:space="preserve"> – Ladná II. (7267a), 48°47'55.264"N, 16°53'40.959"E, </w:t>
      </w:r>
      <w:r w:rsidRPr="005340EE">
        <w:rPr>
          <w:i/>
          <w:szCs w:val="24"/>
        </w:rPr>
        <w:t>Zea</w:t>
      </w:r>
      <w:r w:rsidRPr="005340EE">
        <w:rPr>
          <w:szCs w:val="24"/>
        </w:rPr>
        <w:t xml:space="preserve"> </w:t>
      </w:r>
      <w:r w:rsidRPr="005340EE">
        <w:rPr>
          <w:i/>
          <w:szCs w:val="24"/>
        </w:rPr>
        <w:t>mays</w:t>
      </w:r>
      <w:r w:rsidRPr="005340EE">
        <w:rPr>
          <w:szCs w:val="24"/>
        </w:rPr>
        <w:t>.</w:t>
      </w:r>
    </w:p>
    <w:p w:rsidR="0020325F" w:rsidRPr="005340EE" w:rsidRDefault="0020325F" w:rsidP="00425C2A">
      <w:pPr>
        <w:spacing w:line="240" w:lineRule="auto"/>
        <w:ind w:firstLine="0"/>
        <w:jc w:val="left"/>
        <w:rPr>
          <w:szCs w:val="24"/>
        </w:rPr>
      </w:pPr>
    </w:p>
    <w:p w:rsidR="0020325F" w:rsidRPr="005340EE" w:rsidRDefault="0020325F" w:rsidP="00425C2A">
      <w:pPr>
        <w:spacing w:line="240" w:lineRule="auto"/>
        <w:ind w:firstLine="0"/>
        <w:jc w:val="left"/>
        <w:rPr>
          <w:b/>
          <w:i/>
          <w:szCs w:val="24"/>
        </w:rPr>
      </w:pPr>
      <w:r w:rsidRPr="005340EE">
        <w:rPr>
          <w:b/>
          <w:i/>
          <w:szCs w:val="24"/>
        </w:rPr>
        <w:t>Zábřeh 2009</w:t>
      </w:r>
    </w:p>
    <w:p w:rsidR="0020325F" w:rsidRPr="005340EE" w:rsidRDefault="0020325F" w:rsidP="00425C2A">
      <w:pPr>
        <w:spacing w:line="240" w:lineRule="auto"/>
        <w:ind w:firstLine="0"/>
        <w:jc w:val="left"/>
        <w:rPr>
          <w:szCs w:val="24"/>
        </w:rPr>
      </w:pPr>
      <w:r w:rsidRPr="005340EE">
        <w:rPr>
          <w:b/>
          <w:szCs w:val="24"/>
        </w:rPr>
        <w:t>61</w:t>
      </w:r>
      <w:r w:rsidRPr="005340EE">
        <w:rPr>
          <w:szCs w:val="24"/>
        </w:rPr>
        <w:t xml:space="preserve"> – Sudkov (6067d), 49°55'10.79"N, 16°57'04.68"E, </w:t>
      </w:r>
      <w:r w:rsidRPr="005340EE">
        <w:rPr>
          <w:i/>
          <w:szCs w:val="24"/>
        </w:rPr>
        <w:t>Beta</w:t>
      </w:r>
      <w:r w:rsidRPr="005340EE">
        <w:rPr>
          <w:szCs w:val="24"/>
        </w:rPr>
        <w:t xml:space="preserve"> </w:t>
      </w:r>
      <w:r w:rsidRPr="005340EE">
        <w:rPr>
          <w:i/>
          <w:szCs w:val="24"/>
        </w:rPr>
        <w:t>vulgaris</w:t>
      </w:r>
      <w:r w:rsidRPr="005340EE">
        <w:rPr>
          <w:szCs w:val="24"/>
        </w:rPr>
        <w:t xml:space="preserve"> var. </w:t>
      </w:r>
      <w:r w:rsidRPr="005340EE">
        <w:rPr>
          <w:i/>
          <w:szCs w:val="24"/>
        </w:rPr>
        <w:t>rapacea</w:t>
      </w:r>
      <w:r w:rsidRPr="005340EE">
        <w:rPr>
          <w:szCs w:val="24"/>
        </w:rPr>
        <w:t xml:space="preserve">. </w:t>
      </w:r>
      <w:r w:rsidRPr="005340EE">
        <w:rPr>
          <w:b/>
          <w:szCs w:val="24"/>
        </w:rPr>
        <w:t>62</w:t>
      </w:r>
      <w:r w:rsidRPr="005340EE">
        <w:rPr>
          <w:szCs w:val="24"/>
        </w:rPr>
        <w:t xml:space="preserve"> – Kolšov (6067d), 49°54'01.33"N, 16°56'43.62"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63</w:t>
      </w:r>
      <w:r w:rsidRPr="005340EE">
        <w:rPr>
          <w:szCs w:val="24"/>
        </w:rPr>
        <w:t xml:space="preserve"> – Lesnice (6167b), 49°53'14.36"N, 16°56'21.08"E, </w:t>
      </w:r>
      <w:r w:rsidRPr="005340EE">
        <w:rPr>
          <w:i/>
          <w:szCs w:val="24"/>
        </w:rPr>
        <w:t>Beta</w:t>
      </w:r>
      <w:r w:rsidRPr="005340EE">
        <w:rPr>
          <w:szCs w:val="24"/>
        </w:rPr>
        <w:t xml:space="preserve"> </w:t>
      </w:r>
      <w:r w:rsidRPr="005340EE">
        <w:rPr>
          <w:i/>
          <w:szCs w:val="24"/>
        </w:rPr>
        <w:t>vulgaris</w:t>
      </w:r>
      <w:r w:rsidRPr="005340EE">
        <w:rPr>
          <w:szCs w:val="24"/>
        </w:rPr>
        <w:t xml:space="preserve"> var. </w:t>
      </w:r>
      <w:r w:rsidRPr="005340EE">
        <w:rPr>
          <w:i/>
          <w:szCs w:val="24"/>
        </w:rPr>
        <w:t>rapacea</w:t>
      </w:r>
      <w:r w:rsidRPr="005340EE">
        <w:rPr>
          <w:szCs w:val="24"/>
        </w:rPr>
        <w:t xml:space="preserve">. </w:t>
      </w:r>
      <w:r w:rsidRPr="005340EE">
        <w:rPr>
          <w:b/>
          <w:szCs w:val="24"/>
        </w:rPr>
        <w:t>64</w:t>
      </w:r>
      <w:r w:rsidRPr="005340EE">
        <w:rPr>
          <w:szCs w:val="24"/>
        </w:rPr>
        <w:t xml:space="preserve"> – Zábřeh – sever (6167a), 49°53'33.19"N, 16°52'45.99"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65</w:t>
      </w:r>
      <w:r w:rsidRPr="005340EE">
        <w:rPr>
          <w:szCs w:val="24"/>
        </w:rPr>
        <w:t xml:space="preserve"> – Zábřeh – západ (6167a), 49°53'14.53"N, 16°51'09.84"E, louka (pastvina). </w:t>
      </w:r>
      <w:r w:rsidRPr="005340EE">
        <w:rPr>
          <w:b/>
          <w:szCs w:val="24"/>
        </w:rPr>
        <w:t>66</w:t>
      </w:r>
      <w:r w:rsidRPr="005340EE">
        <w:rPr>
          <w:szCs w:val="24"/>
        </w:rPr>
        <w:t xml:space="preserve"> – Rájec (6167a), 49°51'31.83"N, 16°53'44.99"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67</w:t>
      </w:r>
      <w:r w:rsidRPr="005340EE">
        <w:rPr>
          <w:szCs w:val="24"/>
        </w:rPr>
        <w:t xml:space="preserve"> – Zvole (6167c), 49°49'49.81"N, 16°54'25.36"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68</w:t>
      </w:r>
      <w:r w:rsidRPr="005340EE">
        <w:rPr>
          <w:szCs w:val="24"/>
        </w:rPr>
        <w:t xml:space="preserve"> – Vlachov (6167c), 49°48'52.20"N, 16°54'23.69"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69</w:t>
      </w:r>
      <w:r w:rsidRPr="005340EE">
        <w:rPr>
          <w:szCs w:val="24"/>
        </w:rPr>
        <w:t xml:space="preserve"> – Libivá (6267a), 49°47'29.77"N, 16°54'57.98"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70</w:t>
      </w:r>
      <w:r w:rsidRPr="005340EE">
        <w:rPr>
          <w:szCs w:val="24"/>
        </w:rPr>
        <w:t xml:space="preserve"> – Mohelnice (6267b), 49°46'12.85"N, 16°56'02.84"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71</w:t>
      </w:r>
      <w:r w:rsidRPr="005340EE">
        <w:rPr>
          <w:szCs w:val="24"/>
        </w:rPr>
        <w:t xml:space="preserve"> – Třeština (6267b), 49°47'57.99"N, 16°58'31.31"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72</w:t>
      </w:r>
      <w:r w:rsidRPr="005340EE">
        <w:rPr>
          <w:szCs w:val="24"/>
        </w:rPr>
        <w:t xml:space="preserve"> – Dubicko (6167d), 49°49'31.25"N, 16°58'12.18"E, </w:t>
      </w:r>
      <w:r w:rsidRPr="005340EE">
        <w:rPr>
          <w:i/>
          <w:szCs w:val="24"/>
        </w:rPr>
        <w:t>Hordeum</w:t>
      </w:r>
      <w:r w:rsidRPr="005340EE">
        <w:rPr>
          <w:szCs w:val="24"/>
        </w:rPr>
        <w:t xml:space="preserve"> </w:t>
      </w:r>
      <w:r w:rsidRPr="005340EE">
        <w:rPr>
          <w:i/>
          <w:szCs w:val="24"/>
        </w:rPr>
        <w:t>vulgare</w:t>
      </w:r>
      <w:r w:rsidRPr="005340EE">
        <w:rPr>
          <w:szCs w:val="24"/>
        </w:rPr>
        <w:t xml:space="preserve">. </w:t>
      </w:r>
      <w:r w:rsidRPr="005340EE">
        <w:rPr>
          <w:b/>
          <w:szCs w:val="24"/>
        </w:rPr>
        <w:t>73</w:t>
      </w:r>
      <w:r w:rsidRPr="005340EE">
        <w:rPr>
          <w:szCs w:val="24"/>
        </w:rPr>
        <w:t xml:space="preserve"> – Sudkov – jih (6067d), 49°54'39.64"N, 16°55'55.31"E, </w:t>
      </w:r>
      <w:r w:rsidRPr="005340EE">
        <w:rPr>
          <w:i/>
          <w:szCs w:val="24"/>
        </w:rPr>
        <w:t>Zea</w:t>
      </w:r>
      <w:r w:rsidRPr="005340EE">
        <w:rPr>
          <w:szCs w:val="24"/>
        </w:rPr>
        <w:t xml:space="preserve"> </w:t>
      </w:r>
      <w:r w:rsidRPr="005340EE">
        <w:rPr>
          <w:i/>
          <w:szCs w:val="24"/>
        </w:rPr>
        <w:t>mays</w:t>
      </w:r>
      <w:r w:rsidRPr="005340EE">
        <w:rPr>
          <w:szCs w:val="24"/>
        </w:rPr>
        <w:t xml:space="preserve">. </w:t>
      </w:r>
      <w:r w:rsidRPr="005340EE">
        <w:rPr>
          <w:b/>
          <w:szCs w:val="24"/>
        </w:rPr>
        <w:t>74</w:t>
      </w:r>
      <w:r w:rsidRPr="005340EE">
        <w:rPr>
          <w:szCs w:val="24"/>
        </w:rPr>
        <w:t xml:space="preserve"> – Nový Dvůr (6167b), 49°53'44.24"N, 16°55'10.09"E, </w:t>
      </w:r>
      <w:r w:rsidRPr="005340EE">
        <w:rPr>
          <w:i/>
          <w:szCs w:val="24"/>
        </w:rPr>
        <w:t>Medicago</w:t>
      </w:r>
      <w:r w:rsidRPr="005340EE">
        <w:rPr>
          <w:szCs w:val="24"/>
        </w:rPr>
        <w:t xml:space="preserve"> </w:t>
      </w:r>
      <w:r w:rsidRPr="005340EE">
        <w:rPr>
          <w:i/>
          <w:szCs w:val="24"/>
        </w:rPr>
        <w:t>sativa</w:t>
      </w:r>
      <w:r w:rsidRPr="005340EE">
        <w:rPr>
          <w:szCs w:val="24"/>
        </w:rPr>
        <w:t xml:space="preserve">. </w:t>
      </w:r>
      <w:r w:rsidRPr="005340EE">
        <w:rPr>
          <w:b/>
          <w:szCs w:val="24"/>
        </w:rPr>
        <w:t>75</w:t>
      </w:r>
      <w:r w:rsidRPr="005340EE">
        <w:rPr>
          <w:szCs w:val="24"/>
        </w:rPr>
        <w:t xml:space="preserve"> – Leština (6167b), 49°52'31.60"N, 16°55'43.29"E, </w:t>
      </w:r>
      <w:r w:rsidRPr="005340EE">
        <w:rPr>
          <w:i/>
          <w:szCs w:val="24"/>
        </w:rPr>
        <w:t>Medicago</w:t>
      </w:r>
      <w:r w:rsidRPr="005340EE">
        <w:rPr>
          <w:szCs w:val="24"/>
        </w:rPr>
        <w:t xml:space="preserve"> </w:t>
      </w:r>
      <w:r w:rsidRPr="005340EE">
        <w:rPr>
          <w:i/>
          <w:szCs w:val="24"/>
        </w:rPr>
        <w:t>sativa</w:t>
      </w:r>
      <w:r w:rsidRPr="005340EE">
        <w:rPr>
          <w:szCs w:val="24"/>
        </w:rPr>
        <w:t xml:space="preserve">. </w:t>
      </w:r>
      <w:r w:rsidRPr="005340EE">
        <w:rPr>
          <w:b/>
          <w:szCs w:val="24"/>
        </w:rPr>
        <w:t>76</w:t>
      </w:r>
      <w:r w:rsidRPr="005340EE">
        <w:rPr>
          <w:szCs w:val="24"/>
        </w:rPr>
        <w:t xml:space="preserve"> – Leština – západ (6167a), 49°52'18.42"N, 16°54'42.74"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77</w:t>
      </w:r>
      <w:r w:rsidRPr="005340EE">
        <w:rPr>
          <w:szCs w:val="24"/>
        </w:rPr>
        <w:t xml:space="preserve"> – Zábřeh – východ (6167a), 49°52'51.07"N, 16°53'39.48"E, louka (pastvina). </w:t>
      </w:r>
      <w:r w:rsidRPr="005340EE">
        <w:rPr>
          <w:b/>
          <w:szCs w:val="24"/>
        </w:rPr>
        <w:t>78</w:t>
      </w:r>
      <w:r w:rsidRPr="005340EE">
        <w:rPr>
          <w:szCs w:val="24"/>
        </w:rPr>
        <w:t xml:space="preserve"> – Zábřeh (6167a), 49°52'23.44"N, 16°52'41.98"E, louka (pastvina). </w:t>
      </w:r>
      <w:r w:rsidRPr="005340EE">
        <w:rPr>
          <w:b/>
          <w:szCs w:val="24"/>
        </w:rPr>
        <w:t>79</w:t>
      </w:r>
      <w:r w:rsidRPr="005340EE">
        <w:rPr>
          <w:szCs w:val="24"/>
        </w:rPr>
        <w:t xml:space="preserve"> – Zvole – sever (6167d), 49°50'48.53"N, 16°55'06.03"E, </w:t>
      </w:r>
      <w:r w:rsidRPr="005340EE">
        <w:rPr>
          <w:i/>
          <w:szCs w:val="24"/>
        </w:rPr>
        <w:t>Medicago</w:t>
      </w:r>
      <w:r w:rsidRPr="005340EE">
        <w:rPr>
          <w:szCs w:val="24"/>
        </w:rPr>
        <w:t xml:space="preserve"> </w:t>
      </w:r>
      <w:r w:rsidRPr="005340EE">
        <w:rPr>
          <w:i/>
          <w:szCs w:val="24"/>
        </w:rPr>
        <w:t>sativa</w:t>
      </w:r>
      <w:r w:rsidRPr="005340EE">
        <w:rPr>
          <w:szCs w:val="24"/>
        </w:rPr>
        <w:t xml:space="preserve">. </w:t>
      </w:r>
      <w:r w:rsidRPr="005340EE">
        <w:rPr>
          <w:b/>
          <w:szCs w:val="24"/>
        </w:rPr>
        <w:t>80</w:t>
      </w:r>
      <w:r w:rsidRPr="005340EE">
        <w:rPr>
          <w:szCs w:val="24"/>
        </w:rPr>
        <w:t xml:space="preserve"> – Lukavice (6167d), 49°49'34.29"N, 16°55'46.54"E, </w:t>
      </w:r>
      <w:r w:rsidRPr="005340EE">
        <w:rPr>
          <w:i/>
          <w:szCs w:val="24"/>
        </w:rPr>
        <w:t>Medicago</w:t>
      </w:r>
      <w:r w:rsidRPr="005340EE">
        <w:rPr>
          <w:szCs w:val="24"/>
        </w:rPr>
        <w:t xml:space="preserve"> </w:t>
      </w:r>
      <w:r w:rsidRPr="005340EE">
        <w:rPr>
          <w:i/>
          <w:szCs w:val="24"/>
        </w:rPr>
        <w:t>sativa</w:t>
      </w:r>
      <w:r w:rsidRPr="005340EE">
        <w:rPr>
          <w:szCs w:val="24"/>
        </w:rPr>
        <w:t xml:space="preserve">. </w:t>
      </w:r>
      <w:r w:rsidRPr="005340EE">
        <w:rPr>
          <w:b/>
          <w:szCs w:val="24"/>
        </w:rPr>
        <w:t>81</w:t>
      </w:r>
      <w:r w:rsidRPr="005340EE">
        <w:rPr>
          <w:szCs w:val="24"/>
        </w:rPr>
        <w:t xml:space="preserve"> – Libivá – východ (6167d), 49°48'15.24"N, 16°55'24.99"E, </w:t>
      </w:r>
      <w:r w:rsidRPr="005340EE">
        <w:rPr>
          <w:i/>
          <w:szCs w:val="24"/>
        </w:rPr>
        <w:t>Beta</w:t>
      </w:r>
      <w:r w:rsidRPr="005340EE">
        <w:rPr>
          <w:szCs w:val="24"/>
        </w:rPr>
        <w:t xml:space="preserve"> </w:t>
      </w:r>
      <w:r w:rsidRPr="005340EE">
        <w:rPr>
          <w:i/>
          <w:szCs w:val="24"/>
        </w:rPr>
        <w:t>vulgaris</w:t>
      </w:r>
      <w:r w:rsidRPr="005340EE">
        <w:rPr>
          <w:szCs w:val="24"/>
        </w:rPr>
        <w:t xml:space="preserve"> var. </w:t>
      </w:r>
      <w:r w:rsidRPr="005340EE">
        <w:rPr>
          <w:i/>
          <w:szCs w:val="24"/>
        </w:rPr>
        <w:t>rapacea</w:t>
      </w:r>
      <w:r w:rsidRPr="005340EE">
        <w:rPr>
          <w:szCs w:val="24"/>
        </w:rPr>
        <w:t xml:space="preserve">. </w:t>
      </w:r>
      <w:r w:rsidRPr="005340EE">
        <w:rPr>
          <w:b/>
          <w:szCs w:val="24"/>
        </w:rPr>
        <w:t>82</w:t>
      </w:r>
      <w:r w:rsidRPr="005340EE">
        <w:rPr>
          <w:szCs w:val="24"/>
        </w:rPr>
        <w:t xml:space="preserve"> – Mohelnice – sever (6267b), 49°46'59.92"N, 16°55'09.30"E, louka (pastvina). </w:t>
      </w:r>
      <w:r w:rsidRPr="005340EE">
        <w:rPr>
          <w:b/>
          <w:szCs w:val="24"/>
        </w:rPr>
        <w:t>83</w:t>
      </w:r>
      <w:r w:rsidRPr="005340EE">
        <w:rPr>
          <w:szCs w:val="24"/>
        </w:rPr>
        <w:t xml:space="preserve"> – Mohelnice – východ (6267b), 49°46'50.83"N, 16°57'10.56"E, </w:t>
      </w:r>
      <w:r w:rsidRPr="005340EE">
        <w:rPr>
          <w:i/>
          <w:szCs w:val="24"/>
        </w:rPr>
        <w:t>Triticum</w:t>
      </w:r>
      <w:r w:rsidRPr="005340EE">
        <w:rPr>
          <w:szCs w:val="24"/>
        </w:rPr>
        <w:t xml:space="preserve"> </w:t>
      </w:r>
      <w:r w:rsidRPr="005340EE">
        <w:rPr>
          <w:i/>
          <w:szCs w:val="24"/>
        </w:rPr>
        <w:t>aestivum</w:t>
      </w:r>
      <w:r w:rsidRPr="005340EE">
        <w:rPr>
          <w:szCs w:val="24"/>
        </w:rPr>
        <w:t xml:space="preserve">. </w:t>
      </w:r>
      <w:r w:rsidRPr="005340EE">
        <w:rPr>
          <w:b/>
          <w:szCs w:val="24"/>
        </w:rPr>
        <w:t>84</w:t>
      </w:r>
      <w:r w:rsidRPr="005340EE">
        <w:rPr>
          <w:szCs w:val="24"/>
        </w:rPr>
        <w:t xml:space="preserve"> – Třeština – severozápad (6167d), 49°48'00.28"N, 16°57'21.16"E, </w:t>
      </w:r>
      <w:r w:rsidRPr="005340EE">
        <w:rPr>
          <w:i/>
          <w:szCs w:val="24"/>
        </w:rPr>
        <w:t>Zea</w:t>
      </w:r>
      <w:r w:rsidRPr="005340EE">
        <w:rPr>
          <w:szCs w:val="24"/>
        </w:rPr>
        <w:t xml:space="preserve"> </w:t>
      </w:r>
      <w:r w:rsidRPr="005340EE">
        <w:rPr>
          <w:i/>
          <w:szCs w:val="24"/>
        </w:rPr>
        <w:t>mays</w:t>
      </w:r>
      <w:r w:rsidRPr="005340EE">
        <w:rPr>
          <w:szCs w:val="24"/>
        </w:rPr>
        <w:t>.</w:t>
      </w:r>
    </w:p>
    <w:p w:rsidR="0020325F" w:rsidRPr="005340EE" w:rsidRDefault="0020325F" w:rsidP="00425C2A">
      <w:pPr>
        <w:spacing w:line="240" w:lineRule="auto"/>
        <w:ind w:firstLine="0"/>
        <w:jc w:val="left"/>
        <w:rPr>
          <w:szCs w:val="24"/>
        </w:rPr>
      </w:pPr>
    </w:p>
    <w:p w:rsidR="0020325F" w:rsidRPr="005340EE" w:rsidRDefault="00A55D14" w:rsidP="00425C2A">
      <w:pPr>
        <w:pStyle w:val="Nadpis2"/>
        <w:ind w:firstLine="0"/>
        <w:rPr>
          <w:rFonts w:ascii="Calibri" w:hAnsi="Calibri"/>
        </w:rPr>
      </w:pPr>
      <w:bookmarkStart w:id="36" w:name="_Toc428564000"/>
      <w:r>
        <w:rPr>
          <w:rFonts w:ascii="Calibri" w:hAnsi="Calibri"/>
        </w:rPr>
        <w:t>C</w:t>
      </w:r>
      <w:r w:rsidR="001E1F97" w:rsidRPr="005340EE">
        <w:rPr>
          <w:rFonts w:ascii="Calibri" w:hAnsi="Calibri"/>
        </w:rPr>
        <w:t>.3</w:t>
      </w:r>
      <w:r w:rsidR="001E1F97" w:rsidRPr="005340EE">
        <w:rPr>
          <w:rFonts w:ascii="Calibri" w:hAnsi="Calibri"/>
        </w:rPr>
        <w:tab/>
        <w:t>Výsledky</w:t>
      </w:r>
      <w:bookmarkEnd w:id="36"/>
    </w:p>
    <w:p w:rsidR="0020325F" w:rsidRPr="005340EE" w:rsidRDefault="0020325F" w:rsidP="00425C2A">
      <w:pPr>
        <w:spacing w:line="240" w:lineRule="auto"/>
        <w:ind w:firstLine="0"/>
        <w:rPr>
          <w:szCs w:val="24"/>
        </w:rPr>
      </w:pPr>
    </w:p>
    <w:p w:rsidR="0020325F" w:rsidRPr="005340EE" w:rsidRDefault="0020325F" w:rsidP="00425C2A">
      <w:pPr>
        <w:ind w:firstLine="0"/>
      </w:pPr>
      <w:r w:rsidRPr="005340EE">
        <w:t>V rámci této práce bylo sebráno 15 druhů mrchožroutovitých brouků (Coleoptera: Silphidae) v 71 234 exemplářích na 84 lokalitách ve čtyřech oblastech ČR.</w:t>
      </w:r>
    </w:p>
    <w:p w:rsidR="0020325F" w:rsidRPr="005340EE" w:rsidRDefault="0020325F" w:rsidP="00425C2A">
      <w:pPr>
        <w:spacing w:line="240" w:lineRule="auto"/>
        <w:ind w:firstLine="0"/>
        <w:jc w:val="left"/>
        <w:rPr>
          <w:szCs w:val="24"/>
        </w:rPr>
      </w:pPr>
    </w:p>
    <w:p w:rsidR="0020325F" w:rsidRPr="005340EE" w:rsidRDefault="0020325F" w:rsidP="00425C2A">
      <w:pPr>
        <w:spacing w:line="240" w:lineRule="auto"/>
        <w:ind w:firstLine="0"/>
        <w:jc w:val="left"/>
        <w:rPr>
          <w:szCs w:val="24"/>
        </w:rPr>
      </w:pPr>
      <w:r w:rsidRPr="005340EE">
        <w:rPr>
          <w:szCs w:val="24"/>
        </w:rPr>
        <w:t>Tabulka 1. Počet exemplářů jednotlivých druhů mrchožroutů ve čtyřech sledovaných oblastech České republiky.</w:t>
      </w:r>
    </w:p>
    <w:p w:rsidR="0020325F" w:rsidRPr="005340EE" w:rsidRDefault="0020325F" w:rsidP="00425C2A">
      <w:pPr>
        <w:spacing w:line="240" w:lineRule="auto"/>
        <w:ind w:firstLine="0"/>
        <w:jc w:val="left"/>
        <w:rPr>
          <w:szCs w:val="24"/>
        </w:rPr>
      </w:pPr>
      <w:r w:rsidRPr="005340EE">
        <w:rPr>
          <w:szCs w:val="24"/>
        </w:rPr>
        <w:t xml:space="preserve">Table 1. Number of specimens of carrion beetles in four studied areas of the Czech Republic. </w:t>
      </w:r>
    </w:p>
    <w:tbl>
      <w:tblPr>
        <w:tblW w:w="8760" w:type="dxa"/>
        <w:tblInd w:w="57" w:type="dxa"/>
        <w:tblCellMar>
          <w:left w:w="70" w:type="dxa"/>
          <w:right w:w="70" w:type="dxa"/>
        </w:tblCellMar>
        <w:tblLook w:val="04A0"/>
      </w:tblPr>
      <w:tblGrid>
        <w:gridCol w:w="3121"/>
        <w:gridCol w:w="1313"/>
        <w:gridCol w:w="1496"/>
        <w:gridCol w:w="1093"/>
        <w:gridCol w:w="1737"/>
      </w:tblGrid>
      <w:tr w:rsidR="0020325F" w:rsidRPr="005340EE" w:rsidTr="00455C6F">
        <w:trPr>
          <w:trHeight w:val="359"/>
        </w:trPr>
        <w:tc>
          <w:tcPr>
            <w:tcW w:w="3121" w:type="dxa"/>
            <w:tcBorders>
              <w:top w:val="single" w:sz="4" w:space="0" w:color="auto"/>
              <w:left w:val="nil"/>
              <w:bottom w:val="single" w:sz="4" w:space="0" w:color="auto"/>
              <w:right w:val="nil"/>
            </w:tcBorders>
            <w:shd w:val="clear" w:color="auto" w:fill="auto"/>
            <w:vAlign w:val="bottom"/>
          </w:tcPr>
          <w:p w:rsidR="0020325F" w:rsidRPr="005340EE" w:rsidRDefault="0020325F" w:rsidP="00425C2A">
            <w:pPr>
              <w:spacing w:line="240" w:lineRule="auto"/>
              <w:ind w:firstLine="0"/>
              <w:jc w:val="left"/>
              <w:rPr>
                <w:rFonts w:eastAsia="Times New Roman"/>
                <w:color w:val="000000"/>
                <w:sz w:val="20"/>
                <w:szCs w:val="20"/>
                <w:lang w:eastAsia="cs-CZ"/>
              </w:rPr>
            </w:pPr>
            <w:r w:rsidRPr="005340EE">
              <w:rPr>
                <w:rFonts w:eastAsia="Times New Roman"/>
                <w:color w:val="000000"/>
                <w:sz w:val="20"/>
                <w:szCs w:val="20"/>
                <w:lang w:eastAsia="cs-CZ"/>
              </w:rPr>
              <w:t> </w:t>
            </w:r>
          </w:p>
        </w:tc>
        <w:tc>
          <w:tcPr>
            <w:tcW w:w="1313" w:type="dxa"/>
            <w:tcBorders>
              <w:top w:val="single" w:sz="4" w:space="0" w:color="auto"/>
              <w:left w:val="nil"/>
              <w:bottom w:val="single" w:sz="4" w:space="0" w:color="auto"/>
              <w:right w:val="nil"/>
            </w:tcBorders>
            <w:shd w:val="clear" w:color="auto" w:fill="auto"/>
            <w:vAlign w:val="bottom"/>
          </w:tcPr>
          <w:p w:rsidR="0020325F" w:rsidRPr="005340EE" w:rsidRDefault="0020325F" w:rsidP="00425C2A">
            <w:pPr>
              <w:spacing w:line="240" w:lineRule="auto"/>
              <w:ind w:firstLine="0"/>
              <w:jc w:val="center"/>
              <w:rPr>
                <w:rFonts w:eastAsia="Times New Roman"/>
                <w:b/>
                <w:bCs/>
                <w:color w:val="000000"/>
                <w:sz w:val="20"/>
                <w:szCs w:val="20"/>
                <w:lang w:eastAsia="cs-CZ"/>
              </w:rPr>
            </w:pPr>
            <w:r w:rsidRPr="005340EE">
              <w:rPr>
                <w:rFonts w:eastAsia="Times New Roman"/>
                <w:b/>
                <w:bCs/>
                <w:color w:val="000000"/>
                <w:sz w:val="20"/>
                <w:szCs w:val="20"/>
                <w:lang w:eastAsia="cs-CZ"/>
              </w:rPr>
              <w:t>Louny (2008/09)</w:t>
            </w:r>
          </w:p>
        </w:tc>
        <w:tc>
          <w:tcPr>
            <w:tcW w:w="1496" w:type="dxa"/>
            <w:tcBorders>
              <w:top w:val="single" w:sz="4" w:space="0" w:color="auto"/>
              <w:left w:val="nil"/>
              <w:bottom w:val="single" w:sz="4" w:space="0" w:color="auto"/>
              <w:right w:val="nil"/>
            </w:tcBorders>
            <w:shd w:val="clear" w:color="auto" w:fill="auto"/>
            <w:vAlign w:val="bottom"/>
          </w:tcPr>
          <w:p w:rsidR="0020325F" w:rsidRPr="005340EE" w:rsidRDefault="0020325F" w:rsidP="00425C2A">
            <w:pPr>
              <w:spacing w:line="240" w:lineRule="auto"/>
              <w:ind w:firstLine="0"/>
              <w:jc w:val="center"/>
              <w:rPr>
                <w:rFonts w:eastAsia="Times New Roman"/>
                <w:b/>
                <w:bCs/>
                <w:color w:val="000000"/>
                <w:sz w:val="20"/>
                <w:szCs w:val="20"/>
                <w:lang w:eastAsia="cs-CZ"/>
              </w:rPr>
            </w:pPr>
            <w:r w:rsidRPr="005340EE">
              <w:rPr>
                <w:rFonts w:eastAsia="Times New Roman"/>
                <w:b/>
                <w:bCs/>
                <w:color w:val="000000"/>
                <w:sz w:val="20"/>
                <w:szCs w:val="20"/>
                <w:lang w:eastAsia="cs-CZ"/>
              </w:rPr>
              <w:t>Kutná Hora (2008/09)</w:t>
            </w:r>
          </w:p>
        </w:tc>
        <w:tc>
          <w:tcPr>
            <w:tcW w:w="1093" w:type="dxa"/>
            <w:tcBorders>
              <w:top w:val="single" w:sz="4" w:space="0" w:color="auto"/>
              <w:left w:val="nil"/>
              <w:bottom w:val="single" w:sz="4" w:space="0" w:color="auto"/>
              <w:right w:val="nil"/>
            </w:tcBorders>
            <w:shd w:val="clear" w:color="auto" w:fill="auto"/>
            <w:vAlign w:val="bottom"/>
          </w:tcPr>
          <w:p w:rsidR="0020325F" w:rsidRPr="005340EE" w:rsidRDefault="0020325F" w:rsidP="00425C2A">
            <w:pPr>
              <w:spacing w:line="240" w:lineRule="auto"/>
              <w:ind w:firstLine="0"/>
              <w:jc w:val="center"/>
              <w:rPr>
                <w:rFonts w:eastAsia="Times New Roman"/>
                <w:b/>
                <w:bCs/>
                <w:color w:val="000000"/>
                <w:sz w:val="20"/>
                <w:szCs w:val="20"/>
                <w:lang w:eastAsia="cs-CZ"/>
              </w:rPr>
            </w:pPr>
            <w:r w:rsidRPr="005340EE">
              <w:rPr>
                <w:rFonts w:eastAsia="Times New Roman"/>
                <w:b/>
                <w:bCs/>
                <w:color w:val="000000"/>
                <w:sz w:val="20"/>
                <w:szCs w:val="20"/>
                <w:lang w:eastAsia="cs-CZ"/>
              </w:rPr>
              <w:t>Zábřeh (2009)</w:t>
            </w:r>
          </w:p>
        </w:tc>
        <w:tc>
          <w:tcPr>
            <w:tcW w:w="1737" w:type="dxa"/>
            <w:tcBorders>
              <w:top w:val="single" w:sz="4" w:space="0" w:color="auto"/>
              <w:left w:val="nil"/>
              <w:bottom w:val="single" w:sz="4" w:space="0" w:color="auto"/>
              <w:right w:val="nil"/>
            </w:tcBorders>
            <w:shd w:val="clear" w:color="auto" w:fill="auto"/>
            <w:vAlign w:val="bottom"/>
          </w:tcPr>
          <w:p w:rsidR="0020325F" w:rsidRPr="005340EE" w:rsidRDefault="0020325F" w:rsidP="00425C2A">
            <w:pPr>
              <w:spacing w:line="240" w:lineRule="auto"/>
              <w:ind w:firstLine="0"/>
              <w:jc w:val="center"/>
              <w:rPr>
                <w:rFonts w:eastAsia="Times New Roman"/>
                <w:b/>
                <w:bCs/>
                <w:color w:val="000000"/>
                <w:sz w:val="20"/>
                <w:szCs w:val="20"/>
                <w:lang w:eastAsia="cs-CZ"/>
              </w:rPr>
            </w:pPr>
            <w:r w:rsidRPr="005340EE">
              <w:rPr>
                <w:rFonts w:eastAsia="Times New Roman"/>
                <w:b/>
                <w:bCs/>
                <w:color w:val="000000"/>
                <w:sz w:val="20"/>
                <w:szCs w:val="20"/>
                <w:lang w:eastAsia="cs-CZ"/>
              </w:rPr>
              <w:t>Židlochovice (2009)</w:t>
            </w:r>
          </w:p>
        </w:tc>
      </w:tr>
      <w:tr w:rsidR="0020325F" w:rsidRPr="005340EE" w:rsidTr="00455C6F">
        <w:trPr>
          <w:trHeight w:val="271"/>
        </w:trPr>
        <w:tc>
          <w:tcPr>
            <w:tcW w:w="3121" w:type="dxa"/>
            <w:tcBorders>
              <w:top w:val="nil"/>
              <w:left w:val="nil"/>
              <w:bottom w:val="nil"/>
              <w:right w:val="nil"/>
            </w:tcBorders>
            <w:shd w:val="clear" w:color="auto" w:fill="auto"/>
            <w:vAlign w:val="bottom"/>
          </w:tcPr>
          <w:p w:rsidR="0020325F" w:rsidRPr="005340EE" w:rsidRDefault="0020325F" w:rsidP="00425C2A">
            <w:pPr>
              <w:spacing w:line="240" w:lineRule="auto"/>
              <w:ind w:firstLine="0"/>
              <w:jc w:val="left"/>
              <w:rPr>
                <w:rFonts w:eastAsia="Times New Roman"/>
                <w:i/>
                <w:iCs/>
                <w:color w:val="000000"/>
                <w:sz w:val="20"/>
                <w:szCs w:val="20"/>
                <w:lang w:eastAsia="cs-CZ"/>
              </w:rPr>
            </w:pPr>
            <w:r w:rsidRPr="005340EE">
              <w:rPr>
                <w:rFonts w:eastAsia="Times New Roman"/>
                <w:i/>
                <w:iCs/>
                <w:color w:val="000000"/>
                <w:sz w:val="20"/>
                <w:szCs w:val="20"/>
                <w:lang w:eastAsia="cs-CZ"/>
              </w:rPr>
              <w:t>Nicrophorus antennatus</w:t>
            </w:r>
          </w:p>
        </w:tc>
        <w:tc>
          <w:tcPr>
            <w:tcW w:w="1313"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51</w:t>
            </w:r>
          </w:p>
        </w:tc>
        <w:tc>
          <w:tcPr>
            <w:tcW w:w="1496"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0</w:t>
            </w:r>
          </w:p>
        </w:tc>
        <w:tc>
          <w:tcPr>
            <w:tcW w:w="1093"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0</w:t>
            </w:r>
          </w:p>
        </w:tc>
        <w:tc>
          <w:tcPr>
            <w:tcW w:w="1737"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4</w:t>
            </w:r>
          </w:p>
        </w:tc>
      </w:tr>
      <w:tr w:rsidR="0020325F" w:rsidRPr="005340EE" w:rsidTr="00455C6F">
        <w:trPr>
          <w:trHeight w:val="271"/>
        </w:trPr>
        <w:tc>
          <w:tcPr>
            <w:tcW w:w="3121" w:type="dxa"/>
            <w:tcBorders>
              <w:top w:val="nil"/>
              <w:left w:val="nil"/>
              <w:bottom w:val="nil"/>
              <w:right w:val="nil"/>
            </w:tcBorders>
            <w:shd w:val="clear" w:color="auto" w:fill="auto"/>
            <w:vAlign w:val="bottom"/>
          </w:tcPr>
          <w:p w:rsidR="0020325F" w:rsidRPr="005340EE" w:rsidRDefault="0020325F" w:rsidP="00425C2A">
            <w:pPr>
              <w:spacing w:line="240" w:lineRule="auto"/>
              <w:ind w:firstLine="0"/>
              <w:jc w:val="left"/>
              <w:rPr>
                <w:rFonts w:eastAsia="Times New Roman"/>
                <w:i/>
                <w:iCs/>
                <w:color w:val="000000"/>
                <w:sz w:val="20"/>
                <w:szCs w:val="20"/>
                <w:lang w:eastAsia="cs-CZ"/>
              </w:rPr>
            </w:pPr>
            <w:r w:rsidRPr="005340EE">
              <w:rPr>
                <w:rFonts w:eastAsia="Times New Roman"/>
                <w:i/>
                <w:iCs/>
                <w:color w:val="000000"/>
                <w:sz w:val="20"/>
                <w:szCs w:val="20"/>
                <w:lang w:eastAsia="cs-CZ"/>
              </w:rPr>
              <w:t>Nicrophorus germanicus</w:t>
            </w:r>
          </w:p>
        </w:tc>
        <w:tc>
          <w:tcPr>
            <w:tcW w:w="1313"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76</w:t>
            </w:r>
          </w:p>
        </w:tc>
        <w:tc>
          <w:tcPr>
            <w:tcW w:w="1496"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0</w:t>
            </w:r>
          </w:p>
        </w:tc>
        <w:tc>
          <w:tcPr>
            <w:tcW w:w="1093"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1</w:t>
            </w:r>
          </w:p>
        </w:tc>
        <w:tc>
          <w:tcPr>
            <w:tcW w:w="1737"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159</w:t>
            </w:r>
          </w:p>
        </w:tc>
      </w:tr>
      <w:tr w:rsidR="0020325F" w:rsidRPr="005340EE" w:rsidTr="00455C6F">
        <w:trPr>
          <w:trHeight w:val="271"/>
        </w:trPr>
        <w:tc>
          <w:tcPr>
            <w:tcW w:w="3121" w:type="dxa"/>
            <w:tcBorders>
              <w:top w:val="nil"/>
              <w:left w:val="nil"/>
              <w:bottom w:val="nil"/>
              <w:right w:val="nil"/>
            </w:tcBorders>
            <w:shd w:val="clear" w:color="auto" w:fill="auto"/>
            <w:vAlign w:val="bottom"/>
          </w:tcPr>
          <w:p w:rsidR="0020325F" w:rsidRPr="005340EE" w:rsidRDefault="0020325F" w:rsidP="00425C2A">
            <w:pPr>
              <w:spacing w:line="240" w:lineRule="auto"/>
              <w:ind w:firstLine="0"/>
              <w:jc w:val="left"/>
              <w:rPr>
                <w:rFonts w:eastAsia="Times New Roman"/>
                <w:i/>
                <w:iCs/>
                <w:color w:val="000000"/>
                <w:sz w:val="20"/>
                <w:szCs w:val="20"/>
                <w:lang w:eastAsia="cs-CZ"/>
              </w:rPr>
            </w:pPr>
            <w:r w:rsidRPr="005340EE">
              <w:rPr>
                <w:rFonts w:eastAsia="Times New Roman"/>
                <w:i/>
                <w:iCs/>
                <w:color w:val="000000"/>
                <w:sz w:val="20"/>
                <w:szCs w:val="20"/>
                <w:lang w:eastAsia="cs-CZ"/>
              </w:rPr>
              <w:t>Nicrophorus humator</w:t>
            </w:r>
          </w:p>
        </w:tc>
        <w:tc>
          <w:tcPr>
            <w:tcW w:w="1313"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9</w:t>
            </w:r>
          </w:p>
        </w:tc>
        <w:tc>
          <w:tcPr>
            <w:tcW w:w="1496"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31</w:t>
            </w:r>
          </w:p>
        </w:tc>
        <w:tc>
          <w:tcPr>
            <w:tcW w:w="1093"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2</w:t>
            </w:r>
          </w:p>
        </w:tc>
        <w:tc>
          <w:tcPr>
            <w:tcW w:w="1737"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12</w:t>
            </w:r>
          </w:p>
        </w:tc>
      </w:tr>
      <w:tr w:rsidR="0020325F" w:rsidRPr="005340EE" w:rsidTr="00455C6F">
        <w:trPr>
          <w:trHeight w:val="271"/>
        </w:trPr>
        <w:tc>
          <w:tcPr>
            <w:tcW w:w="3121" w:type="dxa"/>
            <w:tcBorders>
              <w:top w:val="nil"/>
              <w:left w:val="nil"/>
              <w:bottom w:val="nil"/>
              <w:right w:val="nil"/>
            </w:tcBorders>
            <w:shd w:val="clear" w:color="auto" w:fill="auto"/>
            <w:vAlign w:val="bottom"/>
          </w:tcPr>
          <w:p w:rsidR="0020325F" w:rsidRPr="005340EE" w:rsidRDefault="0020325F" w:rsidP="00425C2A">
            <w:pPr>
              <w:spacing w:line="240" w:lineRule="auto"/>
              <w:ind w:firstLine="0"/>
              <w:jc w:val="left"/>
              <w:rPr>
                <w:rFonts w:eastAsia="Times New Roman"/>
                <w:i/>
                <w:iCs/>
                <w:color w:val="000000"/>
                <w:sz w:val="20"/>
                <w:szCs w:val="20"/>
                <w:lang w:eastAsia="cs-CZ"/>
              </w:rPr>
            </w:pPr>
            <w:r w:rsidRPr="005340EE">
              <w:rPr>
                <w:rFonts w:eastAsia="Times New Roman"/>
                <w:i/>
                <w:iCs/>
                <w:color w:val="000000"/>
                <w:sz w:val="20"/>
                <w:szCs w:val="20"/>
                <w:lang w:eastAsia="cs-CZ"/>
              </w:rPr>
              <w:lastRenderedPageBreak/>
              <w:t>Nicrophorus interruptus</w:t>
            </w:r>
          </w:p>
        </w:tc>
        <w:tc>
          <w:tcPr>
            <w:tcW w:w="1313"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603</w:t>
            </w:r>
          </w:p>
        </w:tc>
        <w:tc>
          <w:tcPr>
            <w:tcW w:w="1496"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369</w:t>
            </w:r>
          </w:p>
        </w:tc>
        <w:tc>
          <w:tcPr>
            <w:tcW w:w="1093"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46</w:t>
            </w:r>
          </w:p>
        </w:tc>
        <w:tc>
          <w:tcPr>
            <w:tcW w:w="1737"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328</w:t>
            </w:r>
          </w:p>
        </w:tc>
      </w:tr>
      <w:tr w:rsidR="0020325F" w:rsidRPr="005340EE" w:rsidTr="00455C6F">
        <w:trPr>
          <w:trHeight w:val="271"/>
        </w:trPr>
        <w:tc>
          <w:tcPr>
            <w:tcW w:w="3121" w:type="dxa"/>
            <w:tcBorders>
              <w:top w:val="nil"/>
              <w:left w:val="nil"/>
              <w:bottom w:val="nil"/>
              <w:right w:val="nil"/>
            </w:tcBorders>
            <w:shd w:val="clear" w:color="auto" w:fill="auto"/>
            <w:vAlign w:val="bottom"/>
          </w:tcPr>
          <w:p w:rsidR="0020325F" w:rsidRPr="005340EE" w:rsidRDefault="0020325F" w:rsidP="00425C2A">
            <w:pPr>
              <w:spacing w:line="240" w:lineRule="auto"/>
              <w:ind w:firstLine="0"/>
              <w:jc w:val="left"/>
              <w:rPr>
                <w:rFonts w:eastAsia="Times New Roman"/>
                <w:i/>
                <w:iCs/>
                <w:color w:val="000000"/>
                <w:sz w:val="20"/>
                <w:szCs w:val="20"/>
                <w:lang w:eastAsia="cs-CZ"/>
              </w:rPr>
            </w:pPr>
            <w:r w:rsidRPr="005340EE">
              <w:rPr>
                <w:rFonts w:eastAsia="Times New Roman"/>
                <w:i/>
                <w:iCs/>
                <w:color w:val="000000"/>
                <w:sz w:val="20"/>
                <w:szCs w:val="20"/>
                <w:lang w:eastAsia="cs-CZ"/>
              </w:rPr>
              <w:t>Nicrophorus investigator</w:t>
            </w:r>
          </w:p>
        </w:tc>
        <w:tc>
          <w:tcPr>
            <w:tcW w:w="1313"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1</w:t>
            </w:r>
          </w:p>
        </w:tc>
        <w:tc>
          <w:tcPr>
            <w:tcW w:w="1496"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2</w:t>
            </w:r>
          </w:p>
        </w:tc>
        <w:tc>
          <w:tcPr>
            <w:tcW w:w="1093"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0</w:t>
            </w:r>
          </w:p>
        </w:tc>
        <w:tc>
          <w:tcPr>
            <w:tcW w:w="1737"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7</w:t>
            </w:r>
          </w:p>
        </w:tc>
      </w:tr>
      <w:tr w:rsidR="0020325F" w:rsidRPr="005340EE" w:rsidTr="00455C6F">
        <w:trPr>
          <w:trHeight w:val="271"/>
        </w:trPr>
        <w:tc>
          <w:tcPr>
            <w:tcW w:w="3121" w:type="dxa"/>
            <w:tcBorders>
              <w:top w:val="nil"/>
              <w:left w:val="nil"/>
              <w:bottom w:val="nil"/>
              <w:right w:val="nil"/>
            </w:tcBorders>
            <w:shd w:val="clear" w:color="auto" w:fill="auto"/>
            <w:vAlign w:val="bottom"/>
          </w:tcPr>
          <w:p w:rsidR="0020325F" w:rsidRPr="005340EE" w:rsidRDefault="0020325F" w:rsidP="00425C2A">
            <w:pPr>
              <w:spacing w:line="240" w:lineRule="auto"/>
              <w:ind w:firstLine="0"/>
              <w:jc w:val="left"/>
              <w:rPr>
                <w:rFonts w:eastAsia="Times New Roman"/>
                <w:i/>
                <w:iCs/>
                <w:color w:val="000000"/>
                <w:sz w:val="20"/>
                <w:szCs w:val="20"/>
                <w:lang w:eastAsia="cs-CZ"/>
              </w:rPr>
            </w:pPr>
            <w:r w:rsidRPr="005340EE">
              <w:rPr>
                <w:rFonts w:eastAsia="Times New Roman"/>
                <w:i/>
                <w:iCs/>
                <w:color w:val="000000"/>
                <w:sz w:val="20"/>
                <w:szCs w:val="20"/>
                <w:lang w:eastAsia="cs-CZ"/>
              </w:rPr>
              <w:t>Nicrophorus sepultor</w:t>
            </w:r>
          </w:p>
        </w:tc>
        <w:tc>
          <w:tcPr>
            <w:tcW w:w="1313"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1333</w:t>
            </w:r>
          </w:p>
        </w:tc>
        <w:tc>
          <w:tcPr>
            <w:tcW w:w="1496"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433</w:t>
            </w:r>
          </w:p>
        </w:tc>
        <w:tc>
          <w:tcPr>
            <w:tcW w:w="1093"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2</w:t>
            </w:r>
          </w:p>
        </w:tc>
        <w:tc>
          <w:tcPr>
            <w:tcW w:w="1737"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482</w:t>
            </w:r>
          </w:p>
        </w:tc>
      </w:tr>
      <w:tr w:rsidR="0020325F" w:rsidRPr="005340EE" w:rsidTr="00455C6F">
        <w:trPr>
          <w:trHeight w:val="271"/>
        </w:trPr>
        <w:tc>
          <w:tcPr>
            <w:tcW w:w="3121" w:type="dxa"/>
            <w:tcBorders>
              <w:top w:val="nil"/>
              <w:left w:val="nil"/>
              <w:bottom w:val="nil"/>
              <w:right w:val="nil"/>
            </w:tcBorders>
            <w:shd w:val="clear" w:color="auto" w:fill="auto"/>
            <w:vAlign w:val="bottom"/>
          </w:tcPr>
          <w:p w:rsidR="0020325F" w:rsidRPr="005340EE" w:rsidRDefault="0020325F" w:rsidP="00425C2A">
            <w:pPr>
              <w:spacing w:line="240" w:lineRule="auto"/>
              <w:ind w:firstLine="0"/>
              <w:jc w:val="left"/>
              <w:rPr>
                <w:rFonts w:eastAsia="Times New Roman"/>
                <w:i/>
                <w:iCs/>
                <w:color w:val="000000"/>
                <w:sz w:val="20"/>
                <w:szCs w:val="20"/>
                <w:lang w:eastAsia="cs-CZ"/>
              </w:rPr>
            </w:pPr>
            <w:r w:rsidRPr="005340EE">
              <w:rPr>
                <w:rFonts w:eastAsia="Times New Roman"/>
                <w:i/>
                <w:iCs/>
                <w:color w:val="000000"/>
                <w:sz w:val="20"/>
                <w:szCs w:val="20"/>
                <w:lang w:eastAsia="cs-CZ"/>
              </w:rPr>
              <w:t>Nicrophorus vespillo</w:t>
            </w:r>
          </w:p>
        </w:tc>
        <w:tc>
          <w:tcPr>
            <w:tcW w:w="1313"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5261</w:t>
            </w:r>
          </w:p>
        </w:tc>
        <w:tc>
          <w:tcPr>
            <w:tcW w:w="1496"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6556</w:t>
            </w:r>
          </w:p>
        </w:tc>
        <w:tc>
          <w:tcPr>
            <w:tcW w:w="1093"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726</w:t>
            </w:r>
          </w:p>
        </w:tc>
        <w:tc>
          <w:tcPr>
            <w:tcW w:w="1737"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1185</w:t>
            </w:r>
          </w:p>
        </w:tc>
      </w:tr>
      <w:tr w:rsidR="0020325F" w:rsidRPr="005340EE" w:rsidTr="00455C6F">
        <w:trPr>
          <w:trHeight w:val="271"/>
        </w:trPr>
        <w:tc>
          <w:tcPr>
            <w:tcW w:w="3121" w:type="dxa"/>
            <w:tcBorders>
              <w:top w:val="nil"/>
              <w:left w:val="nil"/>
              <w:bottom w:val="nil"/>
              <w:right w:val="nil"/>
            </w:tcBorders>
            <w:shd w:val="clear" w:color="auto" w:fill="auto"/>
            <w:vAlign w:val="bottom"/>
          </w:tcPr>
          <w:p w:rsidR="0020325F" w:rsidRPr="005340EE" w:rsidRDefault="0020325F" w:rsidP="00425C2A">
            <w:pPr>
              <w:spacing w:line="240" w:lineRule="auto"/>
              <w:ind w:firstLine="0"/>
              <w:jc w:val="left"/>
              <w:rPr>
                <w:rFonts w:eastAsia="Times New Roman"/>
                <w:i/>
                <w:iCs/>
                <w:color w:val="000000"/>
                <w:sz w:val="20"/>
                <w:szCs w:val="20"/>
                <w:lang w:eastAsia="cs-CZ"/>
              </w:rPr>
            </w:pPr>
            <w:r w:rsidRPr="005340EE">
              <w:rPr>
                <w:rFonts w:eastAsia="Times New Roman"/>
                <w:i/>
                <w:iCs/>
                <w:color w:val="000000"/>
                <w:sz w:val="20"/>
                <w:szCs w:val="20"/>
                <w:lang w:eastAsia="cs-CZ"/>
              </w:rPr>
              <w:t>Nicrophorus vespilloides</w:t>
            </w:r>
          </w:p>
        </w:tc>
        <w:tc>
          <w:tcPr>
            <w:tcW w:w="1313"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5</w:t>
            </w:r>
          </w:p>
        </w:tc>
        <w:tc>
          <w:tcPr>
            <w:tcW w:w="1496"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153</w:t>
            </w:r>
          </w:p>
        </w:tc>
        <w:tc>
          <w:tcPr>
            <w:tcW w:w="1093"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1</w:t>
            </w:r>
          </w:p>
        </w:tc>
        <w:tc>
          <w:tcPr>
            <w:tcW w:w="1737"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0</w:t>
            </w:r>
          </w:p>
        </w:tc>
      </w:tr>
      <w:tr w:rsidR="0020325F" w:rsidRPr="005340EE" w:rsidTr="00455C6F">
        <w:trPr>
          <w:trHeight w:val="271"/>
        </w:trPr>
        <w:tc>
          <w:tcPr>
            <w:tcW w:w="3121" w:type="dxa"/>
            <w:tcBorders>
              <w:top w:val="nil"/>
              <w:left w:val="nil"/>
              <w:bottom w:val="nil"/>
              <w:right w:val="nil"/>
            </w:tcBorders>
            <w:shd w:val="clear" w:color="auto" w:fill="auto"/>
            <w:vAlign w:val="bottom"/>
          </w:tcPr>
          <w:p w:rsidR="0020325F" w:rsidRPr="005340EE" w:rsidRDefault="0020325F" w:rsidP="00425C2A">
            <w:pPr>
              <w:spacing w:line="240" w:lineRule="auto"/>
              <w:ind w:firstLine="0"/>
              <w:jc w:val="left"/>
              <w:rPr>
                <w:rFonts w:eastAsia="Times New Roman"/>
                <w:i/>
                <w:iCs/>
                <w:color w:val="000000"/>
                <w:sz w:val="20"/>
                <w:szCs w:val="20"/>
                <w:lang w:eastAsia="cs-CZ"/>
              </w:rPr>
            </w:pPr>
            <w:r w:rsidRPr="005340EE">
              <w:rPr>
                <w:rFonts w:eastAsia="Times New Roman"/>
                <w:i/>
                <w:iCs/>
                <w:color w:val="000000"/>
                <w:sz w:val="20"/>
                <w:szCs w:val="20"/>
                <w:lang w:eastAsia="cs-CZ"/>
              </w:rPr>
              <w:t>Oiceoptoma thoracicum</w:t>
            </w:r>
          </w:p>
        </w:tc>
        <w:tc>
          <w:tcPr>
            <w:tcW w:w="1313"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8</w:t>
            </w:r>
          </w:p>
        </w:tc>
        <w:tc>
          <w:tcPr>
            <w:tcW w:w="1496"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47</w:t>
            </w:r>
          </w:p>
        </w:tc>
        <w:tc>
          <w:tcPr>
            <w:tcW w:w="1093"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5</w:t>
            </w:r>
          </w:p>
        </w:tc>
        <w:tc>
          <w:tcPr>
            <w:tcW w:w="1737"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2</w:t>
            </w:r>
          </w:p>
        </w:tc>
      </w:tr>
      <w:tr w:rsidR="0020325F" w:rsidRPr="005340EE" w:rsidTr="00455C6F">
        <w:trPr>
          <w:trHeight w:val="271"/>
        </w:trPr>
        <w:tc>
          <w:tcPr>
            <w:tcW w:w="3121" w:type="dxa"/>
            <w:tcBorders>
              <w:top w:val="nil"/>
              <w:left w:val="nil"/>
              <w:bottom w:val="nil"/>
              <w:right w:val="nil"/>
            </w:tcBorders>
            <w:shd w:val="clear" w:color="auto" w:fill="auto"/>
            <w:vAlign w:val="bottom"/>
          </w:tcPr>
          <w:p w:rsidR="0020325F" w:rsidRPr="005340EE" w:rsidRDefault="0020325F" w:rsidP="00425C2A">
            <w:pPr>
              <w:spacing w:line="240" w:lineRule="auto"/>
              <w:ind w:firstLine="0"/>
              <w:jc w:val="left"/>
              <w:rPr>
                <w:rFonts w:eastAsia="Times New Roman"/>
                <w:i/>
                <w:iCs/>
                <w:color w:val="000000"/>
                <w:sz w:val="20"/>
                <w:szCs w:val="20"/>
                <w:lang w:eastAsia="cs-CZ"/>
              </w:rPr>
            </w:pPr>
            <w:r w:rsidRPr="005340EE">
              <w:rPr>
                <w:rFonts w:eastAsia="Times New Roman"/>
                <w:i/>
                <w:iCs/>
                <w:color w:val="000000"/>
                <w:sz w:val="20"/>
                <w:szCs w:val="20"/>
                <w:lang w:eastAsia="cs-CZ"/>
              </w:rPr>
              <w:t>Phosphuga atrata atrata</w:t>
            </w:r>
          </w:p>
        </w:tc>
        <w:tc>
          <w:tcPr>
            <w:tcW w:w="1313"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0</w:t>
            </w:r>
          </w:p>
        </w:tc>
        <w:tc>
          <w:tcPr>
            <w:tcW w:w="1496"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2</w:t>
            </w:r>
          </w:p>
        </w:tc>
        <w:tc>
          <w:tcPr>
            <w:tcW w:w="1093"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0</w:t>
            </w:r>
          </w:p>
        </w:tc>
        <w:tc>
          <w:tcPr>
            <w:tcW w:w="1737"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1</w:t>
            </w:r>
          </w:p>
        </w:tc>
      </w:tr>
      <w:tr w:rsidR="0020325F" w:rsidRPr="005340EE" w:rsidTr="00455C6F">
        <w:trPr>
          <w:trHeight w:val="271"/>
        </w:trPr>
        <w:tc>
          <w:tcPr>
            <w:tcW w:w="3121" w:type="dxa"/>
            <w:tcBorders>
              <w:top w:val="nil"/>
              <w:left w:val="nil"/>
              <w:bottom w:val="nil"/>
              <w:right w:val="nil"/>
            </w:tcBorders>
            <w:shd w:val="clear" w:color="auto" w:fill="auto"/>
            <w:vAlign w:val="bottom"/>
          </w:tcPr>
          <w:p w:rsidR="0020325F" w:rsidRPr="005340EE" w:rsidRDefault="0020325F" w:rsidP="00425C2A">
            <w:pPr>
              <w:spacing w:line="240" w:lineRule="auto"/>
              <w:ind w:firstLine="0"/>
              <w:jc w:val="left"/>
              <w:rPr>
                <w:rFonts w:eastAsia="Times New Roman"/>
                <w:i/>
                <w:iCs/>
                <w:color w:val="000000"/>
                <w:sz w:val="20"/>
                <w:szCs w:val="20"/>
                <w:lang w:eastAsia="cs-CZ"/>
              </w:rPr>
            </w:pPr>
            <w:r w:rsidRPr="005340EE">
              <w:rPr>
                <w:rFonts w:eastAsia="Times New Roman"/>
                <w:i/>
                <w:iCs/>
                <w:color w:val="000000"/>
                <w:sz w:val="20"/>
                <w:szCs w:val="20"/>
                <w:lang w:eastAsia="cs-CZ"/>
              </w:rPr>
              <w:t>Silpha carinata</w:t>
            </w:r>
          </w:p>
        </w:tc>
        <w:tc>
          <w:tcPr>
            <w:tcW w:w="1313"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71</w:t>
            </w:r>
          </w:p>
        </w:tc>
        <w:tc>
          <w:tcPr>
            <w:tcW w:w="1496"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0</w:t>
            </w:r>
          </w:p>
        </w:tc>
        <w:tc>
          <w:tcPr>
            <w:tcW w:w="1093"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2</w:t>
            </w:r>
          </w:p>
        </w:tc>
        <w:tc>
          <w:tcPr>
            <w:tcW w:w="1737"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44</w:t>
            </w:r>
          </w:p>
        </w:tc>
      </w:tr>
      <w:tr w:rsidR="0020325F" w:rsidRPr="005340EE" w:rsidTr="00455C6F">
        <w:trPr>
          <w:trHeight w:val="271"/>
        </w:trPr>
        <w:tc>
          <w:tcPr>
            <w:tcW w:w="3121" w:type="dxa"/>
            <w:tcBorders>
              <w:top w:val="nil"/>
              <w:left w:val="nil"/>
              <w:bottom w:val="nil"/>
              <w:right w:val="nil"/>
            </w:tcBorders>
            <w:shd w:val="clear" w:color="auto" w:fill="auto"/>
            <w:vAlign w:val="bottom"/>
          </w:tcPr>
          <w:p w:rsidR="0020325F" w:rsidRPr="005340EE" w:rsidRDefault="0020325F" w:rsidP="00425C2A">
            <w:pPr>
              <w:spacing w:line="240" w:lineRule="auto"/>
              <w:ind w:firstLine="0"/>
              <w:jc w:val="left"/>
              <w:rPr>
                <w:rFonts w:eastAsia="Times New Roman"/>
                <w:i/>
                <w:iCs/>
                <w:color w:val="000000"/>
                <w:sz w:val="20"/>
                <w:szCs w:val="20"/>
                <w:lang w:eastAsia="cs-CZ"/>
              </w:rPr>
            </w:pPr>
            <w:r w:rsidRPr="005340EE">
              <w:rPr>
                <w:rFonts w:eastAsia="Times New Roman"/>
                <w:i/>
                <w:iCs/>
                <w:color w:val="000000"/>
                <w:sz w:val="20"/>
                <w:szCs w:val="20"/>
                <w:lang w:eastAsia="cs-CZ"/>
              </w:rPr>
              <w:t>Silpha obscura obscura</w:t>
            </w:r>
          </w:p>
        </w:tc>
        <w:tc>
          <w:tcPr>
            <w:tcW w:w="1313"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4460</w:t>
            </w:r>
          </w:p>
        </w:tc>
        <w:tc>
          <w:tcPr>
            <w:tcW w:w="1496"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19</w:t>
            </w:r>
          </w:p>
        </w:tc>
        <w:tc>
          <w:tcPr>
            <w:tcW w:w="1093"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70</w:t>
            </w:r>
          </w:p>
        </w:tc>
        <w:tc>
          <w:tcPr>
            <w:tcW w:w="1737"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732</w:t>
            </w:r>
          </w:p>
        </w:tc>
      </w:tr>
      <w:tr w:rsidR="0020325F" w:rsidRPr="005340EE" w:rsidTr="00455C6F">
        <w:trPr>
          <w:trHeight w:val="271"/>
        </w:trPr>
        <w:tc>
          <w:tcPr>
            <w:tcW w:w="3121" w:type="dxa"/>
            <w:tcBorders>
              <w:top w:val="nil"/>
              <w:left w:val="nil"/>
              <w:bottom w:val="nil"/>
              <w:right w:val="nil"/>
            </w:tcBorders>
            <w:shd w:val="clear" w:color="auto" w:fill="auto"/>
            <w:vAlign w:val="bottom"/>
          </w:tcPr>
          <w:p w:rsidR="0020325F" w:rsidRPr="005340EE" w:rsidRDefault="0020325F" w:rsidP="00425C2A">
            <w:pPr>
              <w:spacing w:line="240" w:lineRule="auto"/>
              <w:ind w:firstLine="0"/>
              <w:jc w:val="left"/>
              <w:rPr>
                <w:rFonts w:eastAsia="Times New Roman"/>
                <w:i/>
                <w:iCs/>
                <w:color w:val="000000"/>
                <w:sz w:val="20"/>
                <w:szCs w:val="20"/>
                <w:lang w:eastAsia="cs-CZ"/>
              </w:rPr>
            </w:pPr>
            <w:r w:rsidRPr="005340EE">
              <w:rPr>
                <w:rFonts w:eastAsia="Times New Roman"/>
                <w:i/>
                <w:iCs/>
                <w:color w:val="000000"/>
                <w:sz w:val="20"/>
                <w:szCs w:val="20"/>
                <w:lang w:eastAsia="cs-CZ"/>
              </w:rPr>
              <w:t>Silpha tristis</w:t>
            </w:r>
          </w:p>
        </w:tc>
        <w:tc>
          <w:tcPr>
            <w:tcW w:w="1313"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78</w:t>
            </w:r>
          </w:p>
        </w:tc>
        <w:tc>
          <w:tcPr>
            <w:tcW w:w="1496"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90</w:t>
            </w:r>
          </w:p>
        </w:tc>
        <w:tc>
          <w:tcPr>
            <w:tcW w:w="1093"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63</w:t>
            </w:r>
          </w:p>
        </w:tc>
        <w:tc>
          <w:tcPr>
            <w:tcW w:w="1737"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49</w:t>
            </w:r>
          </w:p>
        </w:tc>
      </w:tr>
      <w:tr w:rsidR="0020325F" w:rsidRPr="005340EE" w:rsidTr="00455C6F">
        <w:trPr>
          <w:trHeight w:val="271"/>
        </w:trPr>
        <w:tc>
          <w:tcPr>
            <w:tcW w:w="3121" w:type="dxa"/>
            <w:tcBorders>
              <w:top w:val="nil"/>
              <w:left w:val="nil"/>
              <w:bottom w:val="nil"/>
              <w:right w:val="nil"/>
            </w:tcBorders>
            <w:shd w:val="clear" w:color="auto" w:fill="auto"/>
            <w:vAlign w:val="bottom"/>
          </w:tcPr>
          <w:p w:rsidR="0020325F" w:rsidRPr="005340EE" w:rsidRDefault="0020325F" w:rsidP="00425C2A">
            <w:pPr>
              <w:spacing w:line="240" w:lineRule="auto"/>
              <w:ind w:firstLine="0"/>
              <w:jc w:val="left"/>
              <w:rPr>
                <w:rFonts w:eastAsia="Times New Roman"/>
                <w:i/>
                <w:iCs/>
                <w:color w:val="000000"/>
                <w:sz w:val="20"/>
                <w:szCs w:val="20"/>
                <w:lang w:eastAsia="cs-CZ"/>
              </w:rPr>
            </w:pPr>
            <w:r w:rsidRPr="005340EE">
              <w:rPr>
                <w:rFonts w:eastAsia="Times New Roman"/>
                <w:i/>
                <w:iCs/>
                <w:color w:val="000000"/>
                <w:sz w:val="20"/>
                <w:szCs w:val="20"/>
                <w:lang w:eastAsia="cs-CZ"/>
              </w:rPr>
              <w:t>Thanatophilus rugosus</w:t>
            </w:r>
          </w:p>
        </w:tc>
        <w:tc>
          <w:tcPr>
            <w:tcW w:w="1313"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879</w:t>
            </w:r>
          </w:p>
        </w:tc>
        <w:tc>
          <w:tcPr>
            <w:tcW w:w="1496"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441</w:t>
            </w:r>
          </w:p>
        </w:tc>
        <w:tc>
          <w:tcPr>
            <w:tcW w:w="1093"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22</w:t>
            </w:r>
          </w:p>
        </w:tc>
        <w:tc>
          <w:tcPr>
            <w:tcW w:w="1737" w:type="dxa"/>
            <w:tcBorders>
              <w:top w:val="nil"/>
              <w:left w:val="nil"/>
              <w:bottom w:val="nil"/>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392</w:t>
            </w:r>
          </w:p>
        </w:tc>
      </w:tr>
      <w:tr w:rsidR="0020325F" w:rsidRPr="005340EE" w:rsidTr="00455C6F">
        <w:trPr>
          <w:trHeight w:val="271"/>
        </w:trPr>
        <w:tc>
          <w:tcPr>
            <w:tcW w:w="3121" w:type="dxa"/>
            <w:tcBorders>
              <w:top w:val="nil"/>
              <w:left w:val="nil"/>
              <w:bottom w:val="single" w:sz="4" w:space="0" w:color="auto"/>
              <w:right w:val="nil"/>
            </w:tcBorders>
            <w:shd w:val="clear" w:color="auto" w:fill="auto"/>
            <w:vAlign w:val="bottom"/>
          </w:tcPr>
          <w:p w:rsidR="0020325F" w:rsidRPr="005340EE" w:rsidRDefault="0020325F" w:rsidP="00425C2A">
            <w:pPr>
              <w:spacing w:line="240" w:lineRule="auto"/>
              <w:ind w:firstLine="0"/>
              <w:jc w:val="left"/>
              <w:rPr>
                <w:rFonts w:eastAsia="Times New Roman"/>
                <w:i/>
                <w:iCs/>
                <w:color w:val="000000"/>
                <w:sz w:val="20"/>
                <w:szCs w:val="20"/>
                <w:lang w:eastAsia="cs-CZ"/>
              </w:rPr>
            </w:pPr>
            <w:r w:rsidRPr="005340EE">
              <w:rPr>
                <w:rFonts w:eastAsia="Times New Roman"/>
                <w:i/>
                <w:iCs/>
                <w:color w:val="000000"/>
                <w:sz w:val="20"/>
                <w:szCs w:val="20"/>
                <w:lang w:eastAsia="cs-CZ"/>
              </w:rPr>
              <w:t>Thanatophilus sinuatus</w:t>
            </w:r>
          </w:p>
        </w:tc>
        <w:tc>
          <w:tcPr>
            <w:tcW w:w="1313" w:type="dxa"/>
            <w:tcBorders>
              <w:top w:val="nil"/>
              <w:left w:val="nil"/>
              <w:bottom w:val="single" w:sz="4" w:space="0" w:color="auto"/>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18617</w:t>
            </w:r>
          </w:p>
        </w:tc>
        <w:tc>
          <w:tcPr>
            <w:tcW w:w="1496" w:type="dxa"/>
            <w:tcBorders>
              <w:top w:val="nil"/>
              <w:left w:val="nil"/>
              <w:bottom w:val="single" w:sz="4" w:space="0" w:color="auto"/>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18627</w:t>
            </w:r>
          </w:p>
        </w:tc>
        <w:tc>
          <w:tcPr>
            <w:tcW w:w="1093" w:type="dxa"/>
            <w:tcBorders>
              <w:top w:val="nil"/>
              <w:left w:val="nil"/>
              <w:bottom w:val="single" w:sz="4" w:space="0" w:color="auto"/>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2769</w:t>
            </w:r>
          </w:p>
        </w:tc>
        <w:tc>
          <w:tcPr>
            <w:tcW w:w="1737" w:type="dxa"/>
            <w:tcBorders>
              <w:top w:val="nil"/>
              <w:left w:val="nil"/>
              <w:bottom w:val="single" w:sz="4" w:space="0" w:color="auto"/>
              <w:right w:val="nil"/>
            </w:tcBorders>
            <w:shd w:val="clear" w:color="auto" w:fill="auto"/>
            <w:vAlign w:val="center"/>
          </w:tcPr>
          <w:p w:rsidR="0020325F" w:rsidRPr="005340EE" w:rsidRDefault="0020325F" w:rsidP="00425C2A">
            <w:pPr>
              <w:spacing w:line="240" w:lineRule="auto"/>
              <w:ind w:firstLine="0"/>
              <w:jc w:val="right"/>
              <w:rPr>
                <w:rFonts w:eastAsia="Times New Roman"/>
                <w:color w:val="000000"/>
                <w:sz w:val="20"/>
                <w:szCs w:val="20"/>
                <w:lang w:eastAsia="cs-CZ"/>
              </w:rPr>
            </w:pPr>
            <w:r w:rsidRPr="005340EE">
              <w:rPr>
                <w:rFonts w:eastAsia="Times New Roman"/>
                <w:color w:val="000000"/>
                <w:sz w:val="20"/>
                <w:szCs w:val="20"/>
                <w:lang w:eastAsia="cs-CZ"/>
              </w:rPr>
              <w:t>5906</w:t>
            </w:r>
          </w:p>
        </w:tc>
      </w:tr>
    </w:tbl>
    <w:p w:rsidR="0020325F" w:rsidRPr="005340EE" w:rsidRDefault="0020325F" w:rsidP="00425C2A">
      <w:pPr>
        <w:spacing w:line="240" w:lineRule="auto"/>
        <w:ind w:firstLine="0"/>
        <w:jc w:val="left"/>
        <w:rPr>
          <w:szCs w:val="24"/>
        </w:rPr>
      </w:pPr>
    </w:p>
    <w:p w:rsidR="0020325F" w:rsidRPr="005340EE" w:rsidRDefault="0020325F" w:rsidP="00425C2A">
      <w:pPr>
        <w:ind w:firstLine="0"/>
      </w:pPr>
      <w:r w:rsidRPr="005340EE">
        <w:t>Výzkum byl prováděn v biologicky poměrně nezajímavém prostředí polních monokultur, ale přesto se nám podařilo odchytit dva ohrožené druhy hrobaříků (</w:t>
      </w:r>
      <w:r w:rsidRPr="005340EE">
        <w:rPr>
          <w:i/>
        </w:rPr>
        <w:t>Nicrophorus</w:t>
      </w:r>
      <w:r w:rsidRPr="005340EE">
        <w:t xml:space="preserve"> </w:t>
      </w:r>
      <w:r w:rsidRPr="005340EE">
        <w:rPr>
          <w:i/>
        </w:rPr>
        <w:t>antennatus</w:t>
      </w:r>
      <w:r w:rsidRPr="005340EE">
        <w:t xml:space="preserve"> (Reitter, 1884) a </w:t>
      </w:r>
      <w:r w:rsidRPr="005340EE">
        <w:rPr>
          <w:i/>
        </w:rPr>
        <w:t>N. germanicus</w:t>
      </w:r>
      <w:r w:rsidRPr="005340EE">
        <w:t xml:space="preserve"> (Linnaeus, 1758)) </w:t>
      </w:r>
      <w:r w:rsidR="009D4EA1" w:rsidRPr="005340EE">
        <w:t>a jeden druh téměř ohrožený (N. sepultor Charpentier, 1825) dle Červeného seznamu (Růžička, 2005)</w:t>
      </w:r>
      <w:r w:rsidRPr="005340EE">
        <w:t>.</w:t>
      </w:r>
    </w:p>
    <w:p w:rsidR="0020325F" w:rsidRPr="005340EE" w:rsidRDefault="0020325F" w:rsidP="00425C2A">
      <w:pPr>
        <w:ind w:firstLine="0"/>
      </w:pPr>
      <w:r w:rsidRPr="005340EE">
        <w:t>V následujícím abecedně uspořádaném přehledu je u každého druhu uveden očíslovaný seznam lokalit s faunistickým čtvercem, obdobím sběru, počtem kusů a případně i pohlavím.</w:t>
      </w:r>
    </w:p>
    <w:p w:rsidR="0020325F" w:rsidRPr="005340EE" w:rsidRDefault="0020325F" w:rsidP="00425C2A">
      <w:pPr>
        <w:spacing w:line="240" w:lineRule="auto"/>
        <w:ind w:firstLine="0"/>
        <w:rPr>
          <w:szCs w:val="24"/>
        </w:rPr>
      </w:pPr>
    </w:p>
    <w:p w:rsidR="0020325F" w:rsidRPr="005340EE" w:rsidRDefault="00A55D14" w:rsidP="00425C2A">
      <w:pPr>
        <w:pStyle w:val="Nadpis3"/>
        <w:ind w:firstLine="0"/>
        <w:rPr>
          <w:rFonts w:ascii="Calibri" w:hAnsi="Calibri"/>
        </w:rPr>
      </w:pPr>
      <w:bookmarkStart w:id="37" w:name="_Toc428564001"/>
      <w:r>
        <w:rPr>
          <w:rFonts w:ascii="Calibri" w:hAnsi="Calibri"/>
        </w:rPr>
        <w:t>C</w:t>
      </w:r>
      <w:r w:rsidR="001E1F97" w:rsidRPr="005340EE">
        <w:rPr>
          <w:rFonts w:ascii="Calibri" w:hAnsi="Calibri"/>
        </w:rPr>
        <w:t xml:space="preserve">.3.1 </w:t>
      </w:r>
      <w:r w:rsidR="0020325F" w:rsidRPr="005340EE">
        <w:rPr>
          <w:rFonts w:ascii="Calibri" w:hAnsi="Calibri"/>
        </w:rPr>
        <w:t>Seznam nálezů a komentáře k jednotlivým druhům</w:t>
      </w:r>
      <w:bookmarkEnd w:id="37"/>
    </w:p>
    <w:p w:rsidR="0020325F" w:rsidRPr="005340EE" w:rsidRDefault="0020325F" w:rsidP="00425C2A">
      <w:pPr>
        <w:spacing w:line="240" w:lineRule="auto"/>
        <w:ind w:firstLine="0"/>
        <w:jc w:val="left"/>
        <w:rPr>
          <w:szCs w:val="24"/>
        </w:rPr>
      </w:pPr>
    </w:p>
    <w:p w:rsidR="0020325F" w:rsidRPr="005340EE" w:rsidRDefault="0020325F" w:rsidP="00425C2A">
      <w:pPr>
        <w:spacing w:line="240" w:lineRule="auto"/>
        <w:ind w:firstLine="0"/>
        <w:jc w:val="left"/>
        <w:rPr>
          <w:b/>
          <w:szCs w:val="24"/>
        </w:rPr>
      </w:pPr>
      <w:r w:rsidRPr="005340EE">
        <w:rPr>
          <w:b/>
          <w:szCs w:val="24"/>
        </w:rPr>
        <w:t>podčeleď Nicrophorinae</w:t>
      </w:r>
    </w:p>
    <w:p w:rsidR="0020325F" w:rsidRPr="005340EE" w:rsidRDefault="0020325F" w:rsidP="00425C2A">
      <w:pPr>
        <w:spacing w:line="240" w:lineRule="auto"/>
        <w:ind w:firstLine="0"/>
        <w:jc w:val="left"/>
        <w:rPr>
          <w:szCs w:val="24"/>
        </w:rPr>
      </w:pPr>
    </w:p>
    <w:p w:rsidR="0020325F" w:rsidRPr="005340EE" w:rsidRDefault="0020325F" w:rsidP="00425C2A">
      <w:pPr>
        <w:spacing w:line="240" w:lineRule="auto"/>
        <w:ind w:firstLine="0"/>
        <w:jc w:val="left"/>
        <w:rPr>
          <w:b/>
          <w:szCs w:val="24"/>
        </w:rPr>
      </w:pPr>
      <w:r w:rsidRPr="005340EE">
        <w:rPr>
          <w:b/>
          <w:i/>
          <w:szCs w:val="24"/>
        </w:rPr>
        <w:t>Nicrophorus</w:t>
      </w:r>
      <w:r w:rsidRPr="005340EE">
        <w:rPr>
          <w:b/>
          <w:szCs w:val="24"/>
        </w:rPr>
        <w:t xml:space="preserve"> </w:t>
      </w:r>
      <w:r w:rsidRPr="005340EE">
        <w:rPr>
          <w:b/>
          <w:i/>
          <w:szCs w:val="24"/>
        </w:rPr>
        <w:t>antennatus</w:t>
      </w:r>
      <w:r w:rsidRPr="005340EE">
        <w:rPr>
          <w:b/>
          <w:szCs w:val="24"/>
        </w:rPr>
        <w:t xml:space="preserve"> (Reitter, 1884)</w:t>
      </w:r>
    </w:p>
    <w:p w:rsidR="0020325F" w:rsidRPr="005340EE" w:rsidRDefault="0020325F" w:rsidP="00425C2A">
      <w:pPr>
        <w:spacing w:line="240" w:lineRule="auto"/>
        <w:ind w:firstLine="0"/>
        <w:jc w:val="left"/>
        <w:rPr>
          <w:b/>
          <w:szCs w:val="24"/>
        </w:rPr>
      </w:pPr>
    </w:p>
    <w:p w:rsidR="0020325F" w:rsidRPr="005340EE" w:rsidRDefault="0020325F" w:rsidP="00425C2A">
      <w:pPr>
        <w:spacing w:line="240" w:lineRule="auto"/>
        <w:ind w:firstLine="0"/>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28 – Hořešovice II. (5749b), jaro 2008, 2 ex.; 29 – Hořešovice III. (5749b), jaro 2008, 1 ex.; 30 – Klobuky (5749b), jaro 2008, 2 ex., léto 2008, 21 ex.; 34 – Postoloprty (5648a), léto 2009, 16 ex., podzim 2009, 3 ex.; 35 – Březno (5648a), léto 2009, 1 ex.; 38 – Veltěže (5649c), léto 2009, 3 ex., podzim 2009, 1 ex.; 42 – Křesín (5650a), léto 2009, 1 ex.; </w:t>
      </w:r>
      <w:r w:rsidRPr="005340EE">
        <w:rPr>
          <w:b/>
          <w:szCs w:val="24"/>
        </w:rPr>
        <w:t xml:space="preserve">Moravia: </w:t>
      </w:r>
      <w:r w:rsidRPr="005340EE">
        <w:rPr>
          <w:b/>
          <w:i/>
          <w:szCs w:val="24"/>
        </w:rPr>
        <w:t>Židlochovice</w:t>
      </w:r>
      <w:r w:rsidRPr="005340EE">
        <w:rPr>
          <w:b/>
          <w:szCs w:val="24"/>
        </w:rPr>
        <w:t>:</w:t>
      </w:r>
      <w:r w:rsidRPr="005340EE">
        <w:rPr>
          <w:szCs w:val="24"/>
        </w:rPr>
        <w:t xml:space="preserve"> 43 – Rebešovice (6865d), jaro 2009, 1 ex.; 50 – Cvrčovice (6965c), jaro 2009, 1ex., podzim 2009, 2 ex.</w:t>
      </w:r>
    </w:p>
    <w:p w:rsidR="0020325F" w:rsidRPr="005340EE" w:rsidRDefault="0020325F" w:rsidP="00425C2A">
      <w:pPr>
        <w:ind w:firstLine="0"/>
      </w:pPr>
      <w:bookmarkStart w:id="38" w:name="OLE_LINK5"/>
      <w:r w:rsidRPr="005340EE">
        <w:rPr>
          <w:b/>
        </w:rPr>
        <w:lastRenderedPageBreak/>
        <w:t>Rozšíření a ekologie.</w:t>
      </w:r>
      <w:r w:rsidRPr="005340EE">
        <w:t xml:space="preserve"> </w:t>
      </w:r>
      <w:bookmarkEnd w:id="38"/>
      <w:r w:rsidRPr="005340EE">
        <w:t xml:space="preserve">Palearktický druh, rozšířený </w:t>
      </w:r>
      <w:r w:rsidR="005B4317" w:rsidRPr="005340EE">
        <w:t>ve většině Evropy, krom severských států a Velké Británie, v Asii se vyskytuje od Turecka až po Kašmír a severozápadní Čínu (Růžička &amp; Schneider, 2004). U nás jen jednotlivé starší nálezy z Čech i Moravy (J. Růžička, nepubl.). Hojný výskyt u Nákla (6368) a Drahanovic (6468) a jen velmi vzácný u Chválkovic (6369) v okolí Olomouce uvádí z přelomu 50. a 60. let Novák (1961, 1965). Recentně také početně nalezen v Čechách, v lučních ekosystémech severně od Žabovřesk nad Ohří (5550) (J. Růžička, nepubl.). Na červeném seznamu je tento druh v ČR uveden v kategorii ohrožený (Růžička, 2005). Novák (1962) uvádí jeho hojný výskyt v otevřených biotopech s vazbou na sprašové půdy. Nalézán jen ve dvou námi studovaných oblastech, většinou j</w:t>
      </w:r>
      <w:r w:rsidRPr="005340EE">
        <w:t>ednotlivě.</w:t>
      </w:r>
    </w:p>
    <w:p w:rsidR="0020325F" w:rsidRPr="005340EE" w:rsidRDefault="0020325F" w:rsidP="00425C2A">
      <w:pPr>
        <w:spacing w:line="240" w:lineRule="auto"/>
        <w:ind w:firstLine="0"/>
        <w:jc w:val="left"/>
        <w:rPr>
          <w:szCs w:val="24"/>
        </w:rPr>
      </w:pPr>
    </w:p>
    <w:p w:rsidR="0020325F" w:rsidRPr="005340EE" w:rsidRDefault="0020325F" w:rsidP="00425C2A">
      <w:pPr>
        <w:spacing w:line="240" w:lineRule="auto"/>
        <w:ind w:firstLine="0"/>
        <w:jc w:val="left"/>
        <w:rPr>
          <w:b/>
          <w:szCs w:val="24"/>
        </w:rPr>
      </w:pPr>
      <w:r w:rsidRPr="005340EE">
        <w:rPr>
          <w:b/>
          <w:i/>
          <w:szCs w:val="24"/>
        </w:rPr>
        <w:t>Nicrophorus</w:t>
      </w:r>
      <w:r w:rsidRPr="005340EE">
        <w:rPr>
          <w:b/>
          <w:szCs w:val="24"/>
        </w:rPr>
        <w:t xml:space="preserve"> </w:t>
      </w:r>
      <w:r w:rsidRPr="005340EE">
        <w:rPr>
          <w:b/>
          <w:i/>
          <w:szCs w:val="24"/>
        </w:rPr>
        <w:t>germanicus</w:t>
      </w:r>
      <w:r w:rsidRPr="005340EE">
        <w:rPr>
          <w:b/>
          <w:szCs w:val="24"/>
        </w:rPr>
        <w:t xml:space="preserve"> (Linnaeus, 1758)</w:t>
      </w:r>
    </w:p>
    <w:p w:rsidR="0020325F" w:rsidRPr="005340EE" w:rsidRDefault="0020325F" w:rsidP="00425C2A">
      <w:pPr>
        <w:spacing w:line="240" w:lineRule="auto"/>
        <w:ind w:firstLine="0"/>
        <w:jc w:val="left"/>
        <w:rPr>
          <w:b/>
          <w:szCs w:val="24"/>
        </w:rPr>
      </w:pPr>
    </w:p>
    <w:p w:rsidR="0020325F" w:rsidRPr="005340EE" w:rsidRDefault="0020325F" w:rsidP="00425C2A">
      <w:pPr>
        <w:spacing w:line="240" w:lineRule="auto"/>
        <w:ind w:firstLine="0"/>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27 – Hořešovice I. (5749b), jaro 2008, 1 ex.; 28 – Hořešovice II. (5749b), jaro 2008, 2 ex.; 29 – Hořešovice III. (5749b), jaro 2008, 4 ex.; 30 – Klobuky (5749b), jaro 2008, 9 ex., léto 2008, 3 ex.; 36 – Louny I. (5648b), jaro 2009, 1 ex.; 38 – Veltěže (5649c), jaro 2009, 2 ex., léto 2009, 21 ex.; 40 – Slavětín (5649a), jaro 2009, 4 ex.; 41 – Stradonice (5649b), jaro 2009, 14 ex.; 42 – Křesín (5650a), jaro 2009, 4 ex., léto 2009, 5 ex.; 39 – Počedělice (5649a), léto 2009, 4 ex.; 41 – Stradonice (5649b), podzim 2009, 2 ex.; </w:t>
      </w:r>
      <w:r w:rsidRPr="005340EE">
        <w:rPr>
          <w:b/>
          <w:szCs w:val="24"/>
        </w:rPr>
        <w:t xml:space="preserve">Moravia: </w:t>
      </w:r>
      <w:r w:rsidRPr="005340EE">
        <w:rPr>
          <w:b/>
          <w:i/>
          <w:szCs w:val="24"/>
        </w:rPr>
        <w:t>Židlochovice</w:t>
      </w:r>
      <w:r w:rsidRPr="005340EE">
        <w:rPr>
          <w:b/>
          <w:szCs w:val="24"/>
        </w:rPr>
        <w:t>:</w:t>
      </w:r>
      <w:r w:rsidRPr="005340EE">
        <w:rPr>
          <w:szCs w:val="24"/>
        </w:rPr>
        <w:t xml:space="preserve"> 43 – Rebešovice (6865d), jaro 2009, 1 ex.; 44 – Modřice (6865d), jaro 2009, 14 ex., léto 2009, 3 ex., podzim 2009, 1 ex.; 46 – Vojkovice (6965b), jaro 2009, 1 ex., léto 2009, 1 ex.; 47 – Medlov (6965c), jaro 2009, 6 ex., léto 2009, 1 ex.; 48 – Kupařovice (6965c), jaro 2009, 2 ex.; 49 – Odrovice (6965c), jaro 2009, 1 ex., léto 2009, 1 ex.; 50 – Cvrčovice (6965c), jaro 2009, 45 ex., léto 2009, 1 ex., podzim 2009, 48 ex.; 51 – Pohořelice (7064a), jaro 2009, 14 ex., léto 2009, 1 ex.; 52 – Přibice (7065a), jaro 2009, 3 ex., léto 2009, 4 ex.; 53 – Vranovice (7065b), jaro 2009, 1 ex., podzim 2009, 1 ex.; 58 – Uherčice (7065b), jaro 2009, 4 ex.; 59 – Ladná I. (7167c), jaro 2009, 1 ex.; 56 – Velké Němčice I. (7065b), léto 2009, 4 ex.; </w:t>
      </w:r>
      <w:r w:rsidRPr="005340EE">
        <w:rPr>
          <w:b/>
          <w:i/>
          <w:szCs w:val="24"/>
        </w:rPr>
        <w:t>Zábřeh</w:t>
      </w:r>
      <w:r w:rsidRPr="005340EE">
        <w:rPr>
          <w:szCs w:val="24"/>
        </w:rPr>
        <w:t>: 71 – Třeština (6267b), léto 2009, 1 ex.</w:t>
      </w:r>
    </w:p>
    <w:p w:rsidR="0020325F" w:rsidRPr="005340EE" w:rsidRDefault="0020325F" w:rsidP="00425C2A">
      <w:pPr>
        <w:ind w:firstLine="0"/>
      </w:pPr>
      <w:r w:rsidRPr="005340EE">
        <w:rPr>
          <w:b/>
        </w:rPr>
        <w:t xml:space="preserve">Rozšíření a ekologie. </w:t>
      </w:r>
      <w:r w:rsidR="005B4317" w:rsidRPr="005340EE">
        <w:t xml:space="preserve">Západopalearktický druh, rozšířený od Evropy přes Turecko, jižní Rusko a Irán až do Turkmenistánu (Růžička &amp; Schneider, 2004). U nás jsou početné starší nálezy z Čech i z Moravy (J. Růžička, nepubl.). Hojný výskyt u Nákla (6368), Chválkovic (6369), Drahanovic (6468), a méně hojný u Lhoty nad Moravou (6368) v okolí Olomouce uvádí z přelomu 50. a 60. let Novák (1961, 1962, 1965). V současnosti mnohem vzácněji nalézán, ale známe nejméně dvě další lokality s recentním hojným výskytem – v Čechách severně od Žabovřesk nad Ohří (5550) a na Moravě v okolí Kyjova (7068). V obou případech se jedná o luční ekosystémy (J. Růžička, </w:t>
      </w:r>
      <w:r w:rsidR="005B4317" w:rsidRPr="005340EE">
        <w:lastRenderedPageBreak/>
        <w:t>nepubl.). Stejně jako N. antennatus je veden v červeném seznamu ČR jako druh v kategorii ohrožený (Růžička, 2005). Druh otevřené krajiny, s vazbou na teplejší lokality s výskytem sprašových půd (Novák, 1962). Ve dvou studovaných oblastech početněji, v okolí Záb</w:t>
      </w:r>
      <w:r w:rsidRPr="005340EE">
        <w:t>řehu jen ojedinělý nález.</w:t>
      </w:r>
    </w:p>
    <w:p w:rsidR="0020325F" w:rsidRPr="005340EE" w:rsidRDefault="0020325F" w:rsidP="00425C2A">
      <w:pPr>
        <w:spacing w:line="240" w:lineRule="auto"/>
        <w:ind w:firstLine="0"/>
        <w:jc w:val="left"/>
        <w:rPr>
          <w:szCs w:val="24"/>
        </w:rPr>
      </w:pPr>
    </w:p>
    <w:p w:rsidR="0020325F" w:rsidRPr="005340EE" w:rsidRDefault="0020325F" w:rsidP="00425C2A">
      <w:pPr>
        <w:spacing w:line="240" w:lineRule="auto"/>
        <w:ind w:firstLine="0"/>
        <w:jc w:val="left"/>
        <w:rPr>
          <w:b/>
          <w:szCs w:val="24"/>
        </w:rPr>
      </w:pPr>
      <w:r w:rsidRPr="005340EE">
        <w:rPr>
          <w:b/>
          <w:i/>
          <w:szCs w:val="24"/>
        </w:rPr>
        <w:t>Nicrophorus</w:t>
      </w:r>
      <w:r w:rsidRPr="005340EE">
        <w:rPr>
          <w:b/>
          <w:szCs w:val="24"/>
        </w:rPr>
        <w:t xml:space="preserve"> </w:t>
      </w:r>
      <w:r w:rsidRPr="005340EE">
        <w:rPr>
          <w:b/>
          <w:i/>
          <w:szCs w:val="24"/>
        </w:rPr>
        <w:t>humator</w:t>
      </w:r>
      <w:r w:rsidRPr="005340EE">
        <w:rPr>
          <w:b/>
          <w:szCs w:val="24"/>
        </w:rPr>
        <w:t xml:space="preserve"> (Gleditsch, 1767)</w:t>
      </w:r>
    </w:p>
    <w:p w:rsidR="0020325F" w:rsidRPr="005340EE" w:rsidRDefault="0020325F" w:rsidP="00425C2A">
      <w:pPr>
        <w:spacing w:line="240" w:lineRule="auto"/>
        <w:ind w:firstLine="0"/>
        <w:jc w:val="left"/>
        <w:rPr>
          <w:b/>
          <w:szCs w:val="24"/>
        </w:rPr>
      </w:pPr>
    </w:p>
    <w:p w:rsidR="0020325F" w:rsidRPr="005340EE" w:rsidRDefault="0020325F" w:rsidP="00425C2A">
      <w:pPr>
        <w:spacing w:line="240" w:lineRule="auto"/>
        <w:ind w:firstLine="0"/>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26 – Pozdeň II. (5749b), jaro 2008, 3 ex.; 27 – Hořešovice I. (5749b), jaro 2008, 1 ex.; 28 – Hořešovice II. (5749b), jaro 2008, 1 ex.; Skupice, léto 2009, 1 ex.; 34 – Postoloprty (5648a), léto 2009, 1 ex.; 41 – Stradonice (5649b), podzim 2009, 2 ex.; </w:t>
      </w:r>
      <w:r w:rsidRPr="005340EE">
        <w:rPr>
          <w:b/>
          <w:i/>
          <w:szCs w:val="24"/>
        </w:rPr>
        <w:t>Kutná Hora</w:t>
      </w:r>
      <w:r w:rsidRPr="005340EE">
        <w:rPr>
          <w:b/>
          <w:szCs w:val="24"/>
        </w:rPr>
        <w:t>:</w:t>
      </w:r>
      <w:r w:rsidRPr="005340EE">
        <w:rPr>
          <w:szCs w:val="24"/>
        </w:rPr>
        <w:t xml:space="preserve"> 3 – Žleby (6058d), jaro 2008, 3 m*m*, 1 f*; 4 – Vrdy I. (6058d), jaro 2008, 1 m*; 9 – Červený domek (6057b), jaro 2008, 2 m*m*, 2 f*f*, léto 2008, 1 m*, 1 f*; 2 – Kalabousek (6058c), podzim 2008, 1 f*; 6 – Bojmany (6058d), podzim 2008, 1 m*.; 15 – Libenice (6057b), léto 2009, 2 f*f*; 16 – Hlízov (6057b), podzim 2009, 5 m*m*, 6 f*f*; 17 – Nové Dvory II. (6057b), podzim 2009, 1 f*, 18 – Chotusice – letiště (6058a), léto 2009, 1 f*, podzim 2009, 1 f*, 21 – Výčapy (6058d), jaro 2009, 1 m*, podzim 2009, 1 m*; </w:t>
      </w:r>
      <w:r w:rsidRPr="005340EE">
        <w:rPr>
          <w:b/>
          <w:szCs w:val="24"/>
        </w:rPr>
        <w:t xml:space="preserve">Moravia: </w:t>
      </w:r>
      <w:r w:rsidRPr="005340EE">
        <w:rPr>
          <w:b/>
          <w:i/>
          <w:szCs w:val="24"/>
        </w:rPr>
        <w:t>Židlochovice</w:t>
      </w:r>
      <w:r w:rsidRPr="005340EE">
        <w:rPr>
          <w:b/>
          <w:szCs w:val="24"/>
        </w:rPr>
        <w:t>:</w:t>
      </w:r>
      <w:r w:rsidRPr="005340EE">
        <w:rPr>
          <w:szCs w:val="24"/>
        </w:rPr>
        <w:t xml:space="preserve"> 44 – Modřice (6865d), léto 2009, 1 ex.; 45 – Holasice (6965b), léto 2009, 3 ex.; 46 – Vojkovice (6965b), léto 2009, 1 ex.; 51 – Pohořelice (7064a), léto 2009, 4 ex.; 57 – Velké Němčice II. (7066a), léto 2009, 1 ex., podzim 2009, 1 ex.; 59 – Ladná I. (7167c), léto 2009, 1 ex.; </w:t>
      </w:r>
      <w:r w:rsidRPr="005340EE">
        <w:rPr>
          <w:b/>
          <w:i/>
          <w:szCs w:val="24"/>
        </w:rPr>
        <w:t>Zábřeh</w:t>
      </w:r>
      <w:r w:rsidRPr="005340EE">
        <w:rPr>
          <w:szCs w:val="24"/>
        </w:rPr>
        <w:t>: 74 – Nový Dvůr (6167b), jaro 2009, 1 ex.; 75 – Leština (6167b), léto 2009, 1 ex.</w:t>
      </w:r>
    </w:p>
    <w:p w:rsidR="0020325F" w:rsidRPr="005340EE" w:rsidRDefault="0020325F" w:rsidP="00425C2A">
      <w:pPr>
        <w:ind w:firstLine="0"/>
      </w:pPr>
      <w:r w:rsidRPr="005340EE">
        <w:rPr>
          <w:b/>
        </w:rPr>
        <w:t>Rozšíření a ekologie.</w:t>
      </w:r>
      <w:r w:rsidRPr="005340EE">
        <w:t xml:space="preserve"> Široce </w:t>
      </w:r>
      <w:r w:rsidR="005B4317" w:rsidRPr="005340EE">
        <w:t>rozšířený palearktický druh, známý od Evropy a severní Afriky na východní Sibiř a do severozápadní Číny (Růžička &amp; Schneider, 2004). U nás obecně rozšířený, jeden z běžných druhů hrobaříků (např. Vysoký 2007), preferující lesní biotopy (Růžička, 1994). Ve studovaných otevřených biotopech byl zachycen jen jednotliv</w:t>
      </w:r>
      <w:r w:rsidRPr="005340EE">
        <w:t>ě.</w:t>
      </w:r>
    </w:p>
    <w:p w:rsidR="0020325F" w:rsidRPr="005340EE" w:rsidRDefault="0020325F" w:rsidP="00425C2A">
      <w:pPr>
        <w:spacing w:line="240" w:lineRule="auto"/>
        <w:ind w:firstLine="0"/>
        <w:jc w:val="left"/>
        <w:rPr>
          <w:szCs w:val="24"/>
        </w:rPr>
      </w:pPr>
    </w:p>
    <w:p w:rsidR="0020325F" w:rsidRPr="005340EE" w:rsidRDefault="0020325F" w:rsidP="00425C2A">
      <w:pPr>
        <w:spacing w:line="240" w:lineRule="auto"/>
        <w:ind w:firstLine="0"/>
        <w:jc w:val="left"/>
        <w:rPr>
          <w:b/>
          <w:szCs w:val="24"/>
        </w:rPr>
      </w:pPr>
      <w:r w:rsidRPr="005340EE">
        <w:rPr>
          <w:b/>
          <w:i/>
          <w:szCs w:val="24"/>
        </w:rPr>
        <w:t>Nicrophorus</w:t>
      </w:r>
      <w:r w:rsidRPr="005340EE">
        <w:rPr>
          <w:b/>
          <w:szCs w:val="24"/>
        </w:rPr>
        <w:t xml:space="preserve"> </w:t>
      </w:r>
      <w:r w:rsidRPr="005340EE">
        <w:rPr>
          <w:b/>
          <w:i/>
          <w:szCs w:val="24"/>
        </w:rPr>
        <w:t>interruptus</w:t>
      </w:r>
      <w:r w:rsidRPr="005340EE">
        <w:rPr>
          <w:b/>
          <w:szCs w:val="24"/>
        </w:rPr>
        <w:t xml:space="preserve"> Stephens, 1830</w:t>
      </w:r>
    </w:p>
    <w:p w:rsidR="0020325F" w:rsidRPr="005340EE" w:rsidRDefault="0020325F" w:rsidP="00425C2A">
      <w:pPr>
        <w:spacing w:line="240" w:lineRule="auto"/>
        <w:ind w:firstLine="0"/>
        <w:jc w:val="left"/>
        <w:rPr>
          <w:szCs w:val="24"/>
        </w:rPr>
      </w:pPr>
    </w:p>
    <w:p w:rsidR="0020325F" w:rsidRPr="005340EE" w:rsidRDefault="0020325F" w:rsidP="00425C2A">
      <w:pPr>
        <w:spacing w:line="240" w:lineRule="auto"/>
        <w:ind w:firstLine="0"/>
        <w:jc w:val="left"/>
        <w:rPr>
          <w:szCs w:val="24"/>
        </w:rPr>
      </w:pPr>
      <w:r w:rsidRPr="005340EE">
        <w:rPr>
          <w:b/>
          <w:szCs w:val="24"/>
        </w:rPr>
        <w:t xml:space="preserve">Studovaný materiál. Bohemia: </w:t>
      </w:r>
      <w:r w:rsidRPr="005340EE">
        <w:rPr>
          <w:b/>
          <w:i/>
          <w:szCs w:val="24"/>
        </w:rPr>
        <w:t>Louny</w:t>
      </w:r>
      <w:r w:rsidRPr="005340EE">
        <w:rPr>
          <w:szCs w:val="24"/>
        </w:rPr>
        <w:t xml:space="preserve">: 29 – Hořešovice III. (5749b), jaro 2008, 1 ex.; 26 – Pozdeň II. (5749b), léto 2008, 42 ex., podzim 2009, 2 ex.; 28 – Hořešovice II. (5749b), léto 2009, 40 ex., podzim 2009, 9 ex.; 30 – Klobuky (5749b), léto 2009, 41 ex.; 25 – Pozdeň I. (5749d), podzim 2009, 13 ex.; 32 – Skupice II. (5648c), jaro 2009, 2 ex., léto 2009, 15 ex.; 34 – Postoloprty (5648a), jaro 2009, 5 ex., léto 2009, 90. ex, podzim 2009, 11 ex.; 40 – Slavětín (5649a), jaro 2009, 1 ex., léto 2009, 83 ex.; 41 – Stradonice (5649b), jaro 2009, 2 ex., podzim 2009, 8 ex.; 31 – Skupice I. (5648c), léto 2009, 16 ex.; 35 – Březno (5648a), léto 2009, 12 ex., podzim 2009, 2 ex.; 36 – Louny I. (5648b), léto 2009, 16 ex.; 37 – Louny II. (5648b), léto 2009, 2 ex., podzim 2009, 1 ex.; 38 – Veltěže (5649c), léto 2009, 48 ex.; 39 – Počedělice (5649a), léto 2009, 9 ex.; 42 – Křesín </w:t>
      </w:r>
      <w:r w:rsidRPr="005340EE">
        <w:rPr>
          <w:szCs w:val="24"/>
        </w:rPr>
        <w:lastRenderedPageBreak/>
        <w:t xml:space="preserve">(5650a), léto 2009, 130 ex.; 33 – Malnice (5648c), podzim 2009, 2 ex.; </w:t>
      </w:r>
      <w:r w:rsidRPr="005340EE">
        <w:rPr>
          <w:b/>
          <w:i/>
          <w:szCs w:val="24"/>
        </w:rPr>
        <w:t>Kutná Hora</w:t>
      </w:r>
      <w:r w:rsidRPr="005340EE">
        <w:rPr>
          <w:b/>
          <w:szCs w:val="24"/>
        </w:rPr>
        <w:t>:</w:t>
      </w:r>
      <w:r w:rsidRPr="005340EE">
        <w:rPr>
          <w:szCs w:val="24"/>
        </w:rPr>
        <w:t xml:space="preserve"> 1 – Církvice (6058c), jaro 2008, 1 m*, 2 f*f*; 2 – Kalabousek (6058c), jaro 2008, 2 m*m*, 1 f*, léto 2008, 15 m*m*, 15 f*f*, podzim 2008, 1 m*, 1 f*; 3 – Žleby (6058d), jaro 2008, 2 m*m*, 2 f*f*, léto 2008, 6 m*m*, 5 f*f*; 4 – Vrdy I. (6058d), jaro 2008, 4 f*f*, léto 2008, 3 m*m*, podzim 2008, 2 f*f*; 5 – Horní Bučice (6058d), jaro 2008, 3 m*m*, 3 f*f*, léto 2008, 11 m*m*, 8 f*f*, podzim 2008, 2 m*m*, 5 f*f*; 6 – Bojmany (6058d), jaro 2008, 3 m*m*, 7 f*f*, léto 2008, 2 m*m*, podzim 2008, 5 m*m*, 2 f*f*; 7 – Kolín (5957c), jaro 2008, 1 f*; 8 – Starý Kolín I. (5957d), jaro 2008, 6 m*m*, 13 f*f*; 9 – Červený domek (6057b), jaro 2008, 10 m*m*, 11 f*f*, léto 2008, 1 f*, podzim 2008, 2 f*f*; 10 – Nové Dvory I. (6058a), jaro 2008, 1 m*, 2 f*f*, léto 2008, 16 m*m*, 12 f*f*, podzim 2008, 2 f*f*; 11 – Malín I. (6057a), jaro 2008, 6 m*m*, 6 f*f*, podzim 2008, 7 m*m*, 5 f*f*; 12 – Skalka (6057a), jaro 2008, 5 m*m*, 2 f*f*, podzim 2008, 1 f*; 13 – Hluboký důl (5957c), jaro 2009, 1 m*, 1 f*, léto 2009, 10 m*m*, 4 f*f*, podzim 2009, 1 f*; 14 – Starý Kolín II. (5957b), jaro 2009, 1 m*, léto 2009, 2 m*m*, 1 f*, podzim 2009, 4 m*m*, 5 f*f*; 15 – Libenice (6057b), léto 2009, 10 m*m*, 12 f*f*; 16 – Hlízov (6057b), jaro 2009, 3 m*m*, 5 f*f*, podzim 2009, 2 f*f*; 17 – Nové Dvory II. (6057b), léto 2009, 16 m*m*, 11 f*f*, podzim 2009, 3 m*m*, 1 f*; 18 – Chotusice – letiště (6058a), léto 2009, 3 m*m*, 1 f*, podzim 2009, 3 m*m*, 5 f*f*; 19 – Chotusice (6058a), léto 2009, 6 m*m*, 13 f*f*, podzim 2009, 2 f*f*; 20 – Druhanice (6058d), léto 2009, 4 m*m*, 3 f*f*; 21 – Výčapy (6058d), léto 2009, 1 m*, podzim 2009, 4 f*f*; 22 – Vrdy II. (6058d), jaro 2009, 1 m*, léto 2009, 4 m*m*, 4 f*f*; </w:t>
      </w:r>
      <w:r w:rsidRPr="005340EE">
        <w:rPr>
          <w:b/>
          <w:szCs w:val="24"/>
        </w:rPr>
        <w:t xml:space="preserve">Moravia: </w:t>
      </w:r>
      <w:r w:rsidRPr="005340EE">
        <w:rPr>
          <w:b/>
          <w:i/>
          <w:szCs w:val="24"/>
        </w:rPr>
        <w:t>Židlochovice</w:t>
      </w:r>
      <w:r w:rsidRPr="005340EE">
        <w:rPr>
          <w:b/>
          <w:szCs w:val="24"/>
        </w:rPr>
        <w:t>:</w:t>
      </w:r>
      <w:r w:rsidRPr="005340EE">
        <w:rPr>
          <w:szCs w:val="24"/>
        </w:rPr>
        <w:t xml:space="preserve"> 43 – Rebešovice (6865d), jaro 2009, 2 ex., léto 2009, 1 ex., podzim 2009, 1 ex.; 46 – Vojkovice (6965b), jaro 2009, 3 ex., léto 2009, 27. ex., podzim 2009, 4 ex.; 47 – Medlov (6965c), jaro 2009, 1 ex., léto 2009, 9 ex.; 48 – Kupařovice (6965c), jaro 2009, 3 ex., léto 2009, 6 ex., podzim 2009, 21 ex.; 50 – Cvrčovice (6965c), jaro 2009, 9 ex., léto 2009, 6 ex., podzim 2009, 34 ex.; 51 – Pohořelice (7064a), jaro 2009, 3 ex., léto 2009, 4 ex., podzim 2009, 14 ex.; 52 – Přibice (7065a), jaro 2009, 4 ex., léto 2009, 17 ex., podzim 2009, 17 ex.; 53 – Vranovice (7065b), jaro 2009, 8 ex., podzim 2009, 10 ex.; 54 – Přísnotice (7065b), jaro 2009, 1 ex., léto 2009, 1 ex., podzim 2009, 3 ex.; 56 – Velké Němčice I. (7065b), jaro 2009, 2 ex., léto 2009, 16 ex., podzim 2009, 8 ex.; 60 – Ladná II. (7267a), jaro 2009, 8 ex., léto 2009, 3 ex.; 44 – Modřice (6865d), léto 2009, 6 ex., podzim 2009, 4 ex.; 45 – Holasice (6965b), léto 2009, 3 ex., podzim 2009, 4 ex.; 49 – Odrovice (6965c), léto 2009, 1 ex., podzim 2009, 10 ex.; 55 – Nosislav (6965d), léto 2009, 7 ex., podzim 2009, 1 ex.; 58 – Uherčice (7065b), léto 2009, 1 ex.; 57 – Velké Němčice II. (7066a), léto 2009, 3 ex., podzim 2009, 24 ex.; 59 – Ladná I. (7167c), léto 2009, 1 ex., podzim 2009, 17 ex.; </w:t>
      </w:r>
      <w:r w:rsidRPr="005340EE">
        <w:rPr>
          <w:b/>
          <w:i/>
          <w:szCs w:val="24"/>
        </w:rPr>
        <w:t>Zábřeh</w:t>
      </w:r>
      <w:r w:rsidRPr="005340EE">
        <w:rPr>
          <w:szCs w:val="24"/>
        </w:rPr>
        <w:t>: 81 – Libivá – východ (6167d), jaro 2009, 1 ex.; 72 – Dubicko (6167d), léto 2009, 5 ex., podzim 2009, 5 ex.; 75 – Leština (6167b), léto 2009, 1 ex.; 76 – Leština – západ (6167a), léto 2009, 4 ex.; 83 – Mohelnice – východ (6267b), léto 2009, 2 ex., podzim 2009, 2 ex.; 61 – Sudkov (6067d), podzim 2009, 1 ex.; 68 – Vlachov (6167c), podzim 2009, 5 ex.; 73 – Sudkov – jih (6067d), podzim 2009, 2 ex.; 74 – Nový Dvůr (6167b), podzim 2009, 3 ex.; 79 – Zvole – sever (6167d), podzim 2009, 1 ex.; 80 – Lukavice (6167d), podzim 2009, 8 ex.; 82 – Mohelnice – sever (6267b), podzim 2009, 2 ex.; 84 – Třeština – severozápad (6167d), podzim 2009, 4 ex.</w:t>
      </w:r>
    </w:p>
    <w:p w:rsidR="0020325F" w:rsidRPr="005340EE" w:rsidRDefault="0020325F" w:rsidP="00425C2A">
      <w:pPr>
        <w:ind w:firstLine="0"/>
      </w:pPr>
      <w:r w:rsidRPr="005340EE">
        <w:rPr>
          <w:b/>
        </w:rPr>
        <w:t>Rozšíření a ekologie.</w:t>
      </w:r>
      <w:r w:rsidRPr="005340EE">
        <w:t xml:space="preserve"> Palearktický </w:t>
      </w:r>
      <w:r w:rsidR="005B4317" w:rsidRPr="005340EE">
        <w:t xml:space="preserve">druh, rozšířený od Evropy a severní Afriky až na východní Sibiř a do severozápadní Číny (Růžička &amp; Schneider, 2004). Na našem území velmi hojný hrobařík (např. Vysoký 2007). Eurytopní druh, který se vyskytuje jak v otevřené krajině, tak i v lesích </w:t>
      </w:r>
      <w:r w:rsidR="005B4317" w:rsidRPr="005340EE">
        <w:lastRenderedPageBreak/>
        <w:t xml:space="preserve">(Růžička, 1994; Kočárek &amp; Benko, 1997; Vysoký, 2007). Ve studovaných oblastech početný </w:t>
      </w:r>
      <w:r w:rsidRPr="005340EE">
        <w:t>výskyt.</w:t>
      </w:r>
    </w:p>
    <w:p w:rsidR="0020325F" w:rsidRPr="005340EE" w:rsidRDefault="0020325F" w:rsidP="00425C2A">
      <w:pPr>
        <w:spacing w:line="240" w:lineRule="auto"/>
        <w:ind w:firstLine="0"/>
        <w:jc w:val="left"/>
        <w:rPr>
          <w:szCs w:val="24"/>
        </w:rPr>
      </w:pPr>
    </w:p>
    <w:p w:rsidR="0020325F" w:rsidRPr="005340EE" w:rsidRDefault="0020325F" w:rsidP="00425C2A">
      <w:pPr>
        <w:spacing w:line="240" w:lineRule="auto"/>
        <w:ind w:firstLine="0"/>
        <w:jc w:val="left"/>
        <w:rPr>
          <w:b/>
          <w:szCs w:val="24"/>
        </w:rPr>
      </w:pPr>
      <w:r w:rsidRPr="005340EE">
        <w:rPr>
          <w:b/>
          <w:i/>
          <w:szCs w:val="24"/>
        </w:rPr>
        <w:t>Nicrophorus</w:t>
      </w:r>
      <w:r w:rsidRPr="005340EE">
        <w:rPr>
          <w:b/>
          <w:szCs w:val="24"/>
        </w:rPr>
        <w:t xml:space="preserve"> </w:t>
      </w:r>
      <w:r w:rsidRPr="005340EE">
        <w:rPr>
          <w:b/>
          <w:i/>
          <w:szCs w:val="24"/>
        </w:rPr>
        <w:t>investigator</w:t>
      </w:r>
      <w:r w:rsidRPr="005340EE">
        <w:rPr>
          <w:b/>
          <w:szCs w:val="24"/>
        </w:rPr>
        <w:t xml:space="preserve"> Zetterstedt, 1824</w:t>
      </w:r>
    </w:p>
    <w:p w:rsidR="0020325F" w:rsidRPr="005340EE" w:rsidRDefault="0020325F" w:rsidP="00425C2A">
      <w:pPr>
        <w:spacing w:line="240" w:lineRule="auto"/>
        <w:ind w:firstLine="0"/>
        <w:jc w:val="left"/>
        <w:rPr>
          <w:b/>
          <w:szCs w:val="24"/>
        </w:rPr>
      </w:pPr>
    </w:p>
    <w:p w:rsidR="0020325F" w:rsidRPr="005340EE" w:rsidRDefault="0020325F" w:rsidP="00425C2A">
      <w:pPr>
        <w:spacing w:line="240" w:lineRule="auto"/>
        <w:ind w:firstLine="0"/>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25 – Pozdeň I. (5749d), podzim 2008, 1 ex.;</w:t>
      </w:r>
    </w:p>
    <w:p w:rsidR="0020325F" w:rsidRPr="005340EE" w:rsidRDefault="0020325F" w:rsidP="00425C2A">
      <w:pPr>
        <w:spacing w:line="240" w:lineRule="auto"/>
        <w:ind w:firstLine="0"/>
        <w:jc w:val="left"/>
        <w:rPr>
          <w:szCs w:val="24"/>
        </w:rPr>
      </w:pPr>
      <w:r w:rsidRPr="005340EE">
        <w:rPr>
          <w:b/>
          <w:i/>
          <w:szCs w:val="24"/>
        </w:rPr>
        <w:t>Kutná Hora</w:t>
      </w:r>
      <w:r w:rsidRPr="005340EE">
        <w:rPr>
          <w:b/>
          <w:szCs w:val="24"/>
        </w:rPr>
        <w:t>:</w:t>
      </w:r>
      <w:r w:rsidRPr="005340EE">
        <w:rPr>
          <w:szCs w:val="24"/>
        </w:rPr>
        <w:t xml:space="preserve"> 9 – Červený domek (6057b), podzim 2008, 1 m*; 10 – Nové Dvory I. (6058a), podzim 2008, 1 f*; </w:t>
      </w:r>
      <w:r w:rsidRPr="005340EE">
        <w:rPr>
          <w:b/>
          <w:szCs w:val="24"/>
        </w:rPr>
        <w:t xml:space="preserve">Moravia: </w:t>
      </w:r>
      <w:r w:rsidRPr="005340EE">
        <w:rPr>
          <w:b/>
          <w:i/>
          <w:szCs w:val="24"/>
        </w:rPr>
        <w:t>Židlochovice</w:t>
      </w:r>
      <w:r w:rsidRPr="005340EE">
        <w:rPr>
          <w:b/>
          <w:szCs w:val="24"/>
        </w:rPr>
        <w:t>:</w:t>
      </w:r>
      <w:r w:rsidRPr="005340EE">
        <w:rPr>
          <w:szCs w:val="24"/>
        </w:rPr>
        <w:t xml:space="preserve"> 43 – Rebešovice (6865d), jaro 2009, 1 ex.; 48 – Kupařovice (6965c), jaro 2009, 1 ex.; 53 – Vranovice (7065b), jaro 2009, 1 ex.; 50 – Cvrčovice (6965c), léto 2009, 2 ex.; 55 – Nosislav (6965d), léto 2009, 1 ex.; 60 – Ladná II. (7267a), léto 2009, 1 ex.</w:t>
      </w:r>
    </w:p>
    <w:p w:rsidR="0020325F" w:rsidRPr="005340EE" w:rsidRDefault="0020325F" w:rsidP="00425C2A">
      <w:pPr>
        <w:ind w:firstLine="0"/>
      </w:pPr>
      <w:r w:rsidRPr="005340EE">
        <w:rPr>
          <w:b/>
        </w:rPr>
        <w:t>Rozšíření a ekologie.</w:t>
      </w:r>
      <w:r w:rsidRPr="005340EE">
        <w:t xml:space="preserve"> Široce rozšířený </w:t>
      </w:r>
      <w:r w:rsidR="005B4317" w:rsidRPr="005340EE">
        <w:t>holarktický druh (Růžička &amp; Schneider, 2004). U nás běžný, ale vyskytuje se prakticky pouze v lesních biotopech (Růžička, 1994; Kočárek &amp; Benko, 1997; Vysoký, 2007). Jeho zálety do otevřené krajiny, jak je vidět i v našem výčtu materiálu, jsou dosti v</w:t>
      </w:r>
      <w:r w:rsidRPr="005340EE">
        <w:t>zácné.</w:t>
      </w:r>
    </w:p>
    <w:p w:rsidR="0020325F" w:rsidRPr="005340EE" w:rsidRDefault="0020325F" w:rsidP="00425C2A">
      <w:pPr>
        <w:spacing w:line="240" w:lineRule="auto"/>
        <w:ind w:firstLine="0"/>
        <w:jc w:val="left"/>
        <w:rPr>
          <w:szCs w:val="24"/>
        </w:rPr>
      </w:pPr>
    </w:p>
    <w:p w:rsidR="0020325F" w:rsidRPr="005340EE" w:rsidRDefault="0020325F" w:rsidP="00425C2A">
      <w:pPr>
        <w:spacing w:line="240" w:lineRule="auto"/>
        <w:ind w:firstLine="0"/>
        <w:jc w:val="left"/>
        <w:rPr>
          <w:b/>
          <w:szCs w:val="24"/>
        </w:rPr>
      </w:pPr>
      <w:r w:rsidRPr="005340EE">
        <w:rPr>
          <w:b/>
          <w:i/>
          <w:szCs w:val="24"/>
        </w:rPr>
        <w:t>Nicrophorus</w:t>
      </w:r>
      <w:r w:rsidRPr="005340EE">
        <w:rPr>
          <w:b/>
          <w:szCs w:val="24"/>
        </w:rPr>
        <w:t xml:space="preserve"> </w:t>
      </w:r>
      <w:r w:rsidRPr="005340EE">
        <w:rPr>
          <w:b/>
          <w:i/>
          <w:szCs w:val="24"/>
        </w:rPr>
        <w:t>sepultor</w:t>
      </w:r>
      <w:r w:rsidRPr="005340EE">
        <w:rPr>
          <w:b/>
          <w:szCs w:val="24"/>
        </w:rPr>
        <w:t xml:space="preserve"> Charpentier, 1825 </w:t>
      </w:r>
    </w:p>
    <w:p w:rsidR="0020325F" w:rsidRPr="005340EE" w:rsidRDefault="0020325F" w:rsidP="00425C2A">
      <w:pPr>
        <w:spacing w:line="240" w:lineRule="auto"/>
        <w:ind w:firstLine="0"/>
        <w:jc w:val="left"/>
        <w:rPr>
          <w:szCs w:val="24"/>
        </w:rPr>
      </w:pPr>
    </w:p>
    <w:p w:rsidR="0020325F" w:rsidRPr="005340EE" w:rsidRDefault="0020325F" w:rsidP="00425C2A">
      <w:pPr>
        <w:spacing w:line="240" w:lineRule="auto"/>
        <w:ind w:firstLine="0"/>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27 – Hořešovice I. (5749b), jaro 2008, 1 ex.; 26 – Pozdeň II. (5749b), léto 2008, 14 ex.; 28 – Hořešovice II. (5749b), léto 2008, 60 ex., podzim 2008, 4 ex.; 30 – Klobuky (5749b), léto 2008, 256 ex.; 25 – Pozdeň I. (5749d), podzim 2008, 2 ex.; 29 – Hořešovice III. (5749b), podzim 2008, 1 ex.; 34 – Postoloprty (5648a), jaro 2009, 8 ex., léto 2009, 135 ex., podzim 2009, 10 ex.; 38 – Veltěže (5649c), jaro 2009, 11 ex., léto 2009, 352 ex., podzim 2009, 3 ex.; 40 – Slavětín (5649a), jaro 2009, 1 ex., léto 2009, 295 ex.; 41 – Stradonice (5649b), jaro 2009, 1 ex., podzim 2009, 16 ex.; 31 – Skupice I. (5648c), léto 2009, 6 ex.; 32 – Skupice II. (5648c), léto 2009, 5 ex.; 35 – Březno (5648a), léto 2009, 2 ex., podzim 2009, 2 ex.; 36 – Louny I. (5648b), léto 2009, 20 ex., podzim 2009, 7 ex.; 39 – Počedělice (5649a), léto 2009, 3 ex.; 42 – Křesín (5650a), léto 2009, 112 ex.; 33 – Malnice (5648c), podzim 2009, 4 ex.; 37 – Louny II. (5648b), podzim 2009, 2 ex.; </w:t>
      </w:r>
      <w:r w:rsidRPr="005340EE">
        <w:rPr>
          <w:b/>
          <w:i/>
          <w:szCs w:val="24"/>
        </w:rPr>
        <w:t>Kutná hora</w:t>
      </w:r>
      <w:r w:rsidRPr="005340EE">
        <w:rPr>
          <w:b/>
          <w:szCs w:val="24"/>
        </w:rPr>
        <w:t>:</w:t>
      </w:r>
      <w:r w:rsidRPr="005340EE">
        <w:rPr>
          <w:szCs w:val="24"/>
        </w:rPr>
        <w:t xml:space="preserve"> 2 – Kalabousek (6058c), léto 2008, 5 m*m*, 8 f*f*; 3 – Žleby (6058d), léto 2008, 1 m*, 1 f*; 5 – Horní Bučice (6058d), jaro 2008, 1 f*, léto 2008, 8 m*m*, 2 f*f*; 9 – Červený domek (6057b), jaro 2008, 1 m*; 12 – Skalka (6057a), jaro 2008, 1 m*; 13 – Hluboký důl (5957c), jaro 2009, 1 m*, léto 2009, 2 f*f*, podzim 2009, 1 m*; 14 – Starý Kolín II. (5957b), jaro 2009, 6 m*m*, 1 f*, léto 2009, 1 f*, podzim 2009, 1 m*; 15 – Libenice (6057b), léto 2009, 1 m*, 2 f*f*; 17 – Nové Dvory II. (6057b), léto 2009, 11 m*m*, 7 f*f*, podzim 2009, 2 m*m*, 4 f*f*; 18 – Chotusice – letiště (6058a), jaro 2009, 5 m*m*, 3 f*f*; 19 – Chotusice (6058a), léto 2009, 128 m*m*, 163 f*f*, podzim 2009, 1 m*; 20 – Druhanice (6058d), </w:t>
      </w:r>
      <w:r w:rsidRPr="005340EE">
        <w:rPr>
          <w:szCs w:val="24"/>
        </w:rPr>
        <w:lastRenderedPageBreak/>
        <w:t xml:space="preserve">léto 2009, 3 m*m*, 6 f*f*; 21 – Výčapy (6058d), léto 2009, 3 m*m*, 1 f*, podzim 2009, 1 m*, 3 f*f*; 22 – Vrdy II. (6058d), jaro 2009, 1 f*, léto 2009, 15 m*m*, 31 f*f*; 24 – Malín II. (6057b), podzim 2009, 1 f*; </w:t>
      </w:r>
      <w:r w:rsidRPr="005340EE">
        <w:rPr>
          <w:b/>
          <w:szCs w:val="24"/>
        </w:rPr>
        <w:t xml:space="preserve">Moravia: </w:t>
      </w:r>
      <w:r w:rsidRPr="005340EE">
        <w:rPr>
          <w:b/>
          <w:i/>
          <w:szCs w:val="24"/>
        </w:rPr>
        <w:t>Židlochovice</w:t>
      </w:r>
      <w:r w:rsidRPr="005340EE">
        <w:rPr>
          <w:b/>
          <w:szCs w:val="24"/>
        </w:rPr>
        <w:t>:</w:t>
      </w:r>
      <w:r w:rsidRPr="005340EE">
        <w:rPr>
          <w:szCs w:val="24"/>
        </w:rPr>
        <w:t xml:space="preserve"> 43 – Rebešovice (6865d), jaro 2009, 1 ex., léto 2009, 4 ex., podzim 2009, 1 ex.; 47 – Medlov (6965c), jaro 2009, 22 ex., léto 2009, 26 ex.; 50 – Cvrčovice (6965c), jaro 2009, 38 ex., léto 2009, 2 ex., podzim 2009, 11 ex.; 52 – Přibice (7065a), jaro 2009, 61 ex., léto 2009, 228 ex., podzim 2009, 10 ex.; 53 – Vranovice (7065b), jaro 2009, 37 ex., léto 2009, 2 ex., podzim 2009, 1 ex.; 60 – Ladná II. (7267a), jaro 2009, 12 ex.; 49 – Odrovice (6965c), léto 2009, 5 ex., podzim 2009, 3 ex.; 56 – Velké Němčice I. (7065b), léto 2009, 1 ex.; 44 – Modřice (6865d), podzim 2009, 1 ex.; 51 – Pohořelice (7064a), podzim 2009, 2 ex.; 59 – Ladná I. (7167c), podzim 2009, 14 ex.; </w:t>
      </w:r>
      <w:r w:rsidRPr="005340EE">
        <w:rPr>
          <w:b/>
          <w:i/>
          <w:szCs w:val="24"/>
        </w:rPr>
        <w:t>Zábřeh</w:t>
      </w:r>
      <w:r w:rsidRPr="005340EE">
        <w:rPr>
          <w:b/>
          <w:szCs w:val="24"/>
        </w:rPr>
        <w:t>:</w:t>
      </w:r>
      <w:r w:rsidRPr="005340EE">
        <w:rPr>
          <w:szCs w:val="24"/>
        </w:rPr>
        <w:t xml:space="preserve"> 80 – Lukavice (6167d), léto 2009, 1 ex., podzim 2009, 1 ex.</w:t>
      </w:r>
    </w:p>
    <w:p w:rsidR="0020325F" w:rsidRPr="005340EE" w:rsidRDefault="0020325F" w:rsidP="00425C2A">
      <w:pPr>
        <w:ind w:firstLine="0"/>
      </w:pPr>
      <w:r w:rsidRPr="005340EE">
        <w:rPr>
          <w:b/>
        </w:rPr>
        <w:t>Rozšíření a ekologie.</w:t>
      </w:r>
      <w:r w:rsidRPr="005340EE">
        <w:t xml:space="preserve"> Palearktický druh, </w:t>
      </w:r>
      <w:r w:rsidR="005B4317" w:rsidRPr="005340EE">
        <w:t xml:space="preserve">rozšířený od Evropy až do Mongolska, východní Sibiře a do severozápadní Číny (Růžička &amp; Schneider, 2004). U nás jednotlivé starší i novější nálezy z Čech i Moravy (Vysoký 2007; J. Růžička, nepubl.). Hojný výskyt u Nákla (6368), Lhoty nad Moravou (6368) a Drahanovic (6468) a méně hojný u Chválkovic (6369) v okolí Olomouce uvádí z přelomu 50. a 60. let Novák (1961, 1962, 1965). Recentně nalézán většinou jednotlivě (např. jednotlivé nálezy z Ústeckého kraje shrnuje Vysoký (2007)), ale známe i masový výskyt v Čechách, severně od Žabovřesk nad Ohří (5550) a v okolí Kostelce nad Černými lesy (6055), obojí v lučních biotopech (J. Růžička, nepubl.). Vzácnější druh hrobaříka, který je v červeném seznamu ČR veden v kategorii téměř ohrožený (Růžička, 2005). Druh otevřené krajiny, včetně chladnějších biotopů (Vysoký 2007; J. Růžička, nepubl.); Novák (1962) popisuje jeho vazbu na lokality se sprašovými půdami. Vysoký (2007) zmiňuje i výskyt na okraji lesních biotopů. Ve třech studovaných oblastech zjištěn </w:t>
      </w:r>
      <w:r w:rsidRPr="005340EE">
        <w:t>poměrně početný výskyt, v okolí Zábřehu jen dva jednotlivé nálezy na jediné lokalitě.</w:t>
      </w:r>
    </w:p>
    <w:p w:rsidR="0020325F" w:rsidRPr="005340EE" w:rsidRDefault="0020325F" w:rsidP="00425C2A">
      <w:pPr>
        <w:spacing w:line="240" w:lineRule="auto"/>
        <w:ind w:firstLine="0"/>
        <w:jc w:val="left"/>
        <w:rPr>
          <w:szCs w:val="24"/>
        </w:rPr>
      </w:pPr>
    </w:p>
    <w:p w:rsidR="0020325F" w:rsidRPr="005340EE" w:rsidRDefault="0020325F" w:rsidP="00425C2A">
      <w:pPr>
        <w:spacing w:line="240" w:lineRule="auto"/>
        <w:ind w:firstLine="0"/>
        <w:jc w:val="left"/>
        <w:rPr>
          <w:b/>
          <w:szCs w:val="24"/>
        </w:rPr>
      </w:pPr>
      <w:r w:rsidRPr="005340EE">
        <w:rPr>
          <w:b/>
          <w:i/>
          <w:szCs w:val="24"/>
        </w:rPr>
        <w:t>Nicrophorus</w:t>
      </w:r>
      <w:r w:rsidRPr="005340EE">
        <w:rPr>
          <w:b/>
          <w:szCs w:val="24"/>
        </w:rPr>
        <w:t xml:space="preserve"> </w:t>
      </w:r>
      <w:r w:rsidRPr="005340EE">
        <w:rPr>
          <w:b/>
          <w:i/>
          <w:szCs w:val="24"/>
        </w:rPr>
        <w:t>vespillo</w:t>
      </w:r>
      <w:r w:rsidRPr="005340EE">
        <w:rPr>
          <w:b/>
          <w:szCs w:val="24"/>
        </w:rPr>
        <w:t xml:space="preserve"> (Linnaeus, 1758)</w:t>
      </w:r>
    </w:p>
    <w:p w:rsidR="0020325F" w:rsidRPr="005340EE" w:rsidRDefault="0020325F" w:rsidP="00425C2A">
      <w:pPr>
        <w:spacing w:line="240" w:lineRule="auto"/>
        <w:ind w:firstLine="0"/>
        <w:jc w:val="left"/>
        <w:rPr>
          <w:szCs w:val="24"/>
        </w:rPr>
      </w:pPr>
    </w:p>
    <w:p w:rsidR="0020325F" w:rsidRPr="005340EE" w:rsidRDefault="0020325F" w:rsidP="00425C2A">
      <w:pPr>
        <w:spacing w:line="240" w:lineRule="auto"/>
        <w:ind w:firstLine="0"/>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35 – Březno (5648a), jaro 2009, 22 ex., léto 2009, 71 ex., podzim 2009, 14 ex.; 27 – Hořešovice I. (5749b), jaro 2008, 281 ex.; 28 – Hořešovice II. (5749b), jaro 2008, 552 ex., léto 2008, 169 ex., podzim 2008, 151 ex.; 29 – Hořešovice III. (5749b), jaro 2008, 412 ex., podzim 2008, 9 ex.; 30 – Klobuky (5749b), jaro 2008, 213 ex., léto 2008, 183 ex., podzim 2008, 4 ex.; 42 – Křesín (5650a), jaro 2009, 122 ex., léto 2009, 225 ex., podzim 2009, 4 ex.; 36 – Louny I. (5648b), jaro 2009, 128 ex., léto 2009, 36 ex., podzim 2009, 77 ex.; 37 – Louny II. (5648b), jaro 2009, 59 ex., léto 2009, 72 ex., podzim 2009, 33 ex.; 33 – Malnice (5648c), jaro 2009, 2 ex., podzim 2009, 23 ex.; 39 – Počedělice (5649a), jaro 2009, 104 ex., léto 2009, 81 ex., </w:t>
      </w:r>
      <w:r w:rsidRPr="005340EE">
        <w:rPr>
          <w:szCs w:val="24"/>
        </w:rPr>
        <w:lastRenderedPageBreak/>
        <w:t xml:space="preserve">podzim 2009, 8 ex.; 34 – Postoloprty (5648a), jaro 2009, 209 ex., léto 2009, 62 ex., podzim 2009, 61 ex.; 25 – Pozdeň I. (5749d), jaro 2008, 171 ex., podzim 2008, 151 ex.; 26 – Pozdeň II. (5749b), jaro 2008, 292 ex., léto 2008, 75 ex., podzim 2008, 24 ex.; 31 – Skupice I. (5648c), jaro 2009, 31 ex., léto 2009, 16 ex., podzim 2009, 27 ex.; 32 – Skupice II. (5648c), jaro 2009, 71 ex., léto 2009, 32 ex.; 40 – Slavětín (5649a), jaro 2009, 233 ex., léto 2009, 163 ex.; 41 – Stradonice (5649b), jaro 2009, 64 ex., podzim 2009, 88 ex.; 38 – Veltěže (5649c), jaro 2009, 189 ex., léto 2009, 202 ex., podzim 2009, 45 ex.; </w:t>
      </w:r>
      <w:r w:rsidRPr="005340EE">
        <w:rPr>
          <w:b/>
          <w:i/>
          <w:szCs w:val="24"/>
        </w:rPr>
        <w:t>Kutná Hora</w:t>
      </w:r>
      <w:r w:rsidRPr="005340EE">
        <w:rPr>
          <w:b/>
          <w:szCs w:val="24"/>
        </w:rPr>
        <w:t>:</w:t>
      </w:r>
      <w:r w:rsidRPr="005340EE">
        <w:rPr>
          <w:szCs w:val="24"/>
        </w:rPr>
        <w:t xml:space="preserve"> 1 – Církvice (6058c), jaro 2008, 12 m*m*, 7 f*f*, léto 2008, 4 m*m*, 4 f*f*, podzim 2008, 23 m*m*, 33 f*f*; 2 – Kalabousek (6058c), jaro 2008, 8 m*m*, 21 f*f*, léto 2008, 24 m*m*, 31 f*f*, podzim 2008, 39 m*m*, 39 f*f*; 3 – Žleby (6058d), jaro 2008, 17 m*m*, 20 f*f*, léto 2008, 10 m*m*, 7 f*f*; 4 – Vrdy I. (6058d), jaro 2008, 8 m*m*, 6 f*f*, léto 2008, 7 m*m*, 5 f*f*, podzim 2008, 33 m*m*, 33 f*f*; 5 – Horní Bučice (6058d), jaro 2008, 5 m*m*, 4 f*f*, léto 2008, 18 m*m*, 18 f*f*, podzim 2008, 51 m*m*, 63 f*f*; 6 – Bojmany (6058d), jaro 2008, 37 m*m*, 30 f*f*, léto 2008, 1 f*, podzim 2008, 62 m*m*, 80 f*f*; 7 – Kolín (5957c), jaro 2008, 8 m*m*, 9 f*f*; 8 – Starý Kolín I. (5957d), jaro 2008, 35 m*m*, 35 f*f*, léto 2008, 9 m*m*, 8 f*f*, podzim 2008, 18 m*m*, 20 f*f*; 9 – Červený domek (6057b), jaro 2008, 46 m*m*, 73 f*f*, léto 2008, 8 m*m*, 9 f*f*, podzim 2008, 122 m*m*, 120 f*f*; 10 – Nové Dvory I. (6058a), jaro 2008, 8 m*m*, 2 f*f*, léto 2008, 32 m*m*, 46 f*f*, podzim 2008, 151 m*m*, 119 f*f*; 11 – Malín I. (6057a), jaro 2008, 48 m*m*, 83 f*f*, léto 2008, 35 m*m*, 70 f*f*, podzim 2008, 198 m*m*, 226 f*f*; 12 – Skalka (6057a), jaro 2008, 23 m*m*, 13 f*f*, léto 2008, 4 m*m*, 10 f*f*, podzim 2008, 126 m*m*, 115 f*f*; 13 – Hluboký důl (5957c), jaro 2009, 54 m*m*, 58 f*f*, léto 2009, 32 m*m*, 25 f*f*, podzim 2009, 42 m*m*, 43 f*f*; 14 – Starý Kolín II. (5957b), jaro 2009, 11 m*m*, 23 f*f*, léto 2009, 8 m*m*, 12 f*f*, podzim 2009, 81 m*m*, 83 f*f*; 15 – Libenice (6057b), jaro 2009, 11 m*m*, 17 f*f*, léto 2009, 30 m*m*, 17 f*f*; 16 – Hlízov (6057b), jaro 2009, 92 m*m*, 95 f*f*, podzim 2009, 81 m*m*, 70 f*f*; 17 – Nové Dvory II. (6057b), jaro 2009, 10 m*m*, 16 f*f*, léto 2009, 60 m*m*, 64 f*f*, podzim 2009, 36 m*m*, 58 f*f*; 18 – Chotusice – letiště (6058a), jaro 2009, 90 m*m*, 116 f*f*, léto 2009, 17 m*m*, 22 f*f*, podzim 2009, 306 m*m*, 304 f*f*; 19 – Chotusice (6058a), jaro 2009, 73 m*m*, 88 f*f*, léto 2009, 61 m*m*, 71 f*f*, podzim 2009, 105 m*m*, 124 f*f*; 20 – Druhanice (6058d), jaro 2009, 17 m*m*, 25 f*f*, léto 2009, 29 m*m*, 28 f*f*; 21 – Výčapy (6058d), jaro 2009, 65 m*m*, 99 f*f*, léto 2009, 17 m*m*, 17 f*f*, podzim 2009, 73 m*m*, 70 f*f*; 22 – Vrdy II. (6058d), jaro 2009, 177 m*m*, 176 f*f*, léto 2009, 84 m*m*, 112 f*f*; 23 – Vinice (6058d), jaro 2009, 142 m*m*, 133 f*f*; 24 – Malín II. (6057b), jaro 2009, 59 m*m*, 64 f*f*, podzim 2009, 45 m*m*, 39 f*f*; </w:t>
      </w:r>
      <w:r w:rsidRPr="005340EE">
        <w:rPr>
          <w:b/>
          <w:szCs w:val="24"/>
        </w:rPr>
        <w:t xml:space="preserve">Moravia: </w:t>
      </w:r>
      <w:r w:rsidRPr="005340EE">
        <w:rPr>
          <w:b/>
          <w:i/>
          <w:szCs w:val="24"/>
        </w:rPr>
        <w:t>Židlochovice</w:t>
      </w:r>
      <w:r w:rsidRPr="005340EE">
        <w:rPr>
          <w:b/>
          <w:szCs w:val="24"/>
        </w:rPr>
        <w:t>:</w:t>
      </w:r>
      <w:r w:rsidRPr="005340EE">
        <w:rPr>
          <w:szCs w:val="24"/>
        </w:rPr>
        <w:t xml:space="preserve"> 50 – Cvrčovice (6965c), jaro 2009, 51 ex., léto 2009, 9 ex., podzim 2009, 150 ex.; 45 – Holasice (6965b), jaro 2009, 3 ex., léto 2009, 31 ex.; 48 – Kupařovice (6965c), jaro 2009, 2 ex., léto 2009, 3 ex., podzim 2009, 36 ex.; 59 – Ladná I. (7167c), jaro 2009, 3 ex., léto 2009, 41 ex., podzim 2009, 17 ex.; 60 – Ladná II. (7267a), jaro 2009, 16 ex., léto 2009, 71 ex.; 47 – Medlov (6965c), jaro 2009, 4 ex., léto 2009, 64 ex., podzim 2009, 7 ex.; 44 – Modřice (6865d), jaro 2009, 27 ex., léto 2009, 35 ex., podzim 2009, 23 ex.; 55 – Nosislav (6965d), jaro 2009, 2 ex., léto 2009, 4 ex., podzim 2009, 1 ex.; 49 – Odrovice (6965c), jaro 2009, 9 ex., léto 2009, 67 ex., podzim 2009, 36 ex.; 51 – Pohořelice (7064a), jaro 2009, 4 ex., léto 2009, 26 ex., podzim 2009, 12 ex.; 52 – Přibice (7065a), jaro 2009, 27 ex., léto 2009, 87 ex., podzim 2009, 42 ex.; 54 – Přísnotice (7065b), podzim 2009, 1 ex.; 43 – Rebešovice (6865d), jaro 2009, 5 ex., léto 2009, 4 ex., podzim 2009, 14 ex.; 58 – Uherčice (7065b), jaro 2009, 5 ex., léto 2009, 11 ex., podzim 2009, 4 ex.; 56 – Velké Němčice I. (7065b), jaro 2009, 16 ex., léto 2009, 75 </w:t>
      </w:r>
      <w:r w:rsidRPr="005340EE">
        <w:rPr>
          <w:szCs w:val="24"/>
        </w:rPr>
        <w:lastRenderedPageBreak/>
        <w:t xml:space="preserve">ex., podzim 2009, 59 ex.; Velké Němčice, jaro 2009, 1 ex., léto 2009, 8 ex., podzim 2009, 11 ex.; 46 – Vojkovice (6965b), jaro 2009, 8 ex., léto 2009, 11 ex.; 53 – Vranovice (7065b), jaro 2009, 23 ex., léto 2009, 1 ex., podzim 2009, 18 ex.; </w:t>
      </w:r>
      <w:r w:rsidRPr="005340EE">
        <w:rPr>
          <w:b/>
          <w:i/>
          <w:szCs w:val="24"/>
        </w:rPr>
        <w:t>Zábřeh</w:t>
      </w:r>
      <w:r w:rsidRPr="005340EE">
        <w:rPr>
          <w:b/>
          <w:szCs w:val="24"/>
        </w:rPr>
        <w:t>:</w:t>
      </w:r>
      <w:r w:rsidRPr="005340EE">
        <w:rPr>
          <w:szCs w:val="24"/>
        </w:rPr>
        <w:t xml:space="preserve"> 72 – Dubicko (6167d), jaro 2009, 19 ex., léto 2009, 29 ex., podzim 2009, 16 ex.; 62 – Kolšov (6067d), jaro 2009, 41 ex., léto 2009, 1 ex.; 75 – Leština (6167b), jaro 2009, 33 ex., léto 2009, 14 ex.; 76 – Leština – západ (6167a), jaro 2009, 15 ex., léto 2009, 14 ex., podzim 2009, 2 ex.; 69 – Libivá (6267a), jaro 2009, 50 ex.; 81 – Libivá – východ (6167d), jaro 2009, 16 ex.; 80 – Lukavice (6167d), léto 2009, 50 ex., podzim 2009, 26 ex.; 70 – Mohelnice (6267b), jaro 2009, 10 ex.; 82 – Mohelnice – sever (6267b), jaro 2009, 5 ex.; 83 – Mohelnice – východ (6267b), léto 2009, 1 ex., podzim 2009, 1 ex.; 74 – Nový Dvůr (6167b), jaro 2009, 19 ex.; 66 – Rájec (6167a), jaro 2009, 89 ex., léto 2009, 1 ex.; 61 – Sudkov (6067d), jaro 2009, 2 ex.; 73 – Sudkov – jih (6067d), jaro 2009, 7 ex., podzim 2009, 51 ex.; 71 – Třeština (6267b), jaro 2009, 29 ex., léto 2009, 1 ex.; 84 – Třeština – severozápad (6167d), jaro 2009, 10 ex., podzim 2009, 3 ex.; 68 – Vlachov (6167c), jaro 2009, 19 ex.; 78 – Zábřeh (6167a), jaro 2009, 54 ex.; 64 – Zábřeh – sever (6167a), jaro 2009, 73 ex.; 67 – Zvole (6167c), jaro 2009, 20 ex., léto 2009, 1 ex.; 79 – Zvole – sever (6167d), podzim 2009, 4 ex.</w:t>
      </w:r>
    </w:p>
    <w:p w:rsidR="0020325F" w:rsidRPr="005340EE" w:rsidRDefault="0020325F" w:rsidP="00425C2A">
      <w:pPr>
        <w:spacing w:line="240" w:lineRule="auto"/>
        <w:ind w:firstLine="0"/>
        <w:jc w:val="left"/>
        <w:rPr>
          <w:szCs w:val="24"/>
        </w:rPr>
      </w:pPr>
      <w:r w:rsidRPr="005340EE">
        <w:rPr>
          <w:b/>
          <w:szCs w:val="24"/>
        </w:rPr>
        <w:t>Rozšíření a ekologie.</w:t>
      </w:r>
      <w:r w:rsidRPr="005340EE">
        <w:rPr>
          <w:szCs w:val="24"/>
        </w:rPr>
        <w:t xml:space="preserve"> Palearktický druh, </w:t>
      </w:r>
      <w:r w:rsidR="005B4317" w:rsidRPr="005340EE">
        <w:rPr>
          <w:szCs w:val="24"/>
        </w:rPr>
        <w:t>rozšířený od Evropy až na východní Sibiř, do Mongolska a severozápadní Číny (Růžička &amp; Schneider, 2004). U nás běžný druh hrobaříka (např. Vysoký 2007). Druh otevřené krajiny, který však může zaletovat i do lesů (Růžička, 1994). Vyskytoval se prakticky na všech námi prozkoumaných lokalitách, často ve velkém množs</w:t>
      </w:r>
      <w:r w:rsidRPr="005340EE">
        <w:rPr>
          <w:szCs w:val="24"/>
        </w:rPr>
        <w:t>tví.</w:t>
      </w:r>
    </w:p>
    <w:p w:rsidR="0020325F" w:rsidRPr="005340EE" w:rsidRDefault="0020325F" w:rsidP="00425C2A">
      <w:pPr>
        <w:spacing w:line="240" w:lineRule="auto"/>
        <w:ind w:firstLine="0"/>
        <w:jc w:val="left"/>
        <w:rPr>
          <w:szCs w:val="24"/>
        </w:rPr>
      </w:pPr>
    </w:p>
    <w:p w:rsidR="0020325F" w:rsidRPr="005340EE" w:rsidRDefault="0020325F" w:rsidP="00425C2A">
      <w:pPr>
        <w:spacing w:line="240" w:lineRule="auto"/>
        <w:ind w:firstLine="0"/>
        <w:jc w:val="left"/>
        <w:rPr>
          <w:b/>
          <w:szCs w:val="24"/>
        </w:rPr>
      </w:pPr>
      <w:r w:rsidRPr="005340EE">
        <w:rPr>
          <w:b/>
          <w:i/>
          <w:szCs w:val="24"/>
        </w:rPr>
        <w:t>Nicrophorus</w:t>
      </w:r>
      <w:r w:rsidRPr="005340EE">
        <w:rPr>
          <w:b/>
          <w:szCs w:val="24"/>
        </w:rPr>
        <w:t xml:space="preserve"> </w:t>
      </w:r>
      <w:r w:rsidRPr="005340EE">
        <w:rPr>
          <w:b/>
          <w:i/>
          <w:szCs w:val="24"/>
        </w:rPr>
        <w:t>vespilloides</w:t>
      </w:r>
      <w:r w:rsidRPr="005340EE">
        <w:rPr>
          <w:b/>
          <w:szCs w:val="24"/>
        </w:rPr>
        <w:t xml:space="preserve"> Herbst, 1784</w:t>
      </w:r>
    </w:p>
    <w:p w:rsidR="0020325F" w:rsidRPr="005340EE" w:rsidRDefault="0020325F" w:rsidP="00425C2A">
      <w:pPr>
        <w:spacing w:line="240" w:lineRule="auto"/>
        <w:ind w:firstLine="0"/>
        <w:jc w:val="left"/>
        <w:rPr>
          <w:szCs w:val="24"/>
        </w:rPr>
      </w:pPr>
    </w:p>
    <w:p w:rsidR="0020325F" w:rsidRPr="005340EE" w:rsidRDefault="0020325F" w:rsidP="00425C2A">
      <w:pPr>
        <w:spacing w:line="240" w:lineRule="auto"/>
        <w:ind w:firstLine="0"/>
        <w:jc w:val="left"/>
        <w:rPr>
          <w:szCs w:val="24"/>
        </w:rPr>
      </w:pPr>
      <w:r w:rsidRPr="005340EE">
        <w:rPr>
          <w:b/>
          <w:szCs w:val="24"/>
        </w:rPr>
        <w:t xml:space="preserve">Studovaný materiál. Bohemia: </w:t>
      </w:r>
      <w:r w:rsidRPr="005340EE">
        <w:rPr>
          <w:b/>
          <w:i/>
          <w:szCs w:val="24"/>
        </w:rPr>
        <w:t>Louny</w:t>
      </w:r>
      <w:r w:rsidRPr="005340EE">
        <w:rPr>
          <w:szCs w:val="24"/>
        </w:rPr>
        <w:t xml:space="preserve">: 27 – Hořešovice I. (5749b), jaro 2008, 1 ex.; 28 – Hořešovice II. (5749b), jaro 2008, 1 ex.; 26 – Pozdeň II. (5749b), léto 2008, 1 ex.; 33 – Malnice (5648c), jaro 2009, 1 ex.; 39 – Počedělice (5649a), jaro 2009, 1 ex.; </w:t>
      </w:r>
      <w:r w:rsidRPr="005340EE">
        <w:rPr>
          <w:b/>
          <w:i/>
          <w:szCs w:val="24"/>
        </w:rPr>
        <w:t>Kutná</w:t>
      </w:r>
      <w:r w:rsidRPr="005340EE">
        <w:rPr>
          <w:i/>
          <w:szCs w:val="24"/>
        </w:rPr>
        <w:t xml:space="preserve"> </w:t>
      </w:r>
      <w:r w:rsidRPr="005340EE">
        <w:rPr>
          <w:b/>
          <w:i/>
          <w:szCs w:val="24"/>
        </w:rPr>
        <w:t>Hora</w:t>
      </w:r>
      <w:r w:rsidRPr="005340EE">
        <w:rPr>
          <w:szCs w:val="24"/>
        </w:rPr>
        <w:t xml:space="preserve">: 3 – Žleby (6058d), jaro 2008, 1 m*; 8 – Starý Kolín I. (5957d), jaro 2008, 1 m*, léto 2008, 2 m*m*, 1 f*, podzim, 2008, 1 m*; 9 – Červený domek (6057b), jaro 2008, 48 m*m*, 90 f*f*; 10 – Nové Dvory I. (6058a), léto 2008, 1 m*, 1 f*; podzim 2008, 2 m*m*, 1 f*; 13 – Hluboký důl (5957c), léto 2009, 1 m*; 16 – Hlízov (6057b), jaro 2009, 1 f*, podzim 2009, 1 m*; 24 – Malín II. (6057b), podzim 2009, 1 m*; </w:t>
      </w:r>
      <w:r w:rsidRPr="005340EE">
        <w:rPr>
          <w:b/>
          <w:szCs w:val="24"/>
        </w:rPr>
        <w:t xml:space="preserve">Moravia: </w:t>
      </w:r>
      <w:r w:rsidRPr="005340EE">
        <w:rPr>
          <w:b/>
          <w:i/>
          <w:szCs w:val="24"/>
        </w:rPr>
        <w:t>Zábřeh</w:t>
      </w:r>
      <w:r w:rsidRPr="005340EE">
        <w:rPr>
          <w:szCs w:val="24"/>
        </w:rPr>
        <w:t>: 62 – Kolšov (6067d), jaro 2009, 1 ex.</w:t>
      </w:r>
    </w:p>
    <w:p w:rsidR="0020325F" w:rsidRPr="005340EE" w:rsidRDefault="0020325F" w:rsidP="00425C2A">
      <w:pPr>
        <w:ind w:firstLine="0"/>
      </w:pPr>
      <w:r w:rsidRPr="005340EE">
        <w:rPr>
          <w:b/>
        </w:rPr>
        <w:t>Rozšíření a ekologie.</w:t>
      </w:r>
      <w:r w:rsidRPr="005340EE">
        <w:t xml:space="preserve"> Široce </w:t>
      </w:r>
      <w:r w:rsidR="005B4317" w:rsidRPr="005340EE">
        <w:t xml:space="preserve">rozšířený holarktický druh (Růžička &amp; Schneider, 2004). U nás velmi hojný hrobařík (např. Vysoký 2007). Vyskytuje se především v lesích a mimo ně zalétá pouze zřídka (např. Růžička 1994, Kočárek &amp; Benko 1997). Ve studovaných oblastech z polí jen jednotlivé nálezy. Pouze na lokalitě Červený Domek u Kutné Hory, která je v blízkosti lesa, byl zaznamenán masový </w:t>
      </w:r>
      <w:r w:rsidRPr="005340EE">
        <w:t>výskyt.</w:t>
      </w:r>
    </w:p>
    <w:p w:rsidR="0020325F" w:rsidRPr="005340EE" w:rsidRDefault="0020325F" w:rsidP="00425C2A">
      <w:pPr>
        <w:spacing w:line="240" w:lineRule="auto"/>
        <w:ind w:firstLine="0"/>
        <w:jc w:val="left"/>
        <w:rPr>
          <w:szCs w:val="24"/>
        </w:rPr>
      </w:pPr>
    </w:p>
    <w:p w:rsidR="0020325F" w:rsidRPr="005340EE" w:rsidRDefault="0020325F" w:rsidP="00425C2A">
      <w:pPr>
        <w:spacing w:line="240" w:lineRule="auto"/>
        <w:ind w:firstLine="0"/>
        <w:jc w:val="left"/>
        <w:rPr>
          <w:b/>
          <w:szCs w:val="24"/>
        </w:rPr>
      </w:pPr>
      <w:r w:rsidRPr="005340EE">
        <w:rPr>
          <w:b/>
          <w:szCs w:val="24"/>
        </w:rPr>
        <w:t>podčeleď Silphinae</w:t>
      </w:r>
    </w:p>
    <w:p w:rsidR="0020325F" w:rsidRPr="005340EE" w:rsidRDefault="0020325F" w:rsidP="00425C2A">
      <w:pPr>
        <w:spacing w:line="240" w:lineRule="auto"/>
        <w:ind w:firstLine="0"/>
        <w:jc w:val="left"/>
        <w:rPr>
          <w:szCs w:val="24"/>
        </w:rPr>
      </w:pPr>
    </w:p>
    <w:p w:rsidR="0020325F" w:rsidRPr="005340EE" w:rsidRDefault="0020325F" w:rsidP="00425C2A">
      <w:pPr>
        <w:spacing w:line="240" w:lineRule="auto"/>
        <w:ind w:firstLine="0"/>
        <w:jc w:val="left"/>
        <w:rPr>
          <w:b/>
          <w:szCs w:val="24"/>
        </w:rPr>
      </w:pPr>
      <w:r w:rsidRPr="005340EE">
        <w:rPr>
          <w:b/>
          <w:i/>
          <w:szCs w:val="24"/>
        </w:rPr>
        <w:t>Oiceoptoma</w:t>
      </w:r>
      <w:r w:rsidRPr="005340EE">
        <w:rPr>
          <w:b/>
          <w:szCs w:val="24"/>
        </w:rPr>
        <w:t xml:space="preserve"> </w:t>
      </w:r>
      <w:r w:rsidRPr="005340EE">
        <w:rPr>
          <w:b/>
          <w:i/>
          <w:szCs w:val="24"/>
        </w:rPr>
        <w:t>thoracicum</w:t>
      </w:r>
      <w:r w:rsidRPr="005340EE">
        <w:rPr>
          <w:b/>
          <w:szCs w:val="24"/>
        </w:rPr>
        <w:t xml:space="preserve"> (Linnaeus, 1758)</w:t>
      </w:r>
    </w:p>
    <w:p w:rsidR="0020325F" w:rsidRPr="005340EE" w:rsidRDefault="0020325F" w:rsidP="00425C2A">
      <w:pPr>
        <w:spacing w:line="240" w:lineRule="auto"/>
        <w:ind w:firstLine="0"/>
        <w:jc w:val="left"/>
        <w:rPr>
          <w:szCs w:val="24"/>
        </w:rPr>
      </w:pPr>
    </w:p>
    <w:p w:rsidR="0020325F" w:rsidRPr="005340EE" w:rsidRDefault="0020325F" w:rsidP="00425C2A">
      <w:pPr>
        <w:spacing w:line="240" w:lineRule="auto"/>
        <w:ind w:firstLine="0"/>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26 – Pozdeň II. (5749b), jaro 2008, 3 ex.; 28 – Hořešovice II. (5749b), jaro 2008, 1 ex., léto 2008, 1 ex.; 38 – Veltěže (5649c), jaro 2009, 1 ex.; 35 – Březno (5648a), léto 2009, 1 ex.; 42 – Křesín (5650a), léto 2009, 1 ex.; </w:t>
      </w:r>
      <w:r w:rsidRPr="005340EE">
        <w:rPr>
          <w:b/>
          <w:i/>
          <w:szCs w:val="24"/>
        </w:rPr>
        <w:t>Kutná</w:t>
      </w:r>
      <w:r w:rsidRPr="005340EE">
        <w:rPr>
          <w:b/>
          <w:szCs w:val="24"/>
        </w:rPr>
        <w:t xml:space="preserve"> </w:t>
      </w:r>
      <w:r w:rsidRPr="005340EE">
        <w:rPr>
          <w:b/>
          <w:i/>
          <w:szCs w:val="24"/>
        </w:rPr>
        <w:t>Hora</w:t>
      </w:r>
      <w:r w:rsidRPr="005340EE">
        <w:rPr>
          <w:b/>
          <w:szCs w:val="24"/>
        </w:rPr>
        <w:t>:</w:t>
      </w:r>
      <w:r w:rsidRPr="005340EE">
        <w:rPr>
          <w:szCs w:val="24"/>
        </w:rPr>
        <w:t xml:space="preserve"> 2 – Kalabousek (6058c), jaro 2008, 1 m*; 3 – Žleby (6058d), jaro 2008, 2 m*m*, 4 f*f*; 7 – Kolín (5957c), jaro 2008, 2 m*m*, 1 f*; 8 – Starý Kolín I. (5957d), jaro 2008, 1 m*; 9 – Červený domek (6057b), jaro 2008, 11 m*m*, 23 f*f*; 12 – Skalka (6057a), jaro 2008, 1 f*; 24 – Malín II. (6057b), jaro 2009, 1 m*; </w:t>
      </w:r>
      <w:r w:rsidRPr="005340EE">
        <w:rPr>
          <w:b/>
          <w:szCs w:val="24"/>
        </w:rPr>
        <w:t xml:space="preserve">Moravia: </w:t>
      </w:r>
      <w:r w:rsidRPr="005340EE">
        <w:rPr>
          <w:b/>
          <w:i/>
          <w:szCs w:val="24"/>
        </w:rPr>
        <w:t>Židlochovice</w:t>
      </w:r>
      <w:r w:rsidRPr="005340EE">
        <w:rPr>
          <w:b/>
          <w:szCs w:val="24"/>
        </w:rPr>
        <w:t>:</w:t>
      </w:r>
      <w:r w:rsidRPr="005340EE">
        <w:rPr>
          <w:szCs w:val="24"/>
        </w:rPr>
        <w:t xml:space="preserve"> 56 – Velké Němčice I. (7065b), jaro 2009, 1 ex.; 59 – Ladná I. (7167c), léto 2009, 1 ex.; </w:t>
      </w:r>
      <w:r w:rsidRPr="005340EE">
        <w:rPr>
          <w:b/>
          <w:i/>
          <w:szCs w:val="24"/>
        </w:rPr>
        <w:t>Zábřeh</w:t>
      </w:r>
      <w:r w:rsidRPr="005340EE">
        <w:rPr>
          <w:b/>
          <w:szCs w:val="24"/>
        </w:rPr>
        <w:t>:</w:t>
      </w:r>
      <w:r w:rsidRPr="005340EE">
        <w:rPr>
          <w:szCs w:val="24"/>
        </w:rPr>
        <w:t xml:space="preserve"> 67 – Zvole (6167c), jaro 2009, 1 ex., léto 2009, 2 ex.; 62 – Kolšov (6067d), léto 2009, 1 ex.; 72 – Dubicko (6167d), léto 2009, 1 ex.</w:t>
      </w:r>
    </w:p>
    <w:p w:rsidR="0020325F" w:rsidRPr="005340EE" w:rsidRDefault="0020325F" w:rsidP="00425C2A">
      <w:pPr>
        <w:ind w:firstLine="0"/>
      </w:pPr>
      <w:r w:rsidRPr="005340EE">
        <w:rPr>
          <w:b/>
        </w:rPr>
        <w:t>Rozšíření a ekologie.</w:t>
      </w:r>
      <w:r w:rsidRPr="005340EE">
        <w:t xml:space="preserve"> </w:t>
      </w:r>
      <w:r w:rsidR="005B4317" w:rsidRPr="005340EE">
        <w:t xml:space="preserve">Transpalearktický druh, rozšířený od Evropy po Japonsko (Růžička &amp; Schneider, 2004; Růžička et al., 2004). U nás velmi hojný druh (např. Vysoký 2007, mapka), vázán především na lesní biotopy (Růžička 1994, Kočárek &amp; Benko 1997). Ve studovaných oblastech v polích jen jednotlivé </w:t>
      </w:r>
      <w:r w:rsidRPr="005340EE">
        <w:t>nálezy.</w:t>
      </w:r>
    </w:p>
    <w:p w:rsidR="0020325F" w:rsidRPr="005340EE" w:rsidRDefault="0020325F" w:rsidP="00425C2A">
      <w:pPr>
        <w:spacing w:line="240" w:lineRule="auto"/>
        <w:ind w:firstLine="0"/>
        <w:jc w:val="left"/>
        <w:rPr>
          <w:szCs w:val="24"/>
        </w:rPr>
      </w:pPr>
    </w:p>
    <w:p w:rsidR="0020325F" w:rsidRPr="005340EE" w:rsidRDefault="0020325F" w:rsidP="00425C2A">
      <w:pPr>
        <w:spacing w:line="240" w:lineRule="auto"/>
        <w:ind w:firstLine="0"/>
        <w:jc w:val="left"/>
        <w:rPr>
          <w:b/>
          <w:szCs w:val="24"/>
        </w:rPr>
      </w:pPr>
      <w:r w:rsidRPr="005340EE">
        <w:rPr>
          <w:b/>
          <w:i/>
          <w:szCs w:val="24"/>
        </w:rPr>
        <w:t>Phosphuga</w:t>
      </w:r>
      <w:r w:rsidRPr="005340EE">
        <w:rPr>
          <w:b/>
          <w:szCs w:val="24"/>
        </w:rPr>
        <w:t xml:space="preserve"> </w:t>
      </w:r>
      <w:r w:rsidRPr="005340EE">
        <w:rPr>
          <w:b/>
          <w:i/>
          <w:szCs w:val="24"/>
        </w:rPr>
        <w:t>atrata</w:t>
      </w:r>
      <w:r w:rsidRPr="005340EE">
        <w:rPr>
          <w:b/>
          <w:szCs w:val="24"/>
        </w:rPr>
        <w:t xml:space="preserve"> </w:t>
      </w:r>
      <w:r w:rsidRPr="005340EE">
        <w:rPr>
          <w:b/>
          <w:i/>
          <w:szCs w:val="24"/>
        </w:rPr>
        <w:t>atrata</w:t>
      </w:r>
      <w:r w:rsidRPr="005340EE">
        <w:rPr>
          <w:b/>
          <w:szCs w:val="24"/>
        </w:rPr>
        <w:t xml:space="preserve"> (Linnaeus, 1758)</w:t>
      </w:r>
    </w:p>
    <w:p w:rsidR="0020325F" w:rsidRPr="005340EE" w:rsidRDefault="0020325F" w:rsidP="00425C2A">
      <w:pPr>
        <w:spacing w:line="240" w:lineRule="auto"/>
        <w:ind w:firstLine="0"/>
        <w:jc w:val="left"/>
        <w:rPr>
          <w:szCs w:val="24"/>
        </w:rPr>
      </w:pPr>
    </w:p>
    <w:p w:rsidR="0020325F" w:rsidRPr="005340EE" w:rsidRDefault="0020325F" w:rsidP="00425C2A">
      <w:pPr>
        <w:spacing w:line="240" w:lineRule="auto"/>
        <w:ind w:firstLine="0"/>
        <w:jc w:val="left"/>
        <w:rPr>
          <w:szCs w:val="24"/>
        </w:rPr>
      </w:pPr>
      <w:r w:rsidRPr="005340EE">
        <w:rPr>
          <w:b/>
          <w:szCs w:val="24"/>
        </w:rPr>
        <w:t xml:space="preserve">Studovaný materiál. Bohemia: </w:t>
      </w:r>
      <w:r w:rsidRPr="005340EE">
        <w:rPr>
          <w:b/>
          <w:i/>
          <w:szCs w:val="24"/>
        </w:rPr>
        <w:t>Kutná Hora</w:t>
      </w:r>
      <w:r w:rsidRPr="005340EE">
        <w:rPr>
          <w:b/>
          <w:szCs w:val="24"/>
        </w:rPr>
        <w:t>:</w:t>
      </w:r>
      <w:r w:rsidRPr="005340EE">
        <w:rPr>
          <w:szCs w:val="24"/>
        </w:rPr>
        <w:t xml:space="preserve"> 12 – Skalka (6057a), jaro 2008, 2 m*m*; </w:t>
      </w:r>
      <w:r w:rsidRPr="005340EE">
        <w:rPr>
          <w:b/>
          <w:szCs w:val="24"/>
        </w:rPr>
        <w:t xml:space="preserve">Moravia: </w:t>
      </w:r>
      <w:r w:rsidRPr="005340EE">
        <w:rPr>
          <w:b/>
          <w:i/>
          <w:szCs w:val="24"/>
        </w:rPr>
        <w:t>Židlochovice</w:t>
      </w:r>
      <w:r w:rsidRPr="005340EE">
        <w:rPr>
          <w:b/>
          <w:szCs w:val="24"/>
        </w:rPr>
        <w:t>:</w:t>
      </w:r>
      <w:r w:rsidRPr="005340EE">
        <w:rPr>
          <w:szCs w:val="24"/>
        </w:rPr>
        <w:t xml:space="preserve"> 58 – Uherčice (7065b), podzim 2009, 1 ex.</w:t>
      </w:r>
    </w:p>
    <w:p w:rsidR="0020325F" w:rsidRPr="005340EE" w:rsidRDefault="0020325F" w:rsidP="00425C2A">
      <w:pPr>
        <w:ind w:firstLine="0"/>
      </w:pPr>
      <w:r w:rsidRPr="005340EE">
        <w:rPr>
          <w:b/>
        </w:rPr>
        <w:t>Rozšíření a ekologie.</w:t>
      </w:r>
      <w:r w:rsidRPr="005340EE">
        <w:t xml:space="preserve"> Transpalearktický druh, </w:t>
      </w:r>
      <w:r w:rsidR="005B4317" w:rsidRPr="005340EE">
        <w:t>od Evropy až do Japonska (Růžička &amp; Schneider, 2004). Jedná se o predátora specializovaného na lov ulitnatých plžů (Šustek 1981). U nás hojný druh, ale do pastí padá pouze jednotlivě (Růžička, 1994; Kočárek &amp; Benko, 1997). Ve dvou studovaných oblastech zac</w:t>
      </w:r>
      <w:r w:rsidRPr="005340EE">
        <w:t>hycen jen jednotlivými nálezy.</w:t>
      </w:r>
    </w:p>
    <w:p w:rsidR="0020325F" w:rsidRPr="005340EE" w:rsidRDefault="0020325F" w:rsidP="00425C2A">
      <w:pPr>
        <w:spacing w:line="240" w:lineRule="auto"/>
        <w:ind w:firstLine="0"/>
        <w:jc w:val="left"/>
        <w:rPr>
          <w:szCs w:val="24"/>
        </w:rPr>
      </w:pPr>
    </w:p>
    <w:p w:rsidR="0020325F" w:rsidRPr="005340EE" w:rsidRDefault="0020325F" w:rsidP="00425C2A">
      <w:pPr>
        <w:spacing w:line="240" w:lineRule="auto"/>
        <w:ind w:firstLine="0"/>
        <w:jc w:val="left"/>
        <w:rPr>
          <w:b/>
          <w:szCs w:val="24"/>
        </w:rPr>
      </w:pPr>
      <w:r w:rsidRPr="005340EE">
        <w:rPr>
          <w:b/>
          <w:i/>
          <w:szCs w:val="24"/>
        </w:rPr>
        <w:t>Silpha</w:t>
      </w:r>
      <w:r w:rsidRPr="005340EE">
        <w:rPr>
          <w:b/>
          <w:szCs w:val="24"/>
        </w:rPr>
        <w:t xml:space="preserve"> </w:t>
      </w:r>
      <w:r w:rsidRPr="005340EE">
        <w:rPr>
          <w:b/>
          <w:i/>
          <w:szCs w:val="24"/>
        </w:rPr>
        <w:t>carinata</w:t>
      </w:r>
      <w:r w:rsidRPr="005340EE">
        <w:rPr>
          <w:b/>
          <w:szCs w:val="24"/>
        </w:rPr>
        <w:t xml:space="preserve"> Herbst, 1783</w:t>
      </w:r>
    </w:p>
    <w:p w:rsidR="0020325F" w:rsidRPr="005340EE" w:rsidRDefault="0020325F" w:rsidP="00425C2A">
      <w:pPr>
        <w:spacing w:line="240" w:lineRule="auto"/>
        <w:ind w:firstLine="0"/>
        <w:jc w:val="left"/>
        <w:rPr>
          <w:szCs w:val="24"/>
        </w:rPr>
      </w:pPr>
    </w:p>
    <w:p w:rsidR="0020325F" w:rsidRPr="005340EE" w:rsidRDefault="0020325F" w:rsidP="00425C2A">
      <w:pPr>
        <w:spacing w:line="240" w:lineRule="auto"/>
        <w:ind w:firstLine="0"/>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26 – Pozdeň II. (5749b), jaro 2008, 1 ex.; 28 – Hořešovice II. (5749b), léto 2008, 1 ex.; 30 – Klobuky (5749b), léto 2008, 9 ex.; 31 – Skupice I. (5648c), jaro 2009, 2 ex., léto 2009, 6 ex., podzim 2009, 2 ex.; 32 – Skupice II. (5648c), jaro 2009, 2 ex., léto 2009, 4 ex.; 34 – Postoloprty (5648a), jaro 2009, 6 ex., léto 2009, 14 ex., podzim 2009, 2 ex; 41 – Stradonice (5649b), jaro 2009, 2 ex., podzim 2009, 8 ex.; 35 – Březno (5648a), léto 2009, 4 ex.; 36 – Louny I. (5648b), léto 2009, 4 ex., podzim 2009, 2 ex.; 38 – Veltěže (5649c), podzim 2009, 2 </w:t>
      </w:r>
      <w:r w:rsidRPr="005340EE">
        <w:rPr>
          <w:szCs w:val="24"/>
        </w:rPr>
        <w:lastRenderedPageBreak/>
        <w:t xml:space="preserve">ex.; </w:t>
      </w:r>
      <w:r w:rsidRPr="005340EE">
        <w:rPr>
          <w:b/>
          <w:szCs w:val="24"/>
        </w:rPr>
        <w:t xml:space="preserve">Moravia: </w:t>
      </w:r>
      <w:r w:rsidRPr="005340EE">
        <w:rPr>
          <w:b/>
          <w:i/>
          <w:szCs w:val="24"/>
        </w:rPr>
        <w:t>Židlochovice</w:t>
      </w:r>
      <w:r w:rsidRPr="005340EE">
        <w:rPr>
          <w:b/>
          <w:szCs w:val="24"/>
        </w:rPr>
        <w:t>:</w:t>
      </w:r>
      <w:r w:rsidRPr="005340EE">
        <w:rPr>
          <w:szCs w:val="24"/>
        </w:rPr>
        <w:t xml:space="preserve"> 56 – Velké Němčice I. (7065b), jaro 2009, 3 ex., léto 2009, 18 ex., podzim 2009, 1 ex.; 58 – Uherčice (7065b), jaro 2009, 1 ex., léto 2009, 2 ex.; 47 – Medlov (6965c), léto 2009, 1 ex., podzim 2009, 3 ex.; 48 – Kupařovice (6965c), léto 2009, 2 ex., podzim 2009, 10 ex.; 52 – Přibice (7065a), léto 2009, 2 ex.; 54 – Přísnotice (7065b), podzim 2009, 1 ex.; </w:t>
      </w:r>
      <w:r w:rsidRPr="005340EE">
        <w:rPr>
          <w:b/>
          <w:i/>
          <w:szCs w:val="24"/>
        </w:rPr>
        <w:t>Zábřeh</w:t>
      </w:r>
      <w:r w:rsidRPr="005340EE">
        <w:rPr>
          <w:b/>
          <w:szCs w:val="24"/>
        </w:rPr>
        <w:t>:</w:t>
      </w:r>
      <w:r w:rsidRPr="005340EE">
        <w:rPr>
          <w:szCs w:val="24"/>
        </w:rPr>
        <w:t xml:space="preserve"> 82 – Mohelnice – sever (6267b), léto 2009, 2 ex.</w:t>
      </w:r>
    </w:p>
    <w:p w:rsidR="0020325F" w:rsidRPr="005340EE" w:rsidRDefault="0020325F" w:rsidP="00425C2A">
      <w:pPr>
        <w:ind w:firstLine="0"/>
      </w:pPr>
      <w:r w:rsidRPr="005340EE">
        <w:rPr>
          <w:b/>
        </w:rPr>
        <w:t>Rozšíření a ekologie.</w:t>
      </w:r>
      <w:r w:rsidRPr="005340EE">
        <w:t xml:space="preserve"> Palearktický druh, od </w:t>
      </w:r>
      <w:r w:rsidR="005B4317" w:rsidRPr="005340EE">
        <w:t xml:space="preserve">Evropy (kde chybí pouze ve Španělsku a Irsku) na východní Sibiř, do Mongolska a severozápadní Číny (Růžička &amp; Schneider, 2004). U nás hojný druh, výskyt od nížin do hor, v otevřené krajině i v lesních ekosystémech (Vysoký 2007). Ve dvou studovaných oblastech vzácně, </w:t>
      </w:r>
      <w:r w:rsidRPr="005340EE">
        <w:t>v okolí Zábřehu zachycen jen na jedné lokalitě.</w:t>
      </w:r>
    </w:p>
    <w:p w:rsidR="0020325F" w:rsidRPr="005340EE" w:rsidRDefault="0020325F" w:rsidP="00425C2A">
      <w:pPr>
        <w:spacing w:line="240" w:lineRule="auto"/>
        <w:ind w:firstLine="0"/>
        <w:jc w:val="left"/>
        <w:rPr>
          <w:szCs w:val="24"/>
        </w:rPr>
      </w:pPr>
    </w:p>
    <w:p w:rsidR="0020325F" w:rsidRPr="005340EE" w:rsidRDefault="0020325F" w:rsidP="00425C2A">
      <w:pPr>
        <w:spacing w:line="240" w:lineRule="auto"/>
        <w:ind w:firstLine="0"/>
        <w:jc w:val="left"/>
        <w:rPr>
          <w:b/>
          <w:szCs w:val="24"/>
        </w:rPr>
      </w:pPr>
      <w:r w:rsidRPr="005340EE">
        <w:rPr>
          <w:b/>
          <w:i/>
          <w:szCs w:val="24"/>
        </w:rPr>
        <w:t>Silpha</w:t>
      </w:r>
      <w:r w:rsidRPr="005340EE">
        <w:rPr>
          <w:b/>
          <w:szCs w:val="24"/>
        </w:rPr>
        <w:t xml:space="preserve"> </w:t>
      </w:r>
      <w:r w:rsidRPr="005340EE">
        <w:rPr>
          <w:b/>
          <w:i/>
          <w:szCs w:val="24"/>
        </w:rPr>
        <w:t>obscura</w:t>
      </w:r>
      <w:r w:rsidRPr="005340EE">
        <w:rPr>
          <w:b/>
          <w:szCs w:val="24"/>
        </w:rPr>
        <w:t xml:space="preserve"> </w:t>
      </w:r>
      <w:r w:rsidRPr="005340EE">
        <w:rPr>
          <w:b/>
          <w:i/>
          <w:szCs w:val="24"/>
        </w:rPr>
        <w:t>obscura</w:t>
      </w:r>
      <w:r w:rsidRPr="005340EE">
        <w:rPr>
          <w:b/>
          <w:szCs w:val="24"/>
        </w:rPr>
        <w:t xml:space="preserve"> Linnaeus, 1758</w:t>
      </w:r>
    </w:p>
    <w:p w:rsidR="0020325F" w:rsidRPr="005340EE" w:rsidRDefault="0020325F" w:rsidP="00425C2A">
      <w:pPr>
        <w:spacing w:line="240" w:lineRule="auto"/>
        <w:ind w:firstLine="0"/>
        <w:jc w:val="left"/>
        <w:rPr>
          <w:szCs w:val="24"/>
        </w:rPr>
      </w:pPr>
    </w:p>
    <w:p w:rsidR="0020325F" w:rsidRPr="005340EE" w:rsidRDefault="0020325F" w:rsidP="00425C2A">
      <w:pPr>
        <w:spacing w:line="240" w:lineRule="auto"/>
        <w:ind w:firstLine="0"/>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35 – Březno (5648a), jaro 2009, 31 ex., léto 2009, 19 ex., podzim 2009, 1 ex.; 42 – Křesín (5650a), jaro 2009, 2 ex.; 36 – Louny I. (5648b), jaro 2009, 12 ex., léto 2009, 3 ex., podzim 2009, 2 ex.; 33 – Malnice (5648c), podzim 2009, 13 ex.; 34 – Postoloprty (5648a), jaro 2009, 2286 ex., léto 2009, 1553 ex., podzim 2009, 28 ex.; 31 – Skupice I. (5648c), jaro 2009, 38 ex., léto 2009, 351 ex., podzim 2009, 1 ex.; 32 – Skupice II. (5648c), jaro 2009, 3 ex., léto 2009, 3 ex.; 40 – Slavětín (5649a), jaro 2009, 1 ex., léto 2009, 1 ex.; 38 – Veltěže (5649c), jaro 2009, 103 ex., léto 2009, 7 ex., podzim 2009, 2 ex.; </w:t>
      </w:r>
      <w:r w:rsidRPr="005340EE">
        <w:rPr>
          <w:b/>
          <w:i/>
          <w:szCs w:val="24"/>
        </w:rPr>
        <w:t>Kutná Hora</w:t>
      </w:r>
      <w:r w:rsidRPr="005340EE">
        <w:rPr>
          <w:b/>
          <w:szCs w:val="24"/>
        </w:rPr>
        <w:t>:</w:t>
      </w:r>
      <w:r w:rsidRPr="005340EE">
        <w:rPr>
          <w:szCs w:val="24"/>
        </w:rPr>
        <w:t xml:space="preserve"> 2 – Kalabousek (6058c), jaro 2008, 1 m*, 1 f*; 5 – Horní Bučice (6058d), jaro 2008, 4 m*m*, léto 2008, 3 m*m*, 1 f*; 6 – Bojmany (6058d), jaro 2008, 3 m*m*, 6 f*f*; </w:t>
      </w:r>
      <w:r w:rsidRPr="005340EE">
        <w:rPr>
          <w:b/>
          <w:szCs w:val="24"/>
        </w:rPr>
        <w:t xml:space="preserve">Moravia: </w:t>
      </w:r>
      <w:r w:rsidRPr="005340EE">
        <w:rPr>
          <w:b/>
          <w:i/>
          <w:szCs w:val="24"/>
        </w:rPr>
        <w:t>Židlochovice</w:t>
      </w:r>
      <w:r w:rsidRPr="005340EE">
        <w:rPr>
          <w:b/>
          <w:szCs w:val="24"/>
        </w:rPr>
        <w:t>:</w:t>
      </w:r>
      <w:r w:rsidRPr="005340EE">
        <w:rPr>
          <w:szCs w:val="24"/>
        </w:rPr>
        <w:t xml:space="preserve"> 50 – Cvrčovice (6965c), jaro 2009, 17 ex., léto 2009, 14 ex., podzim 2009, 13 ex.; 48 – Kupařovice (6965c), jaro 2009, 1 ex., léto 2009, 8 ex.; 59 – Ladná I. (7167c), podzim 2009, 15 ex.; 60 – Ladná II. (7267a), jaro 2009, 308 ex., léto 2009, 208 ex.; 51 – Pohořelice (7064a), jaro 2009, 1 ex.; 52 – Přibice (7065a), jaro 2009, 4 ex., léto 2009, 32 ex., podzim 2009, 3 ex.; 58 – Uherčice (7065b), jaro 2009, 1 ex.; 56 – Velké Němčice I. (7065b), jaro 2009, 13 ex., léto 2009, 2 ex.; 46 – Vojkovice (6965b), jaro 2009, 31 ex., léto 2009, 45 ex.; 53 – Vranovice (7065b), jaro 2009, 11 ex.; </w:t>
      </w:r>
      <w:r w:rsidRPr="005340EE">
        <w:rPr>
          <w:b/>
          <w:i/>
          <w:szCs w:val="24"/>
        </w:rPr>
        <w:t>Zábřeh</w:t>
      </w:r>
      <w:r w:rsidRPr="005340EE">
        <w:rPr>
          <w:b/>
          <w:szCs w:val="24"/>
        </w:rPr>
        <w:t>:</w:t>
      </w:r>
      <w:r w:rsidRPr="005340EE">
        <w:rPr>
          <w:szCs w:val="24"/>
        </w:rPr>
        <w:t xml:space="preserve"> 72 – Dubicko (6167d), jaro 2009, 1 ex.; 62 – Kolšov (6067d), jaro 2009, 1 ex., léto 2009, 1 ex.; 75 – Leština (6167b), jaro 2009, 1 ex.; 66 – Rájec (6167a), jaro 2009, 1 ex.; 68 – Vlachov (6167c), jaro 2009, 1 ex.; 64 – Zábřeh – sever (6167a), jaro 2009, 64 ex.</w:t>
      </w:r>
    </w:p>
    <w:p w:rsidR="0020325F" w:rsidRPr="005340EE" w:rsidRDefault="0020325F" w:rsidP="00425C2A">
      <w:pPr>
        <w:ind w:firstLine="0"/>
      </w:pPr>
      <w:r w:rsidRPr="005340EE">
        <w:rPr>
          <w:b/>
        </w:rPr>
        <w:t>Rozšíření a ekologie.</w:t>
      </w:r>
      <w:r w:rsidRPr="005340EE">
        <w:t xml:space="preserve"> Palearktický druh se </w:t>
      </w:r>
      <w:r w:rsidR="005B4317" w:rsidRPr="005340EE">
        <w:t>třemi poddruhy, od Evropy (kromě Irska) až na východní Sibiř, do Mongolska a severozápadní Číny, jihovýchodně až na severozápad Indie (Růžička &amp; Schneider, 2004). U nás hojně, především v otevřených biotopech (např. Vysoký 2007). Ve studovaných oblastech početně</w:t>
      </w:r>
      <w:r w:rsidRPr="005340EE">
        <w:t>, v okolí Postoloprt masový výskyt.</w:t>
      </w:r>
    </w:p>
    <w:p w:rsidR="0020325F" w:rsidRPr="005340EE" w:rsidRDefault="0020325F" w:rsidP="00425C2A">
      <w:pPr>
        <w:spacing w:line="240" w:lineRule="auto"/>
        <w:ind w:firstLine="0"/>
        <w:jc w:val="left"/>
        <w:rPr>
          <w:szCs w:val="24"/>
        </w:rPr>
      </w:pPr>
    </w:p>
    <w:p w:rsidR="0020325F" w:rsidRPr="005340EE" w:rsidRDefault="0020325F" w:rsidP="00425C2A">
      <w:pPr>
        <w:spacing w:line="240" w:lineRule="auto"/>
        <w:ind w:firstLine="0"/>
        <w:jc w:val="left"/>
        <w:rPr>
          <w:b/>
          <w:szCs w:val="24"/>
        </w:rPr>
      </w:pPr>
      <w:r w:rsidRPr="005340EE">
        <w:rPr>
          <w:b/>
          <w:i/>
          <w:szCs w:val="24"/>
        </w:rPr>
        <w:t>Silpha</w:t>
      </w:r>
      <w:r w:rsidRPr="005340EE">
        <w:rPr>
          <w:b/>
          <w:szCs w:val="24"/>
        </w:rPr>
        <w:t xml:space="preserve"> </w:t>
      </w:r>
      <w:r w:rsidRPr="005340EE">
        <w:rPr>
          <w:b/>
          <w:i/>
          <w:szCs w:val="24"/>
        </w:rPr>
        <w:t>tristis</w:t>
      </w:r>
      <w:r w:rsidRPr="005340EE">
        <w:rPr>
          <w:b/>
          <w:szCs w:val="24"/>
        </w:rPr>
        <w:t xml:space="preserve"> Illiger, 1798 </w:t>
      </w:r>
    </w:p>
    <w:p w:rsidR="0020325F" w:rsidRPr="005340EE" w:rsidRDefault="0020325F" w:rsidP="00425C2A">
      <w:pPr>
        <w:spacing w:line="240" w:lineRule="auto"/>
        <w:ind w:firstLine="0"/>
        <w:jc w:val="left"/>
        <w:rPr>
          <w:szCs w:val="24"/>
        </w:rPr>
      </w:pPr>
    </w:p>
    <w:p w:rsidR="0020325F" w:rsidRPr="005340EE" w:rsidRDefault="0020325F" w:rsidP="00425C2A">
      <w:pPr>
        <w:spacing w:line="240" w:lineRule="auto"/>
        <w:ind w:firstLine="0"/>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35 – Březno (5648a), jaro 2009, 6 ex., léto 2009, 10 ex., podzim 2009, 5 ex.; 29 – Hořešovice III. (5749b), jaro 2008, 1 ex.; 30 – Klobuky (5749b), jaro 2008, 2 ex.; 42 – Křesín (5650a), jaro 2009, 3 ex., léto 2009, 2 ex.; 36 – Louny I. (5648b), podzim 2009, 2 ex.; 37 – Louny II. (5648b), jaro 2009, 7 ex.; 33 – Malnice (5648c), podzim 2009, 7 ex.; 34 – Postoloprty (5648a), podzim 2009, 2 ex.; 31 – Skupice I. (5648c), léto 2009, 2 ex.; 32 – Skupice II. (5648c), jaro 2009, 6 ex., léto 2009, 9 ex.; 40 – Slavětín (5649a), jaro 2009, 3 ex., léto 2009, 1 ex.; 41 – Stradonice (5649b), jaro 2009, 3 ex., podzim 2009, 2 ex.; 38 – Veltěže (5649c), jaro 2009, 3 ex., podzim 2009, 2 ex.; </w:t>
      </w:r>
      <w:r w:rsidRPr="005340EE">
        <w:rPr>
          <w:b/>
          <w:i/>
          <w:szCs w:val="24"/>
        </w:rPr>
        <w:t>Kutná Hora</w:t>
      </w:r>
      <w:r w:rsidRPr="005340EE">
        <w:rPr>
          <w:b/>
          <w:szCs w:val="24"/>
        </w:rPr>
        <w:t>:</w:t>
      </w:r>
      <w:r w:rsidRPr="005340EE">
        <w:rPr>
          <w:szCs w:val="24"/>
        </w:rPr>
        <w:t xml:space="preserve"> 1 – Církvice (6058c), jaro 2008, 1 f*; 2 – Kalabousek (6058c), jaro 2008, 2 m*m*, 1 f*, léto 2008, 1 m*, 1 f*; 3 – Žleby (6058d), jaro 2008, 2 m*m*, 6 f*f*; 5 – Horní Bučice (6058d), jaro 2008, 7 m*m*, 8 f*f*; 6 – Bojmany (6058d), jaro 2008, 15 m*m*, 24 f*f*; 8 – Starý Kolín I. (5957d), jaro 2008, 1 m*; 9 – Červený domek (6057b), jaro 2008, 2 f*f*; 11 – Malín I. (6057a), jaro 2008, 2 m*m*; 13 – Hluboký důl (5957c), jaro 2009, 1 m*; 16 – Hlízov (6057b), jaro 2009, 4 f*f*, podzim 2009, 2 m*m*; 19 – Chotusice (6058a), jaro 2009, 2 f*f*; 21 – Výčapy (6058d), léto 2009, 1 m*, 1 f*; 22 – Vrdy II. (6058d), jaro 2009, 3 m*m*, 2 f*f*; 23 – Vinice (6058d), jaro 2009, 1 f*; </w:t>
      </w:r>
      <w:r w:rsidRPr="005340EE">
        <w:rPr>
          <w:b/>
          <w:szCs w:val="24"/>
        </w:rPr>
        <w:t xml:space="preserve">Moravia: </w:t>
      </w:r>
      <w:r w:rsidRPr="005340EE">
        <w:rPr>
          <w:b/>
          <w:i/>
          <w:szCs w:val="24"/>
        </w:rPr>
        <w:t>Židlochovice</w:t>
      </w:r>
      <w:r w:rsidRPr="005340EE">
        <w:rPr>
          <w:b/>
          <w:szCs w:val="24"/>
        </w:rPr>
        <w:t>:</w:t>
      </w:r>
      <w:r w:rsidRPr="005340EE">
        <w:rPr>
          <w:szCs w:val="24"/>
        </w:rPr>
        <w:t xml:space="preserve"> 50 – Cvrčovice (6965c), podzim 2009, 1 ex.; 45 – Holasice (6965b), podzim 2009, 5 ex.; 48 – Kupařovice (6965c), podzim 2009, 1 ex.; 59 – Ladná I. (7167c), podzim 2009, 1 ex.; 60 – Ladná II. (7267a), jaro 2009, 27 ex., léto 2009, 14 ex.; </w:t>
      </w:r>
      <w:r w:rsidRPr="005340EE">
        <w:rPr>
          <w:b/>
          <w:i/>
          <w:szCs w:val="24"/>
        </w:rPr>
        <w:t>Zábřeh</w:t>
      </w:r>
      <w:r w:rsidRPr="005340EE">
        <w:rPr>
          <w:b/>
          <w:szCs w:val="24"/>
        </w:rPr>
        <w:t>:</w:t>
      </w:r>
      <w:r w:rsidRPr="005340EE">
        <w:rPr>
          <w:szCs w:val="24"/>
        </w:rPr>
        <w:t xml:space="preserve"> 72 – Dubicko (6167d), léto 2009, 22 ex., podzim 2009, 3 ex.; 62 – Kolšov (6067d), jaro 2009, 6 ex., léto 2009, 5 ex.; 76 – Leština – západ (6167a), jaro 2009, 2 ex., léto 2009, 7 ex., podzim 2009, 1 ex.; 80 – Lukavice (6167d), léto 2009, 1 ex.; 83 – Mohelnice – východ (6267b), podzim 2009, 7 ex.; 74 – Nový Dvůr (6167b), podzim 2009, 2 ex.; 66 – Rájec (6167a), jaro 2009, 1 ex.; 73 – Sudkov – jih (6067d), jaro 2009, 5 ex.; 84 – Třeština – severozápad (6167d), podzim 2009, 1 ex.</w:t>
      </w:r>
    </w:p>
    <w:p w:rsidR="0020325F" w:rsidRPr="005340EE" w:rsidRDefault="0020325F" w:rsidP="00425C2A">
      <w:pPr>
        <w:ind w:firstLine="0"/>
      </w:pPr>
      <w:r w:rsidRPr="005340EE">
        <w:rPr>
          <w:b/>
        </w:rPr>
        <w:t>Rozšíření a ekologie.</w:t>
      </w:r>
      <w:r w:rsidRPr="005340EE">
        <w:t xml:space="preserve"> Západopalearktický druh</w:t>
      </w:r>
      <w:r w:rsidR="005B4317" w:rsidRPr="005340EE">
        <w:t xml:space="preserve">, většina Evropy, Turecko a Írán (Růžička &amp; Schneider, 2004). U nás hojně, preferuje spíše vlhké otevřené biotopy (např. Vysoký 2007; J. Strejček (Praha), nepubl.). Ve studovaných oblastech rozšířený, ale většinou zachycen jen jednotlivými </w:t>
      </w:r>
      <w:r w:rsidRPr="005340EE">
        <w:t>nálezy.</w:t>
      </w:r>
    </w:p>
    <w:p w:rsidR="0020325F" w:rsidRPr="005340EE" w:rsidRDefault="0020325F" w:rsidP="00425C2A">
      <w:pPr>
        <w:spacing w:line="240" w:lineRule="auto"/>
        <w:ind w:firstLine="0"/>
        <w:jc w:val="left"/>
        <w:rPr>
          <w:szCs w:val="24"/>
        </w:rPr>
      </w:pPr>
    </w:p>
    <w:p w:rsidR="0020325F" w:rsidRPr="005340EE" w:rsidRDefault="0020325F" w:rsidP="00425C2A">
      <w:pPr>
        <w:spacing w:line="240" w:lineRule="auto"/>
        <w:ind w:firstLine="0"/>
        <w:jc w:val="left"/>
        <w:rPr>
          <w:b/>
          <w:szCs w:val="24"/>
        </w:rPr>
      </w:pPr>
      <w:r w:rsidRPr="005340EE">
        <w:rPr>
          <w:b/>
          <w:i/>
          <w:szCs w:val="24"/>
        </w:rPr>
        <w:t>Thanatophilus</w:t>
      </w:r>
      <w:r w:rsidRPr="005340EE">
        <w:rPr>
          <w:b/>
          <w:szCs w:val="24"/>
        </w:rPr>
        <w:t xml:space="preserve"> </w:t>
      </w:r>
      <w:r w:rsidRPr="005340EE">
        <w:rPr>
          <w:b/>
          <w:i/>
          <w:szCs w:val="24"/>
        </w:rPr>
        <w:t>rugosus</w:t>
      </w:r>
      <w:r w:rsidRPr="005340EE">
        <w:rPr>
          <w:b/>
          <w:szCs w:val="24"/>
        </w:rPr>
        <w:t xml:space="preserve"> (Linnaeus, 1758)</w:t>
      </w:r>
    </w:p>
    <w:p w:rsidR="0020325F" w:rsidRPr="005340EE" w:rsidRDefault="0020325F" w:rsidP="00425C2A">
      <w:pPr>
        <w:spacing w:line="240" w:lineRule="auto"/>
        <w:ind w:firstLine="0"/>
        <w:jc w:val="left"/>
        <w:rPr>
          <w:szCs w:val="24"/>
        </w:rPr>
      </w:pPr>
    </w:p>
    <w:p w:rsidR="0020325F" w:rsidRPr="005340EE" w:rsidRDefault="0020325F" w:rsidP="00425C2A">
      <w:pPr>
        <w:spacing w:line="240" w:lineRule="auto"/>
        <w:ind w:firstLine="0"/>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35 – Březno (5648a), jaro 2009, 3 ex., léto 2009, 7 ex., podzim 2009, 10 ex.; 27 – Hořešovice I. (5749b), jaro 2008, 92 ex.; 28 – Hořešovice II. (5749b), jaro 2008, 1 ex., léto 2008, 12 ex., podzim 2008, 7 ex.; 29 – Hořešovice III. (5749b), jaro 2008, 28 ex., podzim 2008, 2 ex.; 30 – Klobuky (5749b), jaro 2008, 3 ex., léto 2008, 12 ex.; 42 – Křesín (5650a), jaro 2009, 32 ex., léto 2009, 58 ex., podzim 2009, 3 ex.; 36 – Louny I. (5648b), jaro 2009, 9 ex., léto 2009, 3 ex., podzim 2009, 16 ex.; 37 – Louny II. (5648b), jaro 2009, 6 ex., léto 2009, 3 ex., podzim 2009, 6 ex.; 33 – Malnice (5648c), jaro 2009, 4 ex.; 39 – Počedělice (5649a), jaro 2009, 6 ex., léto 2009, 14 ex., podzim 2009, 2 ex.; 34 – Postoloprty (5648a), jaro 2009, 11 </w:t>
      </w:r>
      <w:r w:rsidRPr="005340EE">
        <w:rPr>
          <w:szCs w:val="24"/>
        </w:rPr>
        <w:lastRenderedPageBreak/>
        <w:t xml:space="preserve">ex., léto 2009, 70 ex., podzim 2009, 56 ex.; 25 – Pozdeň I. (5749d), jaro 2008, 3 ex., podzim 2008, 35 ex.; 26 – Pozdeň II. (5749b), jaro 2008, 11 ex., léto 2008, 27 ex., podzim 2008, 9 ex.; 31 – Skupice I. (5648c), jaro 2009, 16 ex., léto 2009, 15 ex.; 32 – Skupice II. (5648c), jaro 2009, 8 ex., léto 2009, 24 ex.; 40 – Slavětín (5649a), jaro 2009, 2 ex., léto 2009, 32 ex.; 41 – Stradonice (5649b), jaro 2009, 23 ex., podzim 2009, 127 ex.; 38 – Veltěže (5649c), jaro 2009, 11 ex., léto 2009, 42 ex., podzim 2009, 18 ex.; </w:t>
      </w:r>
      <w:r w:rsidRPr="005340EE">
        <w:rPr>
          <w:b/>
          <w:i/>
          <w:szCs w:val="24"/>
        </w:rPr>
        <w:t>Kutná Hora</w:t>
      </w:r>
      <w:r w:rsidRPr="005340EE">
        <w:rPr>
          <w:b/>
          <w:szCs w:val="24"/>
        </w:rPr>
        <w:t>:</w:t>
      </w:r>
      <w:r w:rsidRPr="005340EE">
        <w:rPr>
          <w:szCs w:val="24"/>
        </w:rPr>
        <w:t xml:space="preserve"> 1 – Církvice (6058c), jaro 2008, 3 m*m*, 1 f*, podzim 2008, 2 f*f*; 2 – Kalabousek (6058c), jaro 2008, 13 m*m*, 6 f*f*, léto 2008, 1 m*, podzim 2008, 4 m*m*, 3 f*f*; 3 – Žleby (6058d), jaro 2008, 2 m*m*, 4 f*f*; 4 – Vrdy I. (6058d), léto 2008, 2 f*f*, podzim 2008, 4 m*m*, 3 f*f*; 5 – Horní Bučice (6058d), jaro 2008, 1 m*, léto 2008, 2 m*m*, 3 f*f*, podzim 2008, 1 m*, 1 f*; 6 – Bojmany (6058d), podzim 2008, 4 m*m*, 1 f*; 8 – Starý Kolín I. (5957d), jaro 2008, 5 m*m*, 5 f*f*, léto 2008, 2 m*m*, 2 f*f*; 9 – Červený domek (6057b), jaro 2008, 26 m*m*, 17 f*f*, podzim 2008, 4 m*m*, 3 f*f*; 10 – Nové Dvory I. (6058a), jaro 2008, 8 m*m*, 3f*f*, léto 2008, 1 f*, podzim 2008, 4 m*m*, 7 f*f*; 11 – Malín I. (6057a), jaro 2008, 1 m*, 1 f*; léto 2008, 3 m*m*, 1 f*, podzim 2008, 1 m*, 3 f*f*; 12 – Skalka (6057a), jaro 2008, 9 m*m*, 5 f*f*.; 13 – Hluboký důl (5957c), jaro 2009, 1 m*, 4 f*f*, podzim 2009, 4 m*m*, 5 f*f*; 14 – Starý Kolín II. (5957b), jaro 2009, 2 m*m*, 5 f*f*, léto 2009, 1 f*, podzim 2009, 16 m*m*, 8 f*f*; 15 – Libenice (6057b), jaro 2009, 5 m*m*, 5 f*f*; 16 – Hlízov (6057b), jaro 2009, 8 m*m*, 7 f*f*, podzim 2009, 21 m*m*, 17 f*f*; 17 – Nové Dvory II. (6057b), jaro 2009, 6 m*m*, 9 f*f*, léto 2009, 12 m*m*, 11 f*f*, podzim 2009, 2 m*m*, 2 f*f*; 18 – Chotusice – letiště (6058a), jaro 2009, 9 m*m*, 8 f*f*, léto 2009, 1 f*, podzim 2009, 4 m*m*, 4 f*f*; 19 – Chotusice (6058a), jaro 2009, 17 m*m*, 7 f*f*, léto 2009, 2 m*m*, 1 f*, podzim 2009, 13 m*m*, 14 f*f*; 20 – Druhanice (6058d), jaro 2009, 2 m*m*; 21 – Výčapy (6058d), jaro 2009, 4 m*m*, 4 f*f*, podzim 2009, 2 m*m*; 22 – Vrdy II. (6058d), jaro 2009, 4 m*m*, 3 f*f*, léto 2009, 1 m*; 23 – Vinice (6058d), jaro 2009, 1 f*; 24 – Malín II. (6057b), jaro 2009, 1 m*, 2 f*f*, podzim 2009, 10 m*m*, 8 f*f*; </w:t>
      </w:r>
      <w:r w:rsidRPr="005340EE">
        <w:rPr>
          <w:b/>
          <w:szCs w:val="24"/>
        </w:rPr>
        <w:t xml:space="preserve">Moravia: </w:t>
      </w:r>
      <w:r w:rsidRPr="005340EE">
        <w:rPr>
          <w:b/>
          <w:i/>
          <w:szCs w:val="24"/>
        </w:rPr>
        <w:t>Židlochovice</w:t>
      </w:r>
      <w:r w:rsidRPr="005340EE">
        <w:rPr>
          <w:b/>
          <w:szCs w:val="24"/>
        </w:rPr>
        <w:t>:</w:t>
      </w:r>
      <w:r w:rsidRPr="005340EE">
        <w:rPr>
          <w:szCs w:val="24"/>
        </w:rPr>
        <w:t xml:space="preserve"> 50 – Cvrčovice (6965c), jaro 2009, 13 ex., podzim 2009, 28 ex.; 45 – Holasice (6965b), jaro 2009, 4 ex., léto 2009, 2 ex.; 48 – Kupařovice (6965c), jaro 2009, 4 ex.; 59 – Ladná I. (7167c), podzim 2009, 3 ex.; 60 – Ladná II. (7267a), jaro 2009, 13 ex.; 47 – Medlov (6965c), jaro 2009, 4 ex., léto 2009, 1 ex., podzim 2009, 1 ex.; 44 – Modřice (6865d), jaro 2009, 3 ex., podzim 2009, 1 ex.; 55 – Nosislav (6965d), jaro 2009, 1 ex.; 49 – Odrovice (6965c), jaro 2009, 10 ex.; 51 – Pohořelice (7064a), jaro 2009, 12 ex.; 52 – Přibice (7065a), jaro 2009, 29 ex., léto 2009, 5 ex., podzim 2009, 2 ex.; 54 – Přísnotice (7065b), jaro 2009, 12 ex., podzim 2009, 4 ex.; 43 – Rebešovice (6865d), jaro 2009, 3 ex., podzim 2009, 1 ex.; 58 – Uherčice (7065b), jaro 2009, 38 ex.; 56 – Velké Němčice I. (7065b), jaro 2009, 38 ex., léto 2009, 3 ex., podzim 2009, 45 ex.; 57 – Velké Němčice II. (7066a), jaro 2009, 4 ex., léto 2009, 1 ex., podzim 2009, 22 ex.; 46 – Vojkovice (6965b), jaro 2009, 7 ex.; 53 – Vranovice (7065b), jaro 2009, 57 ex., podzim 2009, 21 ex.; </w:t>
      </w:r>
      <w:r w:rsidRPr="005340EE">
        <w:rPr>
          <w:b/>
          <w:i/>
          <w:szCs w:val="24"/>
        </w:rPr>
        <w:t>Zábřeh</w:t>
      </w:r>
      <w:r w:rsidRPr="005340EE">
        <w:rPr>
          <w:b/>
          <w:szCs w:val="24"/>
        </w:rPr>
        <w:t>:</w:t>
      </w:r>
      <w:r w:rsidRPr="005340EE">
        <w:rPr>
          <w:szCs w:val="24"/>
        </w:rPr>
        <w:t xml:space="preserve"> 72 – Dubicko (6167d), jaro 2009, 1 ex.; 75 – Leština (6167b), jaro 2009, 1 ex.; 81 – Libivá – východ (6167d), jaro 2009, 2 ex.; 80 – Lukavice (6167d), podzim 2009, 4 ex.; 82 – Mohelnice – sever (6267b), jaro 2009, 1 ex.; 83 – Mohelnice – východ (6267b), jaro 2009, 4 ex.; 66 – Rájec (6167a), jaro 2009, 3 ex.; 71 – Třeština (6267b), jaro 2009, 2 ex.; 68 – Vlachov (6167c), jaro 2009, 2 ex.; 78 – Zábřeh (6167a), jaro 2009, 1 ex.; 64 – Zábřeh – sever (6167a), jaro 2009, 1 ex.</w:t>
      </w:r>
    </w:p>
    <w:p w:rsidR="0020325F" w:rsidRPr="005340EE" w:rsidRDefault="0020325F" w:rsidP="00425C2A">
      <w:pPr>
        <w:ind w:firstLine="0"/>
      </w:pPr>
      <w:r w:rsidRPr="005340EE">
        <w:rPr>
          <w:b/>
        </w:rPr>
        <w:t>Rozšíření a ekologie.</w:t>
      </w:r>
      <w:r w:rsidRPr="005340EE">
        <w:t xml:space="preserve"> Transpalearktický </w:t>
      </w:r>
      <w:r w:rsidR="005B4317" w:rsidRPr="005340EE">
        <w:t xml:space="preserve">druh, rozšířený od Evropy do Japonska, včetně velké části Číny (Růžička &amp; Schneider, 2004). U nás hojný druh (např. Vysoký 2007, mapka), preferující </w:t>
      </w:r>
      <w:r w:rsidR="005B4317" w:rsidRPr="005340EE">
        <w:lastRenderedPageBreak/>
        <w:t>otevřené biotopy (Růžička, 1994; Kočárek &amp; Benko, 1997). Ve studovaných oblastech rozšířený druh, často</w:t>
      </w:r>
      <w:r w:rsidRPr="005340EE">
        <w:t xml:space="preserve"> početné nálezy.</w:t>
      </w:r>
    </w:p>
    <w:p w:rsidR="0020325F" w:rsidRPr="005340EE" w:rsidRDefault="0020325F" w:rsidP="00425C2A">
      <w:pPr>
        <w:spacing w:line="240" w:lineRule="auto"/>
        <w:ind w:firstLine="0"/>
        <w:jc w:val="left"/>
        <w:rPr>
          <w:szCs w:val="24"/>
        </w:rPr>
      </w:pPr>
    </w:p>
    <w:p w:rsidR="0020325F" w:rsidRPr="005340EE" w:rsidRDefault="0020325F" w:rsidP="00425C2A">
      <w:pPr>
        <w:spacing w:line="240" w:lineRule="auto"/>
        <w:ind w:firstLine="0"/>
        <w:jc w:val="left"/>
        <w:rPr>
          <w:b/>
          <w:szCs w:val="24"/>
        </w:rPr>
      </w:pPr>
      <w:r w:rsidRPr="005340EE">
        <w:rPr>
          <w:b/>
          <w:i/>
          <w:szCs w:val="24"/>
        </w:rPr>
        <w:t>Thanatophilus</w:t>
      </w:r>
      <w:r w:rsidRPr="005340EE">
        <w:rPr>
          <w:b/>
          <w:szCs w:val="24"/>
        </w:rPr>
        <w:t xml:space="preserve"> </w:t>
      </w:r>
      <w:r w:rsidRPr="005340EE">
        <w:rPr>
          <w:b/>
          <w:i/>
          <w:szCs w:val="24"/>
        </w:rPr>
        <w:t>sinuatus</w:t>
      </w:r>
      <w:r w:rsidRPr="005340EE">
        <w:rPr>
          <w:b/>
          <w:szCs w:val="24"/>
        </w:rPr>
        <w:t xml:space="preserve"> (Fabricius, 1775) </w:t>
      </w:r>
    </w:p>
    <w:p w:rsidR="0020325F" w:rsidRPr="005340EE" w:rsidRDefault="0020325F" w:rsidP="00425C2A">
      <w:pPr>
        <w:spacing w:line="240" w:lineRule="auto"/>
        <w:ind w:firstLine="0"/>
        <w:jc w:val="left"/>
        <w:rPr>
          <w:szCs w:val="24"/>
        </w:rPr>
      </w:pPr>
    </w:p>
    <w:p w:rsidR="0020325F" w:rsidRPr="005340EE" w:rsidRDefault="0020325F" w:rsidP="00425C2A">
      <w:pPr>
        <w:spacing w:line="240" w:lineRule="auto"/>
        <w:ind w:firstLine="0"/>
        <w:jc w:val="left"/>
        <w:rPr>
          <w:szCs w:val="24"/>
        </w:rPr>
      </w:pPr>
      <w:r w:rsidRPr="005340EE">
        <w:rPr>
          <w:b/>
          <w:szCs w:val="24"/>
        </w:rPr>
        <w:t xml:space="preserve">Studovaný materiál. Bohemia: </w:t>
      </w:r>
      <w:r w:rsidRPr="005340EE">
        <w:rPr>
          <w:b/>
          <w:i/>
          <w:szCs w:val="24"/>
        </w:rPr>
        <w:t>Louny</w:t>
      </w:r>
      <w:r w:rsidRPr="005340EE">
        <w:rPr>
          <w:b/>
          <w:szCs w:val="24"/>
        </w:rPr>
        <w:t>:</w:t>
      </w:r>
      <w:r w:rsidRPr="005340EE">
        <w:rPr>
          <w:szCs w:val="24"/>
        </w:rPr>
        <w:t xml:space="preserve"> 35 – Březno (5648a), jaro 2009, 301 ex., léto 2009, 78 ex., podzim 2009, 39 ex.; 27 – Hořešovice I. (5749b), jaro 2008, 1983 ex.; 28 – Hořešovice II. (5749b), jaro 2008, 504 ex., léto 2008, 582 ex., podzim 2008, 5 ex.; 29 – Hořešovice III. (5749b), jaro 2008, 1084 ex.; 30 – Klobuky (5749b), jaro 2008, 342 ex., léto 2008, 537 ex., podzim 2008, 1 ex.; 42 – Křesín (5650a), jaro 2009, 1112 ex., léto 2009, 943 ex., podzim 2009, 3 ex.; 36 – Louny I. (5648b), jaro 2009, 743 ex., léto 2009, 174 ex., podzim 2009, 39 ex.; 37 – Louny II. (5648b), jaro 2009, 267 ex., léto 2009, 54 ex., podzim 2009, 36 ex.; 33 – Malnice (5648c), jaro 2009, 208 ex., podzim 2009, 5 ex.; 39 – Počedělice (5649a), jaro 2009, 372 ex., léto 2009, 479 ex., podzim 2009, 3 ex.; 34 – Postoloprty (5648a), jaro 2009, 1081 ex., léto 2009, 538 ex., podzim 2009, 31 ex.; 25 – Pozdeň I. (5749d), jaro 2008, 601 ex., podzim 2008, 25 ex.; 26 – Pozdeň II. (5749b), jaro 2008, 1074 ex., léto 2008, 799 ex., podzim 2008, 6 ex., 31 – Skupice I. (5648c), jaro 2009, 408 ex., léto 2009, 169 ex.; 32 – Skupice II. (5648c), jaro 2009, 340 ex., léto 2009, 411 ex.; 40 – Slavětín (5649a), jaro 2009, 327 ex., léto 2009, 497 ex.; 41 – Stradonice (5649b), jaro 2009, 632 ex., podzim 2009, 62 ex.; 38 – Veltěže (5649c), jaro 2009, 940 ex., léto 2009, 742 ex., podzim 2009, 36 ex.; </w:t>
      </w:r>
      <w:r w:rsidRPr="005340EE">
        <w:rPr>
          <w:b/>
          <w:i/>
          <w:szCs w:val="24"/>
        </w:rPr>
        <w:t>Kutná Hora</w:t>
      </w:r>
      <w:r w:rsidRPr="005340EE">
        <w:rPr>
          <w:b/>
          <w:szCs w:val="24"/>
        </w:rPr>
        <w:t>:</w:t>
      </w:r>
      <w:r w:rsidRPr="005340EE">
        <w:rPr>
          <w:szCs w:val="24"/>
        </w:rPr>
        <w:t xml:space="preserve"> 1 – Církvice (6058c), jaro 2008, 50 m*m*, 49 f*f*, podzim 2008, 1 f*; 2 – Kalabousek (6058c), jaro 2008, 140 m*m*, 186 f*f*, léto 2008, 451 m*m*, 338 f*f*, podzim 2008, 6 m*m*, 1 f*; 3 – Žleby (6058d), jaro 2008, 268 m*m*, 462 f*f*, léto 2008, 108 m*m*, 87 f*f*; 4 – Vrdy I. (6058d), jaro 2008, 17 m*m*, 12 f*f*, léto 2008, 2 m*m*, podzim 2008, 6 m*m*, 1 f*; 5 – Horní Bučice (6058d), jaro 2008, 38 m*m*, 41 f*f*, léto 2008, 161 m*m*, 157 f*f*, podzim 2008, 2 m*m*, 4 f*f*; 6 – Bojmany (6058d), jaro 2008, 43 m*m*, 19 f*f*, podzim 2008, 5 m*m*, 7 f*f*; 7 – Kolín (5957c), jaro 2008, 3 m*m*, 1 f*; 8 – Starý Kolín I. (5957d), jaro 2008, 208 m*m*, 244 f*f*, léto 2008, 212 m*m*, 218 f*f*, podzim 2008, 1 m*, 2 f*f*; 9 – Červený domek (6057b), jaro 2008, 85 m*m*, 107 f*f*, léto 2008, 9 m*m*, 6 f*f*, podzim 2008, 2 m*m*, 8 f*f*; 10 – Nové Dvory I. (6058a), jaro 2008, 173 m*m*, 248 f*f*, léto 2008, 23 m*m*, 32 f*f*, podzim 2008, 1 m*, 2 f*f*; 11 – Malín I. (6057a), jaro 2008, 133 m*m*, 87 f*f*, léto 2008, 114 m*m*, 72 f*f*, podzim 2008, 4 m*m*, 7 f*f*; 12 – Skalka (6057a), jaro 2008, 66 m*m*, 81 f*f*, léto 2008, 2 m*m*, podzim 2008, 2 m*m*, 3 f*f*; 13 – Hluboký důl (5957c), jaro 2009, 178 m*m*, 274 f*f*, léto 2009, 106 m*m*, 97 f*f*, podzim 2009, 1 f*; 14 – Starý Kolín II. (5957b), jaro 2009, 294 m*m*, 309 f*f*, léto 2009, 16 m*m*, 5 f*f*, podzim 2009, 4 m*m*, 5 f*f*; 15 – Libenice (6057b), jaro 2009, 137 m*m*, 147 f*f*, léto 2009, 2 m*m*, 6 f*f*; 16 – Hlízov (6057b), jaro 2009, 376 m*m*, 486 f*f*, podzim 2009, 12 m*m*, 5 f*f*; 17 – Nové Dvory II. (6057b), jaro 2009, 275 m*m*, 251 f*f*, léto 2009, 1337 m*m*, 1081 f*f*, podzim 2009, 1 f*, 1 m*; 18 – Chotusice – letiště (6058a), jaro 2009, 694 m*m*, 949 f*f*, léto 2009, 2 m*m*, 5 f*f*, podzim 2009, 4 m*m*, 5 f*f*; 19 – Chotusice (6058a), jaro 2009, 747 m*m*, 923 f*f*, léto 2009, 471 m*m*, 388 f*f*, podzim 2009, 10 m*m*, 7 f*f*; 20 – Druhanice (6058d), jaro 2009, 103 m*m*, 151 f*f*, léto 2009, 69 m*m*, 52 f*f*; 21 – Výčapy (6058d), jaro 2009, 400 m*m*, </w:t>
      </w:r>
      <w:r w:rsidRPr="005340EE">
        <w:rPr>
          <w:szCs w:val="24"/>
        </w:rPr>
        <w:lastRenderedPageBreak/>
        <w:t xml:space="preserve">457 f*f*, léto 2009, 5 m*m*, 4 f*f*, podzim 2009, 12 m*m*, 10 f*f*; 22 – Vrdy II. (6058d), jaro 2009, 357 m*m*, 432 f*f*, léto 2009, 297 m*m*, 253 f*f*; 23 – Vinice (6058d), jaro 2009, 405 m*m*, 576 f*f*; 24 – Malín II. (6057b), jaro 2009, 308 m*m*, 286 f*f*, podzim 2009, 9 m*m*, 8 f*f*; </w:t>
      </w:r>
      <w:r w:rsidRPr="005340EE">
        <w:rPr>
          <w:b/>
          <w:szCs w:val="24"/>
        </w:rPr>
        <w:t xml:space="preserve">Moravia: </w:t>
      </w:r>
      <w:r w:rsidRPr="005340EE">
        <w:rPr>
          <w:b/>
          <w:i/>
          <w:szCs w:val="24"/>
        </w:rPr>
        <w:t>Židlochovice</w:t>
      </w:r>
      <w:r w:rsidRPr="005340EE">
        <w:rPr>
          <w:b/>
          <w:szCs w:val="24"/>
        </w:rPr>
        <w:t>:</w:t>
      </w:r>
      <w:r w:rsidRPr="005340EE">
        <w:rPr>
          <w:szCs w:val="24"/>
        </w:rPr>
        <w:t xml:space="preserve"> 50 – Cvrčovice (6965c), jaro 2009, 558 ex., léto 2009, 40 ex., podzim 2009, 12 ex.; 45 – Holasice (6965b), jaro 2009, 193 ex., léto 2009, 86 ex.; 48 – Kupařovice (6965c), jaro 2009, 118 ex. léto 2009, 11 ex., podzim 2009, 1 ex.; 59 – Ladná I. (7167c), jaro 2009, 3 ex., léto 2009, 7 ex., podzim 2009, 1 ex.; 60 – Ladná II. (7267a), jaro 2009, 169 ex., léto 2009, 68 ex.; 47 – Medlov (6965c), jaro 2009, 130 ex., léto 2009, 30 ex.; 44 – Modřice (6865d), jaro 2009, 331 ex., léto 2009, 6 ex., podzim 2009, 1 ex.; 55 – Nosislav (6965d), jaro 2009, 10 ex., léto 2009, 4 ex.; 49 – Odrovice (6965c), jaro 2009, 11 ex., léto 2009, 17 ex., podzim 2009, 2 ex.; 51 – Pohořelice (7064a), jaro 2009, 60 ex., léto 2009, 5 ex.; 52 – Přibice (7065a), jaro 2009, 439 ex., léto 2009, 1036 ex., podzim 2009, 1 ex.; 54 – Přísnotice (7065b), jaro 2009, 230 ex., léto 2009, 2 ex., podzim 2009, 3 ex.; 43 – Rebešovice (6865d), jaro 2009, 528 ex., léto 2009, 289 ex., podzim 2009, 2 ex.; 58 – Uherčice (7065b), jaro 2009, 340 ex.; 56 – Velké Němčice I. (7065b), jaro 2009, 194 ex., léto 2009, 121 ex., podzim 2009, 1 ex.; 57 – Velké Němčice II. (7066a), jaro 2009, 83 ex., léto 2009, 8 ex., podzim 2009, 5 ex.; 46 – Vojkovice (6965b), jaro 2009, 229 ex., léto 2009, 204 ex.; 53 – Vranovice (7065b), jaro 2009, 304 ex., léto 2009, 6 ex., podzim 2009, 7 ex.; </w:t>
      </w:r>
      <w:r w:rsidRPr="005340EE">
        <w:rPr>
          <w:b/>
          <w:i/>
          <w:szCs w:val="24"/>
        </w:rPr>
        <w:t>Zábřeh</w:t>
      </w:r>
      <w:r w:rsidRPr="005340EE">
        <w:rPr>
          <w:b/>
          <w:szCs w:val="24"/>
        </w:rPr>
        <w:t>:</w:t>
      </w:r>
      <w:r w:rsidRPr="005340EE">
        <w:rPr>
          <w:szCs w:val="24"/>
        </w:rPr>
        <w:t xml:space="preserve"> 72 – Dubicko (6167d), jaro 2009, 360 ex., léto 2009, 1 ex., podzim 2009, 2 ex.; 62 – Kolšov (6067d), jaro 2009, 60 ex.; 75 – Leština (6167b), jaro 2009, 114 ex., léto 2009, 77 ex.; 76 – Leština – západ (6167a), jaro 2009, 3 ex.; léto 2009, 10 ex.; 69 – Libivá (6267a), jaro 2009, 44 ex.; 81 – Libivá – východ (6167d), jaro 2009, 244 ex.; 80 – Lukavice (6167d), léto 2009, 34 ex., podzim 2009, 30 ex.; 70 – Mohelnice (6267b), jaro 2009, 38 ex.; 82 – Mohelnice – sever (6267b), jaro 2009, 152 ex.; 83 – Mohelnice – východ (6267b), jaro 2009, 114 ex., léto 2009, 1 ex.; 74 – Nový Dvůr (6167b), jaro 2009, 7 ex.; 66 – Rájec (6167a), jaro 2009, 455 ex., léto 2009, 2 ex.; 73 – Sudkov – jih (6067d), jaro 2009, 15 ex., podzim 2009, 3 ex.; 71 – Třeština (6267b), jaro 2009, 212 ex.; 84 – Třeština – severozápad (6167d), jaro 2009, 2 ex., podzim 2009, 11 ex.; 68 – Vlachov (6167c), jaro 2009, 413 ex.; 78 – Zábřeh (6167a), jaro 2009, 241 ex.; 64 – Zábřeh – sever (6167a), jaro 2009, 93 ex.; 67 – Zvole (6167c), jaro 2009, 29 ex.</w:t>
      </w:r>
    </w:p>
    <w:p w:rsidR="0020325F" w:rsidRPr="005340EE" w:rsidRDefault="0020325F" w:rsidP="00425C2A">
      <w:pPr>
        <w:ind w:firstLine="0"/>
      </w:pPr>
      <w:r w:rsidRPr="005340EE">
        <w:rPr>
          <w:b/>
        </w:rPr>
        <w:t>Rozšíření a ekologie.</w:t>
      </w:r>
      <w:r w:rsidRPr="005340EE">
        <w:t xml:space="preserve"> Transpalearktický druh, od Evropy a severu Afriky do Japonska, včetně velké části </w:t>
      </w:r>
      <w:r w:rsidR="005B4317" w:rsidRPr="005340EE">
        <w:t xml:space="preserve">Číny (Růžička &amp; Schneider, 2004). U nás velmi hojný druh (např. Vysoký 2007, mapka), preferující </w:t>
      </w:r>
      <w:r w:rsidRPr="005340EE">
        <w:t xml:space="preserve">otevřené </w:t>
      </w:r>
      <w:r w:rsidR="005B4317" w:rsidRPr="005340EE">
        <w:t xml:space="preserve">biotopy (Růžička 1994, Kočárek &amp; Benko 1997). </w:t>
      </w:r>
      <w:r w:rsidRPr="005340EE">
        <w:t>Ve studovaných oblastech většinou velmi početné nálezy.</w:t>
      </w:r>
    </w:p>
    <w:p w:rsidR="0020325F" w:rsidRPr="005340EE" w:rsidRDefault="0020325F" w:rsidP="00425C2A">
      <w:pPr>
        <w:spacing w:line="240" w:lineRule="auto"/>
        <w:ind w:firstLine="0"/>
        <w:jc w:val="left"/>
        <w:rPr>
          <w:szCs w:val="24"/>
        </w:rPr>
      </w:pPr>
    </w:p>
    <w:p w:rsidR="0020325F" w:rsidRPr="005340EE" w:rsidRDefault="00A55D14" w:rsidP="00425C2A">
      <w:pPr>
        <w:pStyle w:val="Nadpis2"/>
        <w:ind w:firstLine="0"/>
        <w:rPr>
          <w:rFonts w:ascii="Calibri" w:hAnsi="Calibri"/>
        </w:rPr>
      </w:pPr>
      <w:bookmarkStart w:id="39" w:name="_Toc428564002"/>
      <w:r>
        <w:rPr>
          <w:rFonts w:ascii="Calibri" w:hAnsi="Calibri"/>
        </w:rPr>
        <w:t>C</w:t>
      </w:r>
      <w:r w:rsidR="001E1F97" w:rsidRPr="005340EE">
        <w:rPr>
          <w:rFonts w:ascii="Calibri" w:hAnsi="Calibri"/>
        </w:rPr>
        <w:t>.4</w:t>
      </w:r>
      <w:r w:rsidR="001E1F97" w:rsidRPr="005340EE">
        <w:rPr>
          <w:rFonts w:ascii="Calibri" w:hAnsi="Calibri"/>
        </w:rPr>
        <w:tab/>
        <w:t>Diskuse</w:t>
      </w:r>
      <w:bookmarkEnd w:id="39"/>
    </w:p>
    <w:p w:rsidR="0020325F" w:rsidRPr="005340EE" w:rsidRDefault="0020325F" w:rsidP="00425C2A">
      <w:pPr>
        <w:spacing w:line="240" w:lineRule="auto"/>
        <w:ind w:firstLine="0"/>
        <w:jc w:val="left"/>
        <w:rPr>
          <w:szCs w:val="24"/>
        </w:rPr>
      </w:pPr>
    </w:p>
    <w:p w:rsidR="0020325F" w:rsidRPr="005340EE" w:rsidRDefault="0020325F" w:rsidP="00425C2A">
      <w:pPr>
        <w:ind w:firstLine="0"/>
      </w:pPr>
      <w:r w:rsidRPr="005340EE">
        <w:t>Tři zjištěné vzácnější druhy hrobaříků (</w:t>
      </w:r>
      <w:r w:rsidRPr="005340EE">
        <w:rPr>
          <w:i/>
        </w:rPr>
        <w:t>Nicrophorus</w:t>
      </w:r>
      <w:r w:rsidRPr="005340EE">
        <w:t xml:space="preserve"> </w:t>
      </w:r>
      <w:r w:rsidRPr="005340EE">
        <w:rPr>
          <w:i/>
        </w:rPr>
        <w:t>antennatus</w:t>
      </w:r>
      <w:r w:rsidRPr="005340EE">
        <w:t xml:space="preserve">, </w:t>
      </w:r>
      <w:r w:rsidRPr="005340EE">
        <w:rPr>
          <w:i/>
        </w:rPr>
        <w:t>N. germanicus</w:t>
      </w:r>
      <w:r w:rsidRPr="005340EE">
        <w:t xml:space="preserve"> a </w:t>
      </w:r>
      <w:r w:rsidRPr="005340EE">
        <w:rPr>
          <w:i/>
        </w:rPr>
        <w:t>N</w:t>
      </w:r>
      <w:r w:rsidRPr="005340EE">
        <w:t xml:space="preserve">. </w:t>
      </w:r>
      <w:r w:rsidRPr="005340EE">
        <w:rPr>
          <w:i/>
        </w:rPr>
        <w:t>sepultor</w:t>
      </w:r>
      <w:r w:rsidRPr="005340EE">
        <w:t xml:space="preserve">) mají společné to, že se jedná o druhy preferující otevřenou krajinu. Zřejmě se primárně jedná o druhy stepní či obecně xerofilní, početnější na jihu Ruska (např. Pushkin 2002, Pushkin &amp; </w:t>
      </w:r>
      <w:r w:rsidRPr="005340EE">
        <w:lastRenderedPageBreak/>
        <w:t>Shapovalov 2011). V podmínkách střední Evropy pro ně kulturní stepi polních ekosystémů mohou představovat náhradní biotopy.</w:t>
      </w:r>
    </w:p>
    <w:p w:rsidR="0020325F" w:rsidRPr="005340EE" w:rsidRDefault="0020325F" w:rsidP="00425C2A">
      <w:pPr>
        <w:ind w:firstLine="0"/>
      </w:pPr>
      <w:r w:rsidRPr="005340EE">
        <w:t xml:space="preserve">Další dva druhy otevřené krajiny, které jsou vzácné ve střední Evropě, nebyly v naší studii zachyceny. Jedná se o druh </w:t>
      </w:r>
      <w:r w:rsidRPr="005340EE">
        <w:rPr>
          <w:i/>
        </w:rPr>
        <w:t>Thanatophilus dispar</w:t>
      </w:r>
      <w:r w:rsidRPr="005340EE">
        <w:t xml:space="preserve"> (Herbst, 1793), palearktický druh mrchožrouta preferujícího biom tundry, který se ve střední Evropě recentně vyskytuje v Německu (shrnuje Köhler &amp; Klausnitzer 1998) a v Polsku (např. Aleksandrowicz &amp; Komosiński 2005). Tento druh byl historicky hlášen v ČR z Moravy – konkrétní nálezy byly publikovány např. z okolí Nákla (6368) (Novák 1966) a Litovle (6268–6368) (Kočárek 1997). V Čechách známe pouze jednotlivé starší nálezy (J. Růžička, nepubl.). Recentně nebyl na území ČR nalezen.</w:t>
      </w:r>
    </w:p>
    <w:p w:rsidR="0020325F" w:rsidRPr="005340EE" w:rsidRDefault="0020325F" w:rsidP="00425C2A">
      <w:pPr>
        <w:ind w:firstLine="0"/>
      </w:pPr>
      <w:r w:rsidRPr="005340EE">
        <w:t xml:space="preserve">Druhým druhem, který se nám nepodařilo zachytit, je </w:t>
      </w:r>
      <w:r w:rsidRPr="005340EE">
        <w:rPr>
          <w:i/>
        </w:rPr>
        <w:t>Nicrophorus vestigator</w:t>
      </w:r>
      <w:r w:rsidRPr="005340EE">
        <w:t xml:space="preserve"> Herschel, 1807. Tento hrobařík je morfologicky velmi podobný druhu </w:t>
      </w:r>
      <w:r w:rsidRPr="005340EE">
        <w:rPr>
          <w:i/>
        </w:rPr>
        <w:t>N. antennatus</w:t>
      </w:r>
      <w:r w:rsidRPr="005340EE">
        <w:t xml:space="preserve"> (Šustek 1981). Celkově je u nás hodnocen jako řídce se vyskytující (Šustek 1981). Hojné nálezy (za dva roky více než 200 ex.) z Chválkovic (6369) uvádí z přelomu 50. a 60. let Novák (1962). Jednotlivé nálezy z okolí Nákla (6368) a Drahanovic (6468) v Olomouckém okrese z téže doby zmiňuje Novák (1961, 1965). Novák (1962: 289) diskutuje také možnou vazbu tohoto druhu na lehké, písčité a propustnější půdy.</w:t>
      </w:r>
    </w:p>
    <w:p w:rsidR="0020325F" w:rsidRPr="005340EE" w:rsidRDefault="0020325F" w:rsidP="00425C2A">
      <w:pPr>
        <w:spacing w:line="240" w:lineRule="auto"/>
        <w:ind w:firstLine="0"/>
        <w:jc w:val="left"/>
        <w:rPr>
          <w:szCs w:val="24"/>
        </w:rPr>
      </w:pPr>
    </w:p>
    <w:p w:rsidR="0020325F" w:rsidRPr="005340EE" w:rsidRDefault="0020325F" w:rsidP="00425C2A">
      <w:pPr>
        <w:ind w:firstLine="0"/>
      </w:pPr>
      <w:r w:rsidRPr="005340EE">
        <w:rPr>
          <w:b/>
        </w:rPr>
        <w:t>PODĚKOVÁNÍ</w:t>
      </w:r>
      <w:r w:rsidRPr="005340EE">
        <w:t>. Děkujeme Lucii Lvové (Chlumecké) (Kladno), Heleně Šifrové (Praha) a Kateřině Štefúnové (Praha) za spolupráci při náročné práci, při které nasbíraly, determinovaly a vypreparovaly velkou část materiálu. Tento projekt byl podpořen grantem IGA č. 200942110012.</w:t>
      </w:r>
    </w:p>
    <w:p w:rsidR="0020325F" w:rsidRPr="005340EE" w:rsidRDefault="0020325F" w:rsidP="00425C2A">
      <w:pPr>
        <w:spacing w:line="240" w:lineRule="auto"/>
        <w:ind w:firstLine="0"/>
        <w:jc w:val="left"/>
        <w:rPr>
          <w:b/>
          <w:szCs w:val="24"/>
        </w:rPr>
      </w:pPr>
    </w:p>
    <w:p w:rsidR="0020325F" w:rsidRPr="005340EE" w:rsidRDefault="00A55D14" w:rsidP="00425C2A">
      <w:pPr>
        <w:pStyle w:val="Nadpis2"/>
        <w:ind w:firstLine="0"/>
        <w:rPr>
          <w:rFonts w:ascii="Calibri" w:hAnsi="Calibri"/>
        </w:rPr>
      </w:pPr>
      <w:bookmarkStart w:id="40" w:name="_Toc428564003"/>
      <w:r>
        <w:rPr>
          <w:rFonts w:ascii="Calibri" w:hAnsi="Calibri"/>
        </w:rPr>
        <w:t>C</w:t>
      </w:r>
      <w:r w:rsidR="001E1F97" w:rsidRPr="005340EE">
        <w:rPr>
          <w:rFonts w:ascii="Calibri" w:hAnsi="Calibri"/>
        </w:rPr>
        <w:t>.5</w:t>
      </w:r>
      <w:r w:rsidR="001E1F97" w:rsidRPr="005340EE">
        <w:rPr>
          <w:rFonts w:ascii="Calibri" w:hAnsi="Calibri"/>
        </w:rPr>
        <w:tab/>
        <w:t>Použitá literatura</w:t>
      </w:r>
      <w:bookmarkEnd w:id="40"/>
    </w:p>
    <w:p w:rsidR="0020325F" w:rsidRPr="005340EE" w:rsidRDefault="0020325F" w:rsidP="00425C2A">
      <w:pPr>
        <w:spacing w:line="240" w:lineRule="auto"/>
        <w:ind w:firstLine="0"/>
        <w:jc w:val="center"/>
        <w:rPr>
          <w:szCs w:val="24"/>
        </w:rPr>
      </w:pPr>
    </w:p>
    <w:p w:rsidR="0020325F" w:rsidRPr="005340EE" w:rsidRDefault="0020325F" w:rsidP="00425C2A">
      <w:pPr>
        <w:pStyle w:val="Citace1"/>
        <w:ind w:firstLine="0"/>
        <w:rPr>
          <w:lang w:eastAsia="ja-JP"/>
        </w:rPr>
      </w:pPr>
      <w:r w:rsidRPr="005340EE">
        <w:rPr>
          <w:lang w:eastAsia="ja-JP"/>
        </w:rPr>
        <w:t xml:space="preserve">ALEKSANDROWICZ O. &amp; KOMOSIŃSKI K. 2005: On the fauna of carrion beetles (Coleoptera, Silphidae) of Mazurian lakeland (north-eastern Poland). Pp. 147–153. In: SKŁODOWSKI J., HURUK S., BARŠEVSKIS A. &amp; TARASIUK S. (eds): Protection of Coleoptera in the Baltic Sea Region. </w:t>
      </w:r>
      <w:r w:rsidRPr="005340EE">
        <w:t>Warsaw Agricultural University Press, Warszawa,</w:t>
      </w:r>
      <w:r w:rsidRPr="005340EE">
        <w:rPr>
          <w:lang w:eastAsia="ja-JP"/>
        </w:rPr>
        <w:t xml:space="preserve"> 239 pp.</w:t>
      </w:r>
    </w:p>
    <w:p w:rsidR="0020325F" w:rsidRPr="005340EE" w:rsidRDefault="0020325F" w:rsidP="00425C2A">
      <w:pPr>
        <w:pStyle w:val="Citace1"/>
        <w:ind w:firstLine="0"/>
      </w:pPr>
      <w:r w:rsidRPr="005340EE">
        <w:rPr>
          <w:caps/>
        </w:rPr>
        <w:lastRenderedPageBreak/>
        <w:t>Anderson</w:t>
      </w:r>
      <w:r w:rsidRPr="005340EE">
        <w:rPr>
          <w:smallCaps/>
        </w:rPr>
        <w:t xml:space="preserve"> R.S.</w:t>
      </w:r>
      <w:r w:rsidRPr="005340EE">
        <w:t xml:space="preserve"> 1982: Resource partitioning in the carrion beetle (Coleoptera: Silphidae) fauna of southern Ontario: ecological and evolutionary considerations. Canadian Journal of Zoology </w:t>
      </w:r>
      <w:r w:rsidRPr="005340EE">
        <w:rPr>
          <w:b/>
          <w:bCs/>
        </w:rPr>
        <w:t>60</w:t>
      </w:r>
      <w:r w:rsidRPr="005340EE">
        <w:t>: 1314–1325.</w:t>
      </w:r>
    </w:p>
    <w:p w:rsidR="0020325F" w:rsidRPr="005340EE" w:rsidRDefault="0020325F" w:rsidP="00425C2A">
      <w:pPr>
        <w:pStyle w:val="Citace1"/>
        <w:ind w:firstLine="0"/>
      </w:pPr>
      <w:r w:rsidRPr="005340EE">
        <w:rPr>
          <w:caps/>
        </w:rPr>
        <w:t>Bocáková</w:t>
      </w:r>
      <w:r w:rsidRPr="005340EE">
        <w:rPr>
          <w:smallCaps/>
        </w:rPr>
        <w:t xml:space="preserve"> M.</w:t>
      </w:r>
      <w:r w:rsidRPr="005340EE">
        <w:t xml:space="preserve"> 2003: Fauna brouků nadčeledi Staphylinoidea přírodní rezervace Království v Grygově u Olomouce. (Fauna of the superfamily Staphylinoidea of the Království Nature Reserve in Central Moravia). Zprávy Vlastivědného Muzea v Olomouci </w:t>
      </w:r>
      <w:r w:rsidRPr="005340EE">
        <w:rPr>
          <w:b/>
          <w:bCs/>
        </w:rPr>
        <w:t>279</w:t>
      </w:r>
      <w:r w:rsidRPr="005340EE">
        <w:t>: 56–67 (in</w:t>
      </w:r>
      <w:r w:rsidRPr="005340EE">
        <w:rPr>
          <w:lang w:eastAsia="ja-JP"/>
        </w:rPr>
        <w:t xml:space="preserve"> Czech, English summary)</w:t>
      </w:r>
      <w:r w:rsidRPr="005340EE">
        <w:t>.</w:t>
      </w:r>
    </w:p>
    <w:p w:rsidR="0020325F" w:rsidRPr="005340EE" w:rsidRDefault="0020325F" w:rsidP="00425C2A">
      <w:pPr>
        <w:pStyle w:val="Citace1"/>
        <w:ind w:firstLine="0"/>
      </w:pPr>
      <w:r w:rsidRPr="005340EE">
        <w:rPr>
          <w:caps/>
        </w:rPr>
        <w:t>Boháč</w:t>
      </w:r>
      <w:r w:rsidRPr="005340EE">
        <w:rPr>
          <w:smallCaps/>
        </w:rPr>
        <w:t xml:space="preserve"> J. &amp; </w:t>
      </w:r>
      <w:r w:rsidRPr="005340EE">
        <w:rPr>
          <w:caps/>
        </w:rPr>
        <w:t>Matějíček</w:t>
      </w:r>
      <w:r w:rsidRPr="005340EE">
        <w:rPr>
          <w:smallCaps/>
        </w:rPr>
        <w:t xml:space="preserve"> J.</w:t>
      </w:r>
      <w:r w:rsidRPr="005340EE">
        <w:t xml:space="preserve"> 2009: Společenstva brouků (Insecta, Coleoptera) v lesích u obce Luštěnice u Mladé Boleslavi a jejich antropogenní ovlivnění. (Communities of beetles (Insecta, Coleoptera) in forests in the vicinity of Luštěnice near Mladá Boleslav and its anthropogenic interference). Bohemia Centralis </w:t>
      </w:r>
      <w:r w:rsidRPr="005340EE">
        <w:rPr>
          <w:b/>
          <w:bCs/>
        </w:rPr>
        <w:t>29</w:t>
      </w:r>
      <w:r w:rsidRPr="005340EE">
        <w:t>: 111–126 (in Czech, English abstract).</w:t>
      </w:r>
    </w:p>
    <w:p w:rsidR="0020325F" w:rsidRPr="005340EE" w:rsidRDefault="0020325F" w:rsidP="00425C2A">
      <w:pPr>
        <w:pStyle w:val="Citace1"/>
        <w:ind w:firstLine="0"/>
      </w:pPr>
      <w:r w:rsidRPr="005340EE">
        <w:rPr>
          <w:caps/>
        </w:rPr>
        <w:t>Grebennikov</w:t>
      </w:r>
      <w:r w:rsidRPr="005340EE">
        <w:rPr>
          <w:smallCaps/>
        </w:rPr>
        <w:t xml:space="preserve"> V. V. &amp; </w:t>
      </w:r>
      <w:r w:rsidRPr="005340EE">
        <w:rPr>
          <w:caps/>
        </w:rPr>
        <w:t>Newton</w:t>
      </w:r>
      <w:r w:rsidRPr="005340EE">
        <w:rPr>
          <w:smallCaps/>
        </w:rPr>
        <w:t xml:space="preserve"> A.F.</w:t>
      </w:r>
      <w:r w:rsidRPr="005340EE">
        <w:t xml:space="preserve"> 2012: Detecting the basal dichotomies in the monophylum of carrion and rove beetles (Insecta: Coleoptera: Silphidae and Staphylinidae) with emphasis on the Oxyteline group of subfamilies. Arthropod Systematics &amp; Phylogeny </w:t>
      </w:r>
      <w:r w:rsidRPr="005340EE">
        <w:rPr>
          <w:b/>
          <w:bCs/>
        </w:rPr>
        <w:t>70</w:t>
      </w:r>
      <w:r w:rsidRPr="005340EE">
        <w:rPr>
          <w:bCs/>
        </w:rPr>
        <w:t>: 133–165</w:t>
      </w:r>
      <w:r w:rsidRPr="005340EE">
        <w:t>.</w:t>
      </w:r>
    </w:p>
    <w:p w:rsidR="0020325F" w:rsidRPr="005340EE" w:rsidRDefault="0020325F" w:rsidP="00425C2A">
      <w:pPr>
        <w:pStyle w:val="Citace1"/>
        <w:ind w:firstLine="0"/>
      </w:pPr>
      <w:r w:rsidRPr="005340EE">
        <w:rPr>
          <w:caps/>
        </w:rPr>
        <w:t>Hamet</w:t>
      </w:r>
      <w:r w:rsidRPr="005340EE">
        <w:rPr>
          <w:smallCaps/>
        </w:rPr>
        <w:t xml:space="preserve"> A., </w:t>
      </w:r>
      <w:r w:rsidRPr="005340EE">
        <w:rPr>
          <w:caps/>
        </w:rPr>
        <w:t>Hametová</w:t>
      </w:r>
      <w:r w:rsidRPr="005340EE">
        <w:rPr>
          <w:smallCaps/>
        </w:rPr>
        <w:t xml:space="preserve"> </w:t>
      </w:r>
      <w:r w:rsidRPr="005340EE">
        <w:rPr>
          <w:caps/>
        </w:rPr>
        <w:t>Vašíčková</w:t>
      </w:r>
      <w:r w:rsidRPr="005340EE">
        <w:rPr>
          <w:smallCaps/>
        </w:rPr>
        <w:t xml:space="preserve"> K. &amp; </w:t>
      </w:r>
      <w:r w:rsidRPr="005340EE">
        <w:rPr>
          <w:caps/>
        </w:rPr>
        <w:t>Mlejnek</w:t>
      </w:r>
      <w:r w:rsidRPr="005340EE">
        <w:rPr>
          <w:smallCaps/>
        </w:rPr>
        <w:t xml:space="preserve"> R.</w:t>
      </w:r>
      <w:r w:rsidRPr="005340EE">
        <w:t xml:space="preserve"> 2012: Faunistický průzkum brouků (Coleoptera) Národní přírodní rezervace Vývěry Punkvy v letech 1991–2010. (Faunistic survey of beetles (Coleoptera) in the Vývěry Punkvy National Nature Reserve in 1991–2010). Klapalekiana </w:t>
      </w:r>
      <w:r w:rsidRPr="005340EE">
        <w:rPr>
          <w:b/>
          <w:bCs/>
        </w:rPr>
        <w:t>48</w:t>
      </w:r>
      <w:r w:rsidRPr="005340EE">
        <w:t>: 29–73 (in Czech, English abstract).</w:t>
      </w:r>
    </w:p>
    <w:p w:rsidR="0020325F" w:rsidRPr="005340EE" w:rsidRDefault="0020325F" w:rsidP="00425C2A">
      <w:pPr>
        <w:pStyle w:val="Citace1"/>
        <w:ind w:firstLine="0"/>
      </w:pPr>
      <w:r w:rsidRPr="005340EE">
        <w:rPr>
          <w:caps/>
        </w:rPr>
        <w:t>Hamet</w:t>
      </w:r>
      <w:r w:rsidRPr="005340EE">
        <w:rPr>
          <w:smallCaps/>
        </w:rPr>
        <w:t xml:space="preserve"> A. &amp; </w:t>
      </w:r>
      <w:r w:rsidRPr="005340EE">
        <w:rPr>
          <w:caps/>
        </w:rPr>
        <w:t>Vancl</w:t>
      </w:r>
      <w:r w:rsidRPr="005340EE">
        <w:rPr>
          <w:smallCaps/>
        </w:rPr>
        <w:t xml:space="preserve"> Z. (</w:t>
      </w:r>
      <w:r w:rsidRPr="005340EE">
        <w:t>eds</w:t>
      </w:r>
      <w:r w:rsidRPr="005340EE">
        <w:rPr>
          <w:smallCaps/>
        </w:rPr>
        <w:t>)</w:t>
      </w:r>
      <w:r w:rsidRPr="005340EE">
        <w:t xml:space="preserve"> 2005: Katalog brouků (Coleoptera) CHKO Broumovsko. (Catalogue of beetles (Coleoptera) of the Broumovsko Protected Landscape Area). O. Čermáková, Hradec Králové, 126 pp. (in Czech, English summary).</w:t>
      </w:r>
    </w:p>
    <w:p w:rsidR="0020325F" w:rsidRPr="005340EE" w:rsidRDefault="0020325F" w:rsidP="00425C2A">
      <w:pPr>
        <w:pStyle w:val="Citace1"/>
        <w:ind w:firstLine="0"/>
      </w:pPr>
      <w:r w:rsidRPr="005340EE">
        <w:rPr>
          <w:caps/>
        </w:rPr>
        <w:t>Háva</w:t>
      </w:r>
      <w:r w:rsidRPr="005340EE">
        <w:rPr>
          <w:smallCaps/>
        </w:rPr>
        <w:t xml:space="preserve"> J.</w:t>
      </w:r>
      <w:r w:rsidRPr="005340EE">
        <w:t xml:space="preserve"> 2009: Výsledky faunistického průzkumu brouků čeledí Dermestidae a Silphidae (Coleoptera) v přírodní rezervaci Údolí Únětického potoka. (Results of faunistic research of the beetle families Dermestidae and Silphidae (Coleoptera) in Údolí Únětického potoka Nature Reserve (Prague, Czech Republic)). Bohemia Centralis </w:t>
      </w:r>
      <w:r w:rsidRPr="005340EE">
        <w:rPr>
          <w:b/>
          <w:bCs/>
        </w:rPr>
        <w:t>29</w:t>
      </w:r>
      <w:r w:rsidRPr="005340EE">
        <w:t>: 101–110 (in Czech, English summary).</w:t>
      </w:r>
    </w:p>
    <w:p w:rsidR="0020325F" w:rsidRPr="005340EE" w:rsidRDefault="0020325F" w:rsidP="00425C2A">
      <w:pPr>
        <w:pStyle w:val="Citace1"/>
        <w:ind w:firstLine="0"/>
      </w:pPr>
      <w:r w:rsidRPr="005340EE">
        <w:rPr>
          <w:caps/>
        </w:rPr>
        <w:lastRenderedPageBreak/>
        <w:t>Kočárek</w:t>
      </w:r>
      <w:r w:rsidRPr="005340EE">
        <w:rPr>
          <w:smallCaps/>
        </w:rPr>
        <w:t xml:space="preserve"> P.</w:t>
      </w:r>
      <w:r w:rsidRPr="005340EE">
        <w:t xml:space="preserve"> 1997: Výskyt brouků ze skupin Silphidae a Leiodidae: Cholevinae (Coleoptera) na území CHKO Litovelské Pomoraví. (The occurence [sic] of Silphidae and Leiodidae: Cholevinae (Coleoptera) in the Litovelské Pomoraví Protected Landscape Area). Zprávy Vlastivědného Muzea v Olomouci </w:t>
      </w:r>
      <w:r w:rsidRPr="005340EE">
        <w:rPr>
          <w:b/>
          <w:bCs/>
        </w:rPr>
        <w:t>275</w:t>
      </w:r>
      <w:r w:rsidRPr="005340EE">
        <w:t>: 17–29 (in Czech, English summary).</w:t>
      </w:r>
    </w:p>
    <w:p w:rsidR="0020325F" w:rsidRPr="005340EE" w:rsidRDefault="0020325F" w:rsidP="00425C2A">
      <w:pPr>
        <w:pStyle w:val="Citace1"/>
        <w:ind w:firstLine="0"/>
      </w:pPr>
      <w:r w:rsidRPr="005340EE">
        <w:rPr>
          <w:caps/>
        </w:rPr>
        <w:t>Kočárek</w:t>
      </w:r>
      <w:r w:rsidRPr="005340EE">
        <w:rPr>
          <w:smallCaps/>
        </w:rPr>
        <w:t xml:space="preserve"> P.</w:t>
      </w:r>
      <w:r w:rsidRPr="005340EE">
        <w:t xml:space="preserve"> 2001: Diurnal activity rhythms and niche differentiation in a carrion beetle assemblage (Coleoptera: Silphidae) in Opava, the Czech Republic. Biological Rhythm Research </w:t>
      </w:r>
      <w:r w:rsidRPr="005340EE">
        <w:rPr>
          <w:b/>
          <w:bCs/>
        </w:rPr>
        <w:t>32</w:t>
      </w:r>
      <w:r w:rsidRPr="005340EE">
        <w:t>: 431–438.</w:t>
      </w:r>
    </w:p>
    <w:p w:rsidR="0020325F" w:rsidRPr="005340EE" w:rsidRDefault="0020325F" w:rsidP="00425C2A">
      <w:pPr>
        <w:pStyle w:val="Citace1"/>
        <w:ind w:firstLine="0"/>
      </w:pPr>
      <w:r w:rsidRPr="005340EE">
        <w:rPr>
          <w:caps/>
        </w:rPr>
        <w:t>Kočárek</w:t>
      </w:r>
      <w:r w:rsidRPr="005340EE">
        <w:rPr>
          <w:smallCaps/>
        </w:rPr>
        <w:t xml:space="preserve"> P.</w:t>
      </w:r>
      <w:r w:rsidRPr="005340EE">
        <w:t xml:space="preserve"> 2002a: Decomposition and Coleoptera succession on exposed carrion of small mammal in Opava, the Czech Republic. European Journal of Soil Biology </w:t>
      </w:r>
      <w:r w:rsidRPr="005340EE">
        <w:rPr>
          <w:b/>
          <w:bCs/>
        </w:rPr>
        <w:t>39</w:t>
      </w:r>
      <w:r w:rsidRPr="005340EE">
        <w:t>: 31–45.</w:t>
      </w:r>
    </w:p>
    <w:p w:rsidR="0020325F" w:rsidRPr="005340EE" w:rsidRDefault="0020325F" w:rsidP="00425C2A">
      <w:pPr>
        <w:pStyle w:val="Citace1"/>
        <w:ind w:firstLine="0"/>
      </w:pPr>
      <w:r w:rsidRPr="005340EE">
        <w:rPr>
          <w:caps/>
        </w:rPr>
        <w:t>Kočárek</w:t>
      </w:r>
      <w:r w:rsidRPr="005340EE">
        <w:rPr>
          <w:smallCaps/>
        </w:rPr>
        <w:t xml:space="preserve"> P.</w:t>
      </w:r>
      <w:r w:rsidRPr="005340EE">
        <w:t xml:space="preserve"> 2002b: Diel activity patterns of carrion-visiting Coleoptera studied by timesorting pitfall traps. Biologia (Bratislava) </w:t>
      </w:r>
      <w:r w:rsidRPr="005340EE">
        <w:rPr>
          <w:b/>
          <w:bCs/>
        </w:rPr>
        <w:t>57</w:t>
      </w:r>
      <w:r w:rsidRPr="005340EE">
        <w:t>: 199–211.</w:t>
      </w:r>
    </w:p>
    <w:p w:rsidR="0020325F" w:rsidRPr="005340EE" w:rsidRDefault="0020325F" w:rsidP="00425C2A">
      <w:pPr>
        <w:pStyle w:val="Citace1"/>
        <w:ind w:firstLine="0"/>
      </w:pPr>
      <w:r w:rsidRPr="005340EE">
        <w:rPr>
          <w:caps/>
        </w:rPr>
        <w:t>Kočárek</w:t>
      </w:r>
      <w:r w:rsidRPr="005340EE">
        <w:rPr>
          <w:smallCaps/>
        </w:rPr>
        <w:t xml:space="preserve"> P. &amp; </w:t>
      </w:r>
      <w:r w:rsidRPr="005340EE">
        <w:rPr>
          <w:caps/>
        </w:rPr>
        <w:t>Benko</w:t>
      </w:r>
      <w:r w:rsidRPr="005340EE">
        <w:rPr>
          <w:smallCaps/>
        </w:rPr>
        <w:t xml:space="preserve"> K.</w:t>
      </w:r>
      <w:r w:rsidRPr="005340EE">
        <w:t xml:space="preserve"> 1997: Výskyt a sezónní aktivita brouků čeledi Silphidae na Hlučínsku (Slezsko, Česká republika). (The occurence and seasonal activity of Silphidae in the Hlučín region (Silesia, Czech Republic). Časopis Slezského Zemského Muzea, Série A – Vědy Přírodní (Opava)</w:t>
      </w:r>
      <w:r w:rsidRPr="005340EE" w:rsidDel="003E25A3">
        <w:t xml:space="preserve"> </w:t>
      </w:r>
      <w:r w:rsidRPr="005340EE">
        <w:rPr>
          <w:b/>
          <w:bCs/>
        </w:rPr>
        <w:t>46</w:t>
      </w:r>
      <w:r w:rsidRPr="005340EE">
        <w:t>: 173–179 (in Czech, English summary).</w:t>
      </w:r>
    </w:p>
    <w:p w:rsidR="0020325F" w:rsidRPr="005340EE" w:rsidRDefault="0020325F" w:rsidP="00425C2A">
      <w:pPr>
        <w:pStyle w:val="Citace1"/>
        <w:ind w:firstLine="0"/>
      </w:pPr>
      <w:r w:rsidRPr="005340EE">
        <w:rPr>
          <w:caps/>
        </w:rPr>
        <w:t>Kočárek</w:t>
      </w:r>
      <w:r w:rsidRPr="005340EE">
        <w:rPr>
          <w:smallCaps/>
        </w:rPr>
        <w:t xml:space="preserve"> P. &amp; </w:t>
      </w:r>
      <w:r w:rsidRPr="005340EE">
        <w:rPr>
          <w:caps/>
        </w:rPr>
        <w:t>Roháčová</w:t>
      </w:r>
      <w:r w:rsidRPr="005340EE">
        <w:rPr>
          <w:smallCaps/>
        </w:rPr>
        <w:t xml:space="preserve"> M.</w:t>
      </w:r>
      <w:r w:rsidRPr="005340EE">
        <w:t xml:space="preserve"> 1997: Mrchožroutovití brouci (Coleoptera: Silphidae) v ekosystému horského lesa (Moravskoslezské Beskydy, Česká republika). (Carrion beetles (Coleoptera: Silphidae) in the mountain forest ecosystem (Moravskoslezské Beskydy Mts., Czech Republic)). Práce a Studie Muzea Beskyd </w:t>
      </w:r>
      <w:r w:rsidRPr="005340EE">
        <w:rPr>
          <w:b/>
          <w:bCs/>
        </w:rPr>
        <w:t>11</w:t>
      </w:r>
      <w:r w:rsidRPr="005340EE">
        <w:t>: 67–74 (in Czech, English summary).</w:t>
      </w:r>
    </w:p>
    <w:p w:rsidR="0020325F" w:rsidRPr="005340EE" w:rsidRDefault="0020325F" w:rsidP="00425C2A">
      <w:pPr>
        <w:pStyle w:val="Citace1"/>
        <w:ind w:firstLine="0"/>
      </w:pPr>
      <w:r w:rsidRPr="005340EE">
        <w:t xml:space="preserve">KÖHLER F. &amp; KLAUSNITZER B. (eds) 1998: Verzeichnis der Käfer Deutschlands. Entomologische Nachrichten und Berichte (Dresden) </w:t>
      </w:r>
      <w:r w:rsidRPr="005340EE">
        <w:rPr>
          <w:b/>
        </w:rPr>
        <w:t>Supplement 4</w:t>
      </w:r>
      <w:r w:rsidRPr="005340EE">
        <w:t>: 1–185.</w:t>
      </w:r>
    </w:p>
    <w:p w:rsidR="0020325F" w:rsidRPr="005340EE" w:rsidRDefault="0020325F" w:rsidP="00425C2A">
      <w:pPr>
        <w:pStyle w:val="Citace1"/>
        <w:ind w:firstLine="0"/>
      </w:pPr>
      <w:r w:rsidRPr="005340EE">
        <w:rPr>
          <w:caps/>
        </w:rPr>
        <w:t>Nakládal</w:t>
      </w:r>
      <w:r w:rsidRPr="005340EE">
        <w:rPr>
          <w:smallCaps/>
        </w:rPr>
        <w:t xml:space="preserve"> O.</w:t>
      </w:r>
      <w:r w:rsidRPr="005340EE">
        <w:t xml:space="preserve"> 2008: Results of a faunistic survey of beetles (Coleoptera) in floodplain forests of the Litovelské Pomoraví Protected Landscape Area (Czech Republic, Northern Moravia) in 2006. Klapalekiana </w:t>
      </w:r>
      <w:r w:rsidRPr="005340EE">
        <w:rPr>
          <w:b/>
          <w:bCs/>
        </w:rPr>
        <w:t>44</w:t>
      </w:r>
      <w:r w:rsidRPr="005340EE">
        <w:t>: 237–269.</w:t>
      </w:r>
    </w:p>
    <w:p w:rsidR="0020325F" w:rsidRPr="005340EE" w:rsidRDefault="0020325F" w:rsidP="00425C2A">
      <w:pPr>
        <w:pStyle w:val="Citace1"/>
        <w:ind w:firstLine="0"/>
      </w:pPr>
      <w:r w:rsidRPr="005340EE">
        <w:rPr>
          <w:caps/>
        </w:rPr>
        <w:t>Nakládal</w:t>
      </w:r>
      <w:r w:rsidRPr="005340EE">
        <w:rPr>
          <w:smallCaps/>
        </w:rPr>
        <w:t xml:space="preserve"> O.</w:t>
      </w:r>
      <w:r w:rsidRPr="005340EE">
        <w:t xml:space="preserve"> 2011a: Results of beetles (Coleoptera) survey of Zástudánčí National Nature Reserve (Central Moravia) 2008 – part 1. Časopis Slezského Zemského Muzea, Serie A – Vědy Přírodní (Opava) </w:t>
      </w:r>
      <w:r w:rsidRPr="005340EE">
        <w:rPr>
          <w:b/>
          <w:bCs/>
        </w:rPr>
        <w:t>60</w:t>
      </w:r>
      <w:r w:rsidRPr="005340EE">
        <w:t>: 63–78.</w:t>
      </w:r>
    </w:p>
    <w:p w:rsidR="0020325F" w:rsidRPr="005340EE" w:rsidRDefault="0020325F" w:rsidP="00425C2A">
      <w:pPr>
        <w:pStyle w:val="Citace1"/>
        <w:ind w:firstLine="0"/>
      </w:pPr>
      <w:r w:rsidRPr="005340EE">
        <w:rPr>
          <w:caps/>
        </w:rPr>
        <w:lastRenderedPageBreak/>
        <w:t>Nakládal</w:t>
      </w:r>
      <w:r w:rsidRPr="005340EE">
        <w:rPr>
          <w:smallCaps/>
        </w:rPr>
        <w:t xml:space="preserve"> O.</w:t>
      </w:r>
      <w:r w:rsidRPr="005340EE">
        <w:t xml:space="preserve"> 2011b: Results of a faunistic survey of beetles (Coleoptera) in Vrapač National Nature Reserve (Czech Republic, Northern Moravia, Litovelské Pomoraví Protected Landscape Area) in 2009. Klapalekiana </w:t>
      </w:r>
      <w:r w:rsidRPr="005340EE">
        <w:rPr>
          <w:b/>
          <w:bCs/>
        </w:rPr>
        <w:t>47</w:t>
      </w:r>
      <w:r w:rsidRPr="005340EE">
        <w:t>: 213–236.</w:t>
      </w:r>
    </w:p>
    <w:p w:rsidR="0020325F" w:rsidRPr="005340EE" w:rsidRDefault="0020325F" w:rsidP="00425C2A">
      <w:pPr>
        <w:pStyle w:val="Citace1"/>
        <w:ind w:firstLine="0"/>
      </w:pPr>
      <w:r w:rsidRPr="005340EE">
        <w:rPr>
          <w:caps/>
        </w:rPr>
        <w:t>Novák</w:t>
      </w:r>
      <w:r w:rsidRPr="005340EE">
        <w:rPr>
          <w:smallCaps/>
        </w:rPr>
        <w:t xml:space="preserve"> B.</w:t>
      </w:r>
      <w:r w:rsidRPr="005340EE">
        <w:t xml:space="preserve"> 1961: Sezónní výskyt hrobaříků v polních entomocenózách (Col. Silphidae). (Saisonmässiges Vorkomenn von Totengräbern in Feldbiozönosen (Col. Silphidae)). Acta Universitatis Palackianae Olomucensis, Facultas Rerum Naturalium </w:t>
      </w:r>
      <w:r w:rsidRPr="005340EE">
        <w:rPr>
          <w:b/>
          <w:bCs/>
        </w:rPr>
        <w:t>6</w:t>
      </w:r>
      <w:r w:rsidRPr="005340EE">
        <w:t>: 45–114 (in Czech, English, German and Russian summaries).</w:t>
      </w:r>
    </w:p>
    <w:p w:rsidR="0020325F" w:rsidRPr="005340EE" w:rsidRDefault="0020325F" w:rsidP="00425C2A">
      <w:pPr>
        <w:pStyle w:val="Citace1"/>
        <w:ind w:firstLine="0"/>
      </w:pPr>
      <w:r w:rsidRPr="005340EE">
        <w:rPr>
          <w:caps/>
        </w:rPr>
        <w:t>Novák</w:t>
      </w:r>
      <w:r w:rsidRPr="005340EE">
        <w:rPr>
          <w:smallCaps/>
        </w:rPr>
        <w:t xml:space="preserve"> B.</w:t>
      </w:r>
      <w:r w:rsidRPr="005340EE">
        <w:t xml:space="preserve"> 1962: Příspěvek k faunistice a ekologii hrobaříků (Col. Silphidae). (Ein Beitrag zur Faunistik und Ökologie der Totengräber (Col. Silphidae)). Acta Universitatis Palackianae Olomucensis, Facultas Rerum Naturalium </w:t>
      </w:r>
      <w:r w:rsidRPr="005340EE">
        <w:rPr>
          <w:b/>
          <w:bCs/>
        </w:rPr>
        <w:t>11</w:t>
      </w:r>
      <w:r w:rsidRPr="005340EE">
        <w:t>: 263–300 (in Czech, German and Russian summaries).</w:t>
      </w:r>
    </w:p>
    <w:p w:rsidR="0020325F" w:rsidRPr="005340EE" w:rsidRDefault="0020325F" w:rsidP="00425C2A">
      <w:pPr>
        <w:pStyle w:val="Citace1"/>
        <w:ind w:firstLine="0"/>
      </w:pPr>
      <w:r w:rsidRPr="005340EE">
        <w:rPr>
          <w:caps/>
        </w:rPr>
        <w:t>Novák</w:t>
      </w:r>
      <w:r w:rsidRPr="005340EE">
        <w:rPr>
          <w:smallCaps/>
        </w:rPr>
        <w:t xml:space="preserve"> B.</w:t>
      </w:r>
      <w:r w:rsidRPr="005340EE">
        <w:t xml:space="preserve"> 1965: Faunisticko-ekologická studie o hrobařících z polních biotopů Hané (Col. Silphidae). (Zur Faunistik und Ökologie der Totengräber in den Feldbiotopen von Haná (Col. Silphidae)). Acta Universitatis Palackianae Olomucensis, Facultas Rerum Naturalium </w:t>
      </w:r>
      <w:r w:rsidRPr="005340EE">
        <w:rPr>
          <w:b/>
          <w:bCs/>
        </w:rPr>
        <w:t>19</w:t>
      </w:r>
      <w:r w:rsidRPr="005340EE">
        <w:t>: 121–151 (in Czech, German summary).</w:t>
      </w:r>
    </w:p>
    <w:p w:rsidR="0020325F" w:rsidRPr="005340EE" w:rsidRDefault="0020325F" w:rsidP="00425C2A">
      <w:pPr>
        <w:pStyle w:val="Citace1"/>
        <w:ind w:firstLine="0"/>
      </w:pPr>
      <w:r w:rsidRPr="005340EE">
        <w:rPr>
          <w:caps/>
        </w:rPr>
        <w:t>Novák</w:t>
      </w:r>
      <w:r w:rsidRPr="005340EE">
        <w:rPr>
          <w:smallCaps/>
        </w:rPr>
        <w:t xml:space="preserve"> B.</w:t>
      </w:r>
      <w:r w:rsidRPr="005340EE">
        <w:t xml:space="preserve"> 1966: Dynamika populací brouků ze skupiny Silphini (Coleoptera). (Populationsdynamik der Silphini (Coleoptera)). Acta Universitatis Palackianae Olomucensis, Facultas Rerum Naturalium </w:t>
      </w:r>
      <w:r w:rsidRPr="005340EE">
        <w:rPr>
          <w:b/>
          <w:bCs/>
        </w:rPr>
        <w:t>22</w:t>
      </w:r>
      <w:r w:rsidRPr="005340EE">
        <w:t>: 129–151 (in Czech, German summary).</w:t>
      </w:r>
    </w:p>
    <w:p w:rsidR="0020325F" w:rsidRPr="005340EE" w:rsidRDefault="0020325F" w:rsidP="00425C2A">
      <w:pPr>
        <w:pStyle w:val="Citace1"/>
        <w:ind w:firstLine="0"/>
      </w:pPr>
      <w:r w:rsidRPr="005340EE">
        <w:rPr>
          <w:caps/>
        </w:rPr>
        <w:t>Petruška</w:t>
      </w:r>
      <w:r w:rsidRPr="005340EE">
        <w:rPr>
          <w:smallCaps/>
        </w:rPr>
        <w:t xml:space="preserve"> F.</w:t>
      </w:r>
      <w:r w:rsidRPr="005340EE">
        <w:t xml:space="preserve"> 1964: Příspěvek k poznání pohyblivosti několika druhů brouků nalétávajících na mršiny (Col. Silphidae et Histeridae). (Beitrag zur Bewegungsaktivität einiger Aaskäfer-Arten (Col. Silphidae et Histeridae)). Acta Universitatis Palackianae Olomucensis, Facultas Rerum Naturalium </w:t>
      </w:r>
      <w:r w:rsidRPr="005340EE">
        <w:rPr>
          <w:b/>
          <w:bCs/>
        </w:rPr>
        <w:t>16</w:t>
      </w:r>
      <w:r w:rsidRPr="005340EE">
        <w:t>: 159–187 (in Czech, German summary).</w:t>
      </w:r>
    </w:p>
    <w:p w:rsidR="0020325F" w:rsidRPr="005340EE" w:rsidRDefault="0020325F" w:rsidP="00425C2A">
      <w:pPr>
        <w:pStyle w:val="Citace1"/>
        <w:ind w:firstLine="0"/>
      </w:pPr>
      <w:r w:rsidRPr="005340EE">
        <w:t>PUSHKIN S. V. 2002: Landshaftno-biotopicheskoe rasprostranenie zhukov-mertvoedov (Coleoptera: Silphidae) v Predkavkaz’ye. (Landscape-biotopical distribution of carrion beetles (Coleoptera, Silphidae) in Ciscaucasia). P. 299. In: Abstracts of XII Congress of Russian Entomological Society, St-Petersburg, August, 19-24, 2002. Russkoe entomologicheskoe obshchestvo, St. Peterburg, 394 pp. (in Russian, English title).</w:t>
      </w:r>
    </w:p>
    <w:p w:rsidR="0020325F" w:rsidRPr="005340EE" w:rsidRDefault="0020325F" w:rsidP="00425C2A">
      <w:pPr>
        <w:pStyle w:val="Citace1"/>
        <w:ind w:firstLine="0"/>
        <w:rPr>
          <w:lang w:eastAsia="ja-JP"/>
        </w:rPr>
      </w:pPr>
      <w:r w:rsidRPr="005340EE">
        <w:lastRenderedPageBreak/>
        <w:t xml:space="preserve">PUSHKIN S. V. &amp; SHAPOVALOV M. I. 2011: Ekologo-faunisticheskiy analiz zhukov-mertvoedov (Coleoptera, Silphidae) Respubliki Adygeya. (Fauna and ecology analysis of the burying beetles (Coleoptera, Silphidae) in the Adygheya Republic). Bulletin of Adyghe State University: Internet Scientific Journal (Maikop) </w:t>
      </w:r>
      <w:r w:rsidRPr="005340EE">
        <w:rPr>
          <w:b/>
        </w:rPr>
        <w:t>2</w:t>
      </w:r>
      <w:r w:rsidRPr="005340EE">
        <w:t>: 66–76 (in Russian, English abstract).</w:t>
      </w:r>
    </w:p>
    <w:p w:rsidR="0020325F" w:rsidRPr="005340EE" w:rsidRDefault="0020325F" w:rsidP="00425C2A">
      <w:pPr>
        <w:pStyle w:val="Citace1"/>
        <w:ind w:firstLine="0"/>
      </w:pPr>
      <w:r w:rsidRPr="005340EE">
        <w:rPr>
          <w:caps/>
        </w:rPr>
        <w:t>Rébl</w:t>
      </w:r>
      <w:r w:rsidRPr="005340EE">
        <w:rPr>
          <w:smallCaps/>
        </w:rPr>
        <w:t xml:space="preserve"> K.</w:t>
      </w:r>
      <w:r w:rsidRPr="005340EE">
        <w:t xml:space="preserve"> 2010: Výsledky faunistického průzkumu brouků (Coleoptera) na území Chráněné krajinné oblasti a Biosferické rezervace Křivoklátsko (Česká republika). (Results of faunistic survey of beetles (Coleoptera) in the territory of Protected Landscape Area and Biospheric Reservation Křivoklátsko (Czech Republic)). Elateridarium </w:t>
      </w:r>
      <w:r w:rsidRPr="005340EE">
        <w:rPr>
          <w:b/>
          <w:bCs/>
        </w:rPr>
        <w:t>4 (Supplementum)</w:t>
      </w:r>
      <w:r w:rsidRPr="005340EE">
        <w:t>: 1–253 (in Czech, English abstract).</w:t>
      </w:r>
    </w:p>
    <w:p w:rsidR="0020325F" w:rsidRPr="005340EE" w:rsidRDefault="0020325F" w:rsidP="00425C2A">
      <w:pPr>
        <w:pStyle w:val="Citace1"/>
        <w:ind w:firstLine="0"/>
      </w:pPr>
      <w:r w:rsidRPr="005340EE">
        <w:rPr>
          <w:caps/>
        </w:rPr>
        <w:t>Růžička</w:t>
      </w:r>
      <w:r w:rsidRPr="005340EE">
        <w:rPr>
          <w:smallCaps/>
        </w:rPr>
        <w:t xml:space="preserve"> J.</w:t>
      </w:r>
      <w:r w:rsidRPr="005340EE">
        <w:t xml:space="preserve"> 1994: Seasonal activity and habitat associations of Silphidae and Leiodidae: Cholevinae (Coleoptera) in central Bohemia. Acta Societatis Zoologicae Bohemicae </w:t>
      </w:r>
      <w:r w:rsidRPr="005340EE">
        <w:rPr>
          <w:b/>
          <w:bCs/>
        </w:rPr>
        <w:t>58</w:t>
      </w:r>
      <w:r w:rsidRPr="005340EE">
        <w:t>: 67–78.</w:t>
      </w:r>
    </w:p>
    <w:p w:rsidR="0020325F" w:rsidRPr="005340EE" w:rsidRDefault="0020325F" w:rsidP="00425C2A">
      <w:pPr>
        <w:pStyle w:val="Citace1"/>
        <w:ind w:firstLine="0"/>
      </w:pPr>
      <w:r w:rsidRPr="005340EE">
        <w:rPr>
          <w:caps/>
        </w:rPr>
        <w:t>Růžička</w:t>
      </w:r>
      <w:r w:rsidRPr="005340EE">
        <w:rPr>
          <w:smallCaps/>
        </w:rPr>
        <w:t xml:space="preserve"> J.</w:t>
      </w:r>
      <w:r w:rsidRPr="005340EE">
        <w:t xml:space="preserve"> 1999: Beetle communities (Insecta: Coleoptera) of rock debris on the Boreč hill (Czech Republic: České středohoří mts). Acta Societatis Zoologicae Bohemicae </w:t>
      </w:r>
      <w:r w:rsidRPr="005340EE">
        <w:rPr>
          <w:b/>
          <w:bCs/>
        </w:rPr>
        <w:t>63</w:t>
      </w:r>
      <w:r w:rsidRPr="005340EE">
        <w:t>: 315–330.</w:t>
      </w:r>
    </w:p>
    <w:p w:rsidR="0020325F" w:rsidRPr="005340EE" w:rsidRDefault="0020325F" w:rsidP="00425C2A">
      <w:pPr>
        <w:pStyle w:val="Citace1"/>
        <w:ind w:firstLine="0"/>
      </w:pPr>
      <w:r w:rsidRPr="005340EE">
        <w:rPr>
          <w:caps/>
        </w:rPr>
        <w:t>Růžička</w:t>
      </w:r>
      <w:r w:rsidRPr="005340EE">
        <w:rPr>
          <w:smallCaps/>
        </w:rPr>
        <w:t xml:space="preserve"> J.</w:t>
      </w:r>
      <w:r w:rsidRPr="005340EE">
        <w:t xml:space="preserve"> 2000: Beetle communities (Insecta: Coleoptera) of rock debris on the Kamenec hill (Czech Republic: České středohoří mts). Acta Universitatis Purkynianae, Studia Biologica </w:t>
      </w:r>
      <w:r w:rsidRPr="005340EE">
        <w:rPr>
          <w:b/>
          <w:bCs/>
        </w:rPr>
        <w:t>4</w:t>
      </w:r>
      <w:r w:rsidRPr="005340EE">
        <w:t>: 175–182.</w:t>
      </w:r>
    </w:p>
    <w:p w:rsidR="0020325F" w:rsidRPr="005340EE" w:rsidRDefault="0020325F" w:rsidP="00425C2A">
      <w:pPr>
        <w:pStyle w:val="Citace1"/>
        <w:ind w:firstLine="0"/>
      </w:pPr>
      <w:r w:rsidRPr="005340EE">
        <w:rPr>
          <w:caps/>
        </w:rPr>
        <w:t>Růžička</w:t>
      </w:r>
      <w:r w:rsidRPr="005340EE">
        <w:rPr>
          <w:smallCaps/>
        </w:rPr>
        <w:t xml:space="preserve"> J., </w:t>
      </w:r>
      <w:r w:rsidRPr="005340EE">
        <w:rPr>
          <w:caps/>
        </w:rPr>
        <w:t>Háva</w:t>
      </w:r>
      <w:r w:rsidRPr="005340EE">
        <w:rPr>
          <w:smallCaps/>
        </w:rPr>
        <w:t xml:space="preserve"> J. &amp; </w:t>
      </w:r>
      <w:r w:rsidRPr="005340EE">
        <w:rPr>
          <w:caps/>
        </w:rPr>
        <w:t>Schneider</w:t>
      </w:r>
      <w:r w:rsidRPr="005340EE">
        <w:rPr>
          <w:smallCaps/>
        </w:rPr>
        <w:t xml:space="preserve"> J.</w:t>
      </w:r>
      <w:r w:rsidRPr="005340EE">
        <w:t xml:space="preserve"> 2004: Revision of Palaearctic and Oriental Oiceoptoma (Coleoptera: Silphidae). Acta Societatis Zoologicae Bohemicae </w:t>
      </w:r>
      <w:r w:rsidRPr="005340EE">
        <w:rPr>
          <w:b/>
          <w:bCs/>
        </w:rPr>
        <w:t>68</w:t>
      </w:r>
      <w:r w:rsidRPr="005340EE">
        <w:t>: 30–51.</w:t>
      </w:r>
    </w:p>
    <w:p w:rsidR="0020325F" w:rsidRPr="005340EE" w:rsidRDefault="0020325F" w:rsidP="00425C2A">
      <w:pPr>
        <w:pStyle w:val="Citace1"/>
        <w:ind w:firstLine="0"/>
      </w:pPr>
      <w:r w:rsidRPr="005340EE">
        <w:rPr>
          <w:caps/>
        </w:rPr>
        <w:t>Růžička</w:t>
      </w:r>
      <w:r w:rsidRPr="005340EE">
        <w:rPr>
          <w:smallCaps/>
        </w:rPr>
        <w:t xml:space="preserve"> J.</w:t>
      </w:r>
      <w:r w:rsidRPr="005340EE">
        <w:t xml:space="preserve"> 2005a: Icones Insectorum Europae Centralis. Coleoptera: Agyrtidae, Silphidae. Folia Heyrovskyana, </w:t>
      </w:r>
      <w:r w:rsidRPr="005340EE">
        <w:rPr>
          <w:bCs/>
        </w:rPr>
        <w:t>Series B</w:t>
      </w:r>
      <w:r w:rsidRPr="005340EE">
        <w:rPr>
          <w:b/>
          <w:bCs/>
        </w:rPr>
        <w:t xml:space="preserve"> 3</w:t>
      </w:r>
      <w:r w:rsidRPr="005340EE">
        <w:t>: 1–9 (in English and Czech).</w:t>
      </w:r>
    </w:p>
    <w:p w:rsidR="0020325F" w:rsidRPr="005340EE" w:rsidRDefault="0020325F" w:rsidP="00425C2A">
      <w:pPr>
        <w:pStyle w:val="Citace1"/>
        <w:ind w:firstLine="0"/>
      </w:pPr>
      <w:r w:rsidRPr="005340EE">
        <w:rPr>
          <w:caps/>
        </w:rPr>
        <w:t>Růžička</w:t>
      </w:r>
      <w:r w:rsidRPr="005340EE">
        <w:rPr>
          <w:smallCaps/>
        </w:rPr>
        <w:t xml:space="preserve"> J.</w:t>
      </w:r>
      <w:r w:rsidRPr="005340EE">
        <w:t xml:space="preserve"> 2005b: Silphidae. Pp. 429–430. In: </w:t>
      </w:r>
      <w:r w:rsidRPr="005340EE">
        <w:rPr>
          <w:caps/>
        </w:rPr>
        <w:t>Farkač</w:t>
      </w:r>
      <w:r w:rsidRPr="005340EE">
        <w:t xml:space="preserve"> J., </w:t>
      </w:r>
      <w:r w:rsidRPr="005340EE">
        <w:rPr>
          <w:caps/>
        </w:rPr>
        <w:t>Král</w:t>
      </w:r>
      <w:r w:rsidRPr="005340EE">
        <w:t xml:space="preserve"> D. &amp; </w:t>
      </w:r>
      <w:r w:rsidRPr="005340EE">
        <w:rPr>
          <w:caps/>
        </w:rPr>
        <w:t>Škorpík</w:t>
      </w:r>
      <w:r w:rsidRPr="005340EE">
        <w:t xml:space="preserve"> M. (eds): Červený seznam ohrožených druhů České republiky. Bezobratlí. Red list of threatened species in the Czech Republic. Invertebrates. Agentura ochrany přírody a krajiny ČR, Praha, 760 pp. (in English and Czech).</w:t>
      </w:r>
    </w:p>
    <w:p w:rsidR="0020325F" w:rsidRPr="005340EE" w:rsidRDefault="0020325F" w:rsidP="00425C2A">
      <w:pPr>
        <w:pStyle w:val="Citace1"/>
        <w:ind w:firstLine="0"/>
      </w:pPr>
      <w:r w:rsidRPr="005340EE">
        <w:rPr>
          <w:caps/>
        </w:rPr>
        <w:lastRenderedPageBreak/>
        <w:t>Růžička</w:t>
      </w:r>
      <w:r w:rsidRPr="005340EE">
        <w:rPr>
          <w:smallCaps/>
        </w:rPr>
        <w:t xml:space="preserve"> J.</w:t>
      </w:r>
      <w:r w:rsidRPr="005340EE">
        <w:t xml:space="preserve"> 2007: Brouci (Coleoptera) v sutích Komářího vrchu v katastrálním území Nová Ves u Kraslic. [Beetles (Coleoptera) in rock debris of Komáří vrch hill, catastre of Nová Ves near Kraslice]. Pp. 83–102. In: </w:t>
      </w:r>
      <w:r w:rsidRPr="005340EE">
        <w:rPr>
          <w:caps/>
        </w:rPr>
        <w:t>Hejkal</w:t>
      </w:r>
      <w:r w:rsidRPr="005340EE">
        <w:t xml:space="preserve"> J., </w:t>
      </w:r>
      <w:r w:rsidRPr="005340EE">
        <w:rPr>
          <w:caps/>
        </w:rPr>
        <w:t>Havalová</w:t>
      </w:r>
      <w:r w:rsidRPr="005340EE">
        <w:t xml:space="preserve"> A. &amp; </w:t>
      </w:r>
      <w:r w:rsidRPr="005340EE">
        <w:rPr>
          <w:caps/>
        </w:rPr>
        <w:t>Michálek</w:t>
      </w:r>
      <w:r w:rsidRPr="005340EE">
        <w:t xml:space="preserve"> J. (eds): Příroda Kraslicka 1. [Nature of Kraslice region 1.]. Nakladatelství Jan Farkač, Praha, 134 pp. (in Czech).</w:t>
      </w:r>
    </w:p>
    <w:p w:rsidR="0020325F" w:rsidRPr="005340EE" w:rsidRDefault="0020325F" w:rsidP="00425C2A">
      <w:pPr>
        <w:pStyle w:val="Citace1"/>
        <w:ind w:firstLine="0"/>
      </w:pPr>
      <w:r w:rsidRPr="005340EE">
        <w:rPr>
          <w:caps/>
        </w:rPr>
        <w:t>Růžička</w:t>
      </w:r>
      <w:r w:rsidRPr="005340EE">
        <w:rPr>
          <w:smallCaps/>
        </w:rPr>
        <w:t xml:space="preserve"> J. &amp; </w:t>
      </w:r>
      <w:r w:rsidRPr="005340EE">
        <w:rPr>
          <w:caps/>
        </w:rPr>
        <w:t>Schneider</w:t>
      </w:r>
      <w:r w:rsidRPr="005340EE">
        <w:rPr>
          <w:smallCaps/>
        </w:rPr>
        <w:t xml:space="preserve"> J.</w:t>
      </w:r>
      <w:r w:rsidRPr="005340EE">
        <w:t xml:space="preserve"> 2004: Silphidae. Pp. 229–237. In: </w:t>
      </w:r>
      <w:r w:rsidRPr="005340EE">
        <w:rPr>
          <w:caps/>
        </w:rPr>
        <w:t>Löbl</w:t>
      </w:r>
      <w:r w:rsidRPr="005340EE">
        <w:t xml:space="preserve"> I. &amp; </w:t>
      </w:r>
      <w:r w:rsidRPr="005340EE">
        <w:rPr>
          <w:caps/>
        </w:rPr>
        <w:t>Smetana</w:t>
      </w:r>
      <w:r w:rsidRPr="005340EE">
        <w:t xml:space="preserve"> A. (eds): Catalogue of Palaearctic Coleoptera, Volume 2: Hydrophiloidea – Histeroidea – Staphylinoidea. Apollo books, Stenstrup, 942 pp.</w:t>
      </w:r>
    </w:p>
    <w:p w:rsidR="0020325F" w:rsidRPr="005340EE" w:rsidRDefault="0020325F" w:rsidP="00425C2A">
      <w:pPr>
        <w:pStyle w:val="Citace1"/>
        <w:ind w:firstLine="0"/>
      </w:pPr>
      <w:r w:rsidRPr="005340EE">
        <w:rPr>
          <w:caps/>
        </w:rPr>
        <w:t>Sikes</w:t>
      </w:r>
      <w:r w:rsidRPr="005340EE">
        <w:rPr>
          <w:smallCaps/>
        </w:rPr>
        <w:t xml:space="preserve"> D.</w:t>
      </w:r>
      <w:r w:rsidRPr="005340EE">
        <w:t xml:space="preserve"> 2005: Silphidae Latreille, 1807. Pp. 288–296. In: </w:t>
      </w:r>
      <w:r w:rsidRPr="005340EE">
        <w:rPr>
          <w:caps/>
        </w:rPr>
        <w:t>Beutel</w:t>
      </w:r>
      <w:r w:rsidRPr="005340EE">
        <w:t xml:space="preserve"> R. G. &amp; </w:t>
      </w:r>
      <w:r w:rsidRPr="005340EE">
        <w:rPr>
          <w:caps/>
        </w:rPr>
        <w:t>Leschen</w:t>
      </w:r>
      <w:r w:rsidRPr="005340EE">
        <w:t xml:space="preserve"> R. A. B. (eds): Handbook of Zoology, Volume IV: Arthropoda: Insecta, Part 38: Coleoptera, Beetles. Volume 1: Morphology and Systematics (Archostemata, Adephaga, Myxophaga, Polyphaga partim). Walter de Gruyter, Berlin, 632 pp.</w:t>
      </w:r>
    </w:p>
    <w:p w:rsidR="0020325F" w:rsidRPr="005340EE" w:rsidRDefault="0020325F" w:rsidP="00425C2A">
      <w:pPr>
        <w:pStyle w:val="Citace1"/>
        <w:ind w:firstLine="0"/>
      </w:pPr>
      <w:r w:rsidRPr="005340EE">
        <w:rPr>
          <w:caps/>
        </w:rPr>
        <w:t>Sikes</w:t>
      </w:r>
      <w:r w:rsidRPr="005340EE">
        <w:rPr>
          <w:smallCaps/>
        </w:rPr>
        <w:t xml:space="preserve"> D.</w:t>
      </w:r>
      <w:r w:rsidRPr="005340EE">
        <w:t xml:space="preserve"> 2008: Carrion beetles (Coleoptera: Silphidae). Pp. 749–758. In: </w:t>
      </w:r>
      <w:r w:rsidRPr="005340EE">
        <w:rPr>
          <w:caps/>
        </w:rPr>
        <w:t>Capinera</w:t>
      </w:r>
      <w:r w:rsidRPr="005340EE">
        <w:t xml:space="preserve"> J. L. (ed.): Encyclopedia of Entomology. Springer, Berlin, 4346 pp.</w:t>
      </w:r>
    </w:p>
    <w:p w:rsidR="0020325F" w:rsidRPr="005340EE" w:rsidRDefault="0020325F" w:rsidP="00425C2A">
      <w:pPr>
        <w:pStyle w:val="Citace1"/>
        <w:ind w:firstLine="0"/>
        <w:rPr>
          <w:lang w:eastAsia="ja-JP"/>
        </w:rPr>
      </w:pPr>
      <w:r w:rsidRPr="005340EE">
        <w:rPr>
          <w:caps/>
        </w:rPr>
        <w:t>Šustek Z.</w:t>
      </w:r>
      <w:r w:rsidRPr="005340EE">
        <w:t xml:space="preserve"> 1981: Mrchožroutovití Československa (Coleoptera, Silphidae). [Key to identification of insects: Carrion beetles of Czechoslovakia (Coleoptera, Silphidae)]. Zprávy Československé Společnosti Entomologické při ČSAV, Klíče k určování hmyzu </w:t>
      </w:r>
      <w:r w:rsidRPr="005340EE">
        <w:rPr>
          <w:b/>
        </w:rPr>
        <w:t>2</w:t>
      </w:r>
      <w:r w:rsidRPr="005340EE">
        <w:t>: 1–47 (in Czech).</w:t>
      </w:r>
    </w:p>
    <w:p w:rsidR="0020325F" w:rsidRPr="005340EE" w:rsidRDefault="0020325F" w:rsidP="00425C2A">
      <w:pPr>
        <w:pStyle w:val="Citace1"/>
        <w:ind w:firstLine="0"/>
      </w:pPr>
      <w:r w:rsidRPr="005340EE">
        <w:rPr>
          <w:caps/>
        </w:rPr>
        <w:t>Vysoký</w:t>
      </w:r>
      <w:r w:rsidRPr="005340EE">
        <w:rPr>
          <w:smallCaps/>
        </w:rPr>
        <w:t xml:space="preserve"> V.</w:t>
      </w:r>
      <w:r w:rsidRPr="005340EE">
        <w:t xml:space="preserve"> 2007: Zástupci čeledí Agyrtidae, Silphidae a Leiodidae vyskytující se na území Ústeckého kraje (Coleoptera). [Representatives of the families Agyrtidae, Silphidae and Leiodidae occurring on the territory of Ústí nad Labem region (Coleoptera)]. Fauna Bohemiae Septentrionalis </w:t>
      </w:r>
      <w:r w:rsidRPr="005340EE">
        <w:rPr>
          <w:b/>
          <w:bCs/>
        </w:rPr>
        <w:t>2007 (Suplementum)</w:t>
      </w:r>
      <w:r w:rsidRPr="005340EE">
        <w:t>: 1–254 (in Czech).</w:t>
      </w:r>
    </w:p>
    <w:p w:rsidR="0020325F" w:rsidRPr="005340EE" w:rsidRDefault="0020325F" w:rsidP="00425C2A">
      <w:pPr>
        <w:pStyle w:val="Normlnweb"/>
        <w:spacing w:before="0" w:beforeAutospacing="0" w:after="0" w:afterAutospacing="0"/>
        <w:ind w:left="480" w:firstLine="0"/>
        <w:rPr>
          <w:rFonts w:ascii="Calibri" w:hAnsi="Calibri"/>
          <w:lang w:val="en-US"/>
        </w:rPr>
      </w:pPr>
    </w:p>
    <w:p w:rsidR="0020325F" w:rsidRPr="005340EE" w:rsidRDefault="00A55D14" w:rsidP="00425C2A">
      <w:pPr>
        <w:pStyle w:val="Nadpis2"/>
        <w:ind w:firstLine="0"/>
        <w:rPr>
          <w:rFonts w:ascii="Calibri" w:hAnsi="Calibri"/>
          <w:lang w:eastAsia="ja-JP"/>
        </w:rPr>
      </w:pPr>
      <w:bookmarkStart w:id="41" w:name="_Toc428564004"/>
      <w:r>
        <w:rPr>
          <w:rFonts w:ascii="Calibri" w:hAnsi="Calibri"/>
          <w:lang w:eastAsia="ja-JP"/>
        </w:rPr>
        <w:t>C</w:t>
      </w:r>
      <w:r w:rsidR="001E1F97" w:rsidRPr="005340EE">
        <w:rPr>
          <w:rFonts w:ascii="Calibri" w:hAnsi="Calibri"/>
          <w:lang w:eastAsia="ja-JP"/>
        </w:rPr>
        <w:t>.6</w:t>
      </w:r>
      <w:r w:rsidR="001E1F97" w:rsidRPr="005340EE">
        <w:rPr>
          <w:rFonts w:ascii="Calibri" w:hAnsi="Calibri"/>
          <w:lang w:eastAsia="ja-JP"/>
        </w:rPr>
        <w:tab/>
        <w:t>English summary</w:t>
      </w:r>
      <w:bookmarkEnd w:id="41"/>
    </w:p>
    <w:p w:rsidR="0020325F" w:rsidRPr="005340EE" w:rsidRDefault="0020325F" w:rsidP="00425C2A">
      <w:pPr>
        <w:pStyle w:val="Normlnweb"/>
        <w:spacing w:before="0" w:beforeAutospacing="0" w:after="0" w:afterAutospacing="0"/>
        <w:ind w:left="480" w:firstLine="0"/>
        <w:rPr>
          <w:rFonts w:ascii="Calibri" w:hAnsi="Calibri"/>
          <w:lang w:val="en-US" w:eastAsia="ja-JP"/>
        </w:rPr>
      </w:pPr>
    </w:p>
    <w:p w:rsidR="0020325F" w:rsidRPr="005340EE" w:rsidRDefault="0020325F" w:rsidP="00425C2A">
      <w:pPr>
        <w:ind w:firstLine="0"/>
        <w:rPr>
          <w:lang w:eastAsia="ja-JP"/>
        </w:rPr>
      </w:pPr>
      <w:r w:rsidRPr="005340EE">
        <w:rPr>
          <w:lang w:eastAsia="ja-JP"/>
        </w:rPr>
        <w:lastRenderedPageBreak/>
        <w:t>This study presents distribution data for beetles of the family Silphidae, collected during ecological studies in the vicinities of Louny, Kutná Hora, Zábřeh and Židlochovice (Fig. 1). These areas are warm lowlands with two different soil-types (loess and fluvisols).</w:t>
      </w:r>
    </w:p>
    <w:p w:rsidR="0020325F" w:rsidRPr="005340EE" w:rsidRDefault="0020325F" w:rsidP="00425C2A">
      <w:pPr>
        <w:ind w:firstLine="0"/>
      </w:pPr>
      <w:r w:rsidRPr="005340EE">
        <w:t>Beetles were collected using 420 pitfall traps with a 1:1 water: ethylene glycol solution, and baited with ripe cheese and fish.</w:t>
      </w:r>
    </w:p>
    <w:p w:rsidR="0020325F" w:rsidRPr="005340EE" w:rsidRDefault="0020325F" w:rsidP="00425C2A">
      <w:pPr>
        <w:ind w:firstLine="0"/>
      </w:pPr>
      <w:r w:rsidRPr="005340EE">
        <w:t xml:space="preserve">Traps were placed in lines of five on fields at least 50 m from the ecotone and 20 m from each other. Traps were left for two weeks, and only in spring 2008 was this extended to three weeks because of cold weather. Traps were placed in 84 localities. In total, 71 234 individuals of 15 species were collected and determined. </w:t>
      </w:r>
    </w:p>
    <w:p w:rsidR="0020325F" w:rsidRPr="005340EE" w:rsidRDefault="0020325F" w:rsidP="00425C2A">
      <w:pPr>
        <w:ind w:firstLine="0"/>
      </w:pPr>
      <w:r w:rsidRPr="005340EE">
        <w:t>Specimens were determined using keys by Šustek (1981). Doubtful specimens were examined and confirmed by Jan Růžička. All material is housed in the collection of Jan Růžička, except samples from Kutná Hora, which are in the collection of Pavel Jakubec.</w:t>
      </w:r>
    </w:p>
    <w:p w:rsidR="0020325F" w:rsidRPr="005340EE" w:rsidRDefault="0020325F" w:rsidP="00425C2A">
      <w:pPr>
        <w:ind w:firstLine="0"/>
      </w:pPr>
      <w:r w:rsidRPr="005340EE">
        <w:t xml:space="preserve">The list of localities is divided by place and year of collection. It includes serial number, name of closest habitation, faunistic map code, GPS coordinates of the centre of the trap line and scientific name of the crop-plant surrounding the trap. </w:t>
      </w:r>
    </w:p>
    <w:p w:rsidR="0020325F" w:rsidRPr="005340EE" w:rsidRDefault="0020325F" w:rsidP="00425C2A">
      <w:pPr>
        <w:ind w:firstLine="0"/>
      </w:pPr>
      <w:r w:rsidRPr="005340EE">
        <w:t xml:space="preserve">Detailed comments are given below on three endangered species, listed in the local Red List of </w:t>
      </w:r>
      <w:r w:rsidR="005B4317" w:rsidRPr="005340EE">
        <w:t>Invertebrates (Růžička 2005b):</w:t>
      </w:r>
    </w:p>
    <w:p w:rsidR="0020325F" w:rsidRPr="005340EE" w:rsidRDefault="0020325F" w:rsidP="00425C2A">
      <w:pPr>
        <w:ind w:firstLine="0"/>
      </w:pPr>
      <w:r w:rsidRPr="005340EE">
        <w:t xml:space="preserve">(1) </w:t>
      </w:r>
      <w:r w:rsidRPr="005340EE">
        <w:rPr>
          <w:i/>
        </w:rPr>
        <w:t>Nicrophorus</w:t>
      </w:r>
      <w:r w:rsidRPr="005340EE">
        <w:t xml:space="preserve"> </w:t>
      </w:r>
      <w:r w:rsidRPr="005340EE">
        <w:rPr>
          <w:i/>
        </w:rPr>
        <w:t>antennatus</w:t>
      </w:r>
      <w:r w:rsidRPr="005340EE">
        <w:t xml:space="preserve"> (Reitter, 1884) is a Palaearctic species, widely distributed throughout Europe (except Scandinavia and Great Britain), in Asia it is known from Turkey up to Kashmir and north-western China (Růžička &amp; Schneider 2004). In the Czech Republic, the species is known only from several older records from Bohemia and Moravia (J. Růžička, unpubl.). Novák (1961, 1965) reported abundance of this species in the 1950/60s in northern Moravia near Náklo (6368) and Drahanovice (6468), but only rarely near Chválkovice (6369), all in the vicinity of Olomouc. Recently, abundant occurrence was registered in Bohemia, near Žabovřesky nad Ohří (5550) (J. Růžička, unpubl.). In the Czech Republic, </w:t>
      </w:r>
      <w:r w:rsidRPr="005340EE">
        <w:rPr>
          <w:i/>
        </w:rPr>
        <w:t>N. antennatus</w:t>
      </w:r>
      <w:r w:rsidRPr="005340EE">
        <w:t xml:space="preserve"> is evaluated as vulnerable (VU) in the local Red list (Růžička 2005b). Novák (1962) reported abundant occurrence of </w:t>
      </w:r>
      <w:r w:rsidRPr="005340EE">
        <w:rPr>
          <w:i/>
        </w:rPr>
        <w:t>N. antennatus</w:t>
      </w:r>
      <w:r w:rsidRPr="005340EE">
        <w:t xml:space="preserve"> in open landscape, linked with loess soils. We only recorded it in two of the studied regions (Louny and Židlochovice) (Table 1).</w:t>
      </w:r>
    </w:p>
    <w:p w:rsidR="0020325F" w:rsidRPr="005340EE" w:rsidRDefault="0020325F" w:rsidP="00425C2A">
      <w:pPr>
        <w:ind w:firstLine="0"/>
      </w:pPr>
      <w:r w:rsidRPr="005340EE">
        <w:lastRenderedPageBreak/>
        <w:t xml:space="preserve">(2) </w:t>
      </w:r>
      <w:r w:rsidRPr="005340EE">
        <w:rPr>
          <w:i/>
        </w:rPr>
        <w:t>Nicrophorus germanicus</w:t>
      </w:r>
      <w:r w:rsidRPr="005340EE">
        <w:t xml:space="preserve"> (Linnaeus, 1758) is a western Palaearctic species, distributed from Europe through Turkey, southern Russia and Iran up to Turkmenistan (Růžička &amp; Schneider 2004). In the Czech Republic, abundant older records are known from Bohemia and Moravia (J. Růžička, unpubl.). Novák (1961, 1962, 1965) reported this species as abundant in 1950/60s in northern Moravia near Náklo (6368), Chválkovice (6369) and Drahanovice (6468), and less abundant near Lhota nad Moravou (6368), all in the vicinity of Olomouc. Recently it has only been rarely reported, but we are aware of at least two additional localities with recent abundant occurrence – Žabovřesky nad Ohří (5550) in Bohemia and near Kyjov (7068) in Moravia. In both cases, the habitats consist mostly of meadows (J. Růžička, unpubl.). In the Czech Republic, like the previous species, </w:t>
      </w:r>
      <w:r w:rsidRPr="005340EE">
        <w:rPr>
          <w:i/>
        </w:rPr>
        <w:t>N. germanicus</w:t>
      </w:r>
      <w:r w:rsidRPr="005340EE">
        <w:t xml:space="preserve"> is listed as vulnerable (VU) in the local Red list (Růžička 2005b). Novák (1962) reported </w:t>
      </w:r>
      <w:r w:rsidRPr="005340EE">
        <w:rPr>
          <w:i/>
        </w:rPr>
        <w:t>N. germanicus</w:t>
      </w:r>
      <w:r w:rsidRPr="005340EE">
        <w:t xml:space="preserve"> as abundant in open landscape, on warmer localities with loessy soils. Here, we recorded the species as abundant in two regions (Louny, Židlochovice), with only a single record around Zábřeh (Table 1).</w:t>
      </w:r>
    </w:p>
    <w:p w:rsidR="0020325F" w:rsidRPr="005340EE" w:rsidRDefault="0020325F" w:rsidP="00425C2A">
      <w:pPr>
        <w:ind w:firstLine="0"/>
      </w:pPr>
      <w:r w:rsidRPr="005340EE">
        <w:t xml:space="preserve">(3) </w:t>
      </w:r>
      <w:r w:rsidRPr="005340EE">
        <w:rPr>
          <w:i/>
        </w:rPr>
        <w:t xml:space="preserve">Nicrophorus sepultor </w:t>
      </w:r>
      <w:r w:rsidRPr="005340EE">
        <w:t xml:space="preserve">Charpentier, 1825 is a Palaearctic species, widely distributed from Europe to Mongolia, eastern Siberia and north-western China (Růžička &amp; Schneider 2004). In the Czech Republic, individual older and/or recent records are known from Bohemia and Moravia (Vysoký 2007; J. Růžička, unpubl.). Novák (1961, 1962, 1965) reported this species as abundant in 1950/60s in northern Moravia near Náklo (6368), Lhota nad Moravou (6368) and Drahanovice (6468), and less abundant near Chválkovice (6369), all in the vicinity of Olomouc. Recently, only isolated records from the Czech Republic are known (e.g., records from Ústí nad Labem region are summarized by Vysoký (2007)). We know of two localities with recent abundant occurrence of </w:t>
      </w:r>
      <w:r w:rsidRPr="005340EE">
        <w:rPr>
          <w:i/>
        </w:rPr>
        <w:t>N. sepultor</w:t>
      </w:r>
      <w:r w:rsidRPr="005340EE">
        <w:t xml:space="preserve"> in Bohemia – around Žabovřesky nad Ohří (5550) and Kostelec nad Černými lesy (6055); both habitats consist mostly of meadows (J. Růžička, unpubl.). In the Czech Republic, </w:t>
      </w:r>
      <w:r w:rsidRPr="005340EE">
        <w:rPr>
          <w:i/>
        </w:rPr>
        <w:t>N. sepultor</w:t>
      </w:r>
      <w:r w:rsidRPr="005340EE">
        <w:t xml:space="preserve"> is evaluated as near threatened (NT) in the local Red list (Růžička 2005b). Records are mostly from open landscapes, including colder habitats (Vysoký 2007; J. Růžička, unpubl.). Novák (1962) linked its occurrence to habitats with loessy soils. Vysoký (2007) also mentioned records on the margins of forested habitats. Here, we recorded the species relatively abundantly in three regions (Louny, Kutná hora, Židlochovice); two specimens were found at a single locality around Zábřeh (Table 1).</w:t>
      </w:r>
    </w:p>
    <w:p w:rsidR="0020325F" w:rsidRPr="005340EE" w:rsidRDefault="0020325F" w:rsidP="00425C2A">
      <w:pPr>
        <w:ind w:firstLine="0"/>
      </w:pPr>
      <w:r w:rsidRPr="005340EE">
        <w:lastRenderedPageBreak/>
        <w:t xml:space="preserve">A further two species of carrion beetles, found rarely in open landscapes in central Europe, were not recorded in our study. The first such species is </w:t>
      </w:r>
      <w:r w:rsidRPr="005340EE">
        <w:rPr>
          <w:i/>
        </w:rPr>
        <w:t>Thanatophilus dispar</w:t>
      </w:r>
      <w:r w:rsidRPr="005340EE">
        <w:t xml:space="preserve"> (Herbst, 1793), with a Palaearctic distribution and a preference for tundra biome, with recent occurrence in central Europe in Germany (distribution reviewed by Köhler &amp; Klausnitzer 1998) and Poland (e.g., Aleksandrowicz &amp; Komosiński 2005). This species was historically reported in the Czech Republic from Moravia – with confirmed records near Náklo (6368) (Novák 1966) and Litovel (6268–6368) (Kočárek 1997). In Bohemia, only several old records are known (J. Růžička, unpubl.). There are no recent records of </w:t>
      </w:r>
      <w:r w:rsidRPr="005340EE">
        <w:rPr>
          <w:i/>
        </w:rPr>
        <w:t>T. dispar</w:t>
      </w:r>
      <w:r w:rsidRPr="005340EE">
        <w:t xml:space="preserve"> from the Czech Republic.</w:t>
      </w:r>
    </w:p>
    <w:p w:rsidR="0020325F" w:rsidRPr="005340EE" w:rsidRDefault="0020325F" w:rsidP="00425C2A">
      <w:pPr>
        <w:ind w:firstLine="0"/>
      </w:pPr>
      <w:r w:rsidRPr="005340EE">
        <w:t xml:space="preserve">The other species not recorded in our study, is </w:t>
      </w:r>
      <w:r w:rsidRPr="005340EE">
        <w:rPr>
          <w:i/>
        </w:rPr>
        <w:t>Nicrophorus vestigator</w:t>
      </w:r>
      <w:r w:rsidRPr="005340EE">
        <w:t xml:space="preserve"> Herschel, 1807. This burying beetle is morphologically very similar to </w:t>
      </w:r>
      <w:r w:rsidRPr="005340EE">
        <w:rPr>
          <w:i/>
        </w:rPr>
        <w:t>N. antennatus</w:t>
      </w:r>
      <w:r w:rsidRPr="005340EE">
        <w:t xml:space="preserve"> (Šustek 1981). Generally, it is regarded as rare in the Czech Republic (Šustek 1981). Novák (1962) reported it as abundant (more than 200 specimens over a two year period of pitfall trapping) in 1950/1960s in northern Moravia near Chválkovice (6369). Single records from Náklo (6368) and Drahanovice (6468) (all in surrounding of Olomouc) from the same period were recorded by Novák (1961, 1965). Novák (1962: 289) discussed a possible preference of </w:t>
      </w:r>
      <w:r w:rsidRPr="005340EE">
        <w:rPr>
          <w:i/>
        </w:rPr>
        <w:t>N. vestigator</w:t>
      </w:r>
      <w:r w:rsidRPr="005340EE">
        <w:t xml:space="preserve"> for habitats with light, sandy and more permeable soil.</w:t>
      </w:r>
    </w:p>
    <w:p w:rsidR="0020325F" w:rsidRPr="005340EE" w:rsidRDefault="0020325F" w:rsidP="00425C2A">
      <w:pPr>
        <w:ind w:firstLine="0"/>
      </w:pPr>
      <w:r w:rsidRPr="005340EE">
        <w:t>In central Europe, field ecosystems can regarded as substitute habitats for species of open landscape carrion beetles. Most of them are primarily steppe or more generally, xerophilous species, more abundant in southern Russia (e.g., Pushkin 2002, Pushkin &amp; Shapovalov 2011).</w:t>
      </w:r>
    </w:p>
    <w:p w:rsidR="0020325F" w:rsidRPr="005340EE" w:rsidRDefault="0020325F" w:rsidP="00425C2A">
      <w:pPr>
        <w:pStyle w:val="Normlnweb"/>
        <w:spacing w:before="0" w:beforeAutospacing="0" w:after="0" w:afterAutospacing="0"/>
        <w:ind w:firstLine="0"/>
        <w:rPr>
          <w:rFonts w:ascii="Calibri" w:hAnsi="Calibri"/>
          <w:lang w:val="en-US" w:eastAsia="ja-JP"/>
        </w:rPr>
      </w:pPr>
    </w:p>
    <w:p w:rsidR="0020325F" w:rsidRPr="005340EE" w:rsidRDefault="0020325F" w:rsidP="00425C2A">
      <w:pPr>
        <w:pStyle w:val="Normlnweb"/>
        <w:spacing w:before="0" w:beforeAutospacing="0" w:after="0" w:afterAutospacing="0"/>
        <w:ind w:firstLine="0"/>
        <w:rPr>
          <w:rFonts w:ascii="Calibri" w:hAnsi="Calibri"/>
          <w:lang w:val="en-US" w:eastAsia="ja-JP"/>
        </w:rPr>
      </w:pPr>
      <w:r w:rsidRPr="005340EE">
        <w:rPr>
          <w:rFonts w:ascii="Calibri" w:hAnsi="Calibri"/>
          <w:lang w:val="en-US" w:eastAsia="ja-JP"/>
        </w:rPr>
        <w:t>Obr. 1. Přehled studovaných lokalit v ČR, schematicky vyjádřených pomocí faunistických čtverců (mapový podklad AOPK, Praha).</w:t>
      </w:r>
    </w:p>
    <w:p w:rsidR="0020325F" w:rsidRPr="005340EE" w:rsidRDefault="0020325F" w:rsidP="00425C2A">
      <w:pPr>
        <w:pStyle w:val="Normlnweb"/>
        <w:spacing w:before="0" w:beforeAutospacing="0" w:after="0" w:afterAutospacing="0"/>
        <w:ind w:firstLine="0"/>
        <w:rPr>
          <w:rFonts w:ascii="Calibri" w:hAnsi="Calibri"/>
          <w:lang w:val="en-US" w:eastAsia="ja-JP"/>
        </w:rPr>
      </w:pPr>
      <w:r w:rsidRPr="005340EE">
        <w:rPr>
          <w:rFonts w:ascii="Calibri" w:hAnsi="Calibri"/>
          <w:lang w:val="en-US" w:eastAsia="ja-JP"/>
        </w:rPr>
        <w:t>Fig. 1. Studied localities within the Czech Republic, schematically represented by dots on faunistic grid map (map base provided by AOPK, Praha).</w:t>
      </w:r>
    </w:p>
    <w:p w:rsidR="0020325F" w:rsidRPr="005340EE" w:rsidRDefault="0020325F" w:rsidP="00425C2A">
      <w:pPr>
        <w:pStyle w:val="Normlnweb"/>
        <w:spacing w:before="0" w:beforeAutospacing="0" w:after="0" w:afterAutospacing="0"/>
        <w:ind w:firstLine="0"/>
        <w:rPr>
          <w:rFonts w:ascii="Calibri" w:hAnsi="Calibri"/>
          <w:lang w:val="en-US" w:eastAsia="ja-JP"/>
        </w:rPr>
      </w:pPr>
    </w:p>
    <w:p w:rsidR="0020325F" w:rsidRPr="005340EE" w:rsidRDefault="0020325F" w:rsidP="00425C2A">
      <w:pPr>
        <w:pStyle w:val="Normlnweb"/>
        <w:spacing w:before="0" w:beforeAutospacing="0" w:after="0" w:afterAutospacing="0"/>
        <w:ind w:firstLine="0"/>
        <w:rPr>
          <w:rFonts w:ascii="Calibri" w:hAnsi="Calibri"/>
          <w:lang w:val="en-US"/>
        </w:rPr>
      </w:pPr>
      <w:r w:rsidRPr="005340EE">
        <w:rPr>
          <w:rFonts w:ascii="Calibri" w:hAnsi="Calibri"/>
          <w:lang w:val="en-US" w:eastAsia="ja-JP"/>
        </w:rPr>
        <w:t xml:space="preserve">Obr. 2–4. Habitus vzácnějších druhů hrobaříků, dorzálně: 2 – </w:t>
      </w:r>
      <w:r w:rsidRPr="005340EE">
        <w:rPr>
          <w:rFonts w:ascii="Calibri" w:hAnsi="Calibri"/>
          <w:i/>
          <w:lang w:val="en-US"/>
        </w:rPr>
        <w:t xml:space="preserve">Nicrophorus germanicus </w:t>
      </w:r>
      <w:r w:rsidRPr="005340EE">
        <w:rPr>
          <w:rFonts w:ascii="Calibri" w:hAnsi="Calibri"/>
          <w:lang w:val="en-US"/>
        </w:rPr>
        <w:t xml:space="preserve">(Linnaeus, 1758), 3 – </w:t>
      </w:r>
      <w:r w:rsidRPr="005340EE">
        <w:rPr>
          <w:rFonts w:ascii="Calibri" w:hAnsi="Calibri"/>
          <w:i/>
          <w:lang w:val="en-US"/>
        </w:rPr>
        <w:t xml:space="preserve">N. antennatus </w:t>
      </w:r>
      <w:r w:rsidRPr="005340EE">
        <w:rPr>
          <w:rFonts w:ascii="Calibri" w:hAnsi="Calibri"/>
          <w:lang w:val="en-US"/>
        </w:rPr>
        <w:t xml:space="preserve">(Reitter, 1884), 4 – </w:t>
      </w:r>
      <w:r w:rsidRPr="005340EE">
        <w:rPr>
          <w:rFonts w:ascii="Calibri" w:hAnsi="Calibri"/>
          <w:i/>
          <w:lang w:val="en-US"/>
        </w:rPr>
        <w:t>N.</w:t>
      </w:r>
      <w:r w:rsidRPr="005340EE">
        <w:rPr>
          <w:rFonts w:ascii="Calibri" w:hAnsi="Calibri"/>
          <w:lang w:val="en-US"/>
        </w:rPr>
        <w:t xml:space="preserve"> </w:t>
      </w:r>
      <w:r w:rsidRPr="005340EE">
        <w:rPr>
          <w:rFonts w:ascii="Calibri" w:hAnsi="Calibri"/>
          <w:i/>
          <w:lang w:val="en-US"/>
        </w:rPr>
        <w:t xml:space="preserve">sepultor </w:t>
      </w:r>
      <w:r w:rsidRPr="005340EE">
        <w:rPr>
          <w:rFonts w:ascii="Calibri" w:hAnsi="Calibri"/>
          <w:lang w:val="en-US"/>
        </w:rPr>
        <w:t>Charpentier 1825.</w:t>
      </w:r>
    </w:p>
    <w:p w:rsidR="0020325F" w:rsidRPr="005340EE" w:rsidRDefault="0020325F" w:rsidP="00425C2A">
      <w:pPr>
        <w:pStyle w:val="Normlnweb"/>
        <w:spacing w:before="0" w:beforeAutospacing="0" w:after="0" w:afterAutospacing="0"/>
        <w:ind w:firstLine="0"/>
        <w:rPr>
          <w:rFonts w:ascii="Calibri" w:hAnsi="Calibri"/>
          <w:lang w:val="en-US"/>
        </w:rPr>
      </w:pPr>
      <w:r w:rsidRPr="005340EE">
        <w:rPr>
          <w:rFonts w:ascii="Calibri" w:hAnsi="Calibri"/>
          <w:lang w:val="en-US" w:eastAsia="ja-JP"/>
        </w:rPr>
        <w:t xml:space="preserve">Figs 2–4. Habitus of rare burying beetle species, dorsal view: 2 – </w:t>
      </w:r>
      <w:r w:rsidRPr="005340EE">
        <w:rPr>
          <w:rFonts w:ascii="Calibri" w:hAnsi="Calibri"/>
          <w:i/>
          <w:lang w:val="en-US"/>
        </w:rPr>
        <w:t xml:space="preserve">Nicrophorus germanicus </w:t>
      </w:r>
      <w:r w:rsidRPr="005340EE">
        <w:rPr>
          <w:rFonts w:ascii="Calibri" w:hAnsi="Calibri"/>
          <w:lang w:val="en-US"/>
        </w:rPr>
        <w:t xml:space="preserve">(Linnaeus, 1758), 3 – </w:t>
      </w:r>
      <w:r w:rsidRPr="005340EE">
        <w:rPr>
          <w:rFonts w:ascii="Calibri" w:hAnsi="Calibri"/>
          <w:i/>
          <w:lang w:val="en-US"/>
        </w:rPr>
        <w:t xml:space="preserve">N. antennatus </w:t>
      </w:r>
      <w:r w:rsidRPr="005340EE">
        <w:rPr>
          <w:rFonts w:ascii="Calibri" w:hAnsi="Calibri"/>
          <w:lang w:val="en-US"/>
        </w:rPr>
        <w:t xml:space="preserve">(Reitter, 1884), 4 – </w:t>
      </w:r>
      <w:r w:rsidRPr="005340EE">
        <w:rPr>
          <w:rFonts w:ascii="Calibri" w:hAnsi="Calibri"/>
          <w:i/>
          <w:lang w:val="en-US"/>
        </w:rPr>
        <w:t>N.</w:t>
      </w:r>
      <w:r w:rsidRPr="005340EE">
        <w:rPr>
          <w:rFonts w:ascii="Calibri" w:hAnsi="Calibri"/>
          <w:lang w:val="en-US"/>
        </w:rPr>
        <w:t xml:space="preserve"> </w:t>
      </w:r>
      <w:r w:rsidRPr="005340EE">
        <w:rPr>
          <w:rFonts w:ascii="Calibri" w:hAnsi="Calibri"/>
          <w:i/>
          <w:lang w:val="en-US"/>
        </w:rPr>
        <w:t xml:space="preserve">sepultor </w:t>
      </w:r>
      <w:r w:rsidRPr="005340EE">
        <w:rPr>
          <w:rFonts w:ascii="Calibri" w:hAnsi="Calibri"/>
          <w:lang w:val="en-US"/>
        </w:rPr>
        <w:t>Charpentier 1825.</w:t>
      </w:r>
    </w:p>
    <w:p w:rsidR="0020325F" w:rsidRPr="005340EE" w:rsidRDefault="0020325F" w:rsidP="00425C2A">
      <w:pPr>
        <w:spacing w:line="240" w:lineRule="auto"/>
        <w:ind w:firstLine="0"/>
        <w:jc w:val="left"/>
        <w:rPr>
          <w:szCs w:val="24"/>
        </w:rPr>
      </w:pPr>
    </w:p>
    <w:p w:rsidR="008538C6" w:rsidRPr="005340EE" w:rsidRDefault="008538C6" w:rsidP="00425C2A">
      <w:pPr>
        <w:ind w:firstLine="0"/>
        <w:sectPr w:rsidR="008538C6" w:rsidRPr="005340EE" w:rsidSect="00D51BE7">
          <w:headerReference w:type="default" r:id="rId18"/>
          <w:pgSz w:w="12240" w:h="15840"/>
          <w:pgMar w:top="1417" w:right="1417" w:bottom="1417" w:left="1417" w:header="708" w:footer="708" w:gutter="0"/>
          <w:cols w:space="708"/>
          <w:docGrid w:linePitch="360"/>
        </w:sectPr>
      </w:pPr>
    </w:p>
    <w:p w:rsidR="00417179" w:rsidRPr="005340EE" w:rsidRDefault="00CE05BE" w:rsidP="00425C2A">
      <w:pPr>
        <w:pStyle w:val="Nadpis1"/>
        <w:ind w:firstLine="0"/>
      </w:pPr>
      <w:bookmarkStart w:id="42" w:name="_Toc428564005"/>
      <w:r>
        <w:lastRenderedPageBreak/>
        <w:t>4.</w:t>
      </w:r>
      <w:r>
        <w:tab/>
      </w:r>
      <w:r w:rsidR="00417179" w:rsidRPr="005340EE">
        <w:t>Principal conclusions of the thesis</w:t>
      </w:r>
      <w:bookmarkEnd w:id="42"/>
    </w:p>
    <w:p w:rsidR="00417179" w:rsidRDefault="00417179" w:rsidP="00425C2A">
      <w:pPr>
        <w:ind w:firstLine="0"/>
      </w:pPr>
    </w:p>
    <w:p w:rsidR="00CE05BE" w:rsidRDefault="00CE05BE" w:rsidP="00425C2A">
      <w:pPr>
        <w:ind w:firstLine="0"/>
      </w:pPr>
    </w:p>
    <w:p w:rsidR="00CE05BE" w:rsidRDefault="00CE05BE" w:rsidP="00425C2A">
      <w:pPr>
        <w:ind w:firstLine="0"/>
        <w:sectPr w:rsidR="00CE05BE" w:rsidSect="00D51BE7">
          <w:headerReference w:type="default" r:id="rId19"/>
          <w:pgSz w:w="12240" w:h="15840"/>
          <w:pgMar w:top="1417" w:right="1417" w:bottom="1417" w:left="1417" w:header="708" w:footer="708" w:gutter="0"/>
          <w:cols w:space="708"/>
          <w:docGrid w:linePitch="360"/>
        </w:sectPr>
      </w:pPr>
    </w:p>
    <w:p w:rsidR="006B68DC" w:rsidRPr="005340EE" w:rsidRDefault="00587DF1" w:rsidP="00425C2A">
      <w:pPr>
        <w:pStyle w:val="Nadpis1"/>
        <w:ind w:firstLine="0"/>
      </w:pPr>
      <w:bookmarkStart w:id="43" w:name="_Toc428564006"/>
      <w:r>
        <w:lastRenderedPageBreak/>
        <w:t>5</w:t>
      </w:r>
      <w:r w:rsidR="00AD3D8B">
        <w:t>.</w:t>
      </w:r>
      <w:r w:rsidR="00AD3D8B">
        <w:tab/>
      </w:r>
      <w:r w:rsidR="008D597B" w:rsidRPr="005340EE">
        <w:t>References</w:t>
      </w:r>
      <w:bookmarkEnd w:id="43"/>
    </w:p>
    <w:p w:rsidR="00E41819" w:rsidRPr="00E41819" w:rsidRDefault="00014A02">
      <w:pPr>
        <w:pStyle w:val="Normlnweb"/>
        <w:divId w:val="551963480"/>
        <w:rPr>
          <w:rFonts w:ascii="Calibri" w:eastAsiaTheme="minorEastAsia" w:hAnsi="Calibri"/>
          <w:noProof/>
          <w:sz w:val="26"/>
        </w:rPr>
      </w:pPr>
      <w:r w:rsidRPr="005340EE">
        <w:rPr>
          <w:sz w:val="26"/>
          <w:szCs w:val="26"/>
          <w:lang w:val="en-US"/>
        </w:rPr>
        <w:fldChar w:fldCharType="begin" w:fldLock="1"/>
      </w:r>
      <w:r w:rsidR="005B4317" w:rsidRPr="005340EE">
        <w:rPr>
          <w:sz w:val="26"/>
          <w:szCs w:val="26"/>
          <w:lang w:val="en-US"/>
        </w:rPr>
        <w:instrText xml:space="preserve">ADDIN Mendeley Bibliography CSL_BIBLIOGRAPHY </w:instrText>
      </w:r>
      <w:r w:rsidRPr="005340EE">
        <w:rPr>
          <w:sz w:val="26"/>
          <w:szCs w:val="26"/>
          <w:lang w:val="en-US"/>
        </w:rPr>
        <w:fldChar w:fldCharType="separate"/>
      </w:r>
      <w:r w:rsidR="00E41819" w:rsidRPr="00E41819">
        <w:rPr>
          <w:rFonts w:ascii="Calibri" w:hAnsi="Calibri"/>
          <w:smallCaps/>
          <w:noProof/>
          <w:sz w:val="26"/>
        </w:rPr>
        <w:t>Abell, D.H., Wasti, S.S. &amp; Hartmann, G.C.</w:t>
      </w:r>
      <w:r w:rsidR="00E41819" w:rsidRPr="00E41819">
        <w:rPr>
          <w:rFonts w:ascii="Calibri" w:hAnsi="Calibri"/>
          <w:noProof/>
          <w:sz w:val="26"/>
        </w:rPr>
        <w:t xml:space="preserve"> 1982: Saprophagous Arthropod Fauna Associated with Turtle Carrion. </w:t>
      </w:r>
      <w:r w:rsidR="00E41819" w:rsidRPr="00E41819">
        <w:rPr>
          <w:rFonts w:ascii="Calibri" w:hAnsi="Calibri"/>
          <w:i/>
          <w:iCs/>
          <w:noProof/>
          <w:sz w:val="26"/>
        </w:rPr>
        <w:t>Applied Entomology and Zoology</w:t>
      </w:r>
      <w:r w:rsidR="00E41819" w:rsidRPr="00E41819">
        <w:rPr>
          <w:rFonts w:ascii="Calibri" w:hAnsi="Calibri"/>
          <w:noProof/>
          <w:sz w:val="26"/>
        </w:rPr>
        <w:t xml:space="preserve">, </w:t>
      </w:r>
      <w:r w:rsidR="00E41819" w:rsidRPr="00E41819">
        <w:rPr>
          <w:rFonts w:ascii="Calibri" w:hAnsi="Calibri"/>
          <w:b/>
          <w:bCs/>
          <w:noProof/>
          <w:sz w:val="26"/>
        </w:rPr>
        <w:t>17</w:t>
      </w:r>
      <w:r w:rsidR="00E41819" w:rsidRPr="00E41819">
        <w:rPr>
          <w:rFonts w:ascii="Calibri" w:hAnsi="Calibri"/>
          <w:noProof/>
          <w:sz w:val="26"/>
        </w:rPr>
        <w:t>, 301–307.</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Amendt, J., Campobasso, C.P., Gaudry, E., Reiter, C., LeBlanc, H.N. &amp; J. R. Hall, M.</w:t>
      </w:r>
      <w:r w:rsidRPr="00E41819">
        <w:rPr>
          <w:rFonts w:ascii="Calibri" w:hAnsi="Calibri"/>
          <w:noProof/>
          <w:sz w:val="26"/>
        </w:rPr>
        <w:t xml:space="preserve"> 2007: Best practice in forensic entomology - Standards and guidelines. </w:t>
      </w:r>
      <w:r w:rsidRPr="00E41819">
        <w:rPr>
          <w:rFonts w:ascii="Calibri" w:hAnsi="Calibri"/>
          <w:i/>
          <w:iCs/>
          <w:noProof/>
          <w:sz w:val="26"/>
        </w:rPr>
        <w:t>International Journal of Legal Medicine</w:t>
      </w:r>
      <w:r w:rsidRPr="00E41819">
        <w:rPr>
          <w:rFonts w:ascii="Calibri" w:hAnsi="Calibri"/>
          <w:noProof/>
          <w:sz w:val="26"/>
        </w:rPr>
        <w:t xml:space="preserve">, </w:t>
      </w:r>
      <w:r w:rsidRPr="00E41819">
        <w:rPr>
          <w:rFonts w:ascii="Calibri" w:hAnsi="Calibri"/>
          <w:b/>
          <w:bCs/>
          <w:noProof/>
          <w:sz w:val="26"/>
        </w:rPr>
        <w:t>121</w:t>
      </w:r>
      <w:r w:rsidRPr="00E41819">
        <w:rPr>
          <w:rFonts w:ascii="Calibri" w:hAnsi="Calibri"/>
          <w:noProof/>
          <w:sz w:val="26"/>
        </w:rPr>
        <w:t>, 90–104.</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Amendt, J., Richards, C.S., Campobasso, C.P., Zehner, R. &amp; Hall, M.J.R.</w:t>
      </w:r>
      <w:r w:rsidRPr="00E41819">
        <w:rPr>
          <w:rFonts w:ascii="Calibri" w:hAnsi="Calibri"/>
          <w:noProof/>
          <w:sz w:val="26"/>
        </w:rPr>
        <w:t xml:space="preserve"> 2011: Forensic entomology: Applications and limitations. </w:t>
      </w:r>
      <w:r w:rsidRPr="00E41819">
        <w:rPr>
          <w:rFonts w:ascii="Calibri" w:hAnsi="Calibri"/>
          <w:i/>
          <w:iCs/>
          <w:noProof/>
          <w:sz w:val="26"/>
        </w:rPr>
        <w:t>Forensic Science, Medicine, and Pathology</w:t>
      </w:r>
      <w:r w:rsidRPr="00E41819">
        <w:rPr>
          <w:rFonts w:ascii="Calibri" w:hAnsi="Calibri"/>
          <w:noProof/>
          <w:sz w:val="26"/>
        </w:rPr>
        <w:t xml:space="preserve">, </w:t>
      </w:r>
      <w:r w:rsidRPr="00E41819">
        <w:rPr>
          <w:rFonts w:ascii="Calibri" w:hAnsi="Calibri"/>
          <w:b/>
          <w:bCs/>
          <w:noProof/>
          <w:sz w:val="26"/>
        </w:rPr>
        <w:t>7</w:t>
      </w:r>
      <w:r w:rsidRPr="00E41819">
        <w:rPr>
          <w:rFonts w:ascii="Calibri" w:hAnsi="Calibri"/>
          <w:noProof/>
          <w:sz w:val="26"/>
        </w:rPr>
        <w:t>, 379–392.</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Amos, T.G.</w:t>
      </w:r>
      <w:r w:rsidRPr="00E41819">
        <w:rPr>
          <w:rFonts w:ascii="Calibri" w:hAnsi="Calibri"/>
          <w:noProof/>
          <w:sz w:val="26"/>
        </w:rPr>
        <w:t xml:space="preserve"> 1968: Some laboratory observations on the rates of development, mortality and oviposition of Dermestes frischii (Kug.) (Col., Dermestidae). </w:t>
      </w:r>
      <w:r w:rsidRPr="00E41819">
        <w:rPr>
          <w:rFonts w:ascii="Calibri" w:hAnsi="Calibri"/>
          <w:i/>
          <w:iCs/>
          <w:noProof/>
          <w:sz w:val="26"/>
        </w:rPr>
        <w:t>Journal of Stored Products Research</w:t>
      </w:r>
      <w:r w:rsidRPr="00E41819">
        <w:rPr>
          <w:rFonts w:ascii="Calibri" w:hAnsi="Calibri"/>
          <w:noProof/>
          <w:sz w:val="26"/>
        </w:rPr>
        <w:t xml:space="preserve">, </w:t>
      </w:r>
      <w:r w:rsidRPr="00E41819">
        <w:rPr>
          <w:rFonts w:ascii="Calibri" w:hAnsi="Calibri"/>
          <w:b/>
          <w:bCs/>
          <w:noProof/>
          <w:sz w:val="26"/>
        </w:rPr>
        <w:t>4</w:t>
      </w:r>
      <w:r w:rsidRPr="00E41819">
        <w:rPr>
          <w:rFonts w:ascii="Calibri" w:hAnsi="Calibri"/>
          <w:noProof/>
          <w:sz w:val="26"/>
        </w:rPr>
        <w:t>, 103–117.</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Anderson, R.S.</w:t>
      </w:r>
      <w:r w:rsidRPr="00E41819">
        <w:rPr>
          <w:rFonts w:ascii="Calibri" w:hAnsi="Calibri"/>
          <w:noProof/>
          <w:sz w:val="26"/>
        </w:rPr>
        <w:t xml:space="preserve"> 1982: Resource partitioning in the carrion beetle (Coleoptera: Silphidae) fauna of southern Ontario: ecological and evolutionary considerations. </w:t>
      </w:r>
      <w:r w:rsidRPr="00E41819">
        <w:rPr>
          <w:rFonts w:ascii="Calibri" w:hAnsi="Calibri"/>
          <w:i/>
          <w:iCs/>
          <w:noProof/>
          <w:sz w:val="26"/>
        </w:rPr>
        <w:t>Canadian Journal of Zoology</w:t>
      </w:r>
      <w:r w:rsidRPr="00E41819">
        <w:rPr>
          <w:rFonts w:ascii="Calibri" w:hAnsi="Calibri"/>
          <w:noProof/>
          <w:sz w:val="26"/>
        </w:rPr>
        <w:t xml:space="preserve">, </w:t>
      </w:r>
      <w:r w:rsidRPr="00E41819">
        <w:rPr>
          <w:rFonts w:ascii="Calibri" w:hAnsi="Calibri"/>
          <w:b/>
          <w:bCs/>
          <w:noProof/>
          <w:sz w:val="26"/>
        </w:rPr>
        <w:t>60</w:t>
      </w:r>
      <w:r w:rsidRPr="00E41819">
        <w:rPr>
          <w:rFonts w:ascii="Calibri" w:hAnsi="Calibri"/>
          <w:noProof/>
          <w:sz w:val="26"/>
        </w:rPr>
        <w:t>, 1314–1325.</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Archer, M.S. &amp; Elgar, M. a.</w:t>
      </w:r>
      <w:r w:rsidRPr="00E41819">
        <w:rPr>
          <w:rFonts w:ascii="Calibri" w:hAnsi="Calibri"/>
          <w:noProof/>
          <w:sz w:val="26"/>
        </w:rPr>
        <w:t xml:space="preserve"> 2003a: Yearly activity patterns in southern Victoria (Australia) of seasonally active carrion insects. </w:t>
      </w:r>
      <w:r w:rsidRPr="00E41819">
        <w:rPr>
          <w:rFonts w:ascii="Calibri" w:hAnsi="Calibri"/>
          <w:i/>
          <w:iCs/>
          <w:noProof/>
          <w:sz w:val="26"/>
        </w:rPr>
        <w:t>Forensic Science International</w:t>
      </w:r>
      <w:r w:rsidRPr="00E41819">
        <w:rPr>
          <w:rFonts w:ascii="Calibri" w:hAnsi="Calibri"/>
          <w:noProof/>
          <w:sz w:val="26"/>
        </w:rPr>
        <w:t xml:space="preserve">, </w:t>
      </w:r>
      <w:r w:rsidRPr="00E41819">
        <w:rPr>
          <w:rFonts w:ascii="Calibri" w:hAnsi="Calibri"/>
          <w:b/>
          <w:bCs/>
          <w:noProof/>
          <w:sz w:val="26"/>
        </w:rPr>
        <w:t>132</w:t>
      </w:r>
      <w:r w:rsidRPr="00E41819">
        <w:rPr>
          <w:rFonts w:ascii="Calibri" w:hAnsi="Calibri"/>
          <w:noProof/>
          <w:sz w:val="26"/>
        </w:rPr>
        <w:t>, 173–176.</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Archer, M.S., Elgar, M. a., Briggs, C. a. &amp; Ranson, D.L.</w:t>
      </w:r>
      <w:r w:rsidRPr="00E41819">
        <w:rPr>
          <w:rFonts w:ascii="Calibri" w:hAnsi="Calibri"/>
          <w:noProof/>
          <w:sz w:val="26"/>
        </w:rPr>
        <w:t xml:space="preserve"> 2006: Fly pupae and puparia as potential contaminants of forensic entomology samples from sites of body discovery. </w:t>
      </w:r>
      <w:r w:rsidRPr="00E41819">
        <w:rPr>
          <w:rFonts w:ascii="Calibri" w:hAnsi="Calibri"/>
          <w:i/>
          <w:iCs/>
          <w:noProof/>
          <w:sz w:val="26"/>
        </w:rPr>
        <w:t>International Journal of Legal Medicine</w:t>
      </w:r>
      <w:r w:rsidRPr="00E41819">
        <w:rPr>
          <w:rFonts w:ascii="Calibri" w:hAnsi="Calibri"/>
          <w:noProof/>
          <w:sz w:val="26"/>
        </w:rPr>
        <w:t xml:space="preserve">, </w:t>
      </w:r>
      <w:r w:rsidRPr="00E41819">
        <w:rPr>
          <w:rFonts w:ascii="Calibri" w:hAnsi="Calibri"/>
          <w:b/>
          <w:bCs/>
          <w:noProof/>
          <w:sz w:val="26"/>
        </w:rPr>
        <w:t>120</w:t>
      </w:r>
      <w:r w:rsidRPr="00E41819">
        <w:rPr>
          <w:rFonts w:ascii="Calibri" w:hAnsi="Calibri"/>
          <w:noProof/>
          <w:sz w:val="26"/>
        </w:rPr>
        <w:t>, 364–368.</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Archer, M.S. &amp; Elgar, M.A.</w:t>
      </w:r>
      <w:r w:rsidRPr="00E41819">
        <w:rPr>
          <w:rFonts w:ascii="Calibri" w:hAnsi="Calibri"/>
          <w:noProof/>
          <w:sz w:val="26"/>
        </w:rPr>
        <w:t xml:space="preserve"> 2003b: Effects of decomposition on carcass attendance in a guild of carrion-breeding flies. </w:t>
      </w:r>
      <w:r w:rsidRPr="00E41819">
        <w:rPr>
          <w:rFonts w:ascii="Calibri" w:hAnsi="Calibri"/>
          <w:i/>
          <w:iCs/>
          <w:noProof/>
          <w:sz w:val="26"/>
        </w:rPr>
        <w:t>Medical and Veterinary Entomology</w:t>
      </w:r>
      <w:r w:rsidRPr="00E41819">
        <w:rPr>
          <w:rFonts w:ascii="Calibri" w:hAnsi="Calibri"/>
          <w:noProof/>
          <w:sz w:val="26"/>
        </w:rPr>
        <w:t xml:space="preserve">, </w:t>
      </w:r>
      <w:r w:rsidRPr="00E41819">
        <w:rPr>
          <w:rFonts w:ascii="Calibri" w:hAnsi="Calibri"/>
          <w:b/>
          <w:bCs/>
          <w:noProof/>
          <w:sz w:val="26"/>
        </w:rPr>
        <w:t>17</w:t>
      </w:r>
      <w:r w:rsidRPr="00E41819">
        <w:rPr>
          <w:rFonts w:ascii="Calibri" w:hAnsi="Calibri"/>
          <w:noProof/>
          <w:sz w:val="26"/>
        </w:rPr>
        <w:t>, 263–271.</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Begon, M., Harper, J.L. &amp; Townsend, C.R.</w:t>
      </w:r>
      <w:r w:rsidRPr="00E41819">
        <w:rPr>
          <w:rFonts w:ascii="Calibri" w:hAnsi="Calibri"/>
          <w:noProof/>
          <w:sz w:val="26"/>
        </w:rPr>
        <w:t xml:space="preserve"> 2006: </w:t>
      </w:r>
      <w:r w:rsidRPr="00E41819">
        <w:rPr>
          <w:rFonts w:ascii="Calibri" w:hAnsi="Calibri"/>
          <w:i/>
          <w:iCs/>
          <w:noProof/>
          <w:sz w:val="26"/>
        </w:rPr>
        <w:t>Ecology: Individuals, Populations and Communities</w:t>
      </w:r>
      <w:r w:rsidRPr="00E41819">
        <w:rPr>
          <w:rFonts w:ascii="Calibri" w:hAnsi="Calibri"/>
          <w:noProof/>
          <w:sz w:val="26"/>
        </w:rPr>
        <w:t>. Blackwell science.</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Betz, O., Thayer, M.K. &amp; Newton, A.F.</w:t>
      </w:r>
      <w:r w:rsidRPr="00E41819">
        <w:rPr>
          <w:rFonts w:ascii="Calibri" w:hAnsi="Calibri"/>
          <w:noProof/>
          <w:sz w:val="26"/>
        </w:rPr>
        <w:t xml:space="preserve"> 2003: Comparative morphology and evolutionary pathways of the mouthparts in spore-feeding Staphylinoidea (Coleoptera). </w:t>
      </w:r>
      <w:r w:rsidRPr="00E41819">
        <w:rPr>
          <w:rFonts w:ascii="Calibri" w:hAnsi="Calibri"/>
          <w:i/>
          <w:iCs/>
          <w:noProof/>
          <w:sz w:val="26"/>
        </w:rPr>
        <w:t>Acta Zoologica</w:t>
      </w:r>
      <w:r w:rsidRPr="00E41819">
        <w:rPr>
          <w:rFonts w:ascii="Calibri" w:hAnsi="Calibri"/>
          <w:noProof/>
          <w:sz w:val="26"/>
        </w:rPr>
        <w:t xml:space="preserve">, </w:t>
      </w:r>
      <w:r w:rsidRPr="00E41819">
        <w:rPr>
          <w:rFonts w:ascii="Calibri" w:hAnsi="Calibri"/>
          <w:b/>
          <w:bCs/>
          <w:noProof/>
          <w:sz w:val="26"/>
        </w:rPr>
        <w:t>84</w:t>
      </w:r>
      <w:r w:rsidRPr="00E41819">
        <w:rPr>
          <w:rFonts w:ascii="Calibri" w:hAnsi="Calibri"/>
          <w:noProof/>
          <w:sz w:val="26"/>
        </w:rPr>
        <w:t>, 179–238.</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lastRenderedPageBreak/>
        <w:t>Bishop, a a, Hoback, W.W., Albrecht, M. &amp; Skinner, K.M.</w:t>
      </w:r>
      <w:r w:rsidRPr="00E41819">
        <w:rPr>
          <w:rFonts w:ascii="Calibri" w:hAnsi="Calibri"/>
          <w:noProof/>
          <w:sz w:val="26"/>
        </w:rPr>
        <w:t xml:space="preserve"> 2002: A comparison of an ecological model and GIS spatial analysis to describe niche partitioning amongst carrion beetles in Nebraska. </w:t>
      </w:r>
      <w:r w:rsidRPr="00E41819">
        <w:rPr>
          <w:rFonts w:ascii="Calibri" w:hAnsi="Calibri"/>
          <w:i/>
          <w:iCs/>
          <w:noProof/>
          <w:sz w:val="26"/>
        </w:rPr>
        <w:t>Transactions in GIS</w:t>
      </w:r>
      <w:r w:rsidRPr="00E41819">
        <w:rPr>
          <w:rFonts w:ascii="Calibri" w:hAnsi="Calibri"/>
          <w:noProof/>
          <w:sz w:val="26"/>
        </w:rPr>
        <w:t xml:space="preserve">, </w:t>
      </w:r>
      <w:r w:rsidRPr="00E41819">
        <w:rPr>
          <w:rFonts w:ascii="Calibri" w:hAnsi="Calibri"/>
          <w:b/>
          <w:bCs/>
          <w:noProof/>
          <w:sz w:val="26"/>
        </w:rPr>
        <w:t>6</w:t>
      </w:r>
      <w:r w:rsidRPr="00E41819">
        <w:rPr>
          <w:rFonts w:ascii="Calibri" w:hAnsi="Calibri"/>
          <w:noProof/>
          <w:sz w:val="26"/>
        </w:rPr>
        <w:t>, 457–470.</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Brewer, M. &amp; Hoff, K.</w:t>
      </w:r>
      <w:r w:rsidRPr="00E41819">
        <w:rPr>
          <w:rFonts w:ascii="Calibri" w:hAnsi="Calibri"/>
          <w:noProof/>
          <w:sz w:val="26"/>
        </w:rPr>
        <w:t xml:space="preserve"> 2002: Degree-day accumulation to time initiation of sampling for alfalfa weevil using on-site, near-site, and regional temperature data, </w:t>
      </w:r>
      <w:r w:rsidRPr="00E41819">
        <w:rPr>
          <w:rFonts w:ascii="Calibri" w:hAnsi="Calibri"/>
          <w:b/>
          <w:bCs/>
          <w:noProof/>
          <w:sz w:val="26"/>
        </w:rPr>
        <w:t>19</w:t>
      </w:r>
      <w:r w:rsidRPr="00E41819">
        <w:rPr>
          <w:rFonts w:ascii="Calibri" w:hAnsi="Calibri"/>
          <w:noProof/>
          <w:sz w:val="26"/>
        </w:rPr>
        <w:t>, 141–149.</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Briere, J., Pracros, P., Roux, A. Le &amp; Pierre, J.</w:t>
      </w:r>
      <w:r w:rsidRPr="00E41819">
        <w:rPr>
          <w:rFonts w:ascii="Calibri" w:hAnsi="Calibri"/>
          <w:noProof/>
          <w:sz w:val="26"/>
        </w:rPr>
        <w:t xml:space="preserve"> 1999: A novel rate model of temperature-dependent development for arthropods. </w:t>
      </w:r>
      <w:r w:rsidRPr="00E41819">
        <w:rPr>
          <w:rFonts w:ascii="Calibri" w:hAnsi="Calibri"/>
          <w:i/>
          <w:iCs/>
          <w:noProof/>
          <w:sz w:val="26"/>
        </w:rPr>
        <w:t>Environmental Entomology</w:t>
      </w:r>
      <w:r w:rsidRPr="00E41819">
        <w:rPr>
          <w:rFonts w:ascii="Calibri" w:hAnsi="Calibri"/>
          <w:noProof/>
          <w:sz w:val="26"/>
        </w:rPr>
        <w:t xml:space="preserve">, </w:t>
      </w:r>
      <w:r w:rsidRPr="00E41819">
        <w:rPr>
          <w:rFonts w:ascii="Calibri" w:hAnsi="Calibri"/>
          <w:b/>
          <w:bCs/>
          <w:noProof/>
          <w:sz w:val="26"/>
        </w:rPr>
        <w:t>28</w:t>
      </w:r>
      <w:r w:rsidRPr="00E41819">
        <w:rPr>
          <w:rFonts w:ascii="Calibri" w:hAnsi="Calibri"/>
          <w:noProof/>
          <w:sz w:val="26"/>
        </w:rPr>
        <w:t>, 22–29.</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 xml:space="preserve">Cai, C.-Y., Thayer, M.K., Engel, M.S., Newton, A.F., Ortega-Blanco, J., Wang, B., </w:t>
      </w:r>
      <w:r w:rsidRPr="00E41819">
        <w:rPr>
          <w:rFonts w:ascii="Calibri" w:hAnsi="Calibri"/>
          <w:i/>
          <w:iCs/>
          <w:smallCaps/>
          <w:noProof/>
          <w:sz w:val="26"/>
        </w:rPr>
        <w:t>et al.</w:t>
      </w:r>
      <w:r w:rsidRPr="00E41819">
        <w:rPr>
          <w:rFonts w:ascii="Calibri" w:hAnsi="Calibri"/>
          <w:noProof/>
          <w:sz w:val="26"/>
        </w:rPr>
        <w:t xml:space="preserve"> 2014: Early origin of parental care in Mesozoic carrion beetles. </w:t>
      </w:r>
      <w:r w:rsidRPr="00E41819">
        <w:rPr>
          <w:rFonts w:ascii="Calibri" w:hAnsi="Calibri"/>
          <w:i/>
          <w:iCs/>
          <w:noProof/>
          <w:sz w:val="26"/>
        </w:rPr>
        <w:t>Proceedings of the National Academy of Sciences of the United States of America</w:t>
      </w:r>
      <w:r w:rsidRPr="00E41819">
        <w:rPr>
          <w:rFonts w:ascii="Calibri" w:hAnsi="Calibri"/>
          <w:noProof/>
          <w:sz w:val="26"/>
        </w:rPr>
        <w:t xml:space="preserve">, </w:t>
      </w:r>
      <w:r w:rsidRPr="00E41819">
        <w:rPr>
          <w:rFonts w:ascii="Calibri" w:hAnsi="Calibri"/>
          <w:b/>
          <w:bCs/>
          <w:noProof/>
          <w:sz w:val="26"/>
        </w:rPr>
        <w:t>111</w:t>
      </w:r>
      <w:r w:rsidRPr="00E41819">
        <w:rPr>
          <w:rFonts w:ascii="Calibri" w:hAnsi="Calibri"/>
          <w:noProof/>
          <w:sz w:val="26"/>
        </w:rPr>
        <w:t>, 14170–4.</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Coombs, C.W.</w:t>
      </w:r>
      <w:r w:rsidRPr="00E41819">
        <w:rPr>
          <w:rFonts w:ascii="Calibri" w:hAnsi="Calibri"/>
          <w:noProof/>
          <w:sz w:val="26"/>
        </w:rPr>
        <w:t xml:space="preserve"> 1978: The effect of temperature and relative humidity upon the development and fecundity of Dermestes lardarius L. (Coleoptera, Dermestidae). </w:t>
      </w:r>
      <w:r w:rsidRPr="00E41819">
        <w:rPr>
          <w:rFonts w:ascii="Calibri" w:hAnsi="Calibri"/>
          <w:i/>
          <w:iCs/>
          <w:noProof/>
          <w:sz w:val="26"/>
        </w:rPr>
        <w:t>Journal of Stored Products Research</w:t>
      </w:r>
      <w:r w:rsidRPr="00E41819">
        <w:rPr>
          <w:rFonts w:ascii="Calibri" w:hAnsi="Calibri"/>
          <w:noProof/>
          <w:sz w:val="26"/>
        </w:rPr>
        <w:t xml:space="preserve">, </w:t>
      </w:r>
      <w:r w:rsidRPr="00E41819">
        <w:rPr>
          <w:rFonts w:ascii="Calibri" w:hAnsi="Calibri"/>
          <w:b/>
          <w:bCs/>
          <w:noProof/>
          <w:sz w:val="26"/>
        </w:rPr>
        <w:t>14</w:t>
      </w:r>
      <w:r w:rsidRPr="00E41819">
        <w:rPr>
          <w:rFonts w:ascii="Calibri" w:hAnsi="Calibri"/>
          <w:noProof/>
          <w:sz w:val="26"/>
        </w:rPr>
        <w:t>, 111–119.</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Coombs, C.W.</w:t>
      </w:r>
      <w:r w:rsidRPr="00E41819">
        <w:rPr>
          <w:rFonts w:ascii="Calibri" w:hAnsi="Calibri"/>
          <w:noProof/>
          <w:sz w:val="26"/>
        </w:rPr>
        <w:t xml:space="preserve"> 1979: The effect of temperature and humidity upon the development and fecundity of Dermestes haemorrhoidalis Küster and Dermestes peruvianus Laporte de Castelnau (Coleoptera: Dermestidae). </w:t>
      </w:r>
      <w:r w:rsidRPr="00E41819">
        <w:rPr>
          <w:rFonts w:ascii="Calibri" w:hAnsi="Calibri"/>
          <w:i/>
          <w:iCs/>
          <w:noProof/>
          <w:sz w:val="26"/>
        </w:rPr>
        <w:t>Journal of Stored Products Research</w:t>
      </w:r>
      <w:r w:rsidRPr="00E41819">
        <w:rPr>
          <w:rFonts w:ascii="Calibri" w:hAnsi="Calibri"/>
          <w:noProof/>
          <w:sz w:val="26"/>
        </w:rPr>
        <w:t xml:space="preserve">, </w:t>
      </w:r>
      <w:r w:rsidRPr="00E41819">
        <w:rPr>
          <w:rFonts w:ascii="Calibri" w:hAnsi="Calibri"/>
          <w:b/>
          <w:bCs/>
          <w:noProof/>
          <w:sz w:val="26"/>
        </w:rPr>
        <w:t>15</w:t>
      </w:r>
      <w:r w:rsidRPr="00E41819">
        <w:rPr>
          <w:rFonts w:ascii="Calibri" w:hAnsi="Calibri"/>
          <w:noProof/>
          <w:sz w:val="26"/>
        </w:rPr>
        <w:t>, 43–52.</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Dekeirsschieter, J., Frederick, C., Verheggen, F.J., Drugmand, D. &amp; Haubruge, E.</w:t>
      </w:r>
      <w:r w:rsidRPr="00E41819">
        <w:rPr>
          <w:rFonts w:ascii="Calibri" w:hAnsi="Calibri"/>
          <w:noProof/>
          <w:sz w:val="26"/>
        </w:rPr>
        <w:t xml:space="preserve"> 2013: Diversity of forensic rove beetles (Coleoptera, Staphylinidae) associated with decaying pig carcass in a forest biotope. </w:t>
      </w:r>
      <w:r w:rsidRPr="00E41819">
        <w:rPr>
          <w:rFonts w:ascii="Calibri" w:hAnsi="Calibri"/>
          <w:i/>
          <w:iCs/>
          <w:noProof/>
          <w:sz w:val="26"/>
        </w:rPr>
        <w:t>Journal of forensic sciences</w:t>
      </w:r>
      <w:r w:rsidRPr="00E41819">
        <w:rPr>
          <w:rFonts w:ascii="Calibri" w:hAnsi="Calibri"/>
          <w:noProof/>
          <w:sz w:val="26"/>
        </w:rPr>
        <w:t xml:space="preserve">, </w:t>
      </w:r>
      <w:r w:rsidRPr="00E41819">
        <w:rPr>
          <w:rFonts w:ascii="Calibri" w:hAnsi="Calibri"/>
          <w:b/>
          <w:bCs/>
          <w:noProof/>
          <w:sz w:val="26"/>
        </w:rPr>
        <w:t>58</w:t>
      </w:r>
      <w:r w:rsidRPr="00E41819">
        <w:rPr>
          <w:rFonts w:ascii="Calibri" w:hAnsi="Calibri"/>
          <w:noProof/>
          <w:sz w:val="26"/>
        </w:rPr>
        <w:t>, 1032–40.</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Dekeirsschieter, J., Verheggen, F., Lognay, G. &amp; Haubruge, E.</w:t>
      </w:r>
      <w:r w:rsidRPr="00E41819">
        <w:rPr>
          <w:rFonts w:ascii="Calibri" w:hAnsi="Calibri"/>
          <w:noProof/>
          <w:sz w:val="26"/>
        </w:rPr>
        <w:t xml:space="preserve"> 2011: Large carrion beetles (Coleoptera, Silphidae) in Western Europe: a review. </w:t>
      </w:r>
      <w:r w:rsidRPr="00E41819">
        <w:rPr>
          <w:rFonts w:ascii="Calibri" w:hAnsi="Calibri"/>
          <w:i/>
          <w:iCs/>
          <w:noProof/>
          <w:sz w:val="26"/>
        </w:rPr>
        <w:t>Biotechnologie Agronomie Societe et Environnement</w:t>
      </w:r>
      <w:r w:rsidRPr="00E41819">
        <w:rPr>
          <w:rFonts w:ascii="Calibri" w:hAnsi="Calibri"/>
          <w:noProof/>
          <w:sz w:val="26"/>
        </w:rPr>
        <w:t xml:space="preserve">, </w:t>
      </w:r>
      <w:r w:rsidRPr="00E41819">
        <w:rPr>
          <w:rFonts w:ascii="Calibri" w:hAnsi="Calibri"/>
          <w:b/>
          <w:bCs/>
          <w:noProof/>
          <w:sz w:val="26"/>
        </w:rPr>
        <w:t>15</w:t>
      </w:r>
      <w:r w:rsidRPr="00E41819">
        <w:rPr>
          <w:rFonts w:ascii="Calibri" w:hAnsi="Calibri"/>
          <w:noProof/>
          <w:sz w:val="26"/>
        </w:rPr>
        <w:t>, 435–447.</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Denlinger, D.L. &amp; Lee, R.E. Eds.</w:t>
      </w:r>
      <w:r w:rsidRPr="00E41819">
        <w:rPr>
          <w:rFonts w:ascii="Calibri" w:hAnsi="Calibri"/>
          <w:noProof/>
          <w:sz w:val="26"/>
        </w:rPr>
        <w:t xml:space="preserve"> 2010: </w:t>
      </w:r>
      <w:r w:rsidRPr="00E41819">
        <w:rPr>
          <w:rFonts w:ascii="Calibri" w:hAnsi="Calibri"/>
          <w:i/>
          <w:iCs/>
          <w:noProof/>
          <w:sz w:val="26"/>
        </w:rPr>
        <w:t>Low Temperature Biology of Insects</w:t>
      </w:r>
      <w:r w:rsidRPr="00E41819">
        <w:rPr>
          <w:rFonts w:ascii="Calibri" w:hAnsi="Calibri"/>
          <w:noProof/>
          <w:sz w:val="26"/>
        </w:rPr>
        <w:t>. Cambridge University Press, New York.</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Dobler, S. &amp; Müller, J.K.</w:t>
      </w:r>
      <w:r w:rsidRPr="00E41819">
        <w:rPr>
          <w:rFonts w:ascii="Calibri" w:hAnsi="Calibri"/>
          <w:noProof/>
          <w:sz w:val="26"/>
        </w:rPr>
        <w:t xml:space="preserve"> 2000: Resolving phylogeny at the family level by mitochondrial cytochrome oxidase sequences: phylogeny of carrion beetles (Coleoptera, Silphidae). </w:t>
      </w:r>
      <w:r w:rsidRPr="00E41819">
        <w:rPr>
          <w:rFonts w:ascii="Calibri" w:hAnsi="Calibri"/>
          <w:i/>
          <w:iCs/>
          <w:noProof/>
          <w:sz w:val="26"/>
        </w:rPr>
        <w:t>Molecular phylogenetics and evolution</w:t>
      </w:r>
      <w:r w:rsidRPr="00E41819">
        <w:rPr>
          <w:rFonts w:ascii="Calibri" w:hAnsi="Calibri"/>
          <w:noProof/>
          <w:sz w:val="26"/>
        </w:rPr>
        <w:t xml:space="preserve">, </w:t>
      </w:r>
      <w:r w:rsidRPr="00E41819">
        <w:rPr>
          <w:rFonts w:ascii="Calibri" w:hAnsi="Calibri"/>
          <w:b/>
          <w:bCs/>
          <w:noProof/>
          <w:sz w:val="26"/>
        </w:rPr>
        <w:t>15</w:t>
      </w:r>
      <w:r w:rsidRPr="00E41819">
        <w:rPr>
          <w:rFonts w:ascii="Calibri" w:hAnsi="Calibri"/>
          <w:noProof/>
          <w:sz w:val="26"/>
        </w:rPr>
        <w:t>, 390–402.</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Eggert, A.-K.</w:t>
      </w:r>
      <w:r w:rsidRPr="00E41819">
        <w:rPr>
          <w:rFonts w:ascii="Calibri" w:hAnsi="Calibri"/>
          <w:noProof/>
          <w:sz w:val="26"/>
        </w:rPr>
        <w:t xml:space="preserve"> 1992: Alternative male mate-finding tactics in burying beetles. </w:t>
      </w:r>
      <w:r w:rsidRPr="00E41819">
        <w:rPr>
          <w:rFonts w:ascii="Calibri" w:hAnsi="Calibri"/>
          <w:i/>
          <w:iCs/>
          <w:noProof/>
          <w:sz w:val="26"/>
        </w:rPr>
        <w:t>Behavioral Ecology</w:t>
      </w:r>
      <w:r w:rsidRPr="00E41819">
        <w:rPr>
          <w:rFonts w:ascii="Calibri" w:hAnsi="Calibri"/>
          <w:noProof/>
          <w:sz w:val="26"/>
        </w:rPr>
        <w:t xml:space="preserve">, </w:t>
      </w:r>
      <w:r w:rsidRPr="00E41819">
        <w:rPr>
          <w:rFonts w:ascii="Calibri" w:hAnsi="Calibri"/>
          <w:b/>
          <w:bCs/>
          <w:noProof/>
          <w:sz w:val="26"/>
        </w:rPr>
        <w:t>3</w:t>
      </w:r>
      <w:r w:rsidRPr="00E41819">
        <w:rPr>
          <w:rFonts w:ascii="Calibri" w:hAnsi="Calibri"/>
          <w:noProof/>
          <w:sz w:val="26"/>
        </w:rPr>
        <w:t>, 243–254.</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lastRenderedPageBreak/>
        <w:t>Eggert, A.-K. &amp; M</w:t>
      </w:r>
      <w:r w:rsidRPr="00E41819">
        <w:rPr>
          <w:rFonts w:ascii="Calibri" w:hAnsi="Calibri" w:cs="Tahoma"/>
          <w:smallCaps/>
          <w:noProof/>
          <w:sz w:val="26"/>
        </w:rPr>
        <w:t>�</w:t>
      </w:r>
      <w:r w:rsidRPr="00E41819">
        <w:rPr>
          <w:rFonts w:ascii="Calibri" w:hAnsi="Calibri"/>
          <w:smallCaps/>
          <w:noProof/>
          <w:sz w:val="26"/>
        </w:rPr>
        <w:t xml:space="preserve">ller, </w:t>
      </w:r>
      <w:r w:rsidRPr="00E41819">
        <w:rPr>
          <w:rFonts w:ascii="Calibri" w:hAnsi="Calibri"/>
          <w:smallCaps/>
          <w:noProof/>
          <w:sz w:val="26"/>
        </w:rPr>
        <w:lastRenderedPageBreak/>
        <w:t>J.</w:t>
      </w:r>
      <w:r w:rsidRPr="00E41819">
        <w:rPr>
          <w:rFonts w:ascii="Calibri" w:hAnsi="Calibri"/>
          <w:noProof/>
          <w:sz w:val="26"/>
        </w:rPr>
        <w:t xml:space="preserve"> 1992: Joint breeding in female burying beetles. </w:t>
      </w:r>
      <w:r w:rsidRPr="00E41819">
        <w:rPr>
          <w:rFonts w:ascii="Calibri" w:hAnsi="Calibri"/>
          <w:i/>
          <w:iCs/>
          <w:noProof/>
          <w:sz w:val="26"/>
        </w:rPr>
        <w:t>Behavioral Ecology and Sociobiology</w:t>
      </w:r>
      <w:r w:rsidRPr="00E41819">
        <w:rPr>
          <w:rFonts w:ascii="Calibri" w:hAnsi="Calibri"/>
          <w:noProof/>
          <w:sz w:val="26"/>
        </w:rPr>
        <w:t xml:space="preserve">, </w:t>
      </w:r>
      <w:r w:rsidRPr="00E41819">
        <w:rPr>
          <w:rFonts w:ascii="Calibri" w:hAnsi="Calibri"/>
          <w:b/>
          <w:bCs/>
          <w:noProof/>
          <w:sz w:val="26"/>
        </w:rPr>
        <w:t>31</w:t>
      </w:r>
      <w:r w:rsidRPr="00E41819">
        <w:rPr>
          <w:rFonts w:ascii="Calibri" w:hAnsi="Calibri"/>
          <w:noProof/>
          <w:sz w:val="26"/>
        </w:rPr>
        <w:t>, 237–242.</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Eggert, A.-K. &amp; Müller, J.K.</w:t>
      </w:r>
      <w:r w:rsidRPr="00E41819">
        <w:rPr>
          <w:rFonts w:ascii="Calibri" w:hAnsi="Calibri"/>
          <w:noProof/>
          <w:sz w:val="26"/>
        </w:rPr>
        <w:t xml:space="preserve"> 2011: Timing of oviposition enables dominant female burying beetles to destroy brood-parasitic young. </w:t>
      </w:r>
      <w:r w:rsidRPr="00E41819">
        <w:rPr>
          <w:rFonts w:ascii="Calibri" w:hAnsi="Calibri"/>
          <w:i/>
          <w:iCs/>
          <w:noProof/>
          <w:sz w:val="26"/>
        </w:rPr>
        <w:t>Animal Behaviour</w:t>
      </w:r>
      <w:r w:rsidRPr="00E41819">
        <w:rPr>
          <w:rFonts w:ascii="Calibri" w:hAnsi="Calibri"/>
          <w:noProof/>
          <w:sz w:val="26"/>
        </w:rPr>
        <w:t xml:space="preserve">, </w:t>
      </w:r>
      <w:r w:rsidRPr="00E41819">
        <w:rPr>
          <w:rFonts w:ascii="Calibri" w:hAnsi="Calibri"/>
          <w:b/>
          <w:bCs/>
          <w:noProof/>
          <w:sz w:val="26"/>
        </w:rPr>
        <w:t>82</w:t>
      </w:r>
      <w:r w:rsidRPr="00E41819">
        <w:rPr>
          <w:rFonts w:ascii="Calibri" w:hAnsi="Calibri"/>
          <w:noProof/>
          <w:sz w:val="26"/>
        </w:rPr>
        <w:t>, 1227–1233.</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Engel, K.C., Hoermann, C. von, Eggert, A.-K., Müller, J.K. &amp; Steiger, S.</w:t>
      </w:r>
      <w:r w:rsidRPr="00E41819">
        <w:rPr>
          <w:rFonts w:ascii="Calibri" w:hAnsi="Calibri"/>
          <w:noProof/>
          <w:sz w:val="26"/>
        </w:rPr>
        <w:t xml:space="preserve"> 2014: When males stop having sex: adaptive insect mating tactics during parental care. </w:t>
      </w:r>
      <w:r w:rsidRPr="00E41819">
        <w:rPr>
          <w:rFonts w:ascii="Calibri" w:hAnsi="Calibri"/>
          <w:i/>
          <w:iCs/>
          <w:noProof/>
          <w:sz w:val="26"/>
        </w:rPr>
        <w:t>Animal Behaviour</w:t>
      </w:r>
      <w:r w:rsidRPr="00E41819">
        <w:rPr>
          <w:rFonts w:ascii="Calibri" w:hAnsi="Calibri"/>
          <w:noProof/>
          <w:sz w:val="26"/>
        </w:rPr>
        <w:t xml:space="preserve">, </w:t>
      </w:r>
      <w:r w:rsidRPr="00E41819">
        <w:rPr>
          <w:rFonts w:ascii="Calibri" w:hAnsi="Calibri"/>
          <w:b/>
          <w:bCs/>
          <w:noProof/>
          <w:sz w:val="26"/>
        </w:rPr>
        <w:t>90</w:t>
      </w:r>
      <w:r w:rsidRPr="00E41819">
        <w:rPr>
          <w:rFonts w:ascii="Calibri" w:hAnsi="Calibri"/>
          <w:noProof/>
          <w:sz w:val="26"/>
        </w:rPr>
        <w:t>, 245–253.</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Fratczak, K. &amp; Matuszewski, S.</w:t>
      </w:r>
      <w:r w:rsidRPr="00E41819">
        <w:rPr>
          <w:rFonts w:ascii="Calibri" w:hAnsi="Calibri"/>
          <w:noProof/>
          <w:sz w:val="26"/>
        </w:rPr>
        <w:t xml:space="preserve"> 2014: Instar determination in forensically useful beetles Necrodes littoralis (Silphidae) and Creophilus maxillosus (Staphylinidae). </w:t>
      </w:r>
      <w:r w:rsidRPr="00E41819">
        <w:rPr>
          <w:rFonts w:ascii="Calibri" w:hAnsi="Calibri"/>
          <w:i/>
          <w:iCs/>
          <w:noProof/>
          <w:sz w:val="26"/>
        </w:rPr>
        <w:t>Forensic Science International</w:t>
      </w:r>
      <w:r w:rsidRPr="00E41819">
        <w:rPr>
          <w:rFonts w:ascii="Calibri" w:hAnsi="Calibri"/>
          <w:noProof/>
          <w:sz w:val="26"/>
        </w:rPr>
        <w:t xml:space="preserve">, </w:t>
      </w:r>
      <w:r w:rsidRPr="00E41819">
        <w:rPr>
          <w:rFonts w:ascii="Calibri" w:hAnsi="Calibri"/>
          <w:b/>
          <w:bCs/>
          <w:noProof/>
          <w:sz w:val="26"/>
        </w:rPr>
        <w:t>241</w:t>
      </w:r>
      <w:r w:rsidRPr="00E41819">
        <w:rPr>
          <w:rFonts w:ascii="Calibri" w:hAnsi="Calibri"/>
          <w:noProof/>
          <w:sz w:val="26"/>
        </w:rPr>
        <w:t>, 20–26.</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Fuller, M.E.</w:t>
      </w:r>
      <w:r w:rsidRPr="00E41819">
        <w:rPr>
          <w:rFonts w:ascii="Calibri" w:hAnsi="Calibri"/>
          <w:noProof/>
          <w:sz w:val="26"/>
        </w:rPr>
        <w:t xml:space="preserve"> 1934: The insect habitants of carrion: a study in animal ecology. </w:t>
      </w:r>
      <w:r w:rsidRPr="00E41819">
        <w:rPr>
          <w:rFonts w:ascii="Calibri" w:hAnsi="Calibri"/>
          <w:i/>
          <w:iCs/>
          <w:noProof/>
          <w:sz w:val="26"/>
        </w:rPr>
        <w:t>Australian Council for Scientific Industrial Research Bulletin</w:t>
      </w:r>
      <w:r w:rsidRPr="00E41819">
        <w:rPr>
          <w:rFonts w:ascii="Calibri" w:hAnsi="Calibri"/>
          <w:noProof/>
          <w:sz w:val="26"/>
        </w:rPr>
        <w:t xml:space="preserve">, </w:t>
      </w:r>
      <w:r w:rsidRPr="00E41819">
        <w:rPr>
          <w:rFonts w:ascii="Calibri" w:hAnsi="Calibri"/>
          <w:b/>
          <w:bCs/>
          <w:noProof/>
          <w:sz w:val="26"/>
        </w:rPr>
        <w:t>82</w:t>
      </w:r>
      <w:r w:rsidRPr="00E41819">
        <w:rPr>
          <w:rFonts w:ascii="Calibri" w:hAnsi="Calibri"/>
          <w:noProof/>
          <w:sz w:val="26"/>
        </w:rPr>
        <w:t>, 1–62.</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Galante, E. &amp; Angeles, M.G.</w:t>
      </w:r>
      <w:r w:rsidRPr="00E41819">
        <w:rPr>
          <w:rFonts w:ascii="Calibri" w:hAnsi="Calibri"/>
          <w:noProof/>
          <w:sz w:val="26"/>
        </w:rPr>
        <w:t xml:space="preserve"> 2008: Decomposer Insects. In </w:t>
      </w:r>
      <w:r w:rsidRPr="00E41819">
        <w:rPr>
          <w:rFonts w:ascii="Calibri" w:hAnsi="Calibri"/>
          <w:i/>
          <w:iCs/>
          <w:noProof/>
          <w:sz w:val="26"/>
        </w:rPr>
        <w:t>Encyclopedia of Entomology</w:t>
      </w:r>
      <w:r w:rsidRPr="00E41819">
        <w:rPr>
          <w:rFonts w:ascii="Calibri" w:hAnsi="Calibri"/>
          <w:noProof/>
          <w:sz w:val="26"/>
        </w:rPr>
        <w:t xml:space="preserve"> (ed. by Capinera, J.L.). Springer, pp. 1158–1169.</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Giachino, P.M., Vailati, D. &amp; Casale, A.</w:t>
      </w:r>
      <w:r w:rsidRPr="00E41819">
        <w:rPr>
          <w:rFonts w:ascii="Calibri" w:hAnsi="Calibri"/>
          <w:noProof/>
          <w:sz w:val="26"/>
        </w:rPr>
        <w:t xml:space="preserve"> 1998: Major questions in the phylogeny and biogeography of Cholevidae (Coleoptera), with emphasis on the subfamily Leptodirinae. In </w:t>
      </w:r>
      <w:r w:rsidRPr="00E41819">
        <w:rPr>
          <w:rFonts w:ascii="Calibri" w:hAnsi="Calibri"/>
          <w:i/>
          <w:iCs/>
          <w:noProof/>
          <w:sz w:val="26"/>
        </w:rPr>
        <w:t>Phylogeny and Evolution of Subterranean and Endogean Cholevidae (=Leiodidae Cholevinae)</w:t>
      </w:r>
      <w:r w:rsidRPr="00E41819">
        <w:rPr>
          <w:rFonts w:ascii="Calibri" w:hAnsi="Calibri"/>
          <w:noProof/>
          <w:sz w:val="26"/>
        </w:rPr>
        <w:t xml:space="preserve"> (ed. by Giachino, P.M. &amp; Peck, S.B.). Museo Regionale di Scienze Naturali, Torino, pp. 179–209.</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Goff, M.L.</w:t>
      </w:r>
      <w:r w:rsidRPr="00E41819">
        <w:rPr>
          <w:rFonts w:ascii="Calibri" w:hAnsi="Calibri"/>
          <w:noProof/>
          <w:sz w:val="26"/>
        </w:rPr>
        <w:t xml:space="preserve"> 2009: Forensic Entomology. In </w:t>
      </w:r>
      <w:r w:rsidRPr="00E41819">
        <w:rPr>
          <w:rFonts w:ascii="Calibri" w:hAnsi="Calibri"/>
          <w:i/>
          <w:iCs/>
          <w:noProof/>
          <w:sz w:val="26"/>
        </w:rPr>
        <w:t>Encyclopedia of Insects</w:t>
      </w:r>
      <w:r w:rsidRPr="00E41819">
        <w:rPr>
          <w:rFonts w:ascii="Calibri" w:hAnsi="Calibri"/>
          <w:noProof/>
          <w:sz w:val="26"/>
        </w:rPr>
        <w:t xml:space="preserve"> (ed. by Resh, V.H. &amp; Cardé, R.T.). Elsevier, London, pp. 381–386.</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Grebennikov, V. V. &amp; Newton, A.F.</w:t>
      </w:r>
      <w:r w:rsidRPr="00E41819">
        <w:rPr>
          <w:rFonts w:ascii="Calibri" w:hAnsi="Calibri"/>
          <w:noProof/>
          <w:sz w:val="26"/>
        </w:rPr>
        <w:t xml:space="preserve"> 2012: Detecting the basal dichotomies in the monophylum of carrion and rove beetles (Insecta: Coleoptera: Silphidae and Staphylinidae) with emphasis on the Oxyteline group of subfamilies. </w:t>
      </w:r>
      <w:r w:rsidRPr="00E41819">
        <w:rPr>
          <w:rFonts w:ascii="Calibri" w:hAnsi="Calibri"/>
          <w:i/>
          <w:iCs/>
          <w:noProof/>
          <w:sz w:val="26"/>
        </w:rPr>
        <w:t>Arthropod Systematics &amp; Phylogeny</w:t>
      </w:r>
      <w:r w:rsidRPr="00E41819">
        <w:rPr>
          <w:rFonts w:ascii="Calibri" w:hAnsi="Calibri"/>
          <w:noProof/>
          <w:sz w:val="26"/>
        </w:rPr>
        <w:t xml:space="preserve">, </w:t>
      </w:r>
      <w:r w:rsidRPr="00E41819">
        <w:rPr>
          <w:rFonts w:ascii="Calibri" w:hAnsi="Calibri"/>
          <w:b/>
          <w:bCs/>
          <w:noProof/>
          <w:sz w:val="26"/>
        </w:rPr>
        <w:t>70</w:t>
      </w:r>
      <w:r w:rsidRPr="00E41819">
        <w:rPr>
          <w:rFonts w:ascii="Calibri" w:hAnsi="Calibri"/>
          <w:noProof/>
          <w:sz w:val="26"/>
        </w:rPr>
        <w:t>, 133–165.</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Háva, J. &amp; Růžička, J.</w:t>
      </w:r>
      <w:r w:rsidRPr="00E41819">
        <w:rPr>
          <w:rFonts w:ascii="Calibri" w:hAnsi="Calibri"/>
          <w:noProof/>
          <w:sz w:val="26"/>
        </w:rPr>
        <w:t xml:space="preserve"> 1997: Faunistic records from the Czech Republic - 58. Coleoptera: Silphidae. </w:t>
      </w:r>
      <w:r w:rsidRPr="00E41819">
        <w:rPr>
          <w:rFonts w:ascii="Calibri" w:hAnsi="Calibri"/>
          <w:i/>
          <w:iCs/>
          <w:noProof/>
          <w:sz w:val="26"/>
        </w:rPr>
        <w:t>Klapalekiana</w:t>
      </w:r>
      <w:r w:rsidRPr="00E41819">
        <w:rPr>
          <w:rFonts w:ascii="Calibri" w:hAnsi="Calibri"/>
          <w:noProof/>
          <w:sz w:val="26"/>
        </w:rPr>
        <w:t xml:space="preserve">, </w:t>
      </w:r>
      <w:r w:rsidRPr="00E41819">
        <w:rPr>
          <w:rFonts w:ascii="Calibri" w:hAnsi="Calibri"/>
          <w:b/>
          <w:bCs/>
          <w:noProof/>
          <w:sz w:val="26"/>
        </w:rPr>
        <w:t>33</w:t>
      </w:r>
      <w:r w:rsidRPr="00E41819">
        <w:rPr>
          <w:rFonts w:ascii="Calibri" w:hAnsi="Calibri"/>
          <w:noProof/>
          <w:sz w:val="26"/>
        </w:rPr>
        <w:t>, 6.</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Háva, J., Schneider, J. &amp; Růžička, J.</w:t>
      </w:r>
      <w:r w:rsidRPr="00E41819">
        <w:rPr>
          <w:rFonts w:ascii="Calibri" w:hAnsi="Calibri"/>
          <w:noProof/>
          <w:sz w:val="26"/>
        </w:rPr>
        <w:t xml:space="preserve"> 1999: Four new species of Carrion beetles from China (Coleoptera: Silphidae). </w:t>
      </w:r>
      <w:r w:rsidRPr="00E41819">
        <w:rPr>
          <w:rFonts w:ascii="Calibri" w:hAnsi="Calibri"/>
          <w:i/>
          <w:iCs/>
          <w:noProof/>
          <w:sz w:val="26"/>
        </w:rPr>
        <w:t>Entomological problems</w:t>
      </w:r>
      <w:r w:rsidRPr="00E41819">
        <w:rPr>
          <w:rFonts w:ascii="Calibri" w:hAnsi="Calibri"/>
          <w:noProof/>
          <w:sz w:val="26"/>
        </w:rPr>
        <w:t xml:space="preserve">, </w:t>
      </w:r>
      <w:r w:rsidRPr="00E41819">
        <w:rPr>
          <w:rFonts w:ascii="Calibri" w:hAnsi="Calibri"/>
          <w:b/>
          <w:bCs/>
          <w:noProof/>
          <w:sz w:val="26"/>
        </w:rPr>
        <w:t>30</w:t>
      </w:r>
      <w:r w:rsidRPr="00E41819">
        <w:rPr>
          <w:rFonts w:ascii="Calibri" w:hAnsi="Calibri"/>
          <w:noProof/>
          <w:sz w:val="26"/>
        </w:rPr>
        <w:t>, 67–82.</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Higley, L.G., Pedigo, L.P. &amp; Ostlie, K.R.</w:t>
      </w:r>
      <w:r w:rsidRPr="00E41819">
        <w:rPr>
          <w:rFonts w:ascii="Calibri" w:hAnsi="Calibri"/>
          <w:noProof/>
          <w:sz w:val="26"/>
        </w:rPr>
        <w:t xml:space="preserve"> 1986: Degday: A Program for Calculating Degree-days, and Assumptions Behind the Degree-day </w:t>
      </w:r>
      <w:r w:rsidRPr="00E41819">
        <w:rPr>
          <w:rFonts w:ascii="Calibri" w:hAnsi="Calibri"/>
          <w:noProof/>
          <w:sz w:val="26"/>
        </w:rPr>
        <w:lastRenderedPageBreak/>
        <w:t xml:space="preserve">Approach. </w:t>
      </w:r>
      <w:r w:rsidRPr="00E41819">
        <w:rPr>
          <w:rFonts w:ascii="Calibri" w:hAnsi="Calibri"/>
          <w:i/>
          <w:iCs/>
          <w:noProof/>
          <w:sz w:val="26"/>
        </w:rPr>
        <w:t>Environmental Entomology</w:t>
      </w:r>
      <w:r w:rsidRPr="00E41819">
        <w:rPr>
          <w:rFonts w:ascii="Calibri" w:hAnsi="Calibri"/>
          <w:noProof/>
          <w:sz w:val="26"/>
        </w:rPr>
        <w:t xml:space="preserve">, </w:t>
      </w:r>
      <w:r w:rsidRPr="00E41819">
        <w:rPr>
          <w:rFonts w:ascii="Calibri" w:hAnsi="Calibri"/>
          <w:b/>
          <w:bCs/>
          <w:noProof/>
          <w:sz w:val="26"/>
        </w:rPr>
        <w:t>15</w:t>
      </w:r>
      <w:r w:rsidRPr="00E41819">
        <w:rPr>
          <w:rFonts w:ascii="Calibri" w:hAnsi="Calibri"/>
          <w:noProof/>
          <w:sz w:val="26"/>
        </w:rPr>
        <w:t>, 999–1016.</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Hoermann, C. von, Ruther, J., Reibe, S., Madea, B. &amp; Ayasse, M.</w:t>
      </w:r>
      <w:r w:rsidRPr="00E41819">
        <w:rPr>
          <w:rFonts w:ascii="Calibri" w:hAnsi="Calibri"/>
          <w:noProof/>
          <w:sz w:val="26"/>
        </w:rPr>
        <w:t xml:space="preserve"> 2011: The importance of carcass volatiles as attractants for the hide beetle Dermestes maculatus (De Geer). </w:t>
      </w:r>
      <w:r w:rsidRPr="00E41819">
        <w:rPr>
          <w:rFonts w:ascii="Calibri" w:hAnsi="Calibri"/>
          <w:i/>
          <w:iCs/>
          <w:noProof/>
          <w:sz w:val="26"/>
        </w:rPr>
        <w:t>Forensic science international</w:t>
      </w:r>
      <w:r w:rsidRPr="00E41819">
        <w:rPr>
          <w:rFonts w:ascii="Calibri" w:hAnsi="Calibri"/>
          <w:noProof/>
          <w:sz w:val="26"/>
        </w:rPr>
        <w:t xml:space="preserve">, </w:t>
      </w:r>
      <w:r w:rsidRPr="00E41819">
        <w:rPr>
          <w:rFonts w:ascii="Calibri" w:hAnsi="Calibri"/>
          <w:b/>
          <w:bCs/>
          <w:noProof/>
          <w:sz w:val="26"/>
        </w:rPr>
        <w:t>212</w:t>
      </w:r>
      <w:r w:rsidRPr="00E41819">
        <w:rPr>
          <w:rFonts w:ascii="Calibri" w:hAnsi="Calibri"/>
          <w:noProof/>
          <w:sz w:val="26"/>
        </w:rPr>
        <w:t>, 173–9.</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Chapman, R.F.</w:t>
      </w:r>
      <w:r w:rsidRPr="00E41819">
        <w:rPr>
          <w:rFonts w:ascii="Calibri" w:hAnsi="Calibri"/>
          <w:noProof/>
          <w:sz w:val="26"/>
        </w:rPr>
        <w:t xml:space="preserve"> 2012: </w:t>
      </w:r>
      <w:r w:rsidRPr="00E41819">
        <w:rPr>
          <w:rFonts w:ascii="Calibri" w:hAnsi="Calibri"/>
          <w:i/>
          <w:iCs/>
          <w:noProof/>
          <w:sz w:val="26"/>
        </w:rPr>
        <w:t>The Insects - Structure and Function</w:t>
      </w:r>
      <w:r w:rsidRPr="00E41819">
        <w:rPr>
          <w:rFonts w:ascii="Calibri" w:hAnsi="Calibri"/>
          <w:noProof/>
          <w:sz w:val="26"/>
        </w:rPr>
        <w:t>. Cambridge University Press, Cambridge.</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Cho, Y.B. &amp; Kwon, Y.J.</w:t>
      </w:r>
      <w:r w:rsidRPr="00E41819">
        <w:rPr>
          <w:rFonts w:ascii="Calibri" w:hAnsi="Calibri"/>
          <w:noProof/>
          <w:sz w:val="26"/>
        </w:rPr>
        <w:t xml:space="preserve"> 1999: New silphids (Coleoptera: Silphidae) from Korea. </w:t>
      </w:r>
      <w:r w:rsidRPr="00E41819">
        <w:rPr>
          <w:rFonts w:ascii="Calibri" w:hAnsi="Calibri"/>
          <w:i/>
          <w:iCs/>
          <w:noProof/>
          <w:sz w:val="26"/>
        </w:rPr>
        <w:t>Korean Journal of Entomology</w:t>
      </w:r>
      <w:r w:rsidRPr="00E41819">
        <w:rPr>
          <w:rFonts w:ascii="Calibri" w:hAnsi="Calibri"/>
          <w:noProof/>
          <w:sz w:val="26"/>
        </w:rPr>
        <w:t xml:space="preserve">, </w:t>
      </w:r>
      <w:r w:rsidRPr="00E41819">
        <w:rPr>
          <w:rFonts w:ascii="Calibri" w:hAnsi="Calibri"/>
          <w:b/>
          <w:bCs/>
          <w:noProof/>
          <w:sz w:val="26"/>
        </w:rPr>
        <w:t>29</w:t>
      </w:r>
      <w:r w:rsidRPr="00E41819">
        <w:rPr>
          <w:rFonts w:ascii="Calibri" w:hAnsi="Calibri"/>
          <w:noProof/>
          <w:sz w:val="26"/>
        </w:rPr>
        <w:t>, 221–223.</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Chong, J.-H. &amp; Oetting, R.D.</w:t>
      </w:r>
      <w:r w:rsidRPr="00E41819">
        <w:rPr>
          <w:rFonts w:ascii="Calibri" w:hAnsi="Calibri"/>
          <w:noProof/>
          <w:sz w:val="26"/>
        </w:rPr>
        <w:t xml:space="preserve"> 2006: Influence of temperature and mating status on the development and fecundity of the mealybug parasitoid, Anagyrus sp nov nr. sinope Noyes and Menezes (Hymenoptera : Encyrtidae). </w:t>
      </w:r>
      <w:r w:rsidRPr="00E41819">
        <w:rPr>
          <w:rFonts w:ascii="Calibri" w:hAnsi="Calibri"/>
          <w:i/>
          <w:iCs/>
          <w:noProof/>
          <w:sz w:val="26"/>
        </w:rPr>
        <w:t>Environmental Entomology</w:t>
      </w:r>
      <w:r w:rsidRPr="00E41819">
        <w:rPr>
          <w:rFonts w:ascii="Calibri" w:hAnsi="Calibri"/>
          <w:noProof/>
          <w:sz w:val="26"/>
        </w:rPr>
        <w:t xml:space="preserve">, </w:t>
      </w:r>
      <w:r w:rsidRPr="00E41819">
        <w:rPr>
          <w:rFonts w:ascii="Calibri" w:hAnsi="Calibri"/>
          <w:b/>
          <w:bCs/>
          <w:noProof/>
          <w:sz w:val="26"/>
        </w:rPr>
        <w:t>35</w:t>
      </w:r>
      <w:r w:rsidRPr="00E41819">
        <w:rPr>
          <w:rFonts w:ascii="Calibri" w:hAnsi="Calibri"/>
          <w:noProof/>
          <w:sz w:val="26"/>
        </w:rPr>
        <w:t>, 1188–1197.</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Ikeda, H., Kagaya, T., Kubota, K. &amp; Abe, T.</w:t>
      </w:r>
      <w:r w:rsidRPr="00E41819">
        <w:rPr>
          <w:rFonts w:ascii="Calibri" w:hAnsi="Calibri"/>
          <w:noProof/>
          <w:sz w:val="26"/>
        </w:rPr>
        <w:t xml:space="preserve"> 2013: Evolutionary Relationships among Food Habit, Loss of Flight , and Reproductive Traits: Life- History Evolution in the Silphinae (Coleoptera : Silphidae). </w:t>
      </w:r>
      <w:r w:rsidRPr="00E41819">
        <w:rPr>
          <w:rFonts w:ascii="Calibri" w:hAnsi="Calibri"/>
          <w:i/>
          <w:iCs/>
          <w:noProof/>
          <w:sz w:val="26"/>
        </w:rPr>
        <w:t>Evolution</w:t>
      </w:r>
      <w:r w:rsidRPr="00E41819">
        <w:rPr>
          <w:rFonts w:ascii="Calibri" w:hAnsi="Calibri"/>
          <w:noProof/>
          <w:sz w:val="26"/>
        </w:rPr>
        <w:t xml:space="preserve">, </w:t>
      </w:r>
      <w:r w:rsidRPr="00E41819">
        <w:rPr>
          <w:rFonts w:ascii="Calibri" w:hAnsi="Calibri"/>
          <w:b/>
          <w:bCs/>
          <w:noProof/>
          <w:sz w:val="26"/>
        </w:rPr>
        <w:t>62</w:t>
      </w:r>
      <w:r w:rsidRPr="00E41819">
        <w:rPr>
          <w:rFonts w:ascii="Calibri" w:hAnsi="Calibri"/>
          <w:noProof/>
          <w:sz w:val="26"/>
        </w:rPr>
        <w:t>, 2065–2079.</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Ikeda, H., Kubota, K., Kagaya, T. &amp; Abe, T.</w:t>
      </w:r>
      <w:r w:rsidRPr="00E41819">
        <w:rPr>
          <w:rFonts w:ascii="Calibri" w:hAnsi="Calibri"/>
          <w:noProof/>
          <w:sz w:val="26"/>
        </w:rPr>
        <w:t xml:space="preserve"> 2007: Flight capabilities and feeding habits of silphine beetles: Are flightless species really “carrion beetles”? </w:t>
      </w:r>
      <w:r w:rsidRPr="00E41819">
        <w:rPr>
          <w:rFonts w:ascii="Calibri" w:hAnsi="Calibri"/>
          <w:i/>
          <w:iCs/>
          <w:noProof/>
          <w:sz w:val="26"/>
        </w:rPr>
        <w:t>Ecological Research</w:t>
      </w:r>
      <w:r w:rsidRPr="00E41819">
        <w:rPr>
          <w:rFonts w:ascii="Calibri" w:hAnsi="Calibri"/>
          <w:noProof/>
          <w:sz w:val="26"/>
        </w:rPr>
        <w:t xml:space="preserve">, </w:t>
      </w:r>
      <w:r w:rsidRPr="00E41819">
        <w:rPr>
          <w:rFonts w:ascii="Calibri" w:hAnsi="Calibri"/>
          <w:b/>
          <w:bCs/>
          <w:noProof/>
          <w:sz w:val="26"/>
        </w:rPr>
        <w:t>22</w:t>
      </w:r>
      <w:r w:rsidRPr="00E41819">
        <w:rPr>
          <w:rFonts w:ascii="Calibri" w:hAnsi="Calibri"/>
          <w:noProof/>
          <w:sz w:val="26"/>
        </w:rPr>
        <w:t>, 237–241.</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Ikemoto, T. &amp; Egami, C.</w:t>
      </w:r>
      <w:r w:rsidRPr="00E41819">
        <w:rPr>
          <w:rFonts w:ascii="Calibri" w:hAnsi="Calibri"/>
          <w:noProof/>
          <w:sz w:val="26"/>
        </w:rPr>
        <w:t xml:space="preserve"> 2013: Mathematical elucidation of the Kaufmann effect based on the thermodynamic SSI model. </w:t>
      </w:r>
      <w:r w:rsidRPr="00E41819">
        <w:rPr>
          <w:rFonts w:ascii="Calibri" w:hAnsi="Calibri"/>
          <w:i/>
          <w:iCs/>
          <w:noProof/>
          <w:sz w:val="26"/>
        </w:rPr>
        <w:t>Applied Entomology and Zoology</w:t>
      </w:r>
      <w:r w:rsidRPr="00E41819">
        <w:rPr>
          <w:rFonts w:ascii="Calibri" w:hAnsi="Calibri"/>
          <w:noProof/>
          <w:sz w:val="26"/>
        </w:rPr>
        <w:t xml:space="preserve">, </w:t>
      </w:r>
      <w:r w:rsidRPr="00E41819">
        <w:rPr>
          <w:rFonts w:ascii="Calibri" w:hAnsi="Calibri"/>
          <w:b/>
          <w:bCs/>
          <w:noProof/>
          <w:sz w:val="26"/>
        </w:rPr>
        <w:t>48</w:t>
      </w:r>
      <w:r w:rsidRPr="00E41819">
        <w:rPr>
          <w:rFonts w:ascii="Calibri" w:hAnsi="Calibri"/>
          <w:noProof/>
          <w:sz w:val="26"/>
        </w:rPr>
        <w:t>, 313–323.</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Ikemoto, T. &amp; Takai, K.</w:t>
      </w:r>
      <w:r w:rsidRPr="00E41819">
        <w:rPr>
          <w:rFonts w:ascii="Calibri" w:hAnsi="Calibri"/>
          <w:noProof/>
          <w:sz w:val="26"/>
        </w:rPr>
        <w:t xml:space="preserve"> 2000: A New Linearized Formula for the Law of Total Effective Temperature and the Evaluation of Line-Fitting Methods with Both Variables Subject to Error. </w:t>
      </w:r>
      <w:r w:rsidRPr="00E41819">
        <w:rPr>
          <w:rFonts w:ascii="Calibri" w:hAnsi="Calibri"/>
          <w:i/>
          <w:iCs/>
          <w:noProof/>
          <w:sz w:val="26"/>
        </w:rPr>
        <w:t>Environmental Entomology</w:t>
      </w:r>
      <w:r w:rsidRPr="00E41819">
        <w:rPr>
          <w:rFonts w:ascii="Calibri" w:hAnsi="Calibri"/>
          <w:noProof/>
          <w:sz w:val="26"/>
        </w:rPr>
        <w:t xml:space="preserve">, </w:t>
      </w:r>
      <w:r w:rsidRPr="00E41819">
        <w:rPr>
          <w:rFonts w:ascii="Calibri" w:hAnsi="Calibri"/>
          <w:b/>
          <w:bCs/>
          <w:noProof/>
          <w:sz w:val="26"/>
        </w:rPr>
        <w:t>29</w:t>
      </w:r>
      <w:r w:rsidRPr="00E41819">
        <w:rPr>
          <w:rFonts w:ascii="Calibri" w:hAnsi="Calibri"/>
          <w:noProof/>
          <w:sz w:val="26"/>
        </w:rPr>
        <w:t>, 671–682.</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Jacob, T.A. &amp; Fleming, D.A.</w:t>
      </w:r>
      <w:r w:rsidRPr="00E41819">
        <w:rPr>
          <w:rFonts w:ascii="Calibri" w:hAnsi="Calibri"/>
          <w:noProof/>
          <w:sz w:val="26"/>
        </w:rPr>
        <w:t xml:space="preserve"> 1980: Some observations of the fertility of eggs of Dermestes lardarius L. and their development periods (Coleoptera: Dermestidae) at various combinations of temperature and relative humidity. </w:t>
      </w:r>
      <w:r w:rsidRPr="00E41819">
        <w:rPr>
          <w:rFonts w:ascii="Calibri" w:hAnsi="Calibri"/>
          <w:i/>
          <w:iCs/>
          <w:noProof/>
          <w:sz w:val="26"/>
        </w:rPr>
        <w:t>Journal of Stored Products Research</w:t>
      </w:r>
      <w:r w:rsidRPr="00E41819">
        <w:rPr>
          <w:rFonts w:ascii="Calibri" w:hAnsi="Calibri"/>
          <w:noProof/>
          <w:sz w:val="26"/>
        </w:rPr>
        <w:t xml:space="preserve">, </w:t>
      </w:r>
      <w:r w:rsidRPr="00E41819">
        <w:rPr>
          <w:rFonts w:ascii="Calibri" w:hAnsi="Calibri"/>
          <w:b/>
          <w:bCs/>
          <w:noProof/>
          <w:sz w:val="26"/>
        </w:rPr>
        <w:t>16</w:t>
      </w:r>
      <w:r w:rsidRPr="00E41819">
        <w:rPr>
          <w:rFonts w:ascii="Calibri" w:hAnsi="Calibri"/>
          <w:noProof/>
          <w:sz w:val="26"/>
        </w:rPr>
        <w:t>, 43–44.</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Jarošík, V., Honěk, A. &amp; Dixon, A.F.G.</w:t>
      </w:r>
      <w:r w:rsidRPr="00E41819">
        <w:rPr>
          <w:rFonts w:ascii="Calibri" w:hAnsi="Calibri"/>
          <w:noProof/>
          <w:sz w:val="26"/>
        </w:rPr>
        <w:t xml:space="preserve"> 2002: Developmental rate isomorphy in insects and mites. </w:t>
      </w:r>
      <w:r w:rsidRPr="00E41819">
        <w:rPr>
          <w:rFonts w:ascii="Calibri" w:hAnsi="Calibri"/>
          <w:i/>
          <w:iCs/>
          <w:noProof/>
          <w:sz w:val="26"/>
        </w:rPr>
        <w:t>The American naturalist</w:t>
      </w:r>
      <w:r w:rsidRPr="00E41819">
        <w:rPr>
          <w:rFonts w:ascii="Calibri" w:hAnsi="Calibri"/>
          <w:noProof/>
          <w:sz w:val="26"/>
        </w:rPr>
        <w:t xml:space="preserve">, </w:t>
      </w:r>
      <w:r w:rsidRPr="00E41819">
        <w:rPr>
          <w:rFonts w:ascii="Calibri" w:hAnsi="Calibri"/>
          <w:b/>
          <w:bCs/>
          <w:noProof/>
          <w:sz w:val="26"/>
        </w:rPr>
        <w:t>160</w:t>
      </w:r>
      <w:r w:rsidRPr="00E41819">
        <w:rPr>
          <w:rFonts w:ascii="Calibri" w:hAnsi="Calibri"/>
          <w:noProof/>
          <w:sz w:val="26"/>
        </w:rPr>
        <w:t>, 497–510.</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Jeannel, R.</w:t>
      </w:r>
      <w:r w:rsidRPr="00E41819">
        <w:rPr>
          <w:rFonts w:ascii="Calibri" w:hAnsi="Calibri"/>
          <w:noProof/>
          <w:sz w:val="26"/>
        </w:rPr>
        <w:t xml:space="preserve"> 1936: </w:t>
      </w:r>
      <w:r w:rsidRPr="00E41819">
        <w:rPr>
          <w:rFonts w:ascii="Calibri" w:hAnsi="Calibri"/>
          <w:i/>
          <w:iCs/>
          <w:noProof/>
          <w:sz w:val="26"/>
        </w:rPr>
        <w:t>Monographie des Catopi</w:t>
      </w:r>
      <w:r w:rsidRPr="00E41819">
        <w:rPr>
          <w:rFonts w:ascii="Calibri" w:hAnsi="Calibri"/>
          <w:i/>
          <w:iCs/>
          <w:noProof/>
          <w:sz w:val="26"/>
        </w:rPr>
        <w:lastRenderedPageBreak/>
        <w:t>dae</w:t>
      </w:r>
      <w:r w:rsidRPr="00E41819">
        <w:rPr>
          <w:rFonts w:ascii="Calibri" w:hAnsi="Calibri"/>
          <w:noProof/>
          <w:sz w:val="26"/>
        </w:rPr>
        <w:t>. Mémoires du Muséum national d’Histoire naturelle, Paris.</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Jurzenski, J., Snethen, D.G., Brust, M.L. &amp; Hoback, W.W.</w:t>
      </w:r>
      <w:r w:rsidRPr="00E41819">
        <w:rPr>
          <w:rFonts w:ascii="Calibri" w:hAnsi="Calibri"/>
          <w:noProof/>
          <w:sz w:val="26"/>
        </w:rPr>
        <w:t xml:space="preserve"> 2011: New records of carrion beetles in Nebraska reveal increased presence of the American burying beetle, Nicrophorus americanus Olivier (Coleoptera: Silphidae). </w:t>
      </w:r>
      <w:r w:rsidRPr="00E41819">
        <w:rPr>
          <w:rFonts w:ascii="Calibri" w:hAnsi="Calibri"/>
          <w:i/>
          <w:iCs/>
          <w:noProof/>
          <w:sz w:val="26"/>
        </w:rPr>
        <w:t>Great Plains Research</w:t>
      </w:r>
      <w:r w:rsidRPr="00E41819">
        <w:rPr>
          <w:rFonts w:ascii="Calibri" w:hAnsi="Calibri"/>
          <w:noProof/>
          <w:sz w:val="26"/>
        </w:rPr>
        <w:t xml:space="preserve">, </w:t>
      </w:r>
      <w:r w:rsidRPr="00E41819">
        <w:rPr>
          <w:rFonts w:ascii="Calibri" w:hAnsi="Calibri"/>
          <w:b/>
          <w:bCs/>
          <w:noProof/>
          <w:sz w:val="26"/>
        </w:rPr>
        <w:t>21</w:t>
      </w:r>
      <w:r w:rsidRPr="00E41819">
        <w:rPr>
          <w:rFonts w:ascii="Calibri" w:hAnsi="Calibri"/>
          <w:noProof/>
          <w:sz w:val="26"/>
        </w:rPr>
        <w:t>, 131–43.</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Jurzenski, J.D., Jorgensen, C.F., Bishop, A., Grosse, R., Riens, J. &amp; Hoback, W.W.</w:t>
      </w:r>
      <w:r w:rsidRPr="00E41819">
        <w:rPr>
          <w:rFonts w:ascii="Calibri" w:hAnsi="Calibri"/>
          <w:noProof/>
          <w:sz w:val="26"/>
        </w:rPr>
        <w:t xml:space="preserve"> 2014: Identifying priority conservation areas for the American burying beetle, Nicrophorus americanus (Coleoptera: Silphidae), a habitat generalist. </w:t>
      </w:r>
      <w:r w:rsidRPr="00E41819">
        <w:rPr>
          <w:rFonts w:ascii="Calibri" w:hAnsi="Calibri"/>
          <w:i/>
          <w:iCs/>
          <w:noProof/>
          <w:sz w:val="26"/>
        </w:rPr>
        <w:t>Systematics and Biodiversity</w:t>
      </w:r>
      <w:r w:rsidRPr="00E41819">
        <w:rPr>
          <w:rFonts w:ascii="Calibri" w:hAnsi="Calibri"/>
          <w:noProof/>
          <w:sz w:val="26"/>
        </w:rPr>
        <w:t xml:space="preserve">, </w:t>
      </w:r>
      <w:r w:rsidRPr="00E41819">
        <w:rPr>
          <w:rFonts w:ascii="Calibri" w:hAnsi="Calibri"/>
          <w:b/>
          <w:bCs/>
          <w:noProof/>
          <w:sz w:val="26"/>
        </w:rPr>
        <w:t>12</w:t>
      </w:r>
      <w:r w:rsidRPr="00E41819">
        <w:rPr>
          <w:rFonts w:ascii="Calibri" w:hAnsi="Calibri"/>
          <w:noProof/>
          <w:sz w:val="26"/>
        </w:rPr>
        <w:t>, 149–162.</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Kalinová, B., Podskalská, H., Růzicka, J. &amp; Hoskovec, M.</w:t>
      </w:r>
      <w:r w:rsidRPr="00E41819">
        <w:rPr>
          <w:rFonts w:ascii="Calibri" w:hAnsi="Calibri"/>
          <w:noProof/>
          <w:sz w:val="26"/>
        </w:rPr>
        <w:t xml:space="preserve"> 2009: Irresistible bouquet of death--how are burying beetles (Coleoptera: Silphidae: Nicrophorus) attracted by carcasses. </w:t>
      </w:r>
      <w:r w:rsidRPr="00E41819">
        <w:rPr>
          <w:rFonts w:ascii="Calibri" w:hAnsi="Calibri"/>
          <w:i/>
          <w:iCs/>
          <w:noProof/>
          <w:sz w:val="26"/>
        </w:rPr>
        <w:t>Die Naturwissenschaften</w:t>
      </w:r>
      <w:r w:rsidRPr="00E41819">
        <w:rPr>
          <w:rFonts w:ascii="Calibri" w:hAnsi="Calibri"/>
          <w:noProof/>
          <w:sz w:val="26"/>
        </w:rPr>
        <w:t xml:space="preserve">, </w:t>
      </w:r>
      <w:r w:rsidRPr="00E41819">
        <w:rPr>
          <w:rFonts w:ascii="Calibri" w:hAnsi="Calibri"/>
          <w:b/>
          <w:bCs/>
          <w:noProof/>
          <w:sz w:val="26"/>
        </w:rPr>
        <w:t>96</w:t>
      </w:r>
      <w:r w:rsidRPr="00E41819">
        <w:rPr>
          <w:rFonts w:ascii="Calibri" w:hAnsi="Calibri"/>
          <w:noProof/>
          <w:sz w:val="26"/>
        </w:rPr>
        <w:t>, 889–99.</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Kay, I.R.</w:t>
      </w:r>
      <w:r w:rsidRPr="00E41819">
        <w:rPr>
          <w:rFonts w:ascii="Calibri" w:hAnsi="Calibri"/>
          <w:noProof/>
          <w:sz w:val="26"/>
        </w:rPr>
        <w:t xml:space="preserve"> 2010: Effect of constant temperature on the development of Sceliodes cordalis (Doubleday) (Lepidoptera: Crambidae) on eggplant. </w:t>
      </w:r>
      <w:r w:rsidRPr="00E41819">
        <w:rPr>
          <w:rFonts w:ascii="Calibri" w:hAnsi="Calibri"/>
          <w:i/>
          <w:iCs/>
          <w:noProof/>
          <w:sz w:val="26"/>
        </w:rPr>
        <w:t>Australian Journal of Entomology</w:t>
      </w:r>
      <w:r w:rsidRPr="00E41819">
        <w:rPr>
          <w:rFonts w:ascii="Calibri" w:hAnsi="Calibri"/>
          <w:noProof/>
          <w:sz w:val="26"/>
        </w:rPr>
        <w:t xml:space="preserve">, </w:t>
      </w:r>
      <w:r w:rsidRPr="00E41819">
        <w:rPr>
          <w:rFonts w:ascii="Calibri" w:hAnsi="Calibri"/>
          <w:b/>
          <w:bCs/>
          <w:noProof/>
          <w:sz w:val="26"/>
        </w:rPr>
        <w:t>49</w:t>
      </w:r>
      <w:r w:rsidRPr="00E41819">
        <w:rPr>
          <w:rFonts w:ascii="Calibri" w:hAnsi="Calibri"/>
          <w:noProof/>
          <w:sz w:val="26"/>
        </w:rPr>
        <w:t>, 359–362.</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Khachikov, E.A.</w:t>
      </w:r>
      <w:r w:rsidRPr="00E41819">
        <w:rPr>
          <w:rFonts w:ascii="Calibri" w:hAnsi="Calibri"/>
          <w:noProof/>
          <w:sz w:val="26"/>
        </w:rPr>
        <w:t xml:space="preserve"> 2011: A new species of the genus Phosphuga Leach, 1817 (Coleoptera: Silphidae) from the North-Western Caucasus. </w:t>
      </w:r>
      <w:r w:rsidRPr="00E41819">
        <w:rPr>
          <w:rFonts w:ascii="Calibri" w:hAnsi="Calibri"/>
          <w:i/>
          <w:iCs/>
          <w:noProof/>
          <w:sz w:val="26"/>
        </w:rPr>
        <w:t>Kavkazskii Entomologicheskii Byulleten</w:t>
      </w:r>
      <w:r w:rsidRPr="00E41819">
        <w:rPr>
          <w:rFonts w:ascii="Calibri" w:hAnsi="Calibri"/>
          <w:noProof/>
          <w:sz w:val="26"/>
        </w:rPr>
        <w:t xml:space="preserve">, </w:t>
      </w:r>
      <w:r w:rsidRPr="00E41819">
        <w:rPr>
          <w:rFonts w:ascii="Calibri" w:hAnsi="Calibri"/>
          <w:b/>
          <w:bCs/>
          <w:noProof/>
          <w:sz w:val="26"/>
        </w:rPr>
        <w:t>7</w:t>
      </w:r>
      <w:r w:rsidRPr="00E41819">
        <w:rPr>
          <w:rFonts w:ascii="Calibri" w:hAnsi="Calibri"/>
          <w:noProof/>
          <w:sz w:val="26"/>
        </w:rPr>
        <w:t>, 39–40.</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Kilian, A. &amp; Mądra, A.</w:t>
      </w:r>
      <w:r w:rsidRPr="00E41819">
        <w:rPr>
          <w:rFonts w:ascii="Calibri" w:hAnsi="Calibri"/>
          <w:noProof/>
          <w:sz w:val="26"/>
        </w:rPr>
        <w:t xml:space="preserve"> 2015: Comments on the biology of Sciodrepoides watsoni watsoni (Spence, 1813) with descriptions of larvae and pupa (Coleoptera: Leiodidae: Cholevinae). </w:t>
      </w:r>
      <w:r w:rsidRPr="00E41819">
        <w:rPr>
          <w:rFonts w:ascii="Calibri" w:hAnsi="Calibri"/>
          <w:i/>
          <w:iCs/>
          <w:noProof/>
          <w:sz w:val="26"/>
        </w:rPr>
        <w:t>Zootaxa</w:t>
      </w:r>
      <w:r w:rsidRPr="00E41819">
        <w:rPr>
          <w:rFonts w:ascii="Calibri" w:hAnsi="Calibri"/>
          <w:noProof/>
          <w:sz w:val="26"/>
        </w:rPr>
        <w:t xml:space="preserve">, </w:t>
      </w:r>
      <w:r w:rsidRPr="00E41819">
        <w:rPr>
          <w:rFonts w:ascii="Calibri" w:hAnsi="Calibri"/>
          <w:b/>
          <w:bCs/>
          <w:noProof/>
          <w:sz w:val="26"/>
        </w:rPr>
        <w:t>3955</w:t>
      </w:r>
      <w:r w:rsidRPr="00E41819">
        <w:rPr>
          <w:rFonts w:ascii="Calibri" w:hAnsi="Calibri"/>
          <w:noProof/>
          <w:sz w:val="26"/>
        </w:rPr>
        <w:t>, 45–61.</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Kipyatkov, V.E. &amp; Lopatina, E.B.</w:t>
      </w:r>
      <w:r w:rsidRPr="00E41819">
        <w:rPr>
          <w:rFonts w:ascii="Calibri" w:hAnsi="Calibri"/>
          <w:noProof/>
          <w:sz w:val="26"/>
        </w:rPr>
        <w:t xml:space="preserve"> 2002: Reaction norm in response to temperature may change to adapt rapid brood development to boreal and subarctic climates in Myrmica ants (Hymenoptera: Formicidae). </w:t>
      </w:r>
      <w:r w:rsidRPr="00E41819">
        <w:rPr>
          <w:rFonts w:ascii="Calibri" w:hAnsi="Calibri"/>
          <w:i/>
          <w:iCs/>
          <w:noProof/>
          <w:sz w:val="26"/>
        </w:rPr>
        <w:t>European Journal of Entomology</w:t>
      </w:r>
      <w:r w:rsidRPr="00E41819">
        <w:rPr>
          <w:rFonts w:ascii="Calibri" w:hAnsi="Calibri"/>
          <w:noProof/>
          <w:sz w:val="26"/>
        </w:rPr>
        <w:t xml:space="preserve">, </w:t>
      </w:r>
      <w:r w:rsidRPr="00E41819">
        <w:rPr>
          <w:rFonts w:ascii="Calibri" w:hAnsi="Calibri"/>
          <w:b/>
          <w:bCs/>
          <w:noProof/>
          <w:sz w:val="26"/>
        </w:rPr>
        <w:t>99</w:t>
      </w:r>
      <w:r w:rsidRPr="00E41819">
        <w:rPr>
          <w:rFonts w:ascii="Calibri" w:hAnsi="Calibri"/>
          <w:noProof/>
          <w:sz w:val="26"/>
        </w:rPr>
        <w:t>, 197–208.</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Kipyatkov, V.E. &amp; Lopatina, E.B.</w:t>
      </w:r>
      <w:r w:rsidRPr="00E41819">
        <w:rPr>
          <w:rFonts w:ascii="Calibri" w:hAnsi="Calibri"/>
          <w:noProof/>
          <w:sz w:val="26"/>
        </w:rPr>
        <w:t xml:space="preserve"> 2010: Intraspecific variation of thermal reaction norms for development in insects: New approaches and prospects. </w:t>
      </w:r>
      <w:r w:rsidRPr="00E41819">
        <w:rPr>
          <w:rFonts w:ascii="Calibri" w:hAnsi="Calibri"/>
          <w:i/>
          <w:iCs/>
          <w:noProof/>
          <w:sz w:val="26"/>
        </w:rPr>
        <w:t>Entomological Review</w:t>
      </w:r>
      <w:r w:rsidRPr="00E41819">
        <w:rPr>
          <w:rFonts w:ascii="Calibri" w:hAnsi="Calibri"/>
          <w:noProof/>
          <w:sz w:val="26"/>
        </w:rPr>
        <w:t xml:space="preserve">, </w:t>
      </w:r>
      <w:r w:rsidRPr="00E41819">
        <w:rPr>
          <w:rFonts w:ascii="Calibri" w:hAnsi="Calibri"/>
          <w:b/>
          <w:bCs/>
          <w:noProof/>
          <w:sz w:val="26"/>
        </w:rPr>
        <w:t>90</w:t>
      </w:r>
      <w:r w:rsidRPr="00E41819">
        <w:rPr>
          <w:rFonts w:ascii="Calibri" w:hAnsi="Calibri"/>
          <w:noProof/>
          <w:sz w:val="26"/>
        </w:rPr>
        <w:t>, 163–184.</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Kočárek, P.</w:t>
      </w:r>
      <w:r w:rsidRPr="00E41819">
        <w:rPr>
          <w:rFonts w:ascii="Calibri" w:hAnsi="Calibri"/>
          <w:noProof/>
          <w:sz w:val="26"/>
        </w:rPr>
        <w:t xml:space="preserve"> 2001: Diurnal activity rhythms and niche differentiation in a carrion beetle assemblage (Coleoptera: Silphidae) in Opava, the Czech Republic. </w:t>
      </w:r>
      <w:r w:rsidRPr="00E41819">
        <w:rPr>
          <w:rFonts w:ascii="Calibri" w:hAnsi="Calibri"/>
          <w:i/>
          <w:iCs/>
          <w:noProof/>
          <w:sz w:val="26"/>
        </w:rPr>
        <w:t>Biological Rhythm Research</w:t>
      </w:r>
      <w:r w:rsidRPr="00E41819">
        <w:rPr>
          <w:rFonts w:ascii="Calibri" w:hAnsi="Calibri"/>
          <w:noProof/>
          <w:sz w:val="26"/>
        </w:rPr>
        <w:t>.</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Kočárek, P.</w:t>
      </w:r>
      <w:r w:rsidRPr="00E41819">
        <w:rPr>
          <w:rFonts w:ascii="Calibri" w:hAnsi="Calibri"/>
          <w:noProof/>
          <w:sz w:val="26"/>
        </w:rPr>
        <w:t xml:space="preserve"> 2002: Diel activity patterns of carrion-visiting Coleoptera studied by time-sorting pitfall traps. </w:t>
      </w:r>
      <w:r w:rsidRPr="00E41819">
        <w:rPr>
          <w:rFonts w:ascii="Calibri" w:hAnsi="Calibri"/>
          <w:i/>
          <w:iCs/>
          <w:noProof/>
          <w:sz w:val="26"/>
        </w:rPr>
        <w:t>Biologia</w:t>
      </w:r>
      <w:r w:rsidRPr="00E41819">
        <w:rPr>
          <w:rFonts w:ascii="Calibri" w:hAnsi="Calibri"/>
          <w:noProof/>
          <w:sz w:val="26"/>
        </w:rPr>
        <w:t xml:space="preserve">, </w:t>
      </w:r>
      <w:r w:rsidRPr="00E41819">
        <w:rPr>
          <w:rFonts w:ascii="Calibri" w:hAnsi="Calibri"/>
          <w:b/>
          <w:bCs/>
          <w:noProof/>
          <w:sz w:val="26"/>
        </w:rPr>
        <w:t>57</w:t>
      </w:r>
      <w:r w:rsidRPr="00E41819">
        <w:rPr>
          <w:rFonts w:ascii="Calibri" w:hAnsi="Calibri"/>
          <w:noProof/>
          <w:sz w:val="26"/>
        </w:rPr>
        <w:t>, 199–211.</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Kočárek, P.</w:t>
      </w:r>
      <w:r w:rsidRPr="00E41819">
        <w:rPr>
          <w:rFonts w:ascii="Calibri" w:hAnsi="Calibri"/>
          <w:noProof/>
          <w:sz w:val="26"/>
        </w:rPr>
        <w:t xml:space="preserve"> 2003: Decomposition and Coleoptera succession on exposed carrion of small mammal in Opava, the Czech Republic. </w:t>
      </w:r>
      <w:r w:rsidRPr="00E41819">
        <w:rPr>
          <w:rFonts w:ascii="Calibri" w:hAnsi="Calibri"/>
          <w:i/>
          <w:iCs/>
          <w:noProof/>
          <w:sz w:val="26"/>
        </w:rPr>
        <w:t>European Journal of Soil Biology</w:t>
      </w:r>
      <w:r w:rsidRPr="00E41819">
        <w:rPr>
          <w:rFonts w:ascii="Calibri" w:hAnsi="Calibri"/>
          <w:noProof/>
          <w:sz w:val="26"/>
        </w:rPr>
        <w:t xml:space="preserve">, </w:t>
      </w:r>
      <w:r w:rsidRPr="00E41819">
        <w:rPr>
          <w:rFonts w:ascii="Calibri" w:hAnsi="Calibri"/>
          <w:b/>
          <w:bCs/>
          <w:noProof/>
          <w:sz w:val="26"/>
        </w:rPr>
        <w:t>39</w:t>
      </w:r>
      <w:r w:rsidRPr="00E41819">
        <w:rPr>
          <w:rFonts w:ascii="Calibri" w:hAnsi="Calibri"/>
          <w:noProof/>
          <w:sz w:val="26"/>
        </w:rPr>
        <w:t>, 31–45.</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Ko</w:t>
      </w:r>
      <w:r w:rsidRPr="00E41819">
        <w:rPr>
          <w:rFonts w:ascii="Calibri" w:hAnsi="Calibri"/>
          <w:smallCaps/>
          <w:noProof/>
          <w:sz w:val="26"/>
        </w:rPr>
        <w:lastRenderedPageBreak/>
        <w:t>z’minykh, V.O.</w:t>
      </w:r>
      <w:r w:rsidRPr="00E41819">
        <w:rPr>
          <w:rFonts w:ascii="Calibri" w:hAnsi="Calibri"/>
          <w:noProof/>
          <w:sz w:val="26"/>
        </w:rPr>
        <w:t xml:space="preserve"> 1995: A new species of carrion beetles of the genus Thanatophilus (Coleoptera, Silphidae) from the southern Urals. </w:t>
      </w:r>
      <w:r w:rsidRPr="00E41819">
        <w:rPr>
          <w:rFonts w:ascii="Calibri" w:hAnsi="Calibri"/>
          <w:i/>
          <w:iCs/>
          <w:noProof/>
          <w:sz w:val="26"/>
        </w:rPr>
        <w:t>Entomologicheskoye Obozreniye</w:t>
      </w:r>
      <w:r w:rsidRPr="00E41819">
        <w:rPr>
          <w:rFonts w:ascii="Calibri" w:hAnsi="Calibri"/>
          <w:noProof/>
          <w:sz w:val="26"/>
        </w:rPr>
        <w:t xml:space="preserve">, </w:t>
      </w:r>
      <w:r w:rsidRPr="00E41819">
        <w:rPr>
          <w:rFonts w:ascii="Calibri" w:hAnsi="Calibri"/>
          <w:b/>
          <w:bCs/>
          <w:noProof/>
          <w:sz w:val="26"/>
        </w:rPr>
        <w:t>74</w:t>
      </w:r>
      <w:r w:rsidRPr="00E41819">
        <w:rPr>
          <w:rFonts w:ascii="Calibri" w:hAnsi="Calibri"/>
          <w:noProof/>
          <w:sz w:val="26"/>
        </w:rPr>
        <w:t>, 133–137.</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Lardeux, F.J., Tejerina, R.H., Quispe, V. &amp; Chavez, T.K.</w:t>
      </w:r>
      <w:r w:rsidRPr="00E41819">
        <w:rPr>
          <w:rFonts w:ascii="Calibri" w:hAnsi="Calibri"/>
          <w:noProof/>
          <w:sz w:val="26"/>
        </w:rPr>
        <w:t xml:space="preserve"> 2008: A physiological time analysis of the duration of the gonotrophic cycle of Anopheles pseudopunctipennis and its implications for malaria transmission in Bolivia. </w:t>
      </w:r>
      <w:r w:rsidRPr="00E41819">
        <w:rPr>
          <w:rFonts w:ascii="Calibri" w:hAnsi="Calibri"/>
          <w:i/>
          <w:iCs/>
          <w:noProof/>
          <w:sz w:val="26"/>
        </w:rPr>
        <w:t>Malaria journal</w:t>
      </w:r>
      <w:r w:rsidRPr="00E41819">
        <w:rPr>
          <w:rFonts w:ascii="Calibri" w:hAnsi="Calibri"/>
          <w:noProof/>
          <w:sz w:val="26"/>
        </w:rPr>
        <w:t xml:space="preserve">, </w:t>
      </w:r>
      <w:r w:rsidRPr="00E41819">
        <w:rPr>
          <w:rFonts w:ascii="Calibri" w:hAnsi="Calibri"/>
          <w:b/>
          <w:bCs/>
          <w:noProof/>
          <w:sz w:val="26"/>
        </w:rPr>
        <w:t>7</w:t>
      </w:r>
      <w:r w:rsidRPr="00E41819">
        <w:rPr>
          <w:rFonts w:ascii="Calibri" w:hAnsi="Calibri"/>
          <w:noProof/>
          <w:sz w:val="26"/>
        </w:rPr>
        <w:t>, 141.</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Lewis, T. &amp; Taylor, L.R.</w:t>
      </w:r>
      <w:r w:rsidRPr="00E41819">
        <w:rPr>
          <w:rFonts w:ascii="Calibri" w:hAnsi="Calibri"/>
          <w:noProof/>
          <w:sz w:val="26"/>
        </w:rPr>
        <w:t xml:space="preserve"> 1965: Diurnal periodicity of flight by insects. </w:t>
      </w:r>
      <w:r w:rsidRPr="00E41819">
        <w:rPr>
          <w:rFonts w:ascii="Calibri" w:hAnsi="Calibri"/>
          <w:i/>
          <w:iCs/>
          <w:noProof/>
          <w:sz w:val="26"/>
        </w:rPr>
        <w:t>Transactions of the Entomological Society of London</w:t>
      </w:r>
      <w:r w:rsidRPr="00E41819">
        <w:rPr>
          <w:rFonts w:ascii="Calibri" w:hAnsi="Calibri"/>
          <w:noProof/>
          <w:sz w:val="26"/>
        </w:rPr>
        <w:t xml:space="preserve">, </w:t>
      </w:r>
      <w:r w:rsidRPr="00E41819">
        <w:rPr>
          <w:rFonts w:ascii="Calibri" w:hAnsi="Calibri"/>
          <w:b/>
          <w:bCs/>
          <w:noProof/>
          <w:sz w:val="26"/>
        </w:rPr>
        <w:t>116</w:t>
      </w:r>
      <w:r w:rsidRPr="00E41819">
        <w:rPr>
          <w:rFonts w:ascii="Calibri" w:hAnsi="Calibri"/>
          <w:noProof/>
          <w:sz w:val="26"/>
        </w:rPr>
        <w:t>, 393–479.</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Looney, C., Caldwell, B.T., Hatten, T., Lorion, C. &amp; Eigenbrode, S.D.</w:t>
      </w:r>
      <w:r w:rsidRPr="00E41819">
        <w:rPr>
          <w:rFonts w:ascii="Calibri" w:hAnsi="Calibri"/>
          <w:noProof/>
          <w:sz w:val="26"/>
        </w:rPr>
        <w:t xml:space="preserve"> 2004: Potential habitat factors influencing carrion beetle communities of Palouse prairie remnants. In </w:t>
      </w:r>
      <w:r w:rsidRPr="00E41819">
        <w:rPr>
          <w:rFonts w:ascii="Calibri" w:hAnsi="Calibri"/>
          <w:i/>
          <w:iCs/>
          <w:noProof/>
          <w:sz w:val="26"/>
        </w:rPr>
        <w:t>Proceedings of the 19th North American Prairie Conference: The Conservation Legacy Lives On...</w:t>
      </w:r>
      <w:r w:rsidRPr="00E41819">
        <w:rPr>
          <w:rFonts w:ascii="Calibri" w:hAnsi="Calibri"/>
          <w:noProof/>
          <w:sz w:val="26"/>
        </w:rPr>
        <w:t xml:space="preserve"> (ed. by Egan, D. &amp; Harrington, J.A.). University of Wisconsin-Madison, Madison.</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Looney, C., Caldwell, T.B. &amp; Eigenbrode, D.S.</w:t>
      </w:r>
      <w:r w:rsidRPr="00E41819">
        <w:rPr>
          <w:rFonts w:ascii="Calibri" w:hAnsi="Calibri"/>
          <w:noProof/>
          <w:sz w:val="26"/>
        </w:rPr>
        <w:t xml:space="preserve"> 2009: When the prairie varies: The importance of site characteristics for strategising insect conservation. </w:t>
      </w:r>
      <w:r w:rsidRPr="00E41819">
        <w:rPr>
          <w:rFonts w:ascii="Calibri" w:hAnsi="Calibri"/>
          <w:i/>
          <w:iCs/>
          <w:noProof/>
          <w:sz w:val="26"/>
        </w:rPr>
        <w:t>Insect Conservation and Diversity</w:t>
      </w:r>
      <w:r w:rsidRPr="00E41819">
        <w:rPr>
          <w:rFonts w:ascii="Calibri" w:hAnsi="Calibri"/>
          <w:noProof/>
          <w:sz w:val="26"/>
        </w:rPr>
        <w:t xml:space="preserve">, </w:t>
      </w:r>
      <w:r w:rsidRPr="00E41819">
        <w:rPr>
          <w:rFonts w:ascii="Calibri" w:hAnsi="Calibri"/>
          <w:b/>
          <w:bCs/>
          <w:noProof/>
          <w:sz w:val="26"/>
        </w:rPr>
        <w:t>2</w:t>
      </w:r>
      <w:r w:rsidRPr="00E41819">
        <w:rPr>
          <w:rFonts w:ascii="Calibri" w:hAnsi="Calibri"/>
          <w:noProof/>
          <w:sz w:val="26"/>
        </w:rPr>
        <w:t>, 243–250.</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Matuszewski, S.</w:t>
      </w:r>
      <w:r w:rsidRPr="00E41819">
        <w:rPr>
          <w:rFonts w:ascii="Calibri" w:hAnsi="Calibri"/>
          <w:noProof/>
          <w:sz w:val="26"/>
        </w:rPr>
        <w:t xml:space="preserve"> 2011: Estimating the pre-appearance interval from temperature in Necrodes littoralis L. (Coleoptera: Silphidae). </w:t>
      </w:r>
      <w:r w:rsidRPr="00E41819">
        <w:rPr>
          <w:rFonts w:ascii="Calibri" w:hAnsi="Calibri"/>
          <w:i/>
          <w:iCs/>
          <w:noProof/>
          <w:sz w:val="26"/>
        </w:rPr>
        <w:t>Forensic Science International</w:t>
      </w:r>
      <w:r w:rsidRPr="00E41819">
        <w:rPr>
          <w:rFonts w:ascii="Calibri" w:hAnsi="Calibri"/>
          <w:noProof/>
          <w:sz w:val="26"/>
        </w:rPr>
        <w:t xml:space="preserve">, </w:t>
      </w:r>
      <w:r w:rsidRPr="00E41819">
        <w:rPr>
          <w:rFonts w:ascii="Calibri" w:hAnsi="Calibri"/>
          <w:b/>
          <w:bCs/>
          <w:noProof/>
          <w:sz w:val="26"/>
        </w:rPr>
        <w:t>212</w:t>
      </w:r>
      <w:r w:rsidRPr="00E41819">
        <w:rPr>
          <w:rFonts w:ascii="Calibri" w:hAnsi="Calibri"/>
          <w:noProof/>
          <w:sz w:val="26"/>
        </w:rPr>
        <w:t>, 180–188.</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Matuszewski, S., Bajerlein, D., Konwerski, S. &amp; Szpila, K.</w:t>
      </w:r>
      <w:r w:rsidRPr="00E41819">
        <w:rPr>
          <w:rFonts w:ascii="Calibri" w:hAnsi="Calibri"/>
          <w:noProof/>
          <w:sz w:val="26"/>
        </w:rPr>
        <w:t xml:space="preserve"> 2010: Insect succession and carrion decomposition in selected forests of Central Europe. Part 1: Pattern and rate of decomposition. </w:t>
      </w:r>
      <w:r w:rsidRPr="00E41819">
        <w:rPr>
          <w:rFonts w:ascii="Calibri" w:hAnsi="Calibri"/>
          <w:i/>
          <w:iCs/>
          <w:noProof/>
          <w:sz w:val="26"/>
        </w:rPr>
        <w:t>Forensic Science International</w:t>
      </w:r>
      <w:r w:rsidRPr="00E41819">
        <w:rPr>
          <w:rFonts w:ascii="Calibri" w:hAnsi="Calibri"/>
          <w:noProof/>
          <w:sz w:val="26"/>
        </w:rPr>
        <w:t xml:space="preserve">, </w:t>
      </w:r>
      <w:r w:rsidRPr="00E41819">
        <w:rPr>
          <w:rFonts w:ascii="Calibri" w:hAnsi="Calibri"/>
          <w:b/>
          <w:bCs/>
          <w:noProof/>
          <w:sz w:val="26"/>
        </w:rPr>
        <w:t>194</w:t>
      </w:r>
      <w:r w:rsidRPr="00E41819">
        <w:rPr>
          <w:rFonts w:ascii="Calibri" w:hAnsi="Calibri"/>
          <w:noProof/>
          <w:sz w:val="26"/>
        </w:rPr>
        <w:t>, 85–93.</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Matuszewski, S., Bajerlein, D., Konwerski, S. &amp; Szpila, K.</w:t>
      </w:r>
      <w:r w:rsidRPr="00E41819">
        <w:rPr>
          <w:rFonts w:ascii="Calibri" w:hAnsi="Calibri"/>
          <w:noProof/>
          <w:sz w:val="26"/>
        </w:rPr>
        <w:t xml:space="preserve"> 2011: Insect succession and carrion decomposition in selected forests of Central Europe. Part 3: Succession of carrion fauna. </w:t>
      </w:r>
      <w:r w:rsidRPr="00E41819">
        <w:rPr>
          <w:rFonts w:ascii="Calibri" w:hAnsi="Calibri"/>
          <w:i/>
          <w:iCs/>
          <w:noProof/>
          <w:sz w:val="26"/>
        </w:rPr>
        <w:t>Forensic Science International</w:t>
      </w:r>
      <w:r w:rsidRPr="00E41819">
        <w:rPr>
          <w:rFonts w:ascii="Calibri" w:hAnsi="Calibri"/>
          <w:noProof/>
          <w:sz w:val="26"/>
        </w:rPr>
        <w:t xml:space="preserve">, </w:t>
      </w:r>
      <w:r w:rsidRPr="00E41819">
        <w:rPr>
          <w:rFonts w:ascii="Calibri" w:hAnsi="Calibri"/>
          <w:b/>
          <w:bCs/>
          <w:noProof/>
          <w:sz w:val="26"/>
        </w:rPr>
        <w:t>207</w:t>
      </w:r>
      <w:r w:rsidRPr="00E41819">
        <w:rPr>
          <w:rFonts w:ascii="Calibri" w:hAnsi="Calibri"/>
          <w:noProof/>
          <w:sz w:val="26"/>
        </w:rPr>
        <w:t>, 150–163.</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Matuszewski, S. &amp; Szafałowicz, M.</w:t>
      </w:r>
      <w:r w:rsidRPr="00E41819">
        <w:rPr>
          <w:rFonts w:ascii="Calibri" w:hAnsi="Calibri"/>
          <w:noProof/>
          <w:sz w:val="26"/>
        </w:rPr>
        <w:t xml:space="preserve"> 2013: Temperature-dependent appearance of forensically useful beetles on carcasses. </w:t>
      </w:r>
      <w:r w:rsidRPr="00E41819">
        <w:rPr>
          <w:rFonts w:ascii="Calibri" w:hAnsi="Calibri"/>
          <w:i/>
          <w:iCs/>
          <w:noProof/>
          <w:sz w:val="26"/>
        </w:rPr>
        <w:t>Forensic Science International</w:t>
      </w:r>
      <w:r w:rsidRPr="00E41819">
        <w:rPr>
          <w:rFonts w:ascii="Calibri" w:hAnsi="Calibri"/>
          <w:noProof/>
          <w:sz w:val="26"/>
        </w:rPr>
        <w:t xml:space="preserve">, </w:t>
      </w:r>
      <w:r w:rsidRPr="00E41819">
        <w:rPr>
          <w:rFonts w:ascii="Calibri" w:hAnsi="Calibri"/>
          <w:b/>
          <w:bCs/>
          <w:noProof/>
          <w:sz w:val="26"/>
        </w:rPr>
        <w:t>229</w:t>
      </w:r>
      <w:r w:rsidRPr="00E41819">
        <w:rPr>
          <w:rFonts w:ascii="Calibri" w:hAnsi="Calibri"/>
          <w:noProof/>
          <w:sz w:val="26"/>
        </w:rPr>
        <w:t>, 92–99.</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Mégnin, P.</w:t>
      </w:r>
      <w:r w:rsidRPr="00E41819">
        <w:rPr>
          <w:rFonts w:ascii="Calibri" w:hAnsi="Calibri"/>
          <w:noProof/>
          <w:sz w:val="26"/>
        </w:rPr>
        <w:t xml:space="preserve"> 1894: </w:t>
      </w:r>
      <w:r w:rsidRPr="00E41819">
        <w:rPr>
          <w:rFonts w:ascii="Calibri" w:hAnsi="Calibri"/>
          <w:i/>
          <w:iCs/>
          <w:noProof/>
          <w:sz w:val="26"/>
        </w:rPr>
        <w:t>La faune de cadavres. Application de l´entomologie a la médicine légale.</w:t>
      </w:r>
      <w:r w:rsidRPr="00E41819">
        <w:rPr>
          <w:rFonts w:ascii="Calibri" w:hAnsi="Calibri"/>
          <w:noProof/>
          <w:sz w:val="26"/>
        </w:rPr>
        <w:t xml:space="preserve"> Encyclopdie scientifique des Aides-Memoire, Paris.</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McHugh, J. V. &amp; Liebherr, J.K.</w:t>
      </w:r>
      <w:r w:rsidRPr="00E41819">
        <w:rPr>
          <w:rFonts w:ascii="Calibri" w:hAnsi="Calibri"/>
          <w:noProof/>
          <w:sz w:val="26"/>
        </w:rPr>
        <w:t xml:space="preserve"> 2009: Coleoptera: (Beetles, Weevils, Fireflies). In </w:t>
      </w:r>
      <w:r w:rsidRPr="00E41819">
        <w:rPr>
          <w:rFonts w:ascii="Calibri" w:hAnsi="Calibri"/>
          <w:i/>
          <w:iCs/>
          <w:noProof/>
          <w:sz w:val="26"/>
        </w:rPr>
        <w:t>Encyclopedia of Insects</w:t>
      </w:r>
      <w:r w:rsidRPr="00E41819">
        <w:rPr>
          <w:rFonts w:ascii="Calibri" w:hAnsi="Calibri"/>
          <w:noProof/>
          <w:sz w:val="26"/>
        </w:rPr>
        <w:t xml:space="preserve"> (ed. by Resh, V.H. &amp; Cardé, R.T.). Elsevier, London, pp. 183–201.</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Mid</w:t>
      </w:r>
      <w:r w:rsidRPr="00E41819">
        <w:rPr>
          <w:rFonts w:ascii="Calibri" w:hAnsi="Calibri"/>
          <w:smallCaps/>
          <w:noProof/>
          <w:sz w:val="26"/>
        </w:rPr>
        <w:lastRenderedPageBreak/>
        <w:t>gley, J.M., Richards, C.S. &amp; Villet, M.H.</w:t>
      </w:r>
      <w:r w:rsidRPr="00E41819">
        <w:rPr>
          <w:rFonts w:ascii="Calibri" w:hAnsi="Calibri"/>
          <w:noProof/>
          <w:sz w:val="26"/>
        </w:rPr>
        <w:t xml:space="preserve"> 2010: The Utility of Coleoptera in Forensic Investigations. In </w:t>
      </w:r>
      <w:r w:rsidRPr="00E41819">
        <w:rPr>
          <w:rFonts w:ascii="Calibri" w:hAnsi="Calibri"/>
          <w:i/>
          <w:iCs/>
          <w:noProof/>
          <w:sz w:val="26"/>
        </w:rPr>
        <w:t>Current Concepts in Forensic Entomology</w:t>
      </w:r>
      <w:r w:rsidRPr="00E41819">
        <w:rPr>
          <w:rFonts w:ascii="Calibri" w:hAnsi="Calibri"/>
          <w:noProof/>
          <w:sz w:val="26"/>
        </w:rPr>
        <w:t xml:space="preserve"> (ed. by Amendt, J., Goff, M.L., Campobasso, C.P. &amp; Grassberger, M.). Springer Netherlands, Dordrecht, pp. 57–68.</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Midgley, J.M. &amp; Villet, M.H.</w:t>
      </w:r>
      <w:r w:rsidRPr="00E41819">
        <w:rPr>
          <w:rFonts w:ascii="Calibri" w:hAnsi="Calibri"/>
          <w:noProof/>
          <w:sz w:val="26"/>
        </w:rPr>
        <w:t xml:space="preserve"> 2009a: Development of Thanatophilus micans (Fabricius 1794) (Coleoptera: Silphidae) at constant temperatures. </w:t>
      </w:r>
      <w:r w:rsidRPr="00E41819">
        <w:rPr>
          <w:rFonts w:ascii="Calibri" w:hAnsi="Calibri"/>
          <w:i/>
          <w:iCs/>
          <w:noProof/>
          <w:sz w:val="26"/>
        </w:rPr>
        <w:t>International Journal of Legal Medicine</w:t>
      </w:r>
      <w:r w:rsidRPr="00E41819">
        <w:rPr>
          <w:rFonts w:ascii="Calibri" w:hAnsi="Calibri"/>
          <w:noProof/>
          <w:sz w:val="26"/>
        </w:rPr>
        <w:t xml:space="preserve">, </w:t>
      </w:r>
      <w:r w:rsidRPr="00E41819">
        <w:rPr>
          <w:rFonts w:ascii="Calibri" w:hAnsi="Calibri"/>
          <w:b/>
          <w:bCs/>
          <w:noProof/>
          <w:sz w:val="26"/>
        </w:rPr>
        <w:t>123</w:t>
      </w:r>
      <w:r w:rsidRPr="00E41819">
        <w:rPr>
          <w:rFonts w:ascii="Calibri" w:hAnsi="Calibri"/>
          <w:noProof/>
          <w:sz w:val="26"/>
        </w:rPr>
        <w:t>, 285–292.</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Midgley, J.M. &amp; Villet, M.H.</w:t>
      </w:r>
      <w:r w:rsidRPr="00E41819">
        <w:rPr>
          <w:rFonts w:ascii="Calibri" w:hAnsi="Calibri"/>
          <w:noProof/>
          <w:sz w:val="26"/>
        </w:rPr>
        <w:t xml:space="preserve"> 2009b: Effect of the killing method on post-mortem change in length of larvae of Thanatophilus micans (Fabricius 1794) (Coleoptera: Silphidae) stored in 70% ethanol. </w:t>
      </w:r>
      <w:r w:rsidRPr="00E41819">
        <w:rPr>
          <w:rFonts w:ascii="Calibri" w:hAnsi="Calibri"/>
          <w:i/>
          <w:iCs/>
          <w:noProof/>
          <w:sz w:val="26"/>
        </w:rPr>
        <w:t>International Journal of Legal Medicine</w:t>
      </w:r>
      <w:r w:rsidRPr="00E41819">
        <w:rPr>
          <w:rFonts w:ascii="Calibri" w:hAnsi="Calibri"/>
          <w:noProof/>
          <w:sz w:val="26"/>
        </w:rPr>
        <w:t xml:space="preserve">, </w:t>
      </w:r>
      <w:r w:rsidRPr="00E41819">
        <w:rPr>
          <w:rFonts w:ascii="Calibri" w:hAnsi="Calibri"/>
          <w:b/>
          <w:bCs/>
          <w:noProof/>
          <w:sz w:val="26"/>
        </w:rPr>
        <w:t>123</w:t>
      </w:r>
      <w:r w:rsidRPr="00E41819">
        <w:rPr>
          <w:rFonts w:ascii="Calibri" w:hAnsi="Calibri"/>
          <w:noProof/>
          <w:sz w:val="26"/>
        </w:rPr>
        <w:t>, 103–8.</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Müller, J.K., Eggert, A.-K. &amp; Dressel, J.</w:t>
      </w:r>
      <w:r w:rsidRPr="00E41819">
        <w:rPr>
          <w:rFonts w:ascii="Calibri" w:hAnsi="Calibri"/>
          <w:noProof/>
          <w:sz w:val="26"/>
        </w:rPr>
        <w:t xml:space="preserve"> 1990: Intraspecific brood parasitism in the burying beetle, Necrophorus vespilloides (Coleoptera: Silphidae). </w:t>
      </w:r>
      <w:r w:rsidRPr="00E41819">
        <w:rPr>
          <w:rFonts w:ascii="Calibri" w:hAnsi="Calibri"/>
          <w:i/>
          <w:iCs/>
          <w:noProof/>
          <w:sz w:val="26"/>
        </w:rPr>
        <w:t>Animal Behaviour</w:t>
      </w:r>
      <w:r w:rsidRPr="00E41819">
        <w:rPr>
          <w:rFonts w:ascii="Calibri" w:hAnsi="Calibri"/>
          <w:noProof/>
          <w:sz w:val="26"/>
        </w:rPr>
        <w:t xml:space="preserve">, </w:t>
      </w:r>
      <w:r w:rsidRPr="00E41819">
        <w:rPr>
          <w:rFonts w:ascii="Calibri" w:hAnsi="Calibri"/>
          <w:b/>
          <w:bCs/>
          <w:noProof/>
          <w:sz w:val="26"/>
        </w:rPr>
        <w:t>40</w:t>
      </w:r>
      <w:r w:rsidRPr="00E41819">
        <w:rPr>
          <w:rFonts w:ascii="Calibri" w:hAnsi="Calibri"/>
          <w:noProof/>
          <w:sz w:val="26"/>
        </w:rPr>
        <w:t>, 491–499.</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Muths, E.L.</w:t>
      </w:r>
      <w:r w:rsidRPr="00E41819">
        <w:rPr>
          <w:rFonts w:ascii="Calibri" w:hAnsi="Calibri"/>
          <w:noProof/>
          <w:sz w:val="26"/>
        </w:rPr>
        <w:t xml:space="preserve"> 1991: Substrate Discrimination in Burying Beetles, Nicrophorus orbicollis (Coleoptera: Silphidae). </w:t>
      </w:r>
      <w:r w:rsidRPr="00E41819">
        <w:rPr>
          <w:rFonts w:ascii="Calibri" w:hAnsi="Calibri"/>
          <w:i/>
          <w:iCs/>
          <w:noProof/>
          <w:sz w:val="26"/>
        </w:rPr>
        <w:t>Journal of the Kansas Entomological Society</w:t>
      </w:r>
      <w:r w:rsidRPr="00E41819">
        <w:rPr>
          <w:rFonts w:ascii="Calibri" w:hAnsi="Calibri"/>
          <w:noProof/>
          <w:sz w:val="26"/>
        </w:rPr>
        <w:t xml:space="preserve">, </w:t>
      </w:r>
      <w:r w:rsidRPr="00E41819">
        <w:rPr>
          <w:rFonts w:ascii="Calibri" w:hAnsi="Calibri"/>
          <w:b/>
          <w:bCs/>
          <w:noProof/>
          <w:sz w:val="26"/>
        </w:rPr>
        <w:t>64</w:t>
      </w:r>
      <w:r w:rsidRPr="00E41819">
        <w:rPr>
          <w:rFonts w:ascii="Calibri" w:hAnsi="Calibri"/>
          <w:noProof/>
          <w:sz w:val="26"/>
        </w:rPr>
        <w:t>, 447–450.</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Newton, A.F.</w:t>
      </w:r>
      <w:r w:rsidRPr="00E41819">
        <w:rPr>
          <w:rFonts w:ascii="Calibri" w:hAnsi="Calibri"/>
          <w:noProof/>
          <w:sz w:val="26"/>
        </w:rPr>
        <w:t xml:space="preserve"> 1998: Phylogenetic problems, current classification and generic catalog of world Leiodidae (including Cholevidae). In </w:t>
      </w:r>
      <w:r w:rsidRPr="00E41819">
        <w:rPr>
          <w:rFonts w:ascii="Calibri" w:hAnsi="Calibri"/>
          <w:i/>
          <w:iCs/>
          <w:noProof/>
          <w:sz w:val="26"/>
        </w:rPr>
        <w:t>Phylogeny and Evolution of Subterranean and Endogean Cholevidae (=Leiodidae Cholevinae)</w:t>
      </w:r>
      <w:r w:rsidRPr="00E41819">
        <w:rPr>
          <w:rFonts w:ascii="Calibri" w:hAnsi="Calibri"/>
          <w:noProof/>
          <w:sz w:val="26"/>
        </w:rPr>
        <w:t xml:space="preserve"> (ed. by Giachino, P.M. &amp; Peck, S.B.). Museo Regionale di Scienze Naturali, Torino, pp. 41–177.</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Newton, A.F.</w:t>
      </w:r>
      <w:r w:rsidRPr="00E41819">
        <w:rPr>
          <w:rFonts w:ascii="Calibri" w:hAnsi="Calibri"/>
          <w:noProof/>
          <w:sz w:val="26"/>
        </w:rPr>
        <w:t xml:space="preserve"> 2005: Leiodidae Fleming, 1821. In </w:t>
      </w:r>
      <w:r w:rsidRPr="00E41819">
        <w:rPr>
          <w:rFonts w:ascii="Calibri" w:hAnsi="Calibri"/>
          <w:i/>
          <w:iCs/>
          <w:noProof/>
          <w:sz w:val="26"/>
        </w:rPr>
        <w:t>Handbuch der Zoologie, Band IV Arthropoda: Insecta. Part 38 Coleoptera, Beetles. Vol. 1: Morphology and Systematics.</w:t>
      </w:r>
      <w:r w:rsidRPr="00E41819">
        <w:rPr>
          <w:rFonts w:ascii="Calibri" w:hAnsi="Calibri"/>
          <w:noProof/>
          <w:sz w:val="26"/>
        </w:rPr>
        <w:t xml:space="preserve"> (ed. by Bautel, R.G. &amp; Leschen, R.A.B.). Walter de Gruyter, Berlin, pp. 269–280.</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Novák, B.</w:t>
      </w:r>
      <w:r w:rsidRPr="00E41819">
        <w:rPr>
          <w:rFonts w:ascii="Calibri" w:hAnsi="Calibri"/>
          <w:noProof/>
          <w:sz w:val="26"/>
        </w:rPr>
        <w:t xml:space="preserve"> 1961: Sezónní výskyt hrobaříků v polních entomocenózách (Col. Silphidae). </w:t>
      </w:r>
      <w:r w:rsidRPr="00E41819">
        <w:rPr>
          <w:rFonts w:ascii="Calibri" w:hAnsi="Calibri"/>
          <w:i/>
          <w:iCs/>
          <w:noProof/>
          <w:sz w:val="26"/>
        </w:rPr>
        <w:t>Acta Universitatis Palackianae Olomucensis, Facultas Rerum Naturalium</w:t>
      </w:r>
      <w:r w:rsidRPr="00E41819">
        <w:rPr>
          <w:rFonts w:ascii="Calibri" w:hAnsi="Calibri"/>
          <w:noProof/>
          <w:sz w:val="26"/>
        </w:rPr>
        <w:t>.</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Novák, B.</w:t>
      </w:r>
      <w:r w:rsidRPr="00E41819">
        <w:rPr>
          <w:rFonts w:ascii="Calibri" w:hAnsi="Calibri"/>
          <w:noProof/>
          <w:sz w:val="26"/>
        </w:rPr>
        <w:t xml:space="preserve"> 1962: Příspěvek k faunistice a ekologii hrobaříků (Col. Silphidae). </w:t>
      </w:r>
      <w:r w:rsidRPr="00E41819">
        <w:rPr>
          <w:rFonts w:ascii="Calibri" w:hAnsi="Calibri"/>
          <w:i/>
          <w:iCs/>
          <w:noProof/>
          <w:sz w:val="26"/>
        </w:rPr>
        <w:t>Acta Universitatis Palackianae Olomucensis, Facultas Rerum Naturalium</w:t>
      </w:r>
      <w:r w:rsidRPr="00E41819">
        <w:rPr>
          <w:rFonts w:ascii="Calibri" w:hAnsi="Calibri"/>
          <w:noProof/>
          <w:sz w:val="26"/>
        </w:rPr>
        <w:t>.</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Novák, B.</w:t>
      </w:r>
      <w:r w:rsidRPr="00E41819">
        <w:rPr>
          <w:rFonts w:ascii="Calibri" w:hAnsi="Calibri"/>
          <w:noProof/>
          <w:sz w:val="26"/>
        </w:rPr>
        <w:t xml:space="preserve"> 1965: Faunisticko-ekologická studie o hrobařících z polních biotopů Hané (Col. Silphidae) (Zur Faunistik und Ökologie der To</w:t>
      </w:r>
      <w:r w:rsidRPr="00E41819">
        <w:rPr>
          <w:rFonts w:ascii="Calibri" w:hAnsi="Calibri"/>
          <w:noProof/>
          <w:sz w:val="26"/>
        </w:rPr>
        <w:lastRenderedPageBreak/>
        <w:t xml:space="preserve">tengräber in den Feldbiotopen von Haná (Col. Silphidae)). </w:t>
      </w:r>
      <w:r w:rsidRPr="00E41819">
        <w:rPr>
          <w:rFonts w:ascii="Calibri" w:hAnsi="Calibri"/>
          <w:i/>
          <w:iCs/>
          <w:noProof/>
          <w:sz w:val="26"/>
        </w:rPr>
        <w:t>Acta Universitatis Palackianae Olomucensis, Facultas Rerum Naturalium</w:t>
      </w:r>
      <w:r w:rsidRPr="00E41819">
        <w:rPr>
          <w:rFonts w:ascii="Calibri" w:hAnsi="Calibri"/>
          <w:noProof/>
          <w:sz w:val="26"/>
        </w:rPr>
        <w:t>.</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Novák, B.</w:t>
      </w:r>
      <w:r w:rsidRPr="00E41819">
        <w:rPr>
          <w:rFonts w:ascii="Calibri" w:hAnsi="Calibri"/>
          <w:noProof/>
          <w:sz w:val="26"/>
        </w:rPr>
        <w:t xml:space="preserve"> 1966: Dynamika populací brouků ze skupiny Silphini (Coleoptera). </w:t>
      </w:r>
      <w:r w:rsidRPr="00E41819">
        <w:rPr>
          <w:rFonts w:ascii="Calibri" w:hAnsi="Calibri"/>
          <w:i/>
          <w:iCs/>
          <w:noProof/>
          <w:sz w:val="26"/>
        </w:rPr>
        <w:t>Acta Universitatis Palackianae Olomucensis, Facultas Rerum Naturalium</w:t>
      </w:r>
      <w:r w:rsidRPr="00E41819">
        <w:rPr>
          <w:rFonts w:ascii="Calibri" w:hAnsi="Calibri"/>
          <w:noProof/>
          <w:sz w:val="26"/>
        </w:rPr>
        <w:t>.</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Ohkawara, K., Suzuki, S. &amp; Katakura, H.</w:t>
      </w:r>
      <w:r w:rsidRPr="00E41819">
        <w:rPr>
          <w:rFonts w:ascii="Calibri" w:hAnsi="Calibri"/>
          <w:noProof/>
          <w:sz w:val="26"/>
        </w:rPr>
        <w:t xml:space="preserve"> 1998: Competitive interaction and niche differentiation among burying beetles (Silphidae, Nicrophorus) in northern Japan. </w:t>
      </w:r>
      <w:r w:rsidRPr="00E41819">
        <w:rPr>
          <w:rFonts w:ascii="Calibri" w:hAnsi="Calibri"/>
          <w:i/>
          <w:iCs/>
          <w:noProof/>
          <w:sz w:val="26"/>
        </w:rPr>
        <w:t>Entomological Society</w:t>
      </w:r>
      <w:r w:rsidRPr="00E41819">
        <w:rPr>
          <w:rFonts w:ascii="Calibri" w:hAnsi="Calibri"/>
          <w:noProof/>
          <w:sz w:val="26"/>
        </w:rPr>
        <w:t xml:space="preserve">, </w:t>
      </w:r>
      <w:r w:rsidRPr="00E41819">
        <w:rPr>
          <w:rFonts w:ascii="Calibri" w:hAnsi="Calibri"/>
          <w:b/>
          <w:bCs/>
          <w:noProof/>
          <w:sz w:val="26"/>
        </w:rPr>
        <w:t>1</w:t>
      </w:r>
      <w:r w:rsidRPr="00E41819">
        <w:rPr>
          <w:rFonts w:ascii="Calibri" w:hAnsi="Calibri"/>
          <w:noProof/>
          <w:sz w:val="26"/>
        </w:rPr>
        <w:t>, 551–559.</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Oliva, A.</w:t>
      </w:r>
      <w:r w:rsidRPr="00E41819">
        <w:rPr>
          <w:rFonts w:ascii="Calibri" w:hAnsi="Calibri"/>
          <w:noProof/>
          <w:sz w:val="26"/>
        </w:rPr>
        <w:t xml:space="preserve"> 2012: A new species of Oxelytrum Gistel (Coleoptera, Silphidae) from southern Argentina, with a key to the species of the genus. </w:t>
      </w:r>
      <w:r w:rsidRPr="00E41819">
        <w:rPr>
          <w:rFonts w:ascii="Calibri" w:hAnsi="Calibri"/>
          <w:i/>
          <w:iCs/>
          <w:noProof/>
          <w:sz w:val="26"/>
        </w:rPr>
        <w:t>ZooKeys</w:t>
      </w:r>
      <w:r w:rsidRPr="00E41819">
        <w:rPr>
          <w:rFonts w:ascii="Calibri" w:hAnsi="Calibri"/>
          <w:noProof/>
          <w:sz w:val="26"/>
        </w:rPr>
        <w:t xml:space="preserve">, </w:t>
      </w:r>
      <w:r w:rsidRPr="00E41819">
        <w:rPr>
          <w:rFonts w:ascii="Calibri" w:hAnsi="Calibri"/>
          <w:b/>
          <w:bCs/>
          <w:noProof/>
          <w:sz w:val="26"/>
        </w:rPr>
        <w:t>203</w:t>
      </w:r>
      <w:r w:rsidRPr="00E41819">
        <w:rPr>
          <w:rFonts w:ascii="Calibri" w:hAnsi="Calibri"/>
          <w:noProof/>
          <w:sz w:val="26"/>
        </w:rPr>
        <w:t>, 1–14.</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Paulian, R.</w:t>
      </w:r>
      <w:r w:rsidRPr="00E41819">
        <w:rPr>
          <w:rFonts w:ascii="Calibri" w:hAnsi="Calibri"/>
          <w:noProof/>
          <w:sz w:val="26"/>
        </w:rPr>
        <w:t xml:space="preserve"> 1946: Essai de bionomie quantitative sur les nécrophores. </w:t>
      </w:r>
      <w:r w:rsidRPr="00E41819">
        <w:rPr>
          <w:rFonts w:ascii="Calibri" w:hAnsi="Calibri"/>
          <w:i/>
          <w:iCs/>
          <w:noProof/>
          <w:sz w:val="26"/>
        </w:rPr>
        <w:t>Revue Francoise d´entomologie</w:t>
      </w:r>
      <w:r w:rsidRPr="00E41819">
        <w:rPr>
          <w:rFonts w:ascii="Calibri" w:hAnsi="Calibri"/>
          <w:noProof/>
          <w:sz w:val="26"/>
        </w:rPr>
        <w:t xml:space="preserve">, </w:t>
      </w:r>
      <w:r w:rsidRPr="00E41819">
        <w:rPr>
          <w:rFonts w:ascii="Calibri" w:hAnsi="Calibri"/>
          <w:b/>
          <w:bCs/>
          <w:noProof/>
          <w:sz w:val="26"/>
        </w:rPr>
        <w:t>13</w:t>
      </w:r>
      <w:r w:rsidRPr="00E41819">
        <w:rPr>
          <w:rFonts w:ascii="Calibri" w:hAnsi="Calibri"/>
          <w:noProof/>
          <w:sz w:val="26"/>
        </w:rPr>
        <w:t>, 93–98.</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Payne, J.A.</w:t>
      </w:r>
      <w:r w:rsidRPr="00E41819">
        <w:rPr>
          <w:rFonts w:ascii="Calibri" w:hAnsi="Calibri"/>
          <w:noProof/>
          <w:sz w:val="26"/>
        </w:rPr>
        <w:t xml:space="preserve"> 1965: A Summer Carrion Study of the Baby Pig Sus Scrofa Linnaeus. </w:t>
      </w:r>
      <w:r w:rsidRPr="00E41819">
        <w:rPr>
          <w:rFonts w:ascii="Calibri" w:hAnsi="Calibri"/>
          <w:i/>
          <w:iCs/>
          <w:noProof/>
          <w:sz w:val="26"/>
        </w:rPr>
        <w:t>Ecology</w:t>
      </w:r>
      <w:r w:rsidRPr="00E41819">
        <w:rPr>
          <w:rFonts w:ascii="Calibri" w:hAnsi="Calibri"/>
          <w:noProof/>
          <w:sz w:val="26"/>
        </w:rPr>
        <w:t xml:space="preserve">, </w:t>
      </w:r>
      <w:r w:rsidRPr="00E41819">
        <w:rPr>
          <w:rFonts w:ascii="Calibri" w:hAnsi="Calibri"/>
          <w:b/>
          <w:bCs/>
          <w:noProof/>
          <w:sz w:val="26"/>
        </w:rPr>
        <w:t>46</w:t>
      </w:r>
      <w:r w:rsidRPr="00E41819">
        <w:rPr>
          <w:rFonts w:ascii="Calibri" w:hAnsi="Calibri"/>
          <w:noProof/>
          <w:sz w:val="26"/>
        </w:rPr>
        <w:t>, 592–602.</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Peck, S.B.</w:t>
      </w:r>
      <w:r w:rsidRPr="00E41819">
        <w:rPr>
          <w:rFonts w:ascii="Calibri" w:hAnsi="Calibri"/>
          <w:noProof/>
          <w:sz w:val="26"/>
        </w:rPr>
        <w:t xml:space="preserve"> 1990: Insecta: Coleoptera Silphidae and the associated families Agyrtidae and Leiodidae. In </w:t>
      </w:r>
      <w:r w:rsidRPr="00E41819">
        <w:rPr>
          <w:rFonts w:ascii="Calibri" w:hAnsi="Calibri"/>
          <w:i/>
          <w:iCs/>
          <w:noProof/>
          <w:sz w:val="26"/>
        </w:rPr>
        <w:t>Soil Biology Guide.</w:t>
      </w:r>
      <w:r w:rsidRPr="00E41819">
        <w:rPr>
          <w:rFonts w:ascii="Calibri" w:hAnsi="Calibri"/>
          <w:noProof/>
          <w:sz w:val="26"/>
        </w:rPr>
        <w:t xml:space="preserve"> (ed. by Dinda, D.L.). John Wiley &amp; Sons, New York, pp. 1113–1136.</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Peck, S.B.</w:t>
      </w:r>
      <w:r w:rsidRPr="00E41819">
        <w:rPr>
          <w:rFonts w:ascii="Calibri" w:hAnsi="Calibri"/>
          <w:noProof/>
          <w:sz w:val="26"/>
        </w:rPr>
        <w:t xml:space="preserve"> 1998: Phylogeny and evolution of subterranean and endogean Cholevidae (=Leiodidae, Cholevinae): an introduction. In </w:t>
      </w:r>
      <w:r w:rsidRPr="00E41819">
        <w:rPr>
          <w:rFonts w:ascii="Calibri" w:hAnsi="Calibri"/>
          <w:i/>
          <w:iCs/>
          <w:noProof/>
          <w:sz w:val="26"/>
        </w:rPr>
        <w:t>Phylogeny and Evolution of Subterranean and Endogean Cholevidae (=Leiodidae, Cholevinae)</w:t>
      </w:r>
      <w:r w:rsidRPr="00E41819">
        <w:rPr>
          <w:rFonts w:ascii="Calibri" w:hAnsi="Calibri"/>
          <w:noProof/>
          <w:sz w:val="26"/>
        </w:rPr>
        <w:t xml:space="preserve"> (ed. by Giachino, P.M. &amp; Peck, S.B.). Museo Regionale di Scienze Naturali, Torino, pp. 11–40.</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Peck, S.B.</w:t>
      </w:r>
      <w:r w:rsidRPr="00E41819">
        <w:rPr>
          <w:rFonts w:ascii="Calibri" w:hAnsi="Calibri"/>
          <w:noProof/>
          <w:sz w:val="26"/>
        </w:rPr>
        <w:t xml:space="preserve"> 2001: Review of the carrion beetles of Australia and New Guinea (Coleoptera: Silphidae). </w:t>
      </w:r>
      <w:r w:rsidRPr="00E41819">
        <w:rPr>
          <w:rFonts w:ascii="Calibri" w:hAnsi="Calibri"/>
          <w:i/>
          <w:iCs/>
          <w:noProof/>
          <w:sz w:val="26"/>
        </w:rPr>
        <w:t>Australian Journal of Entomology</w:t>
      </w:r>
      <w:r w:rsidRPr="00E41819">
        <w:rPr>
          <w:rFonts w:ascii="Calibri" w:hAnsi="Calibri"/>
          <w:noProof/>
          <w:sz w:val="26"/>
        </w:rPr>
        <w:t xml:space="preserve">, </w:t>
      </w:r>
      <w:r w:rsidRPr="00E41819">
        <w:rPr>
          <w:rFonts w:ascii="Calibri" w:hAnsi="Calibri"/>
          <w:b/>
          <w:bCs/>
          <w:noProof/>
          <w:sz w:val="26"/>
        </w:rPr>
        <w:t>40</w:t>
      </w:r>
      <w:r w:rsidRPr="00E41819">
        <w:rPr>
          <w:rFonts w:ascii="Calibri" w:hAnsi="Calibri"/>
          <w:noProof/>
          <w:sz w:val="26"/>
        </w:rPr>
        <w:t>, 93–101.</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Peck, S.B. &amp; Anderson, R.S.</w:t>
      </w:r>
      <w:r w:rsidRPr="00E41819">
        <w:rPr>
          <w:rFonts w:ascii="Calibri" w:hAnsi="Calibri"/>
          <w:noProof/>
          <w:sz w:val="26"/>
        </w:rPr>
        <w:t xml:space="preserve"> 1985: Seasonal activity and habitat associations of adult small carrion beetles in southern Ontario (Coleoptera: Leiodidae: Cholevinae). </w:t>
      </w:r>
      <w:r w:rsidRPr="00E41819">
        <w:rPr>
          <w:rFonts w:ascii="Calibri" w:hAnsi="Calibri"/>
          <w:i/>
          <w:iCs/>
          <w:noProof/>
          <w:sz w:val="26"/>
        </w:rPr>
        <w:t>The Coleopterists Bulletin</w:t>
      </w:r>
      <w:r w:rsidRPr="00E41819">
        <w:rPr>
          <w:rFonts w:ascii="Calibri" w:hAnsi="Calibri"/>
          <w:noProof/>
          <w:sz w:val="26"/>
        </w:rPr>
        <w:t xml:space="preserve">, </w:t>
      </w:r>
      <w:r w:rsidRPr="00E41819">
        <w:rPr>
          <w:rFonts w:ascii="Calibri" w:hAnsi="Calibri"/>
          <w:b/>
          <w:bCs/>
          <w:noProof/>
          <w:sz w:val="26"/>
        </w:rPr>
        <w:t>39</w:t>
      </w:r>
      <w:r w:rsidRPr="00E41819">
        <w:rPr>
          <w:rFonts w:ascii="Calibri" w:hAnsi="Calibri"/>
          <w:noProof/>
          <w:sz w:val="26"/>
        </w:rPr>
        <w:t>, 347–353.</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Peck, S.B. &amp; Cook, J.</w:t>
      </w:r>
      <w:r w:rsidRPr="00E41819">
        <w:rPr>
          <w:rFonts w:ascii="Calibri" w:hAnsi="Calibri"/>
          <w:noProof/>
          <w:sz w:val="26"/>
        </w:rPr>
        <w:t xml:space="preserve"> 2002: Systematics, distributions, and bionomics of the small carrion beetles (Coleoptera: Leiodidae: Cholevinae: Cholevini) of North America. </w:t>
      </w:r>
      <w:r w:rsidRPr="00E41819">
        <w:rPr>
          <w:rFonts w:ascii="Calibri" w:hAnsi="Calibri"/>
          <w:i/>
          <w:iCs/>
          <w:noProof/>
          <w:sz w:val="26"/>
        </w:rPr>
        <w:t>The Canadian Entomologist</w:t>
      </w:r>
      <w:r w:rsidRPr="00E41819">
        <w:rPr>
          <w:rFonts w:ascii="Calibri" w:hAnsi="Calibri"/>
          <w:noProof/>
          <w:sz w:val="26"/>
        </w:rPr>
        <w:t xml:space="preserve">, </w:t>
      </w:r>
      <w:r w:rsidRPr="00E41819">
        <w:rPr>
          <w:rFonts w:ascii="Calibri" w:hAnsi="Calibri"/>
          <w:b/>
          <w:bCs/>
          <w:noProof/>
          <w:sz w:val="26"/>
        </w:rPr>
        <w:t>134</w:t>
      </w:r>
      <w:r w:rsidRPr="00E41819">
        <w:rPr>
          <w:rFonts w:ascii="Calibri" w:hAnsi="Calibri"/>
          <w:noProof/>
          <w:sz w:val="26"/>
        </w:rPr>
        <w:t>, 723–787.</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Peck, S.B. &amp; Cook, J.</w:t>
      </w:r>
      <w:r w:rsidRPr="00E41819">
        <w:rPr>
          <w:rFonts w:ascii="Calibri" w:hAnsi="Calibri"/>
          <w:noProof/>
          <w:sz w:val="26"/>
        </w:rPr>
        <w:t xml:space="preserve"> 2007: Systematics, distributions, and bionomics of the Neoeocatops gen. nov. and Nemadus of North America (Coleoptera: Leiodidae: Cholevinae: Anemadini). </w:t>
      </w:r>
      <w:r w:rsidRPr="00E41819">
        <w:rPr>
          <w:rFonts w:ascii="Calibri" w:hAnsi="Calibri"/>
          <w:i/>
          <w:iCs/>
          <w:noProof/>
          <w:sz w:val="26"/>
        </w:rPr>
        <w:t>The Canadian Entomologist</w:t>
      </w:r>
      <w:r w:rsidRPr="00E41819">
        <w:rPr>
          <w:rFonts w:ascii="Calibri" w:hAnsi="Calibri"/>
          <w:noProof/>
          <w:sz w:val="26"/>
        </w:rPr>
        <w:t xml:space="preserve">, </w:t>
      </w:r>
      <w:r w:rsidRPr="00E41819">
        <w:rPr>
          <w:rFonts w:ascii="Calibri" w:hAnsi="Calibri"/>
          <w:b/>
          <w:bCs/>
          <w:noProof/>
          <w:sz w:val="26"/>
        </w:rPr>
        <w:t>139</w:t>
      </w:r>
      <w:r w:rsidRPr="00E41819">
        <w:rPr>
          <w:rFonts w:ascii="Calibri" w:hAnsi="Calibri"/>
          <w:noProof/>
          <w:sz w:val="26"/>
        </w:rPr>
        <w:t>, 87–117.</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Perreau, M.</w:t>
      </w:r>
      <w:r w:rsidRPr="00E41819">
        <w:rPr>
          <w:rFonts w:ascii="Calibri" w:hAnsi="Calibri"/>
          <w:noProof/>
          <w:sz w:val="26"/>
        </w:rPr>
        <w:t xml:space="preserve"> 2004: Family Leiodidae Fleming, 1821</w:t>
      </w:r>
      <w:r w:rsidRPr="00E41819">
        <w:rPr>
          <w:rFonts w:ascii="Calibri" w:hAnsi="Calibri"/>
          <w:noProof/>
          <w:sz w:val="26"/>
        </w:rPr>
        <w:lastRenderedPageBreak/>
        <w:t xml:space="preserve">. In </w:t>
      </w:r>
      <w:r w:rsidRPr="00E41819">
        <w:rPr>
          <w:rFonts w:ascii="Calibri" w:hAnsi="Calibri"/>
          <w:i/>
          <w:iCs/>
          <w:noProof/>
          <w:sz w:val="26"/>
        </w:rPr>
        <w:t>Catalogue of Palaearctic Coleoptera Hydrophiloidea Histeroidea Staphylinoidea</w:t>
      </w:r>
      <w:r w:rsidRPr="00E41819">
        <w:rPr>
          <w:rFonts w:ascii="Calibri" w:hAnsi="Calibri"/>
          <w:noProof/>
          <w:sz w:val="26"/>
        </w:rPr>
        <w:t xml:space="preserve"> (ed. by Löbl, I. &amp; Smetana, A.). Apollo Books, Steensrup, pp. 133–203.</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Petruška, F.</w:t>
      </w:r>
      <w:r w:rsidRPr="00E41819">
        <w:rPr>
          <w:rFonts w:ascii="Calibri" w:hAnsi="Calibri"/>
          <w:noProof/>
          <w:sz w:val="26"/>
        </w:rPr>
        <w:t xml:space="preserve"> 1964: Příspěvek k poznání pohyblivosti několika druhů brouků nalétávajících na mršiny (Col. Silphidae et Histeridae) (Beitrag zur Bewegungsaktivitńt einiger Aaskńfer-Arten (Col. Silphidae et Histeridae). </w:t>
      </w:r>
      <w:r w:rsidRPr="00E41819">
        <w:rPr>
          <w:rFonts w:ascii="Calibri" w:hAnsi="Calibri"/>
          <w:i/>
          <w:iCs/>
          <w:noProof/>
          <w:sz w:val="26"/>
        </w:rPr>
        <w:t>Acta Universitatis Palackianae Olomucensis, Facultas Rerum Naturalium</w:t>
      </w:r>
      <w:r w:rsidRPr="00E41819">
        <w:rPr>
          <w:rFonts w:ascii="Calibri" w:hAnsi="Calibri"/>
          <w:noProof/>
          <w:sz w:val="26"/>
        </w:rPr>
        <w:t>.</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Podskalská, H., Růžička, J., Hoskovec, M. &amp; Šálek, M.</w:t>
      </w:r>
      <w:r w:rsidRPr="00E41819">
        <w:rPr>
          <w:rFonts w:ascii="Calibri" w:hAnsi="Calibri"/>
          <w:noProof/>
          <w:sz w:val="26"/>
        </w:rPr>
        <w:t xml:space="preserve"> 2009: Use of infochemicals to attract carrion beetles into pitfall traps. </w:t>
      </w:r>
      <w:r w:rsidRPr="00E41819">
        <w:rPr>
          <w:rFonts w:ascii="Calibri" w:hAnsi="Calibri"/>
          <w:i/>
          <w:iCs/>
          <w:noProof/>
          <w:sz w:val="26"/>
        </w:rPr>
        <w:t>Entomologia Experimentalis et Applicata</w:t>
      </w:r>
      <w:r w:rsidRPr="00E41819">
        <w:rPr>
          <w:rFonts w:ascii="Calibri" w:hAnsi="Calibri"/>
          <w:noProof/>
          <w:sz w:val="26"/>
        </w:rPr>
        <w:t xml:space="preserve">, </w:t>
      </w:r>
      <w:r w:rsidRPr="00E41819">
        <w:rPr>
          <w:rFonts w:ascii="Calibri" w:hAnsi="Calibri"/>
          <w:b/>
          <w:bCs/>
          <w:noProof/>
          <w:sz w:val="26"/>
        </w:rPr>
        <w:t>132</w:t>
      </w:r>
      <w:r w:rsidRPr="00E41819">
        <w:rPr>
          <w:rFonts w:ascii="Calibri" w:hAnsi="Calibri"/>
          <w:noProof/>
          <w:sz w:val="26"/>
        </w:rPr>
        <w:t>, 59–64.</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Pukowski, E.</w:t>
      </w:r>
      <w:r w:rsidRPr="00E41819">
        <w:rPr>
          <w:rFonts w:ascii="Calibri" w:hAnsi="Calibri"/>
          <w:noProof/>
          <w:sz w:val="26"/>
        </w:rPr>
        <w:t xml:space="preserve"> 1933: Oekologische Untersuchungen an Necrophorus F. </w:t>
      </w:r>
      <w:r w:rsidRPr="00E41819">
        <w:rPr>
          <w:rFonts w:ascii="Calibri" w:hAnsi="Calibri"/>
          <w:i/>
          <w:iCs/>
          <w:noProof/>
          <w:sz w:val="26"/>
        </w:rPr>
        <w:t>Zeitschrift für Morphologie und Oekologie der Tiere</w:t>
      </w:r>
      <w:r w:rsidRPr="00E41819">
        <w:rPr>
          <w:rFonts w:ascii="Calibri" w:hAnsi="Calibri"/>
          <w:noProof/>
          <w:sz w:val="26"/>
        </w:rPr>
        <w:t xml:space="preserve">, </w:t>
      </w:r>
      <w:r w:rsidRPr="00E41819">
        <w:rPr>
          <w:rFonts w:ascii="Calibri" w:hAnsi="Calibri"/>
          <w:b/>
          <w:bCs/>
          <w:noProof/>
          <w:sz w:val="26"/>
        </w:rPr>
        <w:t>27</w:t>
      </w:r>
      <w:r w:rsidRPr="00E41819">
        <w:rPr>
          <w:rFonts w:ascii="Calibri" w:hAnsi="Calibri"/>
          <w:noProof/>
          <w:sz w:val="26"/>
        </w:rPr>
        <w:t>, 518–586.</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Qubaiová, J., Růžička, J. &amp; Šípková, H.</w:t>
      </w:r>
      <w:r w:rsidRPr="00E41819">
        <w:rPr>
          <w:rFonts w:ascii="Calibri" w:hAnsi="Calibri"/>
          <w:noProof/>
          <w:sz w:val="26"/>
        </w:rPr>
        <w:t xml:space="preserve"> 2015: Taxonomic revision of genus Ablattaria Reitter (Coleoptera, Silphidae) using geometric morphometrics. </w:t>
      </w:r>
      <w:r w:rsidRPr="00E41819">
        <w:rPr>
          <w:rFonts w:ascii="Calibri" w:hAnsi="Calibri"/>
          <w:i/>
          <w:iCs/>
          <w:noProof/>
          <w:sz w:val="26"/>
        </w:rPr>
        <w:t>ZooKeys</w:t>
      </w:r>
      <w:r w:rsidRPr="00E41819">
        <w:rPr>
          <w:rFonts w:ascii="Calibri" w:hAnsi="Calibri"/>
          <w:noProof/>
          <w:sz w:val="26"/>
        </w:rPr>
        <w:t>, 79–142.</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Ratcliffe, B.C.</w:t>
      </w:r>
      <w:r w:rsidRPr="00E41819">
        <w:rPr>
          <w:rFonts w:ascii="Calibri" w:hAnsi="Calibri"/>
          <w:noProof/>
          <w:sz w:val="26"/>
        </w:rPr>
        <w:t xml:space="preserve"> 1996: The carrion beetles (Coleoptera: Silphidae) of Nebraska. </w:t>
      </w:r>
      <w:r w:rsidRPr="00E41819">
        <w:rPr>
          <w:rFonts w:ascii="Calibri" w:hAnsi="Calibri"/>
          <w:i/>
          <w:iCs/>
          <w:noProof/>
          <w:sz w:val="26"/>
        </w:rPr>
        <w:t>Bulletin of the University of Nebraska State Museum</w:t>
      </w:r>
      <w:r w:rsidRPr="00E41819">
        <w:rPr>
          <w:rFonts w:ascii="Calibri" w:hAnsi="Calibri"/>
          <w:noProof/>
          <w:sz w:val="26"/>
        </w:rPr>
        <w:t xml:space="preserve">, </w:t>
      </w:r>
      <w:r w:rsidRPr="00E41819">
        <w:rPr>
          <w:rFonts w:ascii="Calibri" w:hAnsi="Calibri"/>
          <w:b/>
          <w:bCs/>
          <w:noProof/>
          <w:sz w:val="26"/>
        </w:rPr>
        <w:t>13</w:t>
      </w:r>
      <w:r w:rsidRPr="00E41819">
        <w:rPr>
          <w:rFonts w:ascii="Calibri" w:hAnsi="Calibri"/>
          <w:noProof/>
          <w:sz w:val="26"/>
        </w:rPr>
        <w:t>, 1–100.</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Reed  Jr., H.B.</w:t>
      </w:r>
      <w:r w:rsidRPr="00E41819">
        <w:rPr>
          <w:rFonts w:ascii="Calibri" w:hAnsi="Calibri"/>
          <w:noProof/>
          <w:sz w:val="26"/>
        </w:rPr>
        <w:t xml:space="preserve"> 1958: A Study of Dog Carcass Communities in Tennessee, with Special Reference to the Insects. </w:t>
      </w:r>
      <w:r w:rsidRPr="00E41819">
        <w:rPr>
          <w:rFonts w:ascii="Calibri" w:hAnsi="Calibri"/>
          <w:i/>
          <w:iCs/>
          <w:noProof/>
          <w:sz w:val="26"/>
        </w:rPr>
        <w:t>American Midland Naturalist</w:t>
      </w:r>
      <w:r w:rsidRPr="00E41819">
        <w:rPr>
          <w:rFonts w:ascii="Calibri" w:hAnsi="Calibri"/>
          <w:noProof/>
          <w:sz w:val="26"/>
        </w:rPr>
        <w:t xml:space="preserve">, </w:t>
      </w:r>
      <w:r w:rsidRPr="00E41819">
        <w:rPr>
          <w:rFonts w:ascii="Calibri" w:hAnsi="Calibri"/>
          <w:b/>
          <w:bCs/>
          <w:noProof/>
          <w:sz w:val="26"/>
        </w:rPr>
        <w:t>59</w:t>
      </w:r>
      <w:r w:rsidRPr="00E41819">
        <w:rPr>
          <w:rFonts w:ascii="Calibri" w:hAnsi="Calibri"/>
          <w:noProof/>
          <w:sz w:val="26"/>
        </w:rPr>
        <w:t>, 213–245.</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Régnière, J., Powell, J., Bentz, B. &amp; Nealis, V.</w:t>
      </w:r>
      <w:r w:rsidRPr="00E41819">
        <w:rPr>
          <w:rFonts w:ascii="Calibri" w:hAnsi="Calibri"/>
          <w:noProof/>
          <w:sz w:val="26"/>
        </w:rPr>
        <w:t xml:space="preserve"> 2012: Effects of temperature on development, survival and reproduction of insects: experimental design, data analysis and modeling. </w:t>
      </w:r>
      <w:r w:rsidRPr="00E41819">
        <w:rPr>
          <w:rFonts w:ascii="Calibri" w:hAnsi="Calibri"/>
          <w:i/>
          <w:iCs/>
          <w:noProof/>
          <w:sz w:val="26"/>
        </w:rPr>
        <w:t>Journal of insect physiology</w:t>
      </w:r>
      <w:r w:rsidRPr="00E41819">
        <w:rPr>
          <w:rFonts w:ascii="Calibri" w:hAnsi="Calibri"/>
          <w:noProof/>
          <w:sz w:val="26"/>
        </w:rPr>
        <w:t xml:space="preserve">, </w:t>
      </w:r>
      <w:r w:rsidRPr="00E41819">
        <w:rPr>
          <w:rFonts w:ascii="Calibri" w:hAnsi="Calibri"/>
          <w:b/>
          <w:bCs/>
          <w:noProof/>
          <w:sz w:val="26"/>
        </w:rPr>
        <w:t>58</w:t>
      </w:r>
      <w:r w:rsidRPr="00E41819">
        <w:rPr>
          <w:rFonts w:ascii="Calibri" w:hAnsi="Calibri"/>
          <w:noProof/>
          <w:sz w:val="26"/>
        </w:rPr>
        <w:t>, 634–47.</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Reiter, C.</w:t>
      </w:r>
      <w:r w:rsidRPr="00E41819">
        <w:rPr>
          <w:rFonts w:ascii="Calibri" w:hAnsi="Calibri"/>
          <w:noProof/>
          <w:sz w:val="26"/>
        </w:rPr>
        <w:t xml:space="preserve"> 1984: Zum Wachstumsverhalten der Maden der blauen Schmeiβfliege Calliphora vicina. </w:t>
      </w:r>
      <w:r w:rsidRPr="00E41819">
        <w:rPr>
          <w:rFonts w:ascii="Calibri" w:hAnsi="Calibri"/>
          <w:i/>
          <w:iCs/>
          <w:noProof/>
          <w:sz w:val="26"/>
        </w:rPr>
        <w:t>Z. Rechtsmed</w:t>
      </w:r>
      <w:r w:rsidRPr="00E41819">
        <w:rPr>
          <w:rFonts w:ascii="Calibri" w:hAnsi="Calibri"/>
          <w:noProof/>
          <w:sz w:val="26"/>
        </w:rPr>
        <w:t xml:space="preserve">, </w:t>
      </w:r>
      <w:r w:rsidRPr="00E41819">
        <w:rPr>
          <w:rFonts w:ascii="Calibri" w:hAnsi="Calibri"/>
          <w:b/>
          <w:bCs/>
          <w:noProof/>
          <w:sz w:val="26"/>
        </w:rPr>
        <w:t>91</w:t>
      </w:r>
      <w:r w:rsidRPr="00E41819">
        <w:rPr>
          <w:rFonts w:ascii="Calibri" w:hAnsi="Calibri"/>
          <w:noProof/>
          <w:sz w:val="26"/>
        </w:rPr>
        <w:t>, 295–308.</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Ridgeway, J. a., Midgley, J.M., Collett, I.J. &amp; Villet, M.H.</w:t>
      </w:r>
      <w:r w:rsidRPr="00E41819">
        <w:rPr>
          <w:rFonts w:ascii="Calibri" w:hAnsi="Calibri"/>
          <w:noProof/>
          <w:sz w:val="26"/>
        </w:rPr>
        <w:t xml:space="preserve"> 2014: Advantages of using development models of the carrion beetles Thanatophilus micans (Fabricius) and T. mutilatus (Castelneau) (Coleoptera: Silphidae) for estimating minimum post mortem intervals, verified with case data. </w:t>
      </w:r>
      <w:r w:rsidRPr="00E41819">
        <w:rPr>
          <w:rFonts w:ascii="Calibri" w:hAnsi="Calibri"/>
          <w:i/>
          <w:iCs/>
          <w:noProof/>
          <w:sz w:val="26"/>
        </w:rPr>
        <w:t>International Journal of Legal Medicine</w:t>
      </w:r>
      <w:r w:rsidRPr="00E41819">
        <w:rPr>
          <w:rFonts w:ascii="Calibri" w:hAnsi="Calibri"/>
          <w:noProof/>
          <w:sz w:val="26"/>
        </w:rPr>
        <w:t xml:space="preserve">, </w:t>
      </w:r>
      <w:r w:rsidRPr="00E41819">
        <w:rPr>
          <w:rFonts w:ascii="Calibri" w:hAnsi="Calibri"/>
          <w:b/>
          <w:bCs/>
          <w:noProof/>
          <w:sz w:val="26"/>
        </w:rPr>
        <w:t>128</w:t>
      </w:r>
      <w:r w:rsidRPr="00E41819">
        <w:rPr>
          <w:rFonts w:ascii="Calibri" w:hAnsi="Calibri"/>
          <w:noProof/>
          <w:sz w:val="26"/>
        </w:rPr>
        <w:t>, 207–220.</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Richards, C.S., Crous, K.L. &amp; Villet, M.H.</w:t>
      </w:r>
      <w:r w:rsidRPr="00E41819">
        <w:rPr>
          <w:rFonts w:ascii="Calibri" w:hAnsi="Calibri"/>
          <w:noProof/>
          <w:sz w:val="26"/>
        </w:rPr>
        <w:t xml:space="preserve"> 2009: Models of development for blowfly sister species Chrysomya chloropyga and Chrysomya putoria. </w:t>
      </w:r>
      <w:r w:rsidRPr="00E41819">
        <w:rPr>
          <w:rFonts w:ascii="Calibri" w:hAnsi="Calibri"/>
          <w:i/>
          <w:iCs/>
          <w:noProof/>
          <w:sz w:val="26"/>
        </w:rPr>
        <w:t>Medical and Veterinary Entomology</w:t>
      </w:r>
      <w:r w:rsidRPr="00E41819">
        <w:rPr>
          <w:rFonts w:ascii="Calibri" w:hAnsi="Calibri"/>
          <w:noProof/>
          <w:sz w:val="26"/>
        </w:rPr>
        <w:t xml:space="preserve">, </w:t>
      </w:r>
      <w:r w:rsidRPr="00E41819">
        <w:rPr>
          <w:rFonts w:ascii="Calibri" w:hAnsi="Calibri"/>
          <w:b/>
          <w:bCs/>
          <w:noProof/>
          <w:sz w:val="26"/>
        </w:rPr>
        <w:t>23</w:t>
      </w:r>
      <w:r w:rsidRPr="00E41819">
        <w:rPr>
          <w:rFonts w:ascii="Calibri" w:hAnsi="Calibri"/>
          <w:noProof/>
          <w:sz w:val="26"/>
        </w:rPr>
        <w:t>, 56–61.</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Richards, C.S. &amp; Villet, M.H.</w:t>
      </w:r>
      <w:r w:rsidRPr="00E41819">
        <w:rPr>
          <w:rFonts w:ascii="Calibri" w:hAnsi="Calibri"/>
          <w:noProof/>
          <w:sz w:val="26"/>
        </w:rPr>
        <w:t xml:space="preserve"> 2008: Factors affecting accura</w:t>
      </w:r>
      <w:r w:rsidRPr="00E41819">
        <w:rPr>
          <w:rFonts w:ascii="Calibri" w:hAnsi="Calibri"/>
          <w:noProof/>
          <w:sz w:val="26"/>
        </w:rPr>
        <w:lastRenderedPageBreak/>
        <w:t xml:space="preserve">cy and precision of thermal summation models of insect development used to estimate post-mortem intervals. </w:t>
      </w:r>
      <w:r w:rsidRPr="00E41819">
        <w:rPr>
          <w:rFonts w:ascii="Calibri" w:hAnsi="Calibri"/>
          <w:i/>
          <w:iCs/>
          <w:noProof/>
          <w:sz w:val="26"/>
        </w:rPr>
        <w:t>International journal of legal medicine</w:t>
      </w:r>
      <w:r w:rsidRPr="00E41819">
        <w:rPr>
          <w:rFonts w:ascii="Calibri" w:hAnsi="Calibri"/>
          <w:noProof/>
          <w:sz w:val="26"/>
        </w:rPr>
        <w:t xml:space="preserve">, </w:t>
      </w:r>
      <w:r w:rsidRPr="00E41819">
        <w:rPr>
          <w:rFonts w:ascii="Calibri" w:hAnsi="Calibri"/>
          <w:b/>
          <w:bCs/>
          <w:noProof/>
          <w:sz w:val="26"/>
        </w:rPr>
        <w:t>122</w:t>
      </w:r>
      <w:r w:rsidRPr="00E41819">
        <w:rPr>
          <w:rFonts w:ascii="Calibri" w:hAnsi="Calibri"/>
          <w:noProof/>
          <w:sz w:val="26"/>
        </w:rPr>
        <w:t>, 401–408.</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Richardson, M.S. &amp; Goff, M.L.</w:t>
      </w:r>
      <w:r w:rsidRPr="00E41819">
        <w:rPr>
          <w:rFonts w:ascii="Calibri" w:hAnsi="Calibri"/>
          <w:noProof/>
          <w:sz w:val="26"/>
        </w:rPr>
        <w:t xml:space="preserve"> 2001: Effects of temperature and intraspecific interaction on the development of Dermestes maculatus (Coleoptera: Dermestidae). </w:t>
      </w:r>
      <w:r w:rsidRPr="00E41819">
        <w:rPr>
          <w:rFonts w:ascii="Calibri" w:hAnsi="Calibri"/>
          <w:i/>
          <w:iCs/>
          <w:noProof/>
          <w:sz w:val="26"/>
        </w:rPr>
        <w:t>Journal of Medical Entomology</w:t>
      </w:r>
      <w:r w:rsidRPr="00E41819">
        <w:rPr>
          <w:rFonts w:ascii="Calibri" w:hAnsi="Calibri"/>
          <w:noProof/>
          <w:sz w:val="26"/>
        </w:rPr>
        <w:t xml:space="preserve">, </w:t>
      </w:r>
      <w:r w:rsidRPr="00E41819">
        <w:rPr>
          <w:rFonts w:ascii="Calibri" w:hAnsi="Calibri"/>
          <w:b/>
          <w:bCs/>
          <w:noProof/>
          <w:sz w:val="26"/>
        </w:rPr>
        <w:t>38</w:t>
      </w:r>
      <w:r w:rsidRPr="00E41819">
        <w:rPr>
          <w:rFonts w:ascii="Calibri" w:hAnsi="Calibri"/>
          <w:noProof/>
          <w:sz w:val="26"/>
        </w:rPr>
        <w:t>, 347–351.</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Roche, C.D. &amp; Smith, L.W.</w:t>
      </w:r>
      <w:r w:rsidRPr="00E41819">
        <w:rPr>
          <w:rFonts w:ascii="Calibri" w:hAnsi="Calibri"/>
          <w:noProof/>
          <w:sz w:val="26"/>
        </w:rPr>
        <w:t xml:space="preserve"> 1974: Note on the rearing of Dermestes maculatus DeGeer (Coleoptera: Dermestidae). </w:t>
      </w:r>
      <w:r w:rsidRPr="00E41819">
        <w:rPr>
          <w:rFonts w:ascii="Calibri" w:hAnsi="Calibri"/>
          <w:i/>
          <w:iCs/>
          <w:noProof/>
          <w:sz w:val="26"/>
        </w:rPr>
        <w:t>Entomological News</w:t>
      </w:r>
      <w:r w:rsidRPr="00E41819">
        <w:rPr>
          <w:rFonts w:ascii="Calibri" w:hAnsi="Calibri"/>
          <w:noProof/>
          <w:sz w:val="26"/>
        </w:rPr>
        <w:t xml:space="preserve">, </w:t>
      </w:r>
      <w:r w:rsidRPr="00E41819">
        <w:rPr>
          <w:rFonts w:ascii="Calibri" w:hAnsi="Calibri"/>
          <w:b/>
          <w:bCs/>
          <w:noProof/>
          <w:sz w:val="26"/>
        </w:rPr>
        <w:t>85</w:t>
      </w:r>
      <w:r w:rsidRPr="00E41819">
        <w:rPr>
          <w:rFonts w:ascii="Calibri" w:hAnsi="Calibri"/>
          <w:noProof/>
          <w:sz w:val="26"/>
        </w:rPr>
        <w:t>, 85–87.</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Ruzicka, J. &amp; Schneider, J.</w:t>
      </w:r>
      <w:r w:rsidRPr="00E41819">
        <w:rPr>
          <w:rFonts w:ascii="Calibri" w:hAnsi="Calibri"/>
          <w:noProof/>
          <w:sz w:val="26"/>
        </w:rPr>
        <w:t xml:space="preserve"> 2011: Revision of Palaearctic and Oriental Necrophila Kirby &amp; Spence, part 1: subgenus Deutosilpha Portevin (Coleoptera: Silphidae). </w:t>
      </w:r>
      <w:r w:rsidRPr="00E41819">
        <w:rPr>
          <w:rFonts w:ascii="Calibri" w:hAnsi="Calibri"/>
          <w:i/>
          <w:iCs/>
          <w:noProof/>
          <w:sz w:val="26"/>
        </w:rPr>
        <w:t>Zootaxa</w:t>
      </w:r>
      <w:r w:rsidRPr="00E41819">
        <w:rPr>
          <w:rFonts w:ascii="Calibri" w:hAnsi="Calibri"/>
          <w:noProof/>
          <w:sz w:val="26"/>
        </w:rPr>
        <w:t>, 1–12.</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Růžička, J.</w:t>
      </w:r>
      <w:r w:rsidRPr="00E41819">
        <w:rPr>
          <w:rFonts w:ascii="Calibri" w:hAnsi="Calibri"/>
          <w:noProof/>
          <w:sz w:val="26"/>
        </w:rPr>
        <w:t xml:space="preserve"> 1993: Silphidae, p. 33. In: Jelínek J. (ed.): Checklist of Czechoslovak Insects IV (Coleoptera). Seznam československých brouků. </w:t>
      </w:r>
      <w:r w:rsidRPr="00E41819">
        <w:rPr>
          <w:rFonts w:ascii="Calibri" w:hAnsi="Calibri"/>
          <w:i/>
          <w:iCs/>
          <w:noProof/>
          <w:sz w:val="26"/>
        </w:rPr>
        <w:t>Folia Heyrovskyana, Suppl. 1:</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Růžička, J.</w:t>
      </w:r>
      <w:r w:rsidRPr="00E41819">
        <w:rPr>
          <w:rFonts w:ascii="Calibri" w:hAnsi="Calibri"/>
          <w:noProof/>
          <w:sz w:val="26"/>
        </w:rPr>
        <w:t xml:space="preserve"> 1994: Seasonal activity and habitat associations of Silphidae and Leiodidae: Cholevinae (Coleoptera) in central Bohemia. </w:t>
      </w:r>
      <w:r w:rsidRPr="00E41819">
        <w:rPr>
          <w:rFonts w:ascii="Calibri" w:hAnsi="Calibri"/>
          <w:i/>
          <w:iCs/>
          <w:noProof/>
          <w:sz w:val="26"/>
        </w:rPr>
        <w:t>Acta Societatis Zoologicae Bohemoslovicae</w:t>
      </w:r>
      <w:r w:rsidRPr="00E41819">
        <w:rPr>
          <w:rFonts w:ascii="Calibri" w:hAnsi="Calibri"/>
          <w:noProof/>
          <w:sz w:val="26"/>
        </w:rPr>
        <w:t>.</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Růžička, J.</w:t>
      </w:r>
      <w:r w:rsidRPr="00E41819">
        <w:rPr>
          <w:rFonts w:ascii="Calibri" w:hAnsi="Calibri"/>
          <w:noProof/>
          <w:sz w:val="26"/>
        </w:rPr>
        <w:t xml:space="preserve"> 2005: Silphidae (mrchožroutovití). In </w:t>
      </w:r>
      <w:r w:rsidRPr="00E41819">
        <w:rPr>
          <w:rFonts w:ascii="Calibri" w:hAnsi="Calibri"/>
          <w:i/>
          <w:iCs/>
          <w:noProof/>
          <w:sz w:val="26"/>
        </w:rPr>
        <w:t>Red list of threatened species in the Czech Republic. Invertebrates</w:t>
      </w:r>
      <w:r w:rsidRPr="00E41819">
        <w:rPr>
          <w:rFonts w:ascii="Calibri" w:hAnsi="Calibri"/>
          <w:noProof/>
          <w:sz w:val="26"/>
        </w:rPr>
        <w:t xml:space="preserve"> (ed. by Farkač, J., Král, D. &amp; Škorpík, M.). Agentura ochrany a přírody a krajiny ČR, Prague, pp. 429–430.</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Růžička, J., Háva, J. &amp; Schneider, J.</w:t>
      </w:r>
      <w:r w:rsidRPr="00E41819">
        <w:rPr>
          <w:rFonts w:ascii="Calibri" w:hAnsi="Calibri"/>
          <w:noProof/>
          <w:sz w:val="26"/>
        </w:rPr>
        <w:t xml:space="preserve"> 2000: Taxonomical and distributional notes on Oriental Silphidae, with description of Nicrophorus sausai sp. n. (Insecta: Coleoptera). </w:t>
      </w:r>
      <w:r w:rsidRPr="00E41819">
        <w:rPr>
          <w:rFonts w:ascii="Calibri" w:hAnsi="Calibri"/>
          <w:i/>
          <w:iCs/>
          <w:noProof/>
          <w:sz w:val="26"/>
        </w:rPr>
        <w:t>Reichenbachia</w:t>
      </w:r>
      <w:r w:rsidRPr="00E41819">
        <w:rPr>
          <w:rFonts w:ascii="Calibri" w:hAnsi="Calibri"/>
          <w:noProof/>
          <w:sz w:val="26"/>
        </w:rPr>
        <w:t xml:space="preserve">, </w:t>
      </w:r>
      <w:r w:rsidRPr="00E41819">
        <w:rPr>
          <w:rFonts w:ascii="Calibri" w:hAnsi="Calibri"/>
          <w:b/>
          <w:bCs/>
          <w:noProof/>
          <w:sz w:val="26"/>
        </w:rPr>
        <w:t>33</w:t>
      </w:r>
      <w:r w:rsidRPr="00E41819">
        <w:rPr>
          <w:rFonts w:ascii="Calibri" w:hAnsi="Calibri"/>
          <w:noProof/>
          <w:sz w:val="26"/>
        </w:rPr>
        <w:t>, 377–384.</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Růžička, J. &amp; Vávra, J.</w:t>
      </w:r>
      <w:r w:rsidRPr="00E41819">
        <w:rPr>
          <w:rFonts w:ascii="Calibri" w:hAnsi="Calibri"/>
          <w:noProof/>
          <w:sz w:val="26"/>
        </w:rPr>
        <w:t xml:space="preserve"> 1993: Rozšíření a ekologie brouků rodu Choleva (Coleoptera: Leiodidae: Cholevinae) na území Čech, Moravy a Slovenska (The distribution and ecology of the genus Choleva (Coleoptera: Leiodidae: Cholevinae) throughout Bohemia, Moravia and Slovakia). </w:t>
      </w:r>
      <w:r w:rsidRPr="00E41819">
        <w:rPr>
          <w:rFonts w:ascii="Calibri" w:hAnsi="Calibri"/>
          <w:i/>
          <w:iCs/>
          <w:noProof/>
          <w:sz w:val="26"/>
        </w:rPr>
        <w:t>Klapalekiana</w:t>
      </w:r>
      <w:r w:rsidRPr="00E41819">
        <w:rPr>
          <w:rFonts w:ascii="Calibri" w:hAnsi="Calibri"/>
          <w:noProof/>
          <w:sz w:val="26"/>
        </w:rPr>
        <w:t xml:space="preserve">, </w:t>
      </w:r>
      <w:r w:rsidRPr="00E41819">
        <w:rPr>
          <w:rFonts w:ascii="Calibri" w:hAnsi="Calibri"/>
          <w:b/>
          <w:bCs/>
          <w:noProof/>
          <w:sz w:val="26"/>
        </w:rPr>
        <w:t>29</w:t>
      </w:r>
      <w:r w:rsidRPr="00E41819">
        <w:rPr>
          <w:rFonts w:ascii="Calibri" w:hAnsi="Calibri"/>
          <w:noProof/>
          <w:sz w:val="26"/>
        </w:rPr>
        <w:t>, 103–130.</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Ryabuchin, A.S.</w:t>
      </w:r>
      <w:r w:rsidRPr="00E41819">
        <w:rPr>
          <w:rFonts w:ascii="Calibri" w:hAnsi="Calibri"/>
          <w:noProof/>
          <w:sz w:val="26"/>
        </w:rPr>
        <w:t xml:space="preserve"> 1990: A new species of carrion beetles (Coleoptera, Silphidae) from the north-east of the USSR. </w:t>
      </w:r>
      <w:r w:rsidRPr="00E41819">
        <w:rPr>
          <w:rFonts w:ascii="Calibri" w:hAnsi="Calibri"/>
          <w:i/>
          <w:iCs/>
          <w:noProof/>
          <w:sz w:val="26"/>
        </w:rPr>
        <w:t>Zoologicheskii Zhurnal</w:t>
      </w:r>
      <w:r w:rsidRPr="00E41819">
        <w:rPr>
          <w:rFonts w:ascii="Calibri" w:hAnsi="Calibri"/>
          <w:noProof/>
          <w:sz w:val="26"/>
        </w:rPr>
        <w:t xml:space="preserve">, </w:t>
      </w:r>
      <w:r w:rsidRPr="00E41819">
        <w:rPr>
          <w:rFonts w:ascii="Calibri" w:hAnsi="Calibri"/>
          <w:b/>
          <w:bCs/>
          <w:noProof/>
          <w:sz w:val="26"/>
        </w:rPr>
        <w:t>69</w:t>
      </w:r>
      <w:r w:rsidRPr="00E41819">
        <w:rPr>
          <w:rFonts w:ascii="Calibri" w:hAnsi="Calibri"/>
          <w:noProof/>
          <w:sz w:val="26"/>
        </w:rPr>
        <w:t>, 140–142.</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Safryn, S. a. &amp; Scott, M.P.</w:t>
      </w:r>
      <w:r w:rsidRPr="00E41819">
        <w:rPr>
          <w:rFonts w:ascii="Calibri" w:hAnsi="Calibri"/>
          <w:noProof/>
          <w:sz w:val="26"/>
        </w:rPr>
        <w:t xml:space="preserve"> 2000: Sizing up the competition: Do burying beetles weigh or measure their opponents? </w:t>
      </w:r>
      <w:r w:rsidRPr="00E41819">
        <w:rPr>
          <w:rFonts w:ascii="Calibri" w:hAnsi="Calibri"/>
          <w:i/>
          <w:iCs/>
          <w:noProof/>
          <w:sz w:val="26"/>
        </w:rPr>
        <w:t>Jour</w:t>
      </w:r>
      <w:r w:rsidRPr="00E41819">
        <w:rPr>
          <w:rFonts w:ascii="Calibri" w:hAnsi="Calibri"/>
          <w:i/>
          <w:iCs/>
          <w:noProof/>
          <w:sz w:val="26"/>
        </w:rPr>
        <w:lastRenderedPageBreak/>
        <w:t>nal of Insect Behavior</w:t>
      </w:r>
      <w:r w:rsidRPr="00E41819">
        <w:rPr>
          <w:rFonts w:ascii="Calibri" w:hAnsi="Calibri"/>
          <w:noProof/>
          <w:sz w:val="26"/>
        </w:rPr>
        <w:t xml:space="preserve">, </w:t>
      </w:r>
      <w:r w:rsidRPr="00E41819">
        <w:rPr>
          <w:rFonts w:ascii="Calibri" w:hAnsi="Calibri"/>
          <w:b/>
          <w:bCs/>
          <w:noProof/>
          <w:sz w:val="26"/>
        </w:rPr>
        <w:t>13</w:t>
      </w:r>
      <w:r w:rsidRPr="00E41819">
        <w:rPr>
          <w:rFonts w:ascii="Calibri" w:hAnsi="Calibri"/>
          <w:noProof/>
          <w:sz w:val="26"/>
        </w:rPr>
        <w:t>, 291–297.</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Sanders, D.S., Steel, C.G.H., Vafoupoulou, X. &amp; Lewis, R.D.</w:t>
      </w:r>
      <w:r w:rsidRPr="00E41819">
        <w:rPr>
          <w:rFonts w:ascii="Calibri" w:hAnsi="Calibri"/>
          <w:noProof/>
          <w:sz w:val="26"/>
        </w:rPr>
        <w:t xml:space="preserve"> 2002: </w:t>
      </w:r>
      <w:r w:rsidRPr="00E41819">
        <w:rPr>
          <w:rFonts w:ascii="Calibri" w:hAnsi="Calibri"/>
          <w:i/>
          <w:iCs/>
          <w:noProof/>
          <w:sz w:val="26"/>
        </w:rPr>
        <w:t>Insect Clocks</w:t>
      </w:r>
      <w:r w:rsidRPr="00E41819">
        <w:rPr>
          <w:rFonts w:ascii="Calibri" w:hAnsi="Calibri"/>
          <w:noProof/>
          <w:sz w:val="26"/>
        </w:rPr>
        <w:t>. Elsevier, Amsterdam.</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Scott, M.P., Lee, W.J. &amp; Reijden, E.D. Van Der</w:t>
      </w:r>
      <w:r w:rsidRPr="00E41819">
        <w:rPr>
          <w:rFonts w:ascii="Calibri" w:hAnsi="Calibri"/>
          <w:noProof/>
          <w:sz w:val="26"/>
        </w:rPr>
        <w:t xml:space="preserve">. 2007: The frequency and fitness consequences of communal breeding in a natural population of burying beetles: A test of reproductive skew. </w:t>
      </w:r>
      <w:r w:rsidRPr="00E41819">
        <w:rPr>
          <w:rFonts w:ascii="Calibri" w:hAnsi="Calibri"/>
          <w:i/>
          <w:iCs/>
          <w:noProof/>
          <w:sz w:val="26"/>
        </w:rPr>
        <w:t>Ecological Entomology</w:t>
      </w:r>
      <w:r w:rsidRPr="00E41819">
        <w:rPr>
          <w:rFonts w:ascii="Calibri" w:hAnsi="Calibri"/>
          <w:noProof/>
          <w:sz w:val="26"/>
        </w:rPr>
        <w:t xml:space="preserve">, </w:t>
      </w:r>
      <w:r w:rsidRPr="00E41819">
        <w:rPr>
          <w:rFonts w:ascii="Calibri" w:hAnsi="Calibri"/>
          <w:b/>
          <w:bCs/>
          <w:noProof/>
          <w:sz w:val="26"/>
        </w:rPr>
        <w:t>32</w:t>
      </w:r>
      <w:r w:rsidRPr="00E41819">
        <w:rPr>
          <w:rFonts w:ascii="Calibri" w:hAnsi="Calibri"/>
          <w:noProof/>
          <w:sz w:val="26"/>
        </w:rPr>
        <w:t>, 651–661.</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Sharpe, P.J.H. &amp; DeMichele, D.W.</w:t>
      </w:r>
      <w:r w:rsidRPr="00E41819">
        <w:rPr>
          <w:rFonts w:ascii="Calibri" w:hAnsi="Calibri"/>
          <w:noProof/>
          <w:sz w:val="26"/>
        </w:rPr>
        <w:t xml:space="preserve"> 1977: Reaction kinetics of poikilotherm development. </w:t>
      </w:r>
      <w:r w:rsidRPr="00E41819">
        <w:rPr>
          <w:rFonts w:ascii="Calibri" w:hAnsi="Calibri"/>
          <w:i/>
          <w:iCs/>
          <w:noProof/>
          <w:sz w:val="26"/>
        </w:rPr>
        <w:t>Journal of Theoretical Biology</w:t>
      </w:r>
      <w:r w:rsidRPr="00E41819">
        <w:rPr>
          <w:rFonts w:ascii="Calibri" w:hAnsi="Calibri"/>
          <w:noProof/>
          <w:sz w:val="26"/>
        </w:rPr>
        <w:t xml:space="preserve">, </w:t>
      </w:r>
      <w:r w:rsidRPr="00E41819">
        <w:rPr>
          <w:rFonts w:ascii="Calibri" w:hAnsi="Calibri"/>
          <w:b/>
          <w:bCs/>
          <w:noProof/>
          <w:sz w:val="26"/>
        </w:rPr>
        <w:t>64</w:t>
      </w:r>
      <w:r w:rsidRPr="00E41819">
        <w:rPr>
          <w:rFonts w:ascii="Calibri" w:hAnsi="Calibri"/>
          <w:noProof/>
          <w:sz w:val="26"/>
        </w:rPr>
        <w:t>, 649–670.</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 xml:space="preserve">Schilthuizen, M., Scholte, C., Wijk, R.E.J. van, Dommershuijzen, J., Horst, D. van der, zu Schlochtern, M.M., </w:t>
      </w:r>
      <w:r w:rsidRPr="00E41819">
        <w:rPr>
          <w:rFonts w:ascii="Calibri" w:hAnsi="Calibri"/>
          <w:i/>
          <w:iCs/>
          <w:smallCaps/>
          <w:noProof/>
          <w:sz w:val="26"/>
        </w:rPr>
        <w:t>et al.</w:t>
      </w:r>
      <w:r w:rsidRPr="00E41819">
        <w:rPr>
          <w:rFonts w:ascii="Calibri" w:hAnsi="Calibri"/>
          <w:noProof/>
          <w:sz w:val="26"/>
        </w:rPr>
        <w:t xml:space="preserve"> 2011: Using DNA-barcoding to make the necrobiont beetle family Cholevidae accessible for forensic entomology. </w:t>
      </w:r>
      <w:r w:rsidRPr="00E41819">
        <w:rPr>
          <w:rFonts w:ascii="Calibri" w:hAnsi="Calibri"/>
          <w:i/>
          <w:iCs/>
          <w:noProof/>
          <w:sz w:val="26"/>
        </w:rPr>
        <w:t>Forensic Science International</w:t>
      </w:r>
      <w:r w:rsidRPr="00E41819">
        <w:rPr>
          <w:rFonts w:ascii="Calibri" w:hAnsi="Calibri"/>
          <w:noProof/>
          <w:sz w:val="26"/>
        </w:rPr>
        <w:t xml:space="preserve">, </w:t>
      </w:r>
      <w:r w:rsidRPr="00E41819">
        <w:rPr>
          <w:rFonts w:ascii="Calibri" w:hAnsi="Calibri"/>
          <w:b/>
          <w:bCs/>
          <w:noProof/>
          <w:sz w:val="26"/>
        </w:rPr>
        <w:t>210</w:t>
      </w:r>
      <w:r w:rsidRPr="00E41819">
        <w:rPr>
          <w:rFonts w:ascii="Calibri" w:hAnsi="Calibri"/>
          <w:noProof/>
          <w:sz w:val="26"/>
        </w:rPr>
        <w:t>, 91–95.</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Schwartz, M.</w:t>
      </w:r>
      <w:r w:rsidRPr="00E41819">
        <w:rPr>
          <w:rFonts w:ascii="Calibri" w:hAnsi="Calibri"/>
          <w:noProof/>
          <w:sz w:val="26"/>
        </w:rPr>
        <w:t xml:space="preserve"> 1998: Green-wave phenology. </w:t>
      </w:r>
      <w:r w:rsidRPr="00E41819">
        <w:rPr>
          <w:rFonts w:ascii="Calibri" w:hAnsi="Calibri"/>
          <w:i/>
          <w:iCs/>
          <w:noProof/>
          <w:sz w:val="26"/>
        </w:rPr>
        <w:t>Nature</w:t>
      </w:r>
      <w:r w:rsidRPr="00E41819">
        <w:rPr>
          <w:rFonts w:ascii="Calibri" w:hAnsi="Calibri"/>
          <w:noProof/>
          <w:sz w:val="26"/>
        </w:rPr>
        <w:t xml:space="preserve">, </w:t>
      </w:r>
      <w:r w:rsidRPr="00E41819">
        <w:rPr>
          <w:rFonts w:ascii="Calibri" w:hAnsi="Calibri"/>
          <w:b/>
          <w:bCs/>
          <w:noProof/>
          <w:sz w:val="26"/>
        </w:rPr>
        <w:t>394</w:t>
      </w:r>
      <w:r w:rsidRPr="00E41819">
        <w:rPr>
          <w:rFonts w:ascii="Calibri" w:hAnsi="Calibri"/>
          <w:noProof/>
          <w:sz w:val="26"/>
        </w:rPr>
        <w:t>, 839–840.</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Sikes, D.S.</w:t>
      </w:r>
      <w:r w:rsidRPr="00E41819">
        <w:rPr>
          <w:rFonts w:ascii="Calibri" w:hAnsi="Calibri"/>
          <w:noProof/>
          <w:sz w:val="26"/>
        </w:rPr>
        <w:t xml:space="preserve"> 2003: </w:t>
      </w:r>
      <w:r w:rsidRPr="00E41819">
        <w:rPr>
          <w:rFonts w:ascii="Calibri" w:hAnsi="Calibri"/>
          <w:i/>
          <w:iCs/>
          <w:noProof/>
          <w:sz w:val="26"/>
        </w:rPr>
        <w:t>A revision of the subfamily Nicrophorinae Kirby (Insecta: Coleoptera: Silphidae)</w:t>
      </w:r>
      <w:r w:rsidRPr="00E41819">
        <w:rPr>
          <w:rFonts w:ascii="Calibri" w:hAnsi="Calibri"/>
          <w:noProof/>
          <w:sz w:val="26"/>
        </w:rPr>
        <w:t>.</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Sikes, D.S.</w:t>
      </w:r>
      <w:r w:rsidRPr="00E41819">
        <w:rPr>
          <w:rFonts w:ascii="Calibri" w:hAnsi="Calibri"/>
          <w:noProof/>
          <w:sz w:val="26"/>
        </w:rPr>
        <w:t xml:space="preserve"> 2005: Silphidae. In </w:t>
      </w:r>
      <w:r w:rsidRPr="00E41819">
        <w:rPr>
          <w:rFonts w:ascii="Calibri" w:hAnsi="Calibri"/>
          <w:i/>
          <w:iCs/>
          <w:noProof/>
          <w:sz w:val="26"/>
        </w:rPr>
        <w:t>Handbook of Zoology, Volume IV: Arthropoda: Insecta, Part 38: Coleoptera, Beetles.Volume 1: Morphology and Systematics (Archostemata, Adephaga, Myxophaga, Polyphaga partim)</w:t>
      </w:r>
      <w:r w:rsidRPr="00E41819">
        <w:rPr>
          <w:rFonts w:ascii="Calibri" w:hAnsi="Calibri"/>
          <w:noProof/>
          <w:sz w:val="26"/>
        </w:rPr>
        <w:t xml:space="preserve"> (ed. by Beutel, R.G. &amp; Leschen, R.A.B.). De Gruyter, Berlin, pp. 288–296.</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Sikes, D.S.</w:t>
      </w:r>
      <w:r w:rsidRPr="00E41819">
        <w:rPr>
          <w:rFonts w:ascii="Calibri" w:hAnsi="Calibri"/>
          <w:noProof/>
          <w:sz w:val="26"/>
        </w:rPr>
        <w:t xml:space="preserve"> 2008: Carrion beetles (Coleoptera: Silphidae). In </w:t>
      </w:r>
      <w:r w:rsidRPr="00E41819">
        <w:rPr>
          <w:rFonts w:ascii="Calibri" w:hAnsi="Calibri"/>
          <w:i/>
          <w:iCs/>
          <w:noProof/>
          <w:sz w:val="26"/>
        </w:rPr>
        <w:t>Encyclopedia of entomology</w:t>
      </w:r>
      <w:r w:rsidRPr="00E41819">
        <w:rPr>
          <w:rFonts w:ascii="Calibri" w:hAnsi="Calibri"/>
          <w:noProof/>
          <w:sz w:val="26"/>
        </w:rPr>
        <w:t xml:space="preserve"> (ed. by Capinera, J.L.). Springer Netherlands, pp. 749–758.</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Sikes, D.S., Madge, R.B. &amp; Trumbo, S.T.</w:t>
      </w:r>
      <w:r w:rsidRPr="00E41819">
        <w:rPr>
          <w:rFonts w:ascii="Calibri" w:hAnsi="Calibri"/>
          <w:noProof/>
          <w:sz w:val="26"/>
        </w:rPr>
        <w:t xml:space="preserve"> 2006: Revision of Nicrophorus in part: New species and inferred phylogeny of the nepalensis-group based on evidence from morphology and mitochondrial DNA (Coleoptera : Silphidae : Nicrophorinae). </w:t>
      </w:r>
      <w:r w:rsidRPr="00E41819">
        <w:rPr>
          <w:rFonts w:ascii="Calibri" w:hAnsi="Calibri"/>
          <w:i/>
          <w:iCs/>
          <w:noProof/>
          <w:sz w:val="26"/>
        </w:rPr>
        <w:t>Invertebrate Systematics</w:t>
      </w:r>
      <w:r w:rsidRPr="00E41819">
        <w:rPr>
          <w:rFonts w:ascii="Calibri" w:hAnsi="Calibri"/>
          <w:noProof/>
          <w:sz w:val="26"/>
        </w:rPr>
        <w:t xml:space="preserve">, </w:t>
      </w:r>
      <w:r w:rsidRPr="00E41819">
        <w:rPr>
          <w:rFonts w:ascii="Calibri" w:hAnsi="Calibri"/>
          <w:b/>
          <w:bCs/>
          <w:noProof/>
          <w:sz w:val="26"/>
        </w:rPr>
        <w:t>20</w:t>
      </w:r>
      <w:r w:rsidRPr="00E41819">
        <w:rPr>
          <w:rFonts w:ascii="Calibri" w:hAnsi="Calibri"/>
          <w:noProof/>
          <w:sz w:val="26"/>
        </w:rPr>
        <w:t>, 305–365.</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Sikes, D.S. &amp; Mousseau, T.</w:t>
      </w:r>
      <w:r w:rsidRPr="00E41819">
        <w:rPr>
          <w:rFonts w:ascii="Calibri" w:hAnsi="Calibri"/>
          <w:noProof/>
          <w:sz w:val="26"/>
        </w:rPr>
        <w:t xml:space="preserve"> 2013: Description of Nicrophorus efferens, new species, from Bougainville Island (Coleoptera, Silphidae, Nicrophorinae). </w:t>
      </w:r>
      <w:r w:rsidRPr="00E41819">
        <w:rPr>
          <w:rFonts w:ascii="Calibri" w:hAnsi="Calibri"/>
          <w:i/>
          <w:iCs/>
          <w:noProof/>
          <w:sz w:val="26"/>
        </w:rPr>
        <w:t>ZooKeys</w:t>
      </w:r>
      <w:r w:rsidRPr="00E41819">
        <w:rPr>
          <w:rFonts w:ascii="Calibri" w:hAnsi="Calibri"/>
          <w:noProof/>
          <w:sz w:val="26"/>
        </w:rPr>
        <w:t xml:space="preserve">, </w:t>
      </w:r>
      <w:r w:rsidRPr="00E41819">
        <w:rPr>
          <w:rFonts w:ascii="Calibri" w:hAnsi="Calibri"/>
          <w:b/>
          <w:bCs/>
          <w:noProof/>
          <w:sz w:val="26"/>
        </w:rPr>
        <w:t>311</w:t>
      </w:r>
      <w:r w:rsidRPr="00E41819">
        <w:rPr>
          <w:rFonts w:ascii="Calibri" w:hAnsi="Calibri"/>
          <w:noProof/>
          <w:sz w:val="26"/>
        </w:rPr>
        <w:t>, 83–93.</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Sikes, D.S. &amp; Peck, S.B.</w:t>
      </w:r>
      <w:r w:rsidRPr="00E41819">
        <w:rPr>
          <w:rFonts w:ascii="Calibri" w:hAnsi="Calibri"/>
          <w:noProof/>
          <w:sz w:val="26"/>
        </w:rPr>
        <w:t xml:space="preserve"> 2000: Description of Nicrophorus hispaniola, New Species, from Hispaniola (Coleoptera: Silphidae) and a Key to the Species of Nicrophorus of the New World. </w:t>
      </w:r>
      <w:r w:rsidRPr="00E41819">
        <w:rPr>
          <w:rFonts w:ascii="Calibri" w:hAnsi="Calibri"/>
          <w:i/>
          <w:iCs/>
          <w:noProof/>
          <w:sz w:val="26"/>
        </w:rPr>
        <w:t>Annals of the Entomological Society of America</w:t>
      </w:r>
      <w:r w:rsidRPr="00E41819">
        <w:rPr>
          <w:rFonts w:ascii="Calibri" w:hAnsi="Calibri"/>
          <w:noProof/>
          <w:sz w:val="26"/>
        </w:rPr>
        <w:t xml:space="preserve">, </w:t>
      </w:r>
      <w:r w:rsidRPr="00E41819">
        <w:rPr>
          <w:rFonts w:ascii="Calibri" w:hAnsi="Calibri"/>
          <w:b/>
          <w:bCs/>
          <w:noProof/>
          <w:sz w:val="26"/>
        </w:rPr>
        <w:t>93</w:t>
      </w:r>
      <w:r w:rsidRPr="00E41819">
        <w:rPr>
          <w:rFonts w:ascii="Calibri" w:hAnsi="Calibri"/>
          <w:noProof/>
          <w:sz w:val="26"/>
        </w:rPr>
        <w:t>, 391–397.</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Sikes,</w:t>
      </w:r>
      <w:r w:rsidRPr="00E41819">
        <w:rPr>
          <w:rFonts w:ascii="Calibri" w:hAnsi="Calibri"/>
          <w:smallCaps/>
          <w:noProof/>
          <w:sz w:val="26"/>
        </w:rPr>
        <w:lastRenderedPageBreak/>
        <w:t xml:space="preserve"> D.S. &amp; Venables, C.</w:t>
      </w:r>
      <w:r w:rsidRPr="00E41819">
        <w:rPr>
          <w:rFonts w:ascii="Calibri" w:hAnsi="Calibri"/>
          <w:noProof/>
          <w:sz w:val="26"/>
        </w:rPr>
        <w:t xml:space="preserve"> 2013: Molecular phylogeny of the burying beetles (Coleoptera: Silphidae: Nicrophorinae). </w:t>
      </w:r>
      <w:r w:rsidRPr="00E41819">
        <w:rPr>
          <w:rFonts w:ascii="Calibri" w:hAnsi="Calibri"/>
          <w:i/>
          <w:iCs/>
          <w:noProof/>
          <w:sz w:val="26"/>
        </w:rPr>
        <w:t>Molecular Phylogenetics and Evolution</w:t>
      </w:r>
      <w:r w:rsidRPr="00E41819">
        <w:rPr>
          <w:rFonts w:ascii="Calibri" w:hAnsi="Calibri"/>
          <w:noProof/>
          <w:sz w:val="26"/>
        </w:rPr>
        <w:t xml:space="preserve">, </w:t>
      </w:r>
      <w:r w:rsidRPr="00E41819">
        <w:rPr>
          <w:rFonts w:ascii="Calibri" w:hAnsi="Calibri"/>
          <w:b/>
          <w:bCs/>
          <w:noProof/>
          <w:sz w:val="26"/>
        </w:rPr>
        <w:t>69</w:t>
      </w:r>
      <w:r w:rsidRPr="00E41819">
        <w:rPr>
          <w:rFonts w:ascii="Calibri" w:hAnsi="Calibri"/>
          <w:noProof/>
          <w:sz w:val="26"/>
        </w:rPr>
        <w:t>, 552–565.</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Springett, B.P.</w:t>
      </w:r>
      <w:r w:rsidRPr="00E41819">
        <w:rPr>
          <w:rFonts w:ascii="Calibri" w:hAnsi="Calibri"/>
          <w:noProof/>
          <w:sz w:val="26"/>
        </w:rPr>
        <w:t xml:space="preserve"> 1968: Aspects of the relationship between burying beetles, NEcrophorus spp., and the mite, Poecilochirus necrophori Vitz. </w:t>
      </w:r>
      <w:r w:rsidRPr="00E41819">
        <w:rPr>
          <w:rFonts w:ascii="Calibri" w:hAnsi="Calibri"/>
          <w:i/>
          <w:iCs/>
          <w:noProof/>
          <w:sz w:val="26"/>
        </w:rPr>
        <w:t>Journal of Animal Ecology</w:t>
      </w:r>
      <w:r w:rsidRPr="00E41819">
        <w:rPr>
          <w:rFonts w:ascii="Calibri" w:hAnsi="Calibri"/>
          <w:noProof/>
          <w:sz w:val="26"/>
        </w:rPr>
        <w:t xml:space="preserve">, </w:t>
      </w:r>
      <w:r w:rsidRPr="00E41819">
        <w:rPr>
          <w:rFonts w:ascii="Calibri" w:hAnsi="Calibri"/>
          <w:b/>
          <w:bCs/>
          <w:noProof/>
          <w:sz w:val="26"/>
        </w:rPr>
        <w:t>37</w:t>
      </w:r>
      <w:r w:rsidRPr="00E41819">
        <w:rPr>
          <w:rFonts w:ascii="Calibri" w:hAnsi="Calibri"/>
          <w:noProof/>
          <w:sz w:val="26"/>
        </w:rPr>
        <w:t>, 417–424.</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Steiger, S., Gershman, S.N., Pettinger, A.M., Eggert, A.-K. &amp; Sakaluk, S.K.</w:t>
      </w:r>
      <w:r w:rsidRPr="00E41819">
        <w:rPr>
          <w:rFonts w:ascii="Calibri" w:hAnsi="Calibri"/>
          <w:noProof/>
          <w:sz w:val="26"/>
        </w:rPr>
        <w:t xml:space="preserve"> 2012: Dominance status and sex influence nutritional state and immunity in burying beetles Nicrophorus orbicollis. </w:t>
      </w:r>
      <w:r w:rsidRPr="00E41819">
        <w:rPr>
          <w:rFonts w:ascii="Calibri" w:hAnsi="Calibri"/>
          <w:i/>
          <w:iCs/>
          <w:noProof/>
          <w:sz w:val="26"/>
        </w:rPr>
        <w:t>Behavioral Ecology</w:t>
      </w:r>
      <w:r w:rsidRPr="00E41819">
        <w:rPr>
          <w:rFonts w:ascii="Calibri" w:hAnsi="Calibri"/>
          <w:noProof/>
          <w:sz w:val="26"/>
        </w:rPr>
        <w:t xml:space="preserve">, </w:t>
      </w:r>
      <w:r w:rsidRPr="00E41819">
        <w:rPr>
          <w:rFonts w:ascii="Calibri" w:hAnsi="Calibri"/>
          <w:b/>
          <w:bCs/>
          <w:noProof/>
          <w:sz w:val="26"/>
        </w:rPr>
        <w:t>23</w:t>
      </w:r>
      <w:r w:rsidRPr="00E41819">
        <w:rPr>
          <w:rFonts w:ascii="Calibri" w:hAnsi="Calibri"/>
          <w:noProof/>
          <w:sz w:val="26"/>
        </w:rPr>
        <w:t>, 1126–1132.</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Stork, N.E.</w:t>
      </w:r>
      <w:r w:rsidRPr="00E41819">
        <w:rPr>
          <w:rFonts w:ascii="Calibri" w:hAnsi="Calibri"/>
          <w:noProof/>
          <w:sz w:val="26"/>
        </w:rPr>
        <w:t xml:space="preserve"> 2009: Biodiversity. In </w:t>
      </w:r>
      <w:r w:rsidRPr="00E41819">
        <w:rPr>
          <w:rFonts w:ascii="Calibri" w:hAnsi="Calibri"/>
          <w:i/>
          <w:iCs/>
          <w:noProof/>
          <w:sz w:val="26"/>
        </w:rPr>
        <w:t>Encyclopedia of Insects</w:t>
      </w:r>
      <w:r w:rsidRPr="00E41819">
        <w:rPr>
          <w:rFonts w:ascii="Calibri" w:hAnsi="Calibri"/>
          <w:noProof/>
          <w:sz w:val="26"/>
        </w:rPr>
        <w:t xml:space="preserve"> (ed. by Resh, V. &amp; Cardé, R.). Elsevier, London, pp. 75–80.</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Szymczakowski, W.</w:t>
      </w:r>
      <w:r w:rsidRPr="00E41819">
        <w:rPr>
          <w:rFonts w:ascii="Calibri" w:hAnsi="Calibri"/>
          <w:noProof/>
          <w:sz w:val="26"/>
        </w:rPr>
        <w:t xml:space="preserve"> 1961: </w:t>
      </w:r>
      <w:r w:rsidRPr="00E41819">
        <w:rPr>
          <w:rFonts w:ascii="Calibri" w:hAnsi="Calibri"/>
          <w:i/>
          <w:iCs/>
          <w:noProof/>
          <w:sz w:val="26"/>
        </w:rPr>
        <w:t>Klucze do oznaczania owadów Polski, Część XIX Chrząszcze - Coleoptera, Zeszyt 13 Catopidae. [Keys to identification of Poland insects, Part XIX Beetles - Coleoptera, Issue 13 Small carrion beetles - Catopidae)].</w:t>
      </w:r>
      <w:r w:rsidRPr="00E41819">
        <w:rPr>
          <w:rFonts w:ascii="Calibri" w:hAnsi="Calibri"/>
          <w:noProof/>
          <w:sz w:val="26"/>
        </w:rPr>
        <w:t xml:space="preserve"> Państwowe wydawnictvo naukowe, Warszawa.</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Špicarová, N.</w:t>
      </w:r>
      <w:r w:rsidRPr="00E41819">
        <w:rPr>
          <w:rFonts w:ascii="Calibri" w:hAnsi="Calibri"/>
          <w:noProof/>
          <w:sz w:val="26"/>
        </w:rPr>
        <w:t xml:space="preserve"> 1972: The Emergence of Burying Beetles from the Soil after their Metamorphosis and its Dependece on Day Light (Col. Silphidae). </w:t>
      </w:r>
      <w:r w:rsidRPr="00E41819">
        <w:rPr>
          <w:rFonts w:ascii="Calibri" w:hAnsi="Calibri"/>
          <w:i/>
          <w:iCs/>
          <w:noProof/>
          <w:sz w:val="26"/>
        </w:rPr>
        <w:t>Acta Universitatis Palackianae Olomucensis, Facultas Rerum Naturalium</w:t>
      </w:r>
      <w:r w:rsidRPr="00E41819">
        <w:rPr>
          <w:rFonts w:ascii="Calibri" w:hAnsi="Calibri"/>
          <w:noProof/>
          <w:sz w:val="26"/>
        </w:rPr>
        <w:t xml:space="preserve">, </w:t>
      </w:r>
      <w:r w:rsidRPr="00E41819">
        <w:rPr>
          <w:rFonts w:ascii="Calibri" w:hAnsi="Calibri"/>
          <w:b/>
          <w:bCs/>
          <w:noProof/>
          <w:sz w:val="26"/>
        </w:rPr>
        <w:t>39</w:t>
      </w:r>
      <w:r w:rsidRPr="00E41819">
        <w:rPr>
          <w:rFonts w:ascii="Calibri" w:hAnsi="Calibri"/>
          <w:noProof/>
          <w:sz w:val="26"/>
        </w:rPr>
        <w:t>, 141–155.</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Špicarová, N.</w:t>
      </w:r>
      <w:r w:rsidRPr="00E41819">
        <w:rPr>
          <w:rFonts w:ascii="Calibri" w:hAnsi="Calibri"/>
          <w:noProof/>
          <w:sz w:val="26"/>
        </w:rPr>
        <w:t xml:space="preserve"> 1974: Diurnal activity of young individuals of the species Necrophorus germanicus (Col. Silphidae). </w:t>
      </w:r>
      <w:r w:rsidRPr="00E41819">
        <w:rPr>
          <w:rFonts w:ascii="Calibri" w:hAnsi="Calibri"/>
          <w:i/>
          <w:iCs/>
          <w:noProof/>
          <w:sz w:val="26"/>
        </w:rPr>
        <w:t>Acta Universitatis Palackianae Olomucensis, Facultas Rerum Naturalium</w:t>
      </w:r>
      <w:r w:rsidRPr="00E41819">
        <w:rPr>
          <w:rFonts w:ascii="Calibri" w:hAnsi="Calibri"/>
          <w:noProof/>
          <w:sz w:val="26"/>
        </w:rPr>
        <w:t>.</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Špicarová, N.</w:t>
      </w:r>
      <w:r w:rsidRPr="00E41819">
        <w:rPr>
          <w:rFonts w:ascii="Calibri" w:hAnsi="Calibri"/>
          <w:noProof/>
          <w:sz w:val="26"/>
        </w:rPr>
        <w:t xml:space="preserve"> 1982: K ekologii druhů čeledí Silphidae a Staphylinidae. [To ecology of the species of the families Silphidae and Staphylinidae]. Autoreferát kandidátské disertace. </w:t>
      </w:r>
      <w:r w:rsidRPr="00E41819">
        <w:rPr>
          <w:rFonts w:ascii="Calibri" w:hAnsi="Calibri"/>
          <w:i/>
          <w:iCs/>
          <w:noProof/>
          <w:sz w:val="26"/>
        </w:rPr>
        <w:t>Olomouc: Ediční středisko University Palackého</w:t>
      </w:r>
      <w:r w:rsidRPr="00E41819">
        <w:rPr>
          <w:rFonts w:ascii="Calibri" w:hAnsi="Calibri"/>
          <w:noProof/>
          <w:sz w:val="26"/>
        </w:rPr>
        <w:t>.</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Šustek, Z.</w:t>
      </w:r>
      <w:r w:rsidRPr="00E41819">
        <w:rPr>
          <w:rFonts w:ascii="Calibri" w:hAnsi="Calibri"/>
          <w:noProof/>
          <w:sz w:val="26"/>
        </w:rPr>
        <w:t xml:space="preserve"> 1981: Keys to identification of insects 2: Carrion beetles of Czechoslovakia (Coleoptera: Silphidae). </w:t>
      </w:r>
      <w:r w:rsidRPr="00E41819">
        <w:rPr>
          <w:rFonts w:ascii="Calibri" w:hAnsi="Calibri"/>
          <w:i/>
          <w:iCs/>
          <w:noProof/>
          <w:sz w:val="26"/>
        </w:rPr>
        <w:t>Zprávy Československé Společnosti Entomologické při ČSAV</w:t>
      </w:r>
      <w:r w:rsidRPr="00E41819">
        <w:rPr>
          <w:rFonts w:ascii="Calibri" w:hAnsi="Calibri"/>
          <w:noProof/>
          <w:sz w:val="26"/>
        </w:rPr>
        <w:t xml:space="preserve">, </w:t>
      </w:r>
      <w:r w:rsidRPr="00E41819">
        <w:rPr>
          <w:rFonts w:ascii="Calibri" w:hAnsi="Calibri"/>
          <w:b/>
          <w:bCs/>
          <w:noProof/>
          <w:sz w:val="26"/>
        </w:rPr>
        <w:t>2</w:t>
      </w:r>
      <w:r w:rsidRPr="00E41819">
        <w:rPr>
          <w:rFonts w:ascii="Calibri" w:hAnsi="Calibri"/>
          <w:noProof/>
          <w:sz w:val="26"/>
        </w:rPr>
        <w:t>, 1–47.</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Theodorides, J. &amp; Heerdt, P.F.</w:t>
      </w:r>
      <w:r w:rsidRPr="00E41819">
        <w:rPr>
          <w:rFonts w:ascii="Calibri" w:hAnsi="Calibri"/>
          <w:noProof/>
          <w:sz w:val="26"/>
        </w:rPr>
        <w:t xml:space="preserve"> 1952: Nouvelles recherches écologiques sur les nécrophores (Coleoptera Silphidae); comparison des résultats du terrain avec ceux du laboratiore (thermopreferen</w:t>
      </w:r>
      <w:r w:rsidRPr="00E41819">
        <w:rPr>
          <w:rFonts w:ascii="Calibri" w:hAnsi="Calibri"/>
          <w:noProof/>
          <w:sz w:val="26"/>
        </w:rPr>
        <w:lastRenderedPageBreak/>
        <w:t xml:space="preserve">dum at hygropreferendum). </w:t>
      </w:r>
      <w:r w:rsidRPr="00E41819">
        <w:rPr>
          <w:rFonts w:ascii="Calibri" w:hAnsi="Calibri"/>
          <w:i/>
          <w:iCs/>
          <w:noProof/>
          <w:sz w:val="26"/>
        </w:rPr>
        <w:t>Physiologia Comparata et Oecologia</w:t>
      </w:r>
      <w:r w:rsidRPr="00E41819">
        <w:rPr>
          <w:rFonts w:ascii="Calibri" w:hAnsi="Calibri"/>
          <w:noProof/>
          <w:sz w:val="26"/>
        </w:rPr>
        <w:t xml:space="preserve">, </w:t>
      </w:r>
      <w:r w:rsidRPr="00E41819">
        <w:rPr>
          <w:rFonts w:ascii="Calibri" w:hAnsi="Calibri"/>
          <w:b/>
          <w:bCs/>
          <w:noProof/>
          <w:sz w:val="26"/>
        </w:rPr>
        <w:t>2</w:t>
      </w:r>
      <w:r w:rsidRPr="00E41819">
        <w:rPr>
          <w:rFonts w:ascii="Calibri" w:hAnsi="Calibri"/>
          <w:noProof/>
          <w:sz w:val="26"/>
        </w:rPr>
        <w:t>, 297–309.</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Topp, W.</w:t>
      </w:r>
      <w:r w:rsidRPr="00E41819">
        <w:rPr>
          <w:rFonts w:ascii="Calibri" w:hAnsi="Calibri"/>
          <w:noProof/>
          <w:sz w:val="26"/>
        </w:rPr>
        <w:t xml:space="preserve"> 1990: Selection for an optimal monovoltine life cycle in an unpredictable environment. Studies on the beetle Catops nigricans Spence (Col., Catopidae). </w:t>
      </w:r>
      <w:r w:rsidRPr="00E41819">
        <w:rPr>
          <w:rFonts w:ascii="Calibri" w:hAnsi="Calibri"/>
          <w:i/>
          <w:iCs/>
          <w:noProof/>
          <w:sz w:val="26"/>
        </w:rPr>
        <w:t>Oecologia</w:t>
      </w:r>
      <w:r w:rsidRPr="00E41819">
        <w:rPr>
          <w:rFonts w:ascii="Calibri" w:hAnsi="Calibri"/>
          <w:noProof/>
          <w:sz w:val="26"/>
        </w:rPr>
        <w:t xml:space="preserve">, </w:t>
      </w:r>
      <w:r w:rsidRPr="00E41819">
        <w:rPr>
          <w:rFonts w:ascii="Calibri" w:hAnsi="Calibri"/>
          <w:b/>
          <w:bCs/>
          <w:noProof/>
          <w:sz w:val="26"/>
        </w:rPr>
        <w:t>84</w:t>
      </w:r>
      <w:r w:rsidRPr="00E41819">
        <w:rPr>
          <w:rFonts w:ascii="Calibri" w:hAnsi="Calibri"/>
          <w:noProof/>
          <w:sz w:val="26"/>
        </w:rPr>
        <w:t>, 134–141.</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Topp, W.</w:t>
      </w:r>
      <w:r w:rsidRPr="00E41819">
        <w:rPr>
          <w:rFonts w:ascii="Calibri" w:hAnsi="Calibri"/>
          <w:noProof/>
          <w:sz w:val="26"/>
        </w:rPr>
        <w:t xml:space="preserve"> 1994: Seasonal Time Partitioning And Polymorphism In The Developmental Cycles Of Sympatric Staphylinoidea (Coleoptera) Living In An Unstable Environment. </w:t>
      </w:r>
      <w:r w:rsidRPr="00E41819">
        <w:rPr>
          <w:rFonts w:ascii="Calibri" w:hAnsi="Calibri"/>
          <w:i/>
          <w:iCs/>
          <w:noProof/>
          <w:sz w:val="26"/>
        </w:rPr>
        <w:t>Insect Life-Cycle Polymorphism: Theory, Evolution And Ecological Consequences For Seasonality And Diapause Control</w:t>
      </w:r>
      <w:r w:rsidRPr="00E41819">
        <w:rPr>
          <w:rFonts w:ascii="Calibri" w:hAnsi="Calibri"/>
          <w:noProof/>
          <w:sz w:val="26"/>
        </w:rPr>
        <w:t xml:space="preserve">, </w:t>
      </w:r>
      <w:r w:rsidRPr="00E41819">
        <w:rPr>
          <w:rFonts w:ascii="Calibri" w:hAnsi="Calibri"/>
          <w:b/>
          <w:bCs/>
          <w:noProof/>
          <w:sz w:val="26"/>
        </w:rPr>
        <w:t>52</w:t>
      </w:r>
      <w:r w:rsidRPr="00E41819">
        <w:rPr>
          <w:rFonts w:ascii="Calibri" w:hAnsi="Calibri"/>
          <w:noProof/>
          <w:sz w:val="26"/>
        </w:rPr>
        <w:t>, 277–312.</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Topp, W.</w:t>
      </w:r>
      <w:r w:rsidRPr="00E41819">
        <w:rPr>
          <w:rFonts w:ascii="Calibri" w:hAnsi="Calibri"/>
          <w:noProof/>
          <w:sz w:val="26"/>
        </w:rPr>
        <w:t xml:space="preserve"> 2003: Phenotypic plasticity and development of cold-season insects (Coleoptera: Leiodidae) and their response to climatic change. </w:t>
      </w:r>
      <w:r w:rsidRPr="00E41819">
        <w:rPr>
          <w:rFonts w:ascii="Calibri" w:hAnsi="Calibri"/>
          <w:i/>
          <w:iCs/>
          <w:noProof/>
          <w:sz w:val="26"/>
        </w:rPr>
        <w:t>European Journal of Entomology</w:t>
      </w:r>
      <w:r w:rsidRPr="00E41819">
        <w:rPr>
          <w:rFonts w:ascii="Calibri" w:hAnsi="Calibri"/>
          <w:noProof/>
          <w:sz w:val="26"/>
        </w:rPr>
        <w:t xml:space="preserve">, </w:t>
      </w:r>
      <w:r w:rsidRPr="00E41819">
        <w:rPr>
          <w:rFonts w:ascii="Calibri" w:hAnsi="Calibri"/>
          <w:b/>
          <w:bCs/>
          <w:noProof/>
          <w:sz w:val="26"/>
        </w:rPr>
        <w:t>100</w:t>
      </w:r>
      <w:r w:rsidRPr="00E41819">
        <w:rPr>
          <w:rFonts w:ascii="Calibri" w:hAnsi="Calibri"/>
          <w:noProof/>
          <w:sz w:val="26"/>
        </w:rPr>
        <w:t>, 233–243.</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Trumbo, S.T.</w:t>
      </w:r>
      <w:r w:rsidRPr="00E41819">
        <w:rPr>
          <w:rFonts w:ascii="Calibri" w:hAnsi="Calibri"/>
          <w:noProof/>
          <w:sz w:val="26"/>
        </w:rPr>
        <w:t xml:space="preserve"> 1995: Nesting failure in burying beetles and the origin of communal associations. </w:t>
      </w:r>
      <w:r w:rsidRPr="00E41819">
        <w:rPr>
          <w:rFonts w:ascii="Calibri" w:hAnsi="Calibri"/>
          <w:i/>
          <w:iCs/>
          <w:noProof/>
          <w:sz w:val="26"/>
        </w:rPr>
        <w:t>Evolutionary Ecology</w:t>
      </w:r>
      <w:r w:rsidRPr="00E41819">
        <w:rPr>
          <w:rFonts w:ascii="Calibri" w:hAnsi="Calibri"/>
          <w:noProof/>
          <w:sz w:val="26"/>
        </w:rPr>
        <w:t xml:space="preserve">, </w:t>
      </w:r>
      <w:r w:rsidRPr="00E41819">
        <w:rPr>
          <w:rFonts w:ascii="Calibri" w:hAnsi="Calibri"/>
          <w:b/>
          <w:bCs/>
          <w:noProof/>
          <w:sz w:val="26"/>
        </w:rPr>
        <w:t>9</w:t>
      </w:r>
      <w:r w:rsidRPr="00E41819">
        <w:rPr>
          <w:rFonts w:ascii="Calibri" w:hAnsi="Calibri"/>
          <w:noProof/>
          <w:sz w:val="26"/>
        </w:rPr>
        <w:t>, 125–130.</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Trumbo, S.T. &amp; Fernandez, a. G.</w:t>
      </w:r>
      <w:r w:rsidRPr="00E41819">
        <w:rPr>
          <w:rFonts w:ascii="Calibri" w:hAnsi="Calibri"/>
          <w:noProof/>
          <w:sz w:val="26"/>
        </w:rPr>
        <w:t xml:space="preserve"> 1995: Regulation of brood size by male parents and cues employed to assess resource size by burying beetles. </w:t>
      </w:r>
      <w:r w:rsidRPr="00E41819">
        <w:rPr>
          <w:rFonts w:ascii="Calibri" w:hAnsi="Calibri"/>
          <w:i/>
          <w:iCs/>
          <w:noProof/>
          <w:sz w:val="26"/>
        </w:rPr>
        <w:t>Ethology Ecology &amp; Evolution</w:t>
      </w:r>
      <w:r w:rsidRPr="00E41819">
        <w:rPr>
          <w:rFonts w:ascii="Calibri" w:hAnsi="Calibri"/>
          <w:noProof/>
          <w:sz w:val="26"/>
        </w:rPr>
        <w:t xml:space="preserve">, </w:t>
      </w:r>
      <w:r w:rsidRPr="00E41819">
        <w:rPr>
          <w:rFonts w:ascii="Calibri" w:hAnsi="Calibri"/>
          <w:b/>
          <w:bCs/>
          <w:noProof/>
          <w:sz w:val="26"/>
        </w:rPr>
        <w:t>7</w:t>
      </w:r>
      <w:r w:rsidRPr="00E41819">
        <w:rPr>
          <w:rFonts w:ascii="Calibri" w:hAnsi="Calibri"/>
          <w:noProof/>
          <w:sz w:val="26"/>
        </w:rPr>
        <w:t>, 313–322.</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Trumbo, S.T. &amp; Fiore, A.J.</w:t>
      </w:r>
      <w:r w:rsidRPr="00E41819">
        <w:rPr>
          <w:rFonts w:ascii="Calibri" w:hAnsi="Calibri"/>
          <w:noProof/>
          <w:sz w:val="26"/>
        </w:rPr>
        <w:t xml:space="preserve"> 1994: Interspecific Competition and the Evolution of Communal Breeding in Burying Beetles. </w:t>
      </w:r>
      <w:r w:rsidRPr="00E41819">
        <w:rPr>
          <w:rFonts w:ascii="Calibri" w:hAnsi="Calibri"/>
          <w:i/>
          <w:iCs/>
          <w:noProof/>
          <w:sz w:val="26"/>
        </w:rPr>
        <w:t>American Midland Naturalist</w:t>
      </w:r>
      <w:r w:rsidRPr="00E41819">
        <w:rPr>
          <w:rFonts w:ascii="Calibri" w:hAnsi="Calibri"/>
          <w:noProof/>
          <w:sz w:val="26"/>
        </w:rPr>
        <w:t xml:space="preserve">, </w:t>
      </w:r>
      <w:r w:rsidRPr="00E41819">
        <w:rPr>
          <w:rFonts w:ascii="Calibri" w:hAnsi="Calibri"/>
          <w:b/>
          <w:bCs/>
          <w:noProof/>
          <w:sz w:val="26"/>
        </w:rPr>
        <w:t>131</w:t>
      </w:r>
      <w:r w:rsidRPr="00E41819">
        <w:rPr>
          <w:rFonts w:ascii="Calibri" w:hAnsi="Calibri"/>
          <w:noProof/>
          <w:sz w:val="26"/>
        </w:rPr>
        <w:t>, 169–174.</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Vávra, J. &amp; Růžička, J.</w:t>
      </w:r>
      <w:r w:rsidRPr="00E41819">
        <w:rPr>
          <w:rFonts w:ascii="Calibri" w:hAnsi="Calibri"/>
          <w:noProof/>
          <w:sz w:val="26"/>
        </w:rPr>
        <w:t xml:space="preserve"> 1993: Faunistic records from the Czech Republic - 4. Coleoptera: Leiodidae: Cholevinae. </w:t>
      </w:r>
      <w:r w:rsidRPr="00E41819">
        <w:rPr>
          <w:rFonts w:ascii="Calibri" w:hAnsi="Calibri"/>
          <w:i/>
          <w:iCs/>
          <w:noProof/>
          <w:sz w:val="26"/>
        </w:rPr>
        <w:t>Klapalekiana</w:t>
      </w:r>
      <w:r w:rsidRPr="00E41819">
        <w:rPr>
          <w:rFonts w:ascii="Calibri" w:hAnsi="Calibri"/>
          <w:noProof/>
          <w:sz w:val="26"/>
        </w:rPr>
        <w:t xml:space="preserve">, </w:t>
      </w:r>
      <w:r w:rsidRPr="00E41819">
        <w:rPr>
          <w:rFonts w:ascii="Calibri" w:hAnsi="Calibri"/>
          <w:b/>
          <w:bCs/>
          <w:noProof/>
          <w:sz w:val="26"/>
        </w:rPr>
        <w:t>29</w:t>
      </w:r>
      <w:r w:rsidRPr="00E41819">
        <w:rPr>
          <w:rFonts w:ascii="Calibri" w:hAnsi="Calibri"/>
          <w:noProof/>
          <w:sz w:val="26"/>
        </w:rPr>
        <w:t>, 56.</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Velásquez, Y. &amp; Viloria, A.L.</w:t>
      </w:r>
      <w:r w:rsidRPr="00E41819">
        <w:rPr>
          <w:rFonts w:ascii="Calibri" w:hAnsi="Calibri"/>
          <w:noProof/>
          <w:sz w:val="26"/>
        </w:rPr>
        <w:t xml:space="preserve"> 2009: Effects of temperature on the development of the Neotropical carrion beetle Oxelytrum discicolle (Brullé, 1840) (Coleoptera: Silphidae). </w:t>
      </w:r>
      <w:r w:rsidRPr="00E41819">
        <w:rPr>
          <w:rFonts w:ascii="Calibri" w:hAnsi="Calibri"/>
          <w:i/>
          <w:iCs/>
          <w:noProof/>
          <w:sz w:val="26"/>
        </w:rPr>
        <w:t>Forensic Science International</w:t>
      </w:r>
      <w:r w:rsidRPr="00E41819">
        <w:rPr>
          <w:rFonts w:ascii="Calibri" w:hAnsi="Calibri"/>
          <w:noProof/>
          <w:sz w:val="26"/>
        </w:rPr>
        <w:t xml:space="preserve">, </w:t>
      </w:r>
      <w:r w:rsidRPr="00E41819">
        <w:rPr>
          <w:rFonts w:ascii="Calibri" w:hAnsi="Calibri"/>
          <w:b/>
          <w:bCs/>
          <w:noProof/>
          <w:sz w:val="26"/>
        </w:rPr>
        <w:t>185</w:t>
      </w:r>
      <w:r w:rsidRPr="00E41819">
        <w:rPr>
          <w:rFonts w:ascii="Calibri" w:hAnsi="Calibri"/>
          <w:noProof/>
          <w:sz w:val="26"/>
        </w:rPr>
        <w:t>, 107–109.</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Velásquez, Y. &amp; Viloria, A.L.</w:t>
      </w:r>
      <w:r w:rsidRPr="00E41819">
        <w:rPr>
          <w:rFonts w:ascii="Calibri" w:hAnsi="Calibri"/>
          <w:noProof/>
          <w:sz w:val="26"/>
        </w:rPr>
        <w:t xml:space="preserve"> 2010: Instar determination of the neotropical beetle Oxelytrum discicolle (Coleoptera: Silphidae). </w:t>
      </w:r>
      <w:r w:rsidRPr="00E41819">
        <w:rPr>
          <w:rFonts w:ascii="Calibri" w:hAnsi="Calibri"/>
          <w:i/>
          <w:iCs/>
          <w:noProof/>
          <w:sz w:val="26"/>
        </w:rPr>
        <w:t>Journal of Medical Entomology</w:t>
      </w:r>
      <w:r w:rsidRPr="00E41819">
        <w:rPr>
          <w:rFonts w:ascii="Calibri" w:hAnsi="Calibri"/>
          <w:noProof/>
          <w:sz w:val="26"/>
        </w:rPr>
        <w:t xml:space="preserve">, </w:t>
      </w:r>
      <w:r w:rsidRPr="00E41819">
        <w:rPr>
          <w:rFonts w:ascii="Calibri" w:hAnsi="Calibri"/>
          <w:b/>
          <w:bCs/>
          <w:noProof/>
          <w:sz w:val="26"/>
        </w:rPr>
        <w:t>47</w:t>
      </w:r>
      <w:r w:rsidRPr="00E41819">
        <w:rPr>
          <w:rFonts w:ascii="Calibri" w:hAnsi="Calibri"/>
          <w:noProof/>
          <w:sz w:val="26"/>
        </w:rPr>
        <w:t>, 723–726.</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Villet, M.H., MacKenzie, B. &amp; Muller, W.J.</w:t>
      </w:r>
      <w:r w:rsidRPr="00E41819">
        <w:rPr>
          <w:rFonts w:ascii="Calibri" w:hAnsi="Calibri"/>
          <w:noProof/>
          <w:sz w:val="26"/>
        </w:rPr>
        <w:t xml:space="preserve"> 2006: Larval development of the carrion-breeding flesh fly, Sarcophaga (Liosarcophaga) tibialis Macquart (Diptera : Sarcophagidae), at constant temperatures. </w:t>
      </w:r>
      <w:r w:rsidRPr="00E41819">
        <w:rPr>
          <w:rFonts w:ascii="Calibri" w:hAnsi="Calibri"/>
          <w:i/>
          <w:iCs/>
          <w:noProof/>
          <w:sz w:val="26"/>
        </w:rPr>
        <w:t>African Entomology</w:t>
      </w:r>
      <w:r w:rsidRPr="00E41819">
        <w:rPr>
          <w:rFonts w:ascii="Calibri" w:hAnsi="Calibri"/>
          <w:noProof/>
          <w:sz w:val="26"/>
        </w:rPr>
        <w:t xml:space="preserve">, </w:t>
      </w:r>
      <w:r w:rsidRPr="00E41819">
        <w:rPr>
          <w:rFonts w:ascii="Calibri" w:hAnsi="Calibri"/>
          <w:b/>
          <w:bCs/>
          <w:noProof/>
          <w:sz w:val="26"/>
        </w:rPr>
        <w:t>14</w:t>
      </w:r>
      <w:r w:rsidRPr="00E41819">
        <w:rPr>
          <w:rFonts w:ascii="Calibri" w:hAnsi="Calibri"/>
          <w:noProof/>
          <w:sz w:val="26"/>
        </w:rPr>
        <w:t>, 357–366.</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Voss, S.C., Spafford, H. &amp; Dadour, I.R.</w:t>
      </w:r>
      <w:r w:rsidRPr="00E41819">
        <w:rPr>
          <w:rFonts w:ascii="Calibri" w:hAnsi="Calibri"/>
          <w:noProof/>
          <w:sz w:val="26"/>
        </w:rPr>
        <w:t xml:space="preserve"> 2010: Temperature-dependent development of the parasitoid Tachinaephagus zealandicus on five forensically important carrion fly species. </w:t>
      </w:r>
      <w:r w:rsidRPr="00E41819">
        <w:rPr>
          <w:rFonts w:ascii="Calibri" w:hAnsi="Calibri"/>
          <w:i/>
          <w:iCs/>
          <w:noProof/>
          <w:sz w:val="26"/>
        </w:rPr>
        <w:t>Medical and Veterinary Entomology</w:t>
      </w:r>
      <w:r w:rsidRPr="00E41819">
        <w:rPr>
          <w:rFonts w:ascii="Calibri" w:hAnsi="Calibri"/>
          <w:noProof/>
          <w:sz w:val="26"/>
        </w:rPr>
        <w:t xml:space="preserve">, </w:t>
      </w:r>
      <w:r w:rsidRPr="00E41819">
        <w:rPr>
          <w:rFonts w:ascii="Calibri" w:hAnsi="Calibri"/>
          <w:b/>
          <w:bCs/>
          <w:noProof/>
          <w:sz w:val="26"/>
        </w:rPr>
        <w:t>24</w:t>
      </w:r>
      <w:r w:rsidRPr="00E41819">
        <w:rPr>
          <w:rFonts w:ascii="Calibri" w:hAnsi="Calibri"/>
          <w:noProof/>
          <w:sz w:val="26"/>
        </w:rPr>
        <w:t>, 189–98.</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Woodcock, L., Gennard, D. &amp; Eady, P.</w:t>
      </w:r>
      <w:r w:rsidRPr="00E41819">
        <w:rPr>
          <w:rFonts w:ascii="Calibri" w:hAnsi="Calibri"/>
          <w:noProof/>
          <w:sz w:val="26"/>
        </w:rPr>
        <w:t xml:space="preserve"> 2013: Egg laying preferences and larval performance in Dermestes maculatus. </w:t>
      </w:r>
      <w:r w:rsidRPr="00E41819">
        <w:rPr>
          <w:rFonts w:ascii="Calibri" w:hAnsi="Calibri"/>
          <w:i/>
          <w:iCs/>
          <w:noProof/>
          <w:sz w:val="26"/>
        </w:rPr>
        <w:t>Entomologia Experimentalis et Applicata</w:t>
      </w:r>
      <w:r w:rsidRPr="00E41819">
        <w:rPr>
          <w:rFonts w:ascii="Calibri" w:hAnsi="Calibri"/>
          <w:noProof/>
          <w:sz w:val="26"/>
        </w:rPr>
        <w:t xml:space="preserve">, </w:t>
      </w:r>
      <w:r w:rsidRPr="00E41819">
        <w:rPr>
          <w:rFonts w:ascii="Calibri" w:hAnsi="Calibri"/>
          <w:b/>
          <w:bCs/>
          <w:noProof/>
          <w:sz w:val="26"/>
        </w:rPr>
        <w:t>148</w:t>
      </w:r>
      <w:r w:rsidRPr="00E41819">
        <w:rPr>
          <w:rFonts w:ascii="Calibri" w:hAnsi="Calibri"/>
          <w:noProof/>
          <w:sz w:val="26"/>
        </w:rPr>
        <w:t>, 188–195.</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Zanetti, N.I., Visciarelli, E.C. &amp; Centeno, N.D.</w:t>
      </w:r>
      <w:r w:rsidRPr="00E41819">
        <w:rPr>
          <w:rFonts w:ascii="Calibri" w:hAnsi="Calibri"/>
          <w:noProof/>
          <w:sz w:val="26"/>
        </w:rPr>
        <w:t xml:space="preserve"> 2015: Trophic roles of scavenger beetles in relation to decomposition stages and seasons. </w:t>
      </w:r>
      <w:r w:rsidRPr="00E41819">
        <w:rPr>
          <w:rFonts w:ascii="Calibri" w:hAnsi="Calibri"/>
          <w:i/>
          <w:iCs/>
          <w:noProof/>
          <w:sz w:val="26"/>
        </w:rPr>
        <w:t>Revista Brasileira de Entomologia</w:t>
      </w:r>
      <w:r w:rsidRPr="00E41819">
        <w:rPr>
          <w:rFonts w:ascii="Calibri" w:hAnsi="Calibri"/>
          <w:noProof/>
          <w:sz w:val="26"/>
        </w:rPr>
        <w:t xml:space="preserve">, </w:t>
      </w:r>
      <w:r w:rsidRPr="00E41819">
        <w:rPr>
          <w:rFonts w:ascii="Calibri" w:hAnsi="Calibri"/>
          <w:b/>
          <w:bCs/>
          <w:noProof/>
          <w:sz w:val="26"/>
        </w:rPr>
        <w:t>59</w:t>
      </w:r>
      <w:r w:rsidRPr="00E41819">
        <w:rPr>
          <w:rFonts w:ascii="Calibri" w:hAnsi="Calibri"/>
          <w:noProof/>
          <w:sz w:val="26"/>
        </w:rPr>
        <w:t>, 132–137.</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Zimmer, M.</w:t>
      </w:r>
      <w:r w:rsidRPr="00E41819">
        <w:rPr>
          <w:rFonts w:ascii="Calibri" w:hAnsi="Calibri"/>
          <w:noProof/>
          <w:sz w:val="26"/>
        </w:rPr>
        <w:t xml:space="preserve"> 2008: Detritus. In </w:t>
      </w:r>
      <w:r w:rsidRPr="00E41819">
        <w:rPr>
          <w:rFonts w:ascii="Calibri" w:hAnsi="Calibri"/>
          <w:i/>
          <w:iCs/>
          <w:noProof/>
          <w:sz w:val="26"/>
        </w:rPr>
        <w:t>Encyclopedia of Ecology</w:t>
      </w:r>
      <w:r w:rsidRPr="00E41819">
        <w:rPr>
          <w:rFonts w:ascii="Calibri" w:hAnsi="Calibri"/>
          <w:noProof/>
          <w:sz w:val="26"/>
        </w:rPr>
        <w:t xml:space="preserve"> (ed. by Jorgensen, S.E.). Elsevier, Amsterdam, p. 3839.</w:t>
      </w:r>
    </w:p>
    <w:p w:rsidR="00E41819" w:rsidRPr="00E41819" w:rsidRDefault="00E41819">
      <w:pPr>
        <w:pStyle w:val="Normlnweb"/>
        <w:divId w:val="551963480"/>
        <w:rPr>
          <w:rFonts w:ascii="Calibri" w:hAnsi="Calibri"/>
          <w:noProof/>
          <w:sz w:val="26"/>
        </w:rPr>
      </w:pPr>
      <w:r w:rsidRPr="00E41819">
        <w:rPr>
          <w:rFonts w:ascii="Calibri" w:hAnsi="Calibri"/>
          <w:smallCaps/>
          <w:noProof/>
          <w:sz w:val="26"/>
        </w:rPr>
        <w:t>Zoila, S.</w:t>
      </w:r>
      <w:r w:rsidRPr="00E41819">
        <w:rPr>
          <w:rFonts w:ascii="Calibri" w:hAnsi="Calibri"/>
          <w:noProof/>
          <w:sz w:val="26"/>
        </w:rPr>
        <w:t xml:space="preserve"> 1998: Considerations of present knowledge of the Italian Cholevidae and their distribution, with particular reference to the hypogean species (Coleoptera). In </w:t>
      </w:r>
      <w:r w:rsidRPr="00E41819">
        <w:rPr>
          <w:rFonts w:ascii="Calibri" w:hAnsi="Calibri"/>
          <w:i/>
          <w:iCs/>
          <w:noProof/>
          <w:sz w:val="26"/>
        </w:rPr>
        <w:t>Phylogeny and Evolution of Subterranean and Endogean Cholevidae (=Leiodidae Cholevinae)</w:t>
      </w:r>
      <w:r w:rsidRPr="00E41819">
        <w:rPr>
          <w:rFonts w:ascii="Calibri" w:hAnsi="Calibri"/>
          <w:noProof/>
          <w:sz w:val="26"/>
        </w:rPr>
        <w:t xml:space="preserve"> (ed. by Giachino, P.M. &amp; Peck, S.B.). Museo Regionale di Scienze Naturali, Torino, pp. 211–226. </w:t>
      </w:r>
    </w:p>
    <w:p w:rsidR="008D597B" w:rsidRPr="005340EE" w:rsidRDefault="00014A02" w:rsidP="00E41819">
      <w:pPr>
        <w:pStyle w:val="Normlnweb"/>
        <w:divId w:val="1612321533"/>
        <w:rPr>
          <w:sz w:val="26"/>
          <w:szCs w:val="26"/>
          <w:lang w:val="en-US"/>
        </w:rPr>
      </w:pPr>
      <w:r w:rsidRPr="005340EE">
        <w:rPr>
          <w:sz w:val="26"/>
          <w:szCs w:val="26"/>
          <w:lang w:val="en-US"/>
        </w:rPr>
        <w:fldChar w:fldCharType="end"/>
      </w:r>
    </w:p>
    <w:p w:rsidR="00CC0CD2" w:rsidRPr="005340EE" w:rsidRDefault="00CC0CD2" w:rsidP="00425C2A">
      <w:pPr>
        <w:ind w:firstLine="0"/>
        <w:rPr>
          <w:sz w:val="26"/>
          <w:szCs w:val="26"/>
        </w:rPr>
      </w:pPr>
    </w:p>
    <w:sectPr w:rsidR="00CC0CD2" w:rsidRPr="005340EE" w:rsidSect="00D51BE7">
      <w:headerReference w:type="default" r:id="rId20"/>
      <w:pgSz w:w="12240" w:h="15840"/>
      <w:pgMar w:top="1417" w:right="1417" w:bottom="1417" w:left="1417"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4827476" w15:done="0"/>
  <w15:commentEx w15:paraId="7BBAB22C" w15:done="0"/>
  <w15:commentEx w15:paraId="42A6155B" w15:done="0"/>
  <w15:commentEx w15:paraId="7BFEB62D" w15:done="0"/>
  <w15:commentEx w15:paraId="2306FA15" w15:done="0"/>
  <w15:commentEx w15:paraId="65F804AA" w15:done="0"/>
  <w15:commentEx w15:paraId="661C38BD" w15:done="0"/>
  <w15:commentEx w15:paraId="15217892" w15:done="0"/>
  <w15:commentEx w15:paraId="5DB4C1CE" w15:done="0"/>
  <w15:commentEx w15:paraId="7A7BF54B" w15:done="0"/>
  <w15:commentEx w15:paraId="007E28F3" w15:done="0"/>
  <w15:commentEx w15:paraId="02F59892" w15:done="0"/>
  <w15:commentEx w15:paraId="22EAC58D" w15:done="0"/>
  <w15:commentEx w15:paraId="23A96D27" w15:done="0"/>
  <w15:commentEx w15:paraId="35CD41D4" w15:done="0"/>
  <w15:commentEx w15:paraId="1E633D3E" w15:done="0"/>
  <w15:commentEx w15:paraId="60313FCC" w15:done="0"/>
  <w15:commentEx w15:paraId="5C6971DD" w15:done="0"/>
  <w15:commentEx w15:paraId="544215AF" w15:done="0"/>
  <w15:commentEx w15:paraId="0646B1B8" w15:done="0"/>
  <w15:commentEx w15:paraId="611C9CD5"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00EA7" w:rsidRDefault="00000EA7" w:rsidP="00845104">
      <w:pPr>
        <w:spacing w:after="0" w:line="240" w:lineRule="auto"/>
      </w:pPr>
      <w:r>
        <w:separator/>
      </w:r>
    </w:p>
  </w:endnote>
  <w:endnote w:type="continuationSeparator" w:id="0">
    <w:p w:rsidR="00000EA7" w:rsidRDefault="00000EA7" w:rsidP="00845104">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EE"/>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EE"/>
    <w:family w:val="swiss"/>
    <w:pitch w:val="variable"/>
    <w:sig w:usb0="E1002EFF" w:usb1="C000605B" w:usb2="00000029" w:usb3="00000000" w:csb0="000101FF" w:csb1="00000000"/>
  </w:font>
  <w:font w:name="Calibri Light">
    <w:panose1 w:val="020F0302020204030204"/>
    <w:charset w:val="EE"/>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44FBD" w:rsidRDefault="00844FBD">
    <w:pPr>
      <w:pStyle w:val="Zpat"/>
      <w:jc w:val="center"/>
    </w:pPr>
  </w:p>
  <w:p w:rsidR="00844FBD" w:rsidRDefault="00844FBD">
    <w:pPr>
      <w:pStyle w:val="Zpat"/>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44FBD" w:rsidRDefault="00844FBD">
    <w:pPr>
      <w:pStyle w:val="Zpat"/>
      <w:jc w:val="center"/>
    </w:pPr>
    <w:r>
      <w:fldChar w:fldCharType="begin"/>
    </w:r>
    <w:r w:rsidRPr="00D51BE7">
      <w:instrText xml:space="preserve"> PAGE   \* MERGEFORMAT </w:instrText>
    </w:r>
    <w:r>
      <w:fldChar w:fldCharType="separate"/>
    </w:r>
    <w:r w:rsidR="00E41819">
      <w:rPr>
        <w:noProof/>
      </w:rPr>
      <w:t>93</w:t>
    </w:r>
    <w:r>
      <w:fldChar w:fldCharType="end"/>
    </w:r>
  </w:p>
  <w:p w:rsidR="00844FBD" w:rsidRDefault="00844FBD">
    <w:pPr>
      <w:pStyle w:val="Zpa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00EA7" w:rsidRDefault="00000EA7" w:rsidP="00845104">
      <w:pPr>
        <w:spacing w:after="0" w:line="240" w:lineRule="auto"/>
      </w:pPr>
      <w:r>
        <w:separator/>
      </w:r>
    </w:p>
  </w:footnote>
  <w:footnote w:type="continuationSeparator" w:id="0">
    <w:p w:rsidR="00000EA7" w:rsidRDefault="00000EA7" w:rsidP="00845104">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44FBD" w:rsidRPr="00F40DA2" w:rsidRDefault="00844FBD" w:rsidP="00F40DA2">
    <w:pPr>
      <w:pStyle w:val="Zhlav"/>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44FBD" w:rsidRPr="00F40DA2" w:rsidRDefault="00844FBD" w:rsidP="008538C6">
    <w:pPr>
      <w:pStyle w:val="Zhlav"/>
      <w:jc w:val="right"/>
    </w:pPr>
    <w:r>
      <w:t>Introduction</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44FBD" w:rsidRPr="00F40DA2" w:rsidRDefault="00844FBD" w:rsidP="008538C6">
    <w:pPr>
      <w:pStyle w:val="Zhlav"/>
      <w:jc w:val="right"/>
    </w:pPr>
    <w:r>
      <w:t>Literature review</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44FBD" w:rsidRPr="00F40DA2" w:rsidRDefault="00844FBD" w:rsidP="008538C6">
    <w:pPr>
      <w:pStyle w:val="Zhlav"/>
      <w:jc w:val="right"/>
    </w:pPr>
    <w:r>
      <w:t>Aim of the Thesis</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44FBD" w:rsidRDefault="00844FBD" w:rsidP="00F40DA2">
    <w:pPr>
      <w:pStyle w:val="Zhlav"/>
      <w:jc w:val="right"/>
    </w:pPr>
    <w:r>
      <w:t>European Journal of Entomology</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44FBD" w:rsidRPr="008538C6" w:rsidRDefault="00844FBD" w:rsidP="009E7060">
    <w:pPr>
      <w:pStyle w:val="Zhlav"/>
      <w:jc w:val="right"/>
    </w:pPr>
    <w:r>
      <w:t>PeerJ</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44FBD" w:rsidRPr="008538C6" w:rsidRDefault="00844FBD" w:rsidP="008538C6">
    <w:pPr>
      <w:pStyle w:val="Zhlav"/>
      <w:jc w:val="right"/>
    </w:pPr>
    <w:r>
      <w:t>Klapalekiana</w: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44FBD" w:rsidRPr="008538C6" w:rsidRDefault="00844FBD" w:rsidP="000B2E01">
    <w:pPr>
      <w:pStyle w:val="Zhlav"/>
      <w:jc w:val="right"/>
    </w:pPr>
    <w:r>
      <w:t>Principal conclusions of the thesis</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44FBD" w:rsidRPr="008538C6" w:rsidRDefault="00844FBD" w:rsidP="000B2E01">
    <w:pPr>
      <w:pStyle w:val="Zhlav"/>
      <w:jc w:val="right"/>
    </w:pPr>
    <w:r>
      <w:t>Reference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BFE472D"/>
    <w:multiLevelType w:val="hybridMultilevel"/>
    <w:tmpl w:val="7EC8229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A041792"/>
    <w:multiLevelType w:val="hybridMultilevel"/>
    <w:tmpl w:val="B4F81E94"/>
    <w:lvl w:ilvl="0" w:tplc="1E7499CC">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348E784F"/>
    <w:multiLevelType w:val="hybridMultilevel"/>
    <w:tmpl w:val="A2066C6A"/>
    <w:lvl w:ilvl="0" w:tplc="1E5032EE">
      <w:start w:val="1"/>
      <w:numFmt w:val="decimal"/>
      <w:lvlText w:val="%1."/>
      <w:lvlJc w:val="left"/>
      <w:pPr>
        <w:ind w:left="720" w:hanging="360"/>
      </w:pPr>
      <w:rPr>
        <w:rFonts w:hint="default"/>
      </w:rPr>
    </w:lvl>
    <w:lvl w:ilvl="1" w:tplc="4B90482C" w:tentative="1">
      <w:start w:val="1"/>
      <w:numFmt w:val="lowerLetter"/>
      <w:lvlText w:val="%2."/>
      <w:lvlJc w:val="left"/>
      <w:pPr>
        <w:ind w:left="1440" w:hanging="360"/>
      </w:pPr>
    </w:lvl>
    <w:lvl w:ilvl="2" w:tplc="1FE61728" w:tentative="1">
      <w:start w:val="1"/>
      <w:numFmt w:val="lowerRoman"/>
      <w:lvlText w:val="%3."/>
      <w:lvlJc w:val="right"/>
      <w:pPr>
        <w:ind w:left="2160" w:hanging="180"/>
      </w:pPr>
    </w:lvl>
    <w:lvl w:ilvl="3" w:tplc="BD422D10" w:tentative="1">
      <w:start w:val="1"/>
      <w:numFmt w:val="decimal"/>
      <w:lvlText w:val="%4."/>
      <w:lvlJc w:val="left"/>
      <w:pPr>
        <w:ind w:left="2880" w:hanging="360"/>
      </w:pPr>
    </w:lvl>
    <w:lvl w:ilvl="4" w:tplc="1E6A5136" w:tentative="1">
      <w:start w:val="1"/>
      <w:numFmt w:val="lowerLetter"/>
      <w:lvlText w:val="%5."/>
      <w:lvlJc w:val="left"/>
      <w:pPr>
        <w:ind w:left="3600" w:hanging="360"/>
      </w:pPr>
    </w:lvl>
    <w:lvl w:ilvl="5" w:tplc="125E0B64" w:tentative="1">
      <w:start w:val="1"/>
      <w:numFmt w:val="lowerRoman"/>
      <w:lvlText w:val="%6."/>
      <w:lvlJc w:val="right"/>
      <w:pPr>
        <w:ind w:left="4320" w:hanging="180"/>
      </w:pPr>
    </w:lvl>
    <w:lvl w:ilvl="6" w:tplc="392CCD62" w:tentative="1">
      <w:start w:val="1"/>
      <w:numFmt w:val="decimal"/>
      <w:lvlText w:val="%7."/>
      <w:lvlJc w:val="left"/>
      <w:pPr>
        <w:ind w:left="5040" w:hanging="360"/>
      </w:pPr>
    </w:lvl>
    <w:lvl w:ilvl="7" w:tplc="A04C26C8" w:tentative="1">
      <w:start w:val="1"/>
      <w:numFmt w:val="lowerLetter"/>
      <w:lvlText w:val="%8."/>
      <w:lvlJc w:val="left"/>
      <w:pPr>
        <w:ind w:left="5760" w:hanging="360"/>
      </w:pPr>
    </w:lvl>
    <w:lvl w:ilvl="8" w:tplc="3C3E8B14" w:tentative="1">
      <w:start w:val="1"/>
      <w:numFmt w:val="lowerRoman"/>
      <w:lvlText w:val="%9."/>
      <w:lvlJc w:val="right"/>
      <w:pPr>
        <w:ind w:left="6480" w:hanging="180"/>
      </w:pPr>
    </w:lvl>
  </w:abstractNum>
  <w:abstractNum w:abstractNumId="3">
    <w:nsid w:val="59C3644F"/>
    <w:multiLevelType w:val="hybridMultilevel"/>
    <w:tmpl w:val="3FF4C34E"/>
    <w:lvl w:ilvl="0" w:tplc="F9FA887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5A250C17"/>
    <w:multiLevelType w:val="hybridMultilevel"/>
    <w:tmpl w:val="1402E38A"/>
    <w:lvl w:ilvl="0" w:tplc="52E22CA0">
      <w:start w:val="1"/>
      <w:numFmt w:val="decimal"/>
      <w:lvlText w:val="(%1)"/>
      <w:lvlJc w:val="left"/>
      <w:pPr>
        <w:ind w:left="840" w:hanging="360"/>
      </w:pPr>
      <w:rPr>
        <w:rFonts w:hint="default"/>
      </w:rPr>
    </w:lvl>
    <w:lvl w:ilvl="1" w:tplc="4DE4A200" w:tentative="1">
      <w:start w:val="1"/>
      <w:numFmt w:val="lowerLetter"/>
      <w:lvlText w:val="%2."/>
      <w:lvlJc w:val="left"/>
      <w:pPr>
        <w:ind w:left="1560" w:hanging="360"/>
      </w:pPr>
    </w:lvl>
    <w:lvl w:ilvl="2" w:tplc="7DA0F69A" w:tentative="1">
      <w:start w:val="1"/>
      <w:numFmt w:val="lowerRoman"/>
      <w:lvlText w:val="%3."/>
      <w:lvlJc w:val="right"/>
      <w:pPr>
        <w:ind w:left="2280" w:hanging="180"/>
      </w:pPr>
    </w:lvl>
    <w:lvl w:ilvl="3" w:tplc="0A8CF3A2" w:tentative="1">
      <w:start w:val="1"/>
      <w:numFmt w:val="decimal"/>
      <w:lvlText w:val="%4."/>
      <w:lvlJc w:val="left"/>
      <w:pPr>
        <w:ind w:left="3000" w:hanging="360"/>
      </w:pPr>
    </w:lvl>
    <w:lvl w:ilvl="4" w:tplc="4C70F550" w:tentative="1">
      <w:start w:val="1"/>
      <w:numFmt w:val="lowerLetter"/>
      <w:lvlText w:val="%5."/>
      <w:lvlJc w:val="left"/>
      <w:pPr>
        <w:ind w:left="3720" w:hanging="360"/>
      </w:pPr>
    </w:lvl>
    <w:lvl w:ilvl="5" w:tplc="BF440D00" w:tentative="1">
      <w:start w:val="1"/>
      <w:numFmt w:val="lowerRoman"/>
      <w:lvlText w:val="%6."/>
      <w:lvlJc w:val="right"/>
      <w:pPr>
        <w:ind w:left="4440" w:hanging="180"/>
      </w:pPr>
    </w:lvl>
    <w:lvl w:ilvl="6" w:tplc="32A09838" w:tentative="1">
      <w:start w:val="1"/>
      <w:numFmt w:val="decimal"/>
      <w:lvlText w:val="%7."/>
      <w:lvlJc w:val="left"/>
      <w:pPr>
        <w:ind w:left="5160" w:hanging="360"/>
      </w:pPr>
    </w:lvl>
    <w:lvl w:ilvl="7" w:tplc="24344E96" w:tentative="1">
      <w:start w:val="1"/>
      <w:numFmt w:val="lowerLetter"/>
      <w:lvlText w:val="%8."/>
      <w:lvlJc w:val="left"/>
      <w:pPr>
        <w:ind w:left="5880" w:hanging="360"/>
      </w:pPr>
    </w:lvl>
    <w:lvl w:ilvl="8" w:tplc="5EE873E6" w:tentative="1">
      <w:start w:val="1"/>
      <w:numFmt w:val="lowerRoman"/>
      <w:lvlText w:val="%9."/>
      <w:lvlJc w:val="right"/>
      <w:pPr>
        <w:ind w:left="6600" w:hanging="180"/>
      </w:pPr>
    </w:lvl>
  </w:abstractNum>
  <w:abstractNum w:abstractNumId="5">
    <w:nsid w:val="73B6607F"/>
    <w:multiLevelType w:val="hybridMultilevel"/>
    <w:tmpl w:val="687250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A6015CF"/>
    <w:multiLevelType w:val="hybridMultilevel"/>
    <w:tmpl w:val="B65A4514"/>
    <w:lvl w:ilvl="0" w:tplc="9FBA460E">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num w:numId="1">
    <w:abstractNumId w:val="6"/>
  </w:num>
  <w:num w:numId="2">
    <w:abstractNumId w:val="4"/>
  </w:num>
  <w:num w:numId="3">
    <w:abstractNumId w:val="5"/>
  </w:num>
  <w:num w:numId="4">
    <w:abstractNumId w:val="2"/>
  </w:num>
  <w:num w:numId="5">
    <w:abstractNumId w:val="1"/>
  </w:num>
  <w:num w:numId="6">
    <w:abstractNumId w:val="0"/>
  </w:num>
  <w:num w:numId="7">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kubec Pavel">
    <w15:presenceInfo w15:providerId="None" w15:userId="Jakubec Pavel"/>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defaultTabStop w:val="720"/>
  <w:characterSpacingControl w:val="doNotCompress"/>
  <w:hdrShapeDefaults>
    <o:shapedefaults v:ext="edit" spidmax="8194"/>
  </w:hdrShapeDefaults>
  <w:footnotePr>
    <w:footnote w:id="-1"/>
    <w:footnote w:id="0"/>
  </w:footnotePr>
  <w:endnotePr>
    <w:endnote w:id="-1"/>
    <w:endnote w:id="0"/>
  </w:endnotePr>
  <w:compat/>
  <w:rsids>
    <w:rsidRoot w:val="00A22DB0"/>
    <w:rsid w:val="00000EA7"/>
    <w:rsid w:val="0001488A"/>
    <w:rsid w:val="000149FB"/>
    <w:rsid w:val="00014A02"/>
    <w:rsid w:val="00015B0D"/>
    <w:rsid w:val="000251AE"/>
    <w:rsid w:val="00027792"/>
    <w:rsid w:val="00032070"/>
    <w:rsid w:val="000445E5"/>
    <w:rsid w:val="00051A51"/>
    <w:rsid w:val="0005280A"/>
    <w:rsid w:val="00054A51"/>
    <w:rsid w:val="00056996"/>
    <w:rsid w:val="00057D8F"/>
    <w:rsid w:val="000668AB"/>
    <w:rsid w:val="00066ADE"/>
    <w:rsid w:val="00070ED4"/>
    <w:rsid w:val="000810BB"/>
    <w:rsid w:val="000814B9"/>
    <w:rsid w:val="00081C2C"/>
    <w:rsid w:val="00086C0A"/>
    <w:rsid w:val="000876E1"/>
    <w:rsid w:val="00091BE1"/>
    <w:rsid w:val="000940F9"/>
    <w:rsid w:val="00096BF9"/>
    <w:rsid w:val="000A083F"/>
    <w:rsid w:val="000A0A9C"/>
    <w:rsid w:val="000A4159"/>
    <w:rsid w:val="000A6322"/>
    <w:rsid w:val="000A64B4"/>
    <w:rsid w:val="000A7E0D"/>
    <w:rsid w:val="000B2E01"/>
    <w:rsid w:val="000B454E"/>
    <w:rsid w:val="000C04B0"/>
    <w:rsid w:val="000C7D94"/>
    <w:rsid w:val="000D244D"/>
    <w:rsid w:val="000D50CB"/>
    <w:rsid w:val="000E486D"/>
    <w:rsid w:val="000E50D6"/>
    <w:rsid w:val="000E6DB4"/>
    <w:rsid w:val="000E7D5E"/>
    <w:rsid w:val="000F0B8F"/>
    <w:rsid w:val="000F199E"/>
    <w:rsid w:val="000F65F0"/>
    <w:rsid w:val="00103EAF"/>
    <w:rsid w:val="001115BC"/>
    <w:rsid w:val="00115F61"/>
    <w:rsid w:val="00122F74"/>
    <w:rsid w:val="00126BD3"/>
    <w:rsid w:val="00127838"/>
    <w:rsid w:val="00131064"/>
    <w:rsid w:val="00140B2C"/>
    <w:rsid w:val="00143F79"/>
    <w:rsid w:val="00146E98"/>
    <w:rsid w:val="00150F0E"/>
    <w:rsid w:val="00153CDC"/>
    <w:rsid w:val="0015569D"/>
    <w:rsid w:val="001671C2"/>
    <w:rsid w:val="0017685D"/>
    <w:rsid w:val="00182899"/>
    <w:rsid w:val="00194056"/>
    <w:rsid w:val="001A0425"/>
    <w:rsid w:val="001A0BFA"/>
    <w:rsid w:val="001A398E"/>
    <w:rsid w:val="001A428E"/>
    <w:rsid w:val="001A54AB"/>
    <w:rsid w:val="001A55C9"/>
    <w:rsid w:val="001A6702"/>
    <w:rsid w:val="001B06E8"/>
    <w:rsid w:val="001B2875"/>
    <w:rsid w:val="001C2D9C"/>
    <w:rsid w:val="001C481F"/>
    <w:rsid w:val="001C4C2B"/>
    <w:rsid w:val="001C5080"/>
    <w:rsid w:val="001D3335"/>
    <w:rsid w:val="001E0667"/>
    <w:rsid w:val="001E18E6"/>
    <w:rsid w:val="001E1F97"/>
    <w:rsid w:val="001F45D8"/>
    <w:rsid w:val="001F5787"/>
    <w:rsid w:val="001F5A27"/>
    <w:rsid w:val="001F6F30"/>
    <w:rsid w:val="001F76B4"/>
    <w:rsid w:val="00201100"/>
    <w:rsid w:val="0020325F"/>
    <w:rsid w:val="002039C6"/>
    <w:rsid w:val="00203AC6"/>
    <w:rsid w:val="00204FD4"/>
    <w:rsid w:val="00205B46"/>
    <w:rsid w:val="00212466"/>
    <w:rsid w:val="00216673"/>
    <w:rsid w:val="00221119"/>
    <w:rsid w:val="00223412"/>
    <w:rsid w:val="00223413"/>
    <w:rsid w:val="00225973"/>
    <w:rsid w:val="00227621"/>
    <w:rsid w:val="00227785"/>
    <w:rsid w:val="002279D6"/>
    <w:rsid w:val="002308D7"/>
    <w:rsid w:val="002347C2"/>
    <w:rsid w:val="002361E3"/>
    <w:rsid w:val="00236F90"/>
    <w:rsid w:val="00236FA3"/>
    <w:rsid w:val="002406CA"/>
    <w:rsid w:val="00240786"/>
    <w:rsid w:val="0024322D"/>
    <w:rsid w:val="00244C00"/>
    <w:rsid w:val="0025179E"/>
    <w:rsid w:val="00257DBE"/>
    <w:rsid w:val="002625CC"/>
    <w:rsid w:val="00262633"/>
    <w:rsid w:val="0026387F"/>
    <w:rsid w:val="00265763"/>
    <w:rsid w:val="002704AC"/>
    <w:rsid w:val="00272E49"/>
    <w:rsid w:val="002762D8"/>
    <w:rsid w:val="00276F25"/>
    <w:rsid w:val="002802B6"/>
    <w:rsid w:val="00280A41"/>
    <w:rsid w:val="00280FEF"/>
    <w:rsid w:val="00287119"/>
    <w:rsid w:val="002876F4"/>
    <w:rsid w:val="0029183B"/>
    <w:rsid w:val="00293648"/>
    <w:rsid w:val="002A44C9"/>
    <w:rsid w:val="002A57DF"/>
    <w:rsid w:val="002A72EF"/>
    <w:rsid w:val="002B0E33"/>
    <w:rsid w:val="002B15E7"/>
    <w:rsid w:val="002B2864"/>
    <w:rsid w:val="002B5893"/>
    <w:rsid w:val="002B7D5D"/>
    <w:rsid w:val="002C3B90"/>
    <w:rsid w:val="002C77B7"/>
    <w:rsid w:val="002D052F"/>
    <w:rsid w:val="002D138A"/>
    <w:rsid w:val="002D1536"/>
    <w:rsid w:val="002D30E8"/>
    <w:rsid w:val="002D64AA"/>
    <w:rsid w:val="002E0F87"/>
    <w:rsid w:val="002E396E"/>
    <w:rsid w:val="00302F99"/>
    <w:rsid w:val="00303627"/>
    <w:rsid w:val="0031640A"/>
    <w:rsid w:val="00327B3E"/>
    <w:rsid w:val="003312AE"/>
    <w:rsid w:val="00331AEF"/>
    <w:rsid w:val="003324AF"/>
    <w:rsid w:val="00336364"/>
    <w:rsid w:val="00340A37"/>
    <w:rsid w:val="00343576"/>
    <w:rsid w:val="00346D1D"/>
    <w:rsid w:val="003512DC"/>
    <w:rsid w:val="0035562B"/>
    <w:rsid w:val="00355740"/>
    <w:rsid w:val="00356BC2"/>
    <w:rsid w:val="003611DE"/>
    <w:rsid w:val="00363A67"/>
    <w:rsid w:val="0036447C"/>
    <w:rsid w:val="003666F2"/>
    <w:rsid w:val="003706C4"/>
    <w:rsid w:val="00370ADD"/>
    <w:rsid w:val="00373CB1"/>
    <w:rsid w:val="00374F1B"/>
    <w:rsid w:val="00381A15"/>
    <w:rsid w:val="00386002"/>
    <w:rsid w:val="003900E0"/>
    <w:rsid w:val="003A3910"/>
    <w:rsid w:val="003A751B"/>
    <w:rsid w:val="003B32DD"/>
    <w:rsid w:val="003B4BF4"/>
    <w:rsid w:val="003B7EBD"/>
    <w:rsid w:val="003C06AD"/>
    <w:rsid w:val="003C2FD7"/>
    <w:rsid w:val="003C4C50"/>
    <w:rsid w:val="003C515C"/>
    <w:rsid w:val="003D0DC9"/>
    <w:rsid w:val="003D3906"/>
    <w:rsid w:val="003D5996"/>
    <w:rsid w:val="003D5F62"/>
    <w:rsid w:val="003E05C0"/>
    <w:rsid w:val="003E3B66"/>
    <w:rsid w:val="003E5C2D"/>
    <w:rsid w:val="003E6807"/>
    <w:rsid w:val="003F5EA8"/>
    <w:rsid w:val="0040117A"/>
    <w:rsid w:val="0040176D"/>
    <w:rsid w:val="004033AF"/>
    <w:rsid w:val="00404028"/>
    <w:rsid w:val="00410453"/>
    <w:rsid w:val="00411347"/>
    <w:rsid w:val="00411C75"/>
    <w:rsid w:val="004167FD"/>
    <w:rsid w:val="00416978"/>
    <w:rsid w:val="00417179"/>
    <w:rsid w:val="00420B83"/>
    <w:rsid w:val="00425C2A"/>
    <w:rsid w:val="004303A3"/>
    <w:rsid w:val="0043119D"/>
    <w:rsid w:val="00432FAC"/>
    <w:rsid w:val="00436218"/>
    <w:rsid w:val="0044631A"/>
    <w:rsid w:val="0045075E"/>
    <w:rsid w:val="00454F32"/>
    <w:rsid w:val="00455C6F"/>
    <w:rsid w:val="0045614E"/>
    <w:rsid w:val="004569D8"/>
    <w:rsid w:val="00456A4F"/>
    <w:rsid w:val="00457830"/>
    <w:rsid w:val="00466AFB"/>
    <w:rsid w:val="004700DD"/>
    <w:rsid w:val="004706AC"/>
    <w:rsid w:val="0047132A"/>
    <w:rsid w:val="00473B9D"/>
    <w:rsid w:val="00473CCE"/>
    <w:rsid w:val="0048716A"/>
    <w:rsid w:val="0049046F"/>
    <w:rsid w:val="004A10E4"/>
    <w:rsid w:val="004A453A"/>
    <w:rsid w:val="004A562C"/>
    <w:rsid w:val="004A5A51"/>
    <w:rsid w:val="004A799D"/>
    <w:rsid w:val="004A7A8A"/>
    <w:rsid w:val="004B0755"/>
    <w:rsid w:val="004B46AD"/>
    <w:rsid w:val="004C047C"/>
    <w:rsid w:val="004C09F3"/>
    <w:rsid w:val="004C21C9"/>
    <w:rsid w:val="004C22B1"/>
    <w:rsid w:val="004C2D32"/>
    <w:rsid w:val="004D0292"/>
    <w:rsid w:val="004D05F8"/>
    <w:rsid w:val="004D3A1D"/>
    <w:rsid w:val="004D3A57"/>
    <w:rsid w:val="004D6C69"/>
    <w:rsid w:val="004E01A7"/>
    <w:rsid w:val="004E4308"/>
    <w:rsid w:val="004F29EE"/>
    <w:rsid w:val="004F2BDA"/>
    <w:rsid w:val="00502E96"/>
    <w:rsid w:val="00504A1E"/>
    <w:rsid w:val="00505745"/>
    <w:rsid w:val="00506BCE"/>
    <w:rsid w:val="00507E20"/>
    <w:rsid w:val="0051037E"/>
    <w:rsid w:val="00513CFF"/>
    <w:rsid w:val="00513FD2"/>
    <w:rsid w:val="005165F9"/>
    <w:rsid w:val="00517484"/>
    <w:rsid w:val="00517AFA"/>
    <w:rsid w:val="00520005"/>
    <w:rsid w:val="005235A6"/>
    <w:rsid w:val="00527146"/>
    <w:rsid w:val="005340EE"/>
    <w:rsid w:val="00534D95"/>
    <w:rsid w:val="00537BC9"/>
    <w:rsid w:val="00552B0F"/>
    <w:rsid w:val="00555E94"/>
    <w:rsid w:val="00557059"/>
    <w:rsid w:val="0055723D"/>
    <w:rsid w:val="00572F75"/>
    <w:rsid w:val="00575683"/>
    <w:rsid w:val="0058660F"/>
    <w:rsid w:val="00587DF1"/>
    <w:rsid w:val="00590AB4"/>
    <w:rsid w:val="005A595A"/>
    <w:rsid w:val="005B0A5A"/>
    <w:rsid w:val="005B191E"/>
    <w:rsid w:val="005B3A05"/>
    <w:rsid w:val="005B4317"/>
    <w:rsid w:val="005B7447"/>
    <w:rsid w:val="005C1A11"/>
    <w:rsid w:val="005C227C"/>
    <w:rsid w:val="005D0E46"/>
    <w:rsid w:val="005E40FA"/>
    <w:rsid w:val="005F1C21"/>
    <w:rsid w:val="005F22BF"/>
    <w:rsid w:val="005F30BC"/>
    <w:rsid w:val="00605C13"/>
    <w:rsid w:val="00613EF0"/>
    <w:rsid w:val="00614161"/>
    <w:rsid w:val="006151BA"/>
    <w:rsid w:val="00615984"/>
    <w:rsid w:val="006169CE"/>
    <w:rsid w:val="00620E5C"/>
    <w:rsid w:val="006220CA"/>
    <w:rsid w:val="006365D5"/>
    <w:rsid w:val="0064172B"/>
    <w:rsid w:val="0064265A"/>
    <w:rsid w:val="006452F0"/>
    <w:rsid w:val="00652751"/>
    <w:rsid w:val="00654050"/>
    <w:rsid w:val="00682127"/>
    <w:rsid w:val="00683126"/>
    <w:rsid w:val="00685207"/>
    <w:rsid w:val="006878DB"/>
    <w:rsid w:val="00697D15"/>
    <w:rsid w:val="006A6FD1"/>
    <w:rsid w:val="006B1EEC"/>
    <w:rsid w:val="006B68DC"/>
    <w:rsid w:val="006B6CB7"/>
    <w:rsid w:val="006C1A34"/>
    <w:rsid w:val="006C5B43"/>
    <w:rsid w:val="006C6777"/>
    <w:rsid w:val="006D571E"/>
    <w:rsid w:val="006D7499"/>
    <w:rsid w:val="006E444B"/>
    <w:rsid w:val="006F1AB0"/>
    <w:rsid w:val="00701EDE"/>
    <w:rsid w:val="00704013"/>
    <w:rsid w:val="007044D8"/>
    <w:rsid w:val="0070627C"/>
    <w:rsid w:val="0070705F"/>
    <w:rsid w:val="00711A1E"/>
    <w:rsid w:val="00731137"/>
    <w:rsid w:val="0073214C"/>
    <w:rsid w:val="00737A4B"/>
    <w:rsid w:val="00740C01"/>
    <w:rsid w:val="007426B7"/>
    <w:rsid w:val="00745BD8"/>
    <w:rsid w:val="00754312"/>
    <w:rsid w:val="007623DA"/>
    <w:rsid w:val="00765BBB"/>
    <w:rsid w:val="007712B7"/>
    <w:rsid w:val="00773EC0"/>
    <w:rsid w:val="0077529B"/>
    <w:rsid w:val="007759A2"/>
    <w:rsid w:val="00776AC8"/>
    <w:rsid w:val="00777A9A"/>
    <w:rsid w:val="00783B00"/>
    <w:rsid w:val="00786123"/>
    <w:rsid w:val="00787123"/>
    <w:rsid w:val="00787B5C"/>
    <w:rsid w:val="00791920"/>
    <w:rsid w:val="007932E1"/>
    <w:rsid w:val="00793FA1"/>
    <w:rsid w:val="007B3076"/>
    <w:rsid w:val="007B6798"/>
    <w:rsid w:val="007C1ADF"/>
    <w:rsid w:val="007C2EA8"/>
    <w:rsid w:val="007C4617"/>
    <w:rsid w:val="007C4D98"/>
    <w:rsid w:val="007C7C48"/>
    <w:rsid w:val="007D27F7"/>
    <w:rsid w:val="007E0EF1"/>
    <w:rsid w:val="007E673E"/>
    <w:rsid w:val="007E6DCB"/>
    <w:rsid w:val="007F1F63"/>
    <w:rsid w:val="007F5EE0"/>
    <w:rsid w:val="007F65D3"/>
    <w:rsid w:val="00801514"/>
    <w:rsid w:val="00803699"/>
    <w:rsid w:val="008043A7"/>
    <w:rsid w:val="0080487D"/>
    <w:rsid w:val="00805190"/>
    <w:rsid w:val="00805DB0"/>
    <w:rsid w:val="00807364"/>
    <w:rsid w:val="00811D6A"/>
    <w:rsid w:val="00812699"/>
    <w:rsid w:val="008141DC"/>
    <w:rsid w:val="0082373B"/>
    <w:rsid w:val="00823A44"/>
    <w:rsid w:val="00823CC0"/>
    <w:rsid w:val="0082500A"/>
    <w:rsid w:val="00825F22"/>
    <w:rsid w:val="00831321"/>
    <w:rsid w:val="00832101"/>
    <w:rsid w:val="008330A9"/>
    <w:rsid w:val="00833946"/>
    <w:rsid w:val="008344C3"/>
    <w:rsid w:val="0083493C"/>
    <w:rsid w:val="00836379"/>
    <w:rsid w:val="00837AA6"/>
    <w:rsid w:val="0084457E"/>
    <w:rsid w:val="00844FBD"/>
    <w:rsid w:val="00845104"/>
    <w:rsid w:val="0085098B"/>
    <w:rsid w:val="00853611"/>
    <w:rsid w:val="008538C6"/>
    <w:rsid w:val="00853FCE"/>
    <w:rsid w:val="00855665"/>
    <w:rsid w:val="00856CE8"/>
    <w:rsid w:val="008609C0"/>
    <w:rsid w:val="00861E79"/>
    <w:rsid w:val="00864AFA"/>
    <w:rsid w:val="00875C49"/>
    <w:rsid w:val="00877437"/>
    <w:rsid w:val="00881DE9"/>
    <w:rsid w:val="00885DD7"/>
    <w:rsid w:val="00885FF6"/>
    <w:rsid w:val="00890DD4"/>
    <w:rsid w:val="00891B26"/>
    <w:rsid w:val="00891ED1"/>
    <w:rsid w:val="00897C4B"/>
    <w:rsid w:val="008A0D42"/>
    <w:rsid w:val="008A1025"/>
    <w:rsid w:val="008A2626"/>
    <w:rsid w:val="008A2CC9"/>
    <w:rsid w:val="008A70EC"/>
    <w:rsid w:val="008A75D4"/>
    <w:rsid w:val="008B074B"/>
    <w:rsid w:val="008B0AF2"/>
    <w:rsid w:val="008B1ACB"/>
    <w:rsid w:val="008B6655"/>
    <w:rsid w:val="008C0C12"/>
    <w:rsid w:val="008C3D2F"/>
    <w:rsid w:val="008C4413"/>
    <w:rsid w:val="008D038F"/>
    <w:rsid w:val="008D597B"/>
    <w:rsid w:val="008F038D"/>
    <w:rsid w:val="008F38EF"/>
    <w:rsid w:val="008F5066"/>
    <w:rsid w:val="008F6877"/>
    <w:rsid w:val="00902C0F"/>
    <w:rsid w:val="0090508E"/>
    <w:rsid w:val="00905AC5"/>
    <w:rsid w:val="00906D8E"/>
    <w:rsid w:val="00924059"/>
    <w:rsid w:val="00924687"/>
    <w:rsid w:val="009308EE"/>
    <w:rsid w:val="00931666"/>
    <w:rsid w:val="00933FD3"/>
    <w:rsid w:val="00940838"/>
    <w:rsid w:val="009418D9"/>
    <w:rsid w:val="009444D5"/>
    <w:rsid w:val="00946CE7"/>
    <w:rsid w:val="00950841"/>
    <w:rsid w:val="009652A7"/>
    <w:rsid w:val="009652C4"/>
    <w:rsid w:val="0096667B"/>
    <w:rsid w:val="00970A81"/>
    <w:rsid w:val="00973F74"/>
    <w:rsid w:val="009740BC"/>
    <w:rsid w:val="00975BA3"/>
    <w:rsid w:val="009826ED"/>
    <w:rsid w:val="00982A65"/>
    <w:rsid w:val="00982BEB"/>
    <w:rsid w:val="009863C8"/>
    <w:rsid w:val="00991408"/>
    <w:rsid w:val="0099183B"/>
    <w:rsid w:val="00994E24"/>
    <w:rsid w:val="009A5017"/>
    <w:rsid w:val="009B28B7"/>
    <w:rsid w:val="009B3123"/>
    <w:rsid w:val="009B4DD0"/>
    <w:rsid w:val="009B5A86"/>
    <w:rsid w:val="009C6265"/>
    <w:rsid w:val="009D3410"/>
    <w:rsid w:val="009D4EA1"/>
    <w:rsid w:val="009D5EEE"/>
    <w:rsid w:val="009E4223"/>
    <w:rsid w:val="009E7060"/>
    <w:rsid w:val="00A021F5"/>
    <w:rsid w:val="00A067E1"/>
    <w:rsid w:val="00A06C07"/>
    <w:rsid w:val="00A06C1A"/>
    <w:rsid w:val="00A073C7"/>
    <w:rsid w:val="00A15937"/>
    <w:rsid w:val="00A16ACC"/>
    <w:rsid w:val="00A22DB0"/>
    <w:rsid w:val="00A22FAE"/>
    <w:rsid w:val="00A23B20"/>
    <w:rsid w:val="00A30B5D"/>
    <w:rsid w:val="00A34E16"/>
    <w:rsid w:val="00A34FA4"/>
    <w:rsid w:val="00A37D3A"/>
    <w:rsid w:val="00A40B29"/>
    <w:rsid w:val="00A43A66"/>
    <w:rsid w:val="00A55D14"/>
    <w:rsid w:val="00A569CC"/>
    <w:rsid w:val="00A65B62"/>
    <w:rsid w:val="00A66A2E"/>
    <w:rsid w:val="00A7264E"/>
    <w:rsid w:val="00A767C5"/>
    <w:rsid w:val="00A771EF"/>
    <w:rsid w:val="00A815BB"/>
    <w:rsid w:val="00A81D2E"/>
    <w:rsid w:val="00A8302E"/>
    <w:rsid w:val="00A922D2"/>
    <w:rsid w:val="00A92DF3"/>
    <w:rsid w:val="00A9585A"/>
    <w:rsid w:val="00AA1117"/>
    <w:rsid w:val="00AA3672"/>
    <w:rsid w:val="00AB1667"/>
    <w:rsid w:val="00AB61E7"/>
    <w:rsid w:val="00AC096F"/>
    <w:rsid w:val="00AC202B"/>
    <w:rsid w:val="00AC49EC"/>
    <w:rsid w:val="00AD28EB"/>
    <w:rsid w:val="00AD3D8B"/>
    <w:rsid w:val="00AD51D4"/>
    <w:rsid w:val="00AE0092"/>
    <w:rsid w:val="00AE4935"/>
    <w:rsid w:val="00AF1439"/>
    <w:rsid w:val="00AF1AB4"/>
    <w:rsid w:val="00AF1E49"/>
    <w:rsid w:val="00AF1FD9"/>
    <w:rsid w:val="00AF22D0"/>
    <w:rsid w:val="00B006D5"/>
    <w:rsid w:val="00B008D8"/>
    <w:rsid w:val="00B0199B"/>
    <w:rsid w:val="00B10BE8"/>
    <w:rsid w:val="00B157A0"/>
    <w:rsid w:val="00B16268"/>
    <w:rsid w:val="00B17037"/>
    <w:rsid w:val="00B2391F"/>
    <w:rsid w:val="00B3290F"/>
    <w:rsid w:val="00B32FFE"/>
    <w:rsid w:val="00B36174"/>
    <w:rsid w:val="00B43EFB"/>
    <w:rsid w:val="00B60046"/>
    <w:rsid w:val="00B62DC6"/>
    <w:rsid w:val="00B75715"/>
    <w:rsid w:val="00B76172"/>
    <w:rsid w:val="00B76ECD"/>
    <w:rsid w:val="00B82568"/>
    <w:rsid w:val="00B86DF1"/>
    <w:rsid w:val="00B8793C"/>
    <w:rsid w:val="00B919DD"/>
    <w:rsid w:val="00B9288F"/>
    <w:rsid w:val="00B932BF"/>
    <w:rsid w:val="00B93518"/>
    <w:rsid w:val="00B96DF3"/>
    <w:rsid w:val="00B9793D"/>
    <w:rsid w:val="00BA0299"/>
    <w:rsid w:val="00BC4E12"/>
    <w:rsid w:val="00BD0EE1"/>
    <w:rsid w:val="00BD172F"/>
    <w:rsid w:val="00BD3483"/>
    <w:rsid w:val="00BD3624"/>
    <w:rsid w:val="00BD6692"/>
    <w:rsid w:val="00BE311A"/>
    <w:rsid w:val="00BE41DF"/>
    <w:rsid w:val="00BF1CB8"/>
    <w:rsid w:val="00BF2272"/>
    <w:rsid w:val="00BF34E0"/>
    <w:rsid w:val="00BF3D17"/>
    <w:rsid w:val="00BF491D"/>
    <w:rsid w:val="00BF56E9"/>
    <w:rsid w:val="00C0343B"/>
    <w:rsid w:val="00C0527E"/>
    <w:rsid w:val="00C1029B"/>
    <w:rsid w:val="00C109B3"/>
    <w:rsid w:val="00C11202"/>
    <w:rsid w:val="00C16A64"/>
    <w:rsid w:val="00C17774"/>
    <w:rsid w:val="00C247A9"/>
    <w:rsid w:val="00C27463"/>
    <w:rsid w:val="00C30830"/>
    <w:rsid w:val="00C3646F"/>
    <w:rsid w:val="00C42A54"/>
    <w:rsid w:val="00C47A3E"/>
    <w:rsid w:val="00C5164F"/>
    <w:rsid w:val="00C650DE"/>
    <w:rsid w:val="00C65759"/>
    <w:rsid w:val="00C7237A"/>
    <w:rsid w:val="00C77220"/>
    <w:rsid w:val="00C803DA"/>
    <w:rsid w:val="00C84757"/>
    <w:rsid w:val="00C85DCA"/>
    <w:rsid w:val="00C906FA"/>
    <w:rsid w:val="00C92BE3"/>
    <w:rsid w:val="00C971FD"/>
    <w:rsid w:val="00CA0399"/>
    <w:rsid w:val="00CA2750"/>
    <w:rsid w:val="00CA7CE8"/>
    <w:rsid w:val="00CB332C"/>
    <w:rsid w:val="00CB7948"/>
    <w:rsid w:val="00CC0CD2"/>
    <w:rsid w:val="00CC338E"/>
    <w:rsid w:val="00CC5827"/>
    <w:rsid w:val="00CD0EE3"/>
    <w:rsid w:val="00CD50D3"/>
    <w:rsid w:val="00CE05BE"/>
    <w:rsid w:val="00CE2B2D"/>
    <w:rsid w:val="00CE2BB3"/>
    <w:rsid w:val="00CE4C1D"/>
    <w:rsid w:val="00CF0286"/>
    <w:rsid w:val="00CF2781"/>
    <w:rsid w:val="00CF34C2"/>
    <w:rsid w:val="00CF5074"/>
    <w:rsid w:val="00D03951"/>
    <w:rsid w:val="00D0533D"/>
    <w:rsid w:val="00D054EC"/>
    <w:rsid w:val="00D07705"/>
    <w:rsid w:val="00D10563"/>
    <w:rsid w:val="00D11D4B"/>
    <w:rsid w:val="00D121CD"/>
    <w:rsid w:val="00D13F24"/>
    <w:rsid w:val="00D231E1"/>
    <w:rsid w:val="00D24376"/>
    <w:rsid w:val="00D27201"/>
    <w:rsid w:val="00D34D4A"/>
    <w:rsid w:val="00D4499B"/>
    <w:rsid w:val="00D51BE7"/>
    <w:rsid w:val="00D551C5"/>
    <w:rsid w:val="00D6112F"/>
    <w:rsid w:val="00D649E7"/>
    <w:rsid w:val="00D663CB"/>
    <w:rsid w:val="00D6698E"/>
    <w:rsid w:val="00D72256"/>
    <w:rsid w:val="00D737BF"/>
    <w:rsid w:val="00D7509C"/>
    <w:rsid w:val="00D775F2"/>
    <w:rsid w:val="00D803A8"/>
    <w:rsid w:val="00D874F1"/>
    <w:rsid w:val="00D92A05"/>
    <w:rsid w:val="00D95FF7"/>
    <w:rsid w:val="00D97D70"/>
    <w:rsid w:val="00DB1733"/>
    <w:rsid w:val="00DC3832"/>
    <w:rsid w:val="00DD2E95"/>
    <w:rsid w:val="00DE11D5"/>
    <w:rsid w:val="00DE79F0"/>
    <w:rsid w:val="00DF12E5"/>
    <w:rsid w:val="00DF3011"/>
    <w:rsid w:val="00DF7450"/>
    <w:rsid w:val="00E0379A"/>
    <w:rsid w:val="00E04571"/>
    <w:rsid w:val="00E061F1"/>
    <w:rsid w:val="00E06F8A"/>
    <w:rsid w:val="00E1143D"/>
    <w:rsid w:val="00E11644"/>
    <w:rsid w:val="00E2033A"/>
    <w:rsid w:val="00E20861"/>
    <w:rsid w:val="00E23B3B"/>
    <w:rsid w:val="00E23F11"/>
    <w:rsid w:val="00E23F3E"/>
    <w:rsid w:val="00E26F8C"/>
    <w:rsid w:val="00E31D88"/>
    <w:rsid w:val="00E35BBF"/>
    <w:rsid w:val="00E41029"/>
    <w:rsid w:val="00E41819"/>
    <w:rsid w:val="00E505B7"/>
    <w:rsid w:val="00E5556F"/>
    <w:rsid w:val="00E57CB7"/>
    <w:rsid w:val="00E613D9"/>
    <w:rsid w:val="00E62505"/>
    <w:rsid w:val="00E64B77"/>
    <w:rsid w:val="00E81215"/>
    <w:rsid w:val="00E8531B"/>
    <w:rsid w:val="00E85476"/>
    <w:rsid w:val="00E86B31"/>
    <w:rsid w:val="00E93151"/>
    <w:rsid w:val="00E95A7F"/>
    <w:rsid w:val="00E96305"/>
    <w:rsid w:val="00EA4925"/>
    <w:rsid w:val="00EC32D3"/>
    <w:rsid w:val="00EC42E4"/>
    <w:rsid w:val="00EC546B"/>
    <w:rsid w:val="00ED655B"/>
    <w:rsid w:val="00EE1905"/>
    <w:rsid w:val="00EE5D22"/>
    <w:rsid w:val="00EF26EC"/>
    <w:rsid w:val="00EF2C3A"/>
    <w:rsid w:val="00EF5BF6"/>
    <w:rsid w:val="00F02A3F"/>
    <w:rsid w:val="00F0343D"/>
    <w:rsid w:val="00F04A63"/>
    <w:rsid w:val="00F05E0C"/>
    <w:rsid w:val="00F067CA"/>
    <w:rsid w:val="00F132DD"/>
    <w:rsid w:val="00F24FB4"/>
    <w:rsid w:val="00F3543B"/>
    <w:rsid w:val="00F4089A"/>
    <w:rsid w:val="00F40DA2"/>
    <w:rsid w:val="00F452AE"/>
    <w:rsid w:val="00F47621"/>
    <w:rsid w:val="00F55D33"/>
    <w:rsid w:val="00F56F7C"/>
    <w:rsid w:val="00F6225D"/>
    <w:rsid w:val="00F62C70"/>
    <w:rsid w:val="00F73FD4"/>
    <w:rsid w:val="00F8093F"/>
    <w:rsid w:val="00F81BB7"/>
    <w:rsid w:val="00F81F4C"/>
    <w:rsid w:val="00F82E36"/>
    <w:rsid w:val="00F84E05"/>
    <w:rsid w:val="00F876C9"/>
    <w:rsid w:val="00F94A55"/>
    <w:rsid w:val="00F97C62"/>
    <w:rsid w:val="00FB17B2"/>
    <w:rsid w:val="00FB4761"/>
    <w:rsid w:val="00FB4C75"/>
    <w:rsid w:val="00FC06F6"/>
    <w:rsid w:val="00FC0B78"/>
    <w:rsid w:val="00FC5FE9"/>
    <w:rsid w:val="00FD78FE"/>
    <w:rsid w:val="00FE1295"/>
    <w:rsid w:val="00FE2D5F"/>
    <w:rsid w:val="00FE5E82"/>
    <w:rsid w:val="00FE60C3"/>
    <w:rsid w:val="00FF0082"/>
    <w:rsid w:val="00FF1878"/>
    <w:rsid w:val="00FF25FC"/>
    <w:rsid w:val="00FF2A27"/>
    <w:rsid w:val="00FF4797"/>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
    <w:name w:val="Normal"/>
    <w:qFormat/>
    <w:rsid w:val="00E23B3B"/>
    <w:pPr>
      <w:spacing w:after="120" w:line="360" w:lineRule="auto"/>
      <w:ind w:firstLine="567"/>
      <w:jc w:val="both"/>
    </w:pPr>
    <w:rPr>
      <w:sz w:val="24"/>
      <w:szCs w:val="22"/>
    </w:rPr>
  </w:style>
  <w:style w:type="paragraph" w:styleId="Nadpis1">
    <w:name w:val="heading 1"/>
    <w:basedOn w:val="Normln"/>
    <w:next w:val="Normln"/>
    <w:link w:val="Nadpis1Char"/>
    <w:qFormat/>
    <w:rsid w:val="00227785"/>
    <w:pPr>
      <w:keepNext/>
      <w:spacing w:before="240" w:after="60"/>
      <w:outlineLvl w:val="0"/>
    </w:pPr>
    <w:rPr>
      <w:rFonts w:eastAsia="Times New Roman"/>
      <w:b/>
      <w:bCs/>
      <w:kern w:val="32"/>
      <w:sz w:val="32"/>
      <w:szCs w:val="32"/>
    </w:rPr>
  </w:style>
  <w:style w:type="paragraph" w:styleId="Nadpis2">
    <w:name w:val="heading 2"/>
    <w:basedOn w:val="Normln"/>
    <w:next w:val="Normln"/>
    <w:link w:val="Nadpis2Char"/>
    <w:uiPriority w:val="9"/>
    <w:unhideWhenUsed/>
    <w:qFormat/>
    <w:rsid w:val="0020325F"/>
    <w:pPr>
      <w:keepNext/>
      <w:spacing w:before="240" w:after="60"/>
      <w:outlineLvl w:val="1"/>
    </w:pPr>
    <w:rPr>
      <w:rFonts w:ascii="Cambria" w:eastAsia="Times New Roman" w:hAnsi="Cambria"/>
      <w:b/>
      <w:bCs/>
      <w:i/>
      <w:iCs/>
      <w:sz w:val="28"/>
      <w:szCs w:val="28"/>
    </w:rPr>
  </w:style>
  <w:style w:type="paragraph" w:styleId="Nadpis3">
    <w:name w:val="heading 3"/>
    <w:basedOn w:val="Normln"/>
    <w:next w:val="Normln"/>
    <w:link w:val="Nadpis3Char"/>
    <w:uiPriority w:val="9"/>
    <w:unhideWhenUsed/>
    <w:qFormat/>
    <w:rsid w:val="00265763"/>
    <w:pPr>
      <w:keepNext/>
      <w:spacing w:before="240" w:after="60"/>
      <w:outlineLvl w:val="2"/>
    </w:pPr>
    <w:rPr>
      <w:rFonts w:ascii="Cambria" w:eastAsia="Times New Roman" w:hAnsi="Cambria"/>
      <w:b/>
      <w:bCs/>
      <w:sz w:val="26"/>
      <w:szCs w:val="26"/>
    </w:rPr>
  </w:style>
  <w:style w:type="paragraph" w:styleId="Nadpis4">
    <w:name w:val="heading 4"/>
    <w:basedOn w:val="Normln"/>
    <w:next w:val="Normln"/>
    <w:link w:val="Nadpis4Char"/>
    <w:uiPriority w:val="9"/>
    <w:unhideWhenUsed/>
    <w:qFormat/>
    <w:rsid w:val="00265763"/>
    <w:pPr>
      <w:keepNext/>
      <w:spacing w:before="240" w:after="60"/>
      <w:outlineLvl w:val="3"/>
    </w:pPr>
    <w:rPr>
      <w:rFonts w:eastAsia="Times New Roman"/>
      <w:b/>
      <w:bCs/>
      <w:sz w:val="28"/>
      <w:szCs w:val="28"/>
    </w:rPr>
  </w:style>
  <w:style w:type="character" w:default="1" w:styleId="Standardnpsmoodstavce">
    <w:name w:val="Default Paragraph Font"/>
    <w:uiPriority w:val="1"/>
    <w:unhideWhenUsed/>
  </w:style>
  <w:style w:type="table" w:default="1" w:styleId="Normlntabulka">
    <w:name w:val="Normal Table"/>
    <w:uiPriority w:val="99"/>
    <w:semiHidden/>
    <w:unhideWhenUsed/>
    <w:qFormat/>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link w:val="Nadpis1"/>
    <w:rsid w:val="00227785"/>
    <w:rPr>
      <w:rFonts w:ascii="Calibri" w:eastAsia="Times New Roman" w:hAnsi="Calibri"/>
      <w:b/>
      <w:bCs/>
      <w:kern w:val="32"/>
      <w:sz w:val="32"/>
      <w:szCs w:val="32"/>
    </w:rPr>
  </w:style>
  <w:style w:type="paragraph" w:styleId="Nzev">
    <w:name w:val="Title"/>
    <w:basedOn w:val="Normln"/>
    <w:next w:val="Normln"/>
    <w:link w:val="NzevChar"/>
    <w:uiPriority w:val="10"/>
    <w:qFormat/>
    <w:rsid w:val="004700DD"/>
    <w:pPr>
      <w:spacing w:before="240" w:after="60"/>
      <w:jc w:val="center"/>
      <w:outlineLvl w:val="0"/>
    </w:pPr>
    <w:rPr>
      <w:rFonts w:ascii="Cambria" w:eastAsia="Times New Roman" w:hAnsi="Cambria"/>
      <w:b/>
      <w:bCs/>
      <w:kern w:val="28"/>
      <w:sz w:val="32"/>
      <w:szCs w:val="32"/>
    </w:rPr>
  </w:style>
  <w:style w:type="character" w:customStyle="1" w:styleId="NzevChar">
    <w:name w:val="Název Char"/>
    <w:link w:val="Nzev"/>
    <w:uiPriority w:val="10"/>
    <w:rsid w:val="004700DD"/>
    <w:rPr>
      <w:rFonts w:ascii="Cambria" w:eastAsia="Times New Roman" w:hAnsi="Cambria" w:cs="Times New Roman"/>
      <w:b/>
      <w:bCs/>
      <w:kern w:val="28"/>
      <w:sz w:val="32"/>
      <w:szCs w:val="32"/>
    </w:rPr>
  </w:style>
  <w:style w:type="paragraph" w:styleId="Podtitul">
    <w:name w:val="Subtitle"/>
    <w:basedOn w:val="Normln"/>
    <w:next w:val="Normln"/>
    <w:link w:val="PodtitulChar"/>
    <w:uiPriority w:val="11"/>
    <w:qFormat/>
    <w:rsid w:val="004700DD"/>
    <w:pPr>
      <w:spacing w:after="60"/>
      <w:jc w:val="center"/>
      <w:outlineLvl w:val="1"/>
    </w:pPr>
    <w:rPr>
      <w:rFonts w:ascii="Cambria" w:eastAsia="Times New Roman" w:hAnsi="Cambria"/>
      <w:szCs w:val="24"/>
    </w:rPr>
  </w:style>
  <w:style w:type="character" w:customStyle="1" w:styleId="PodtitulChar">
    <w:name w:val="Podtitul Char"/>
    <w:link w:val="Podtitul"/>
    <w:uiPriority w:val="11"/>
    <w:rsid w:val="004700DD"/>
    <w:rPr>
      <w:rFonts w:ascii="Cambria" w:eastAsia="Times New Roman" w:hAnsi="Cambria" w:cs="Times New Roman"/>
      <w:sz w:val="24"/>
      <w:szCs w:val="24"/>
    </w:rPr>
  </w:style>
  <w:style w:type="paragraph" w:styleId="Nadpisobsahu">
    <w:name w:val="TOC Heading"/>
    <w:basedOn w:val="Nadpis1"/>
    <w:next w:val="Normln"/>
    <w:uiPriority w:val="39"/>
    <w:semiHidden/>
    <w:unhideWhenUsed/>
    <w:qFormat/>
    <w:rsid w:val="00534D95"/>
    <w:pPr>
      <w:keepLines/>
      <w:spacing w:before="480" w:after="0"/>
      <w:outlineLvl w:val="9"/>
    </w:pPr>
    <w:rPr>
      <w:color w:val="365F91"/>
      <w:kern w:val="0"/>
      <w:sz w:val="28"/>
      <w:szCs w:val="28"/>
      <w:lang w:val="cs-CZ"/>
    </w:rPr>
  </w:style>
  <w:style w:type="paragraph" w:styleId="Obsah1">
    <w:name w:val="toc 1"/>
    <w:basedOn w:val="Normln"/>
    <w:next w:val="Normln"/>
    <w:autoRedefine/>
    <w:uiPriority w:val="39"/>
    <w:unhideWhenUsed/>
    <w:rsid w:val="00534D95"/>
  </w:style>
  <w:style w:type="character" w:styleId="Hypertextovodkaz">
    <w:name w:val="Hyperlink"/>
    <w:uiPriority w:val="99"/>
    <w:unhideWhenUsed/>
    <w:rsid w:val="00534D95"/>
    <w:rPr>
      <w:color w:val="0000FF"/>
      <w:u w:val="single"/>
    </w:rPr>
  </w:style>
  <w:style w:type="character" w:styleId="Siln">
    <w:name w:val="Strong"/>
    <w:uiPriority w:val="22"/>
    <w:qFormat/>
    <w:rsid w:val="0020325F"/>
    <w:rPr>
      <w:b/>
      <w:bCs/>
    </w:rPr>
  </w:style>
  <w:style w:type="character" w:customStyle="1" w:styleId="Zvraznn1">
    <w:name w:val="Zvýraznění1"/>
    <w:uiPriority w:val="20"/>
    <w:qFormat/>
    <w:rsid w:val="0020325F"/>
    <w:rPr>
      <w:i/>
      <w:iCs/>
    </w:rPr>
  </w:style>
  <w:style w:type="paragraph" w:styleId="Normlnweb">
    <w:name w:val="Normal (Web)"/>
    <w:basedOn w:val="Normln"/>
    <w:uiPriority w:val="99"/>
    <w:unhideWhenUsed/>
    <w:rsid w:val="0020325F"/>
    <w:pPr>
      <w:spacing w:before="100" w:beforeAutospacing="1" w:after="100" w:afterAutospacing="1" w:line="240" w:lineRule="auto"/>
    </w:pPr>
    <w:rPr>
      <w:rFonts w:ascii="Times New Roman" w:eastAsia="Times New Roman" w:hAnsi="Times New Roman"/>
      <w:szCs w:val="24"/>
      <w:lang w:val="cs-CZ" w:eastAsia="cs-CZ"/>
    </w:rPr>
  </w:style>
  <w:style w:type="paragraph" w:styleId="Zpat">
    <w:name w:val="footer"/>
    <w:basedOn w:val="Normln"/>
    <w:link w:val="ZpatChar"/>
    <w:uiPriority w:val="99"/>
    <w:rsid w:val="0020325F"/>
    <w:pPr>
      <w:tabs>
        <w:tab w:val="center" w:pos="4536"/>
        <w:tab w:val="right" w:pos="9072"/>
      </w:tabs>
      <w:spacing w:after="0"/>
    </w:pPr>
    <w:rPr>
      <w:rFonts w:eastAsia="MS Mincho"/>
      <w:sz w:val="22"/>
      <w:lang w:val="cs-CZ"/>
    </w:rPr>
  </w:style>
  <w:style w:type="character" w:customStyle="1" w:styleId="ZpatChar">
    <w:name w:val="Zápatí Char"/>
    <w:link w:val="Zpat"/>
    <w:uiPriority w:val="99"/>
    <w:rsid w:val="0020325F"/>
    <w:rPr>
      <w:rFonts w:eastAsia="MS Mincho"/>
      <w:sz w:val="22"/>
      <w:szCs w:val="22"/>
      <w:lang w:val="cs-CZ"/>
    </w:rPr>
  </w:style>
  <w:style w:type="character" w:styleId="slostrnky">
    <w:name w:val="page number"/>
    <w:basedOn w:val="Standardnpsmoodstavce"/>
    <w:rsid w:val="0020325F"/>
  </w:style>
  <w:style w:type="paragraph" w:styleId="Textbubliny">
    <w:name w:val="Balloon Text"/>
    <w:basedOn w:val="Normln"/>
    <w:link w:val="TextbublinyChar"/>
    <w:uiPriority w:val="99"/>
    <w:semiHidden/>
    <w:rsid w:val="0020325F"/>
    <w:pPr>
      <w:spacing w:after="0"/>
    </w:pPr>
    <w:rPr>
      <w:rFonts w:ascii="Tahoma" w:eastAsia="MS Mincho" w:hAnsi="Tahoma"/>
      <w:sz w:val="16"/>
      <w:szCs w:val="16"/>
      <w:lang w:val="cs-CZ"/>
    </w:rPr>
  </w:style>
  <w:style w:type="character" w:customStyle="1" w:styleId="TextbublinyChar">
    <w:name w:val="Text bubliny Char"/>
    <w:link w:val="Textbubliny"/>
    <w:uiPriority w:val="99"/>
    <w:semiHidden/>
    <w:rsid w:val="0020325F"/>
    <w:rPr>
      <w:rFonts w:ascii="Tahoma" w:eastAsia="MS Mincho" w:hAnsi="Tahoma" w:cs="Tahoma"/>
      <w:sz w:val="16"/>
      <w:szCs w:val="16"/>
      <w:lang w:val="cs-CZ"/>
    </w:rPr>
  </w:style>
  <w:style w:type="character" w:styleId="Odkaznakoment">
    <w:name w:val="annotation reference"/>
    <w:uiPriority w:val="99"/>
    <w:semiHidden/>
    <w:rsid w:val="0020325F"/>
    <w:rPr>
      <w:sz w:val="16"/>
      <w:szCs w:val="16"/>
    </w:rPr>
  </w:style>
  <w:style w:type="paragraph" w:styleId="Textkomente">
    <w:name w:val="annotation text"/>
    <w:basedOn w:val="Normln"/>
    <w:link w:val="TextkomenteChar"/>
    <w:uiPriority w:val="99"/>
    <w:semiHidden/>
    <w:rsid w:val="0020325F"/>
    <w:pPr>
      <w:spacing w:after="0"/>
    </w:pPr>
    <w:rPr>
      <w:rFonts w:eastAsia="MS Mincho"/>
      <w:sz w:val="20"/>
      <w:szCs w:val="20"/>
      <w:lang w:val="cs-CZ"/>
    </w:rPr>
  </w:style>
  <w:style w:type="character" w:customStyle="1" w:styleId="TextkomenteChar">
    <w:name w:val="Text komentáře Char"/>
    <w:link w:val="Textkomente"/>
    <w:uiPriority w:val="99"/>
    <w:semiHidden/>
    <w:rsid w:val="0020325F"/>
    <w:rPr>
      <w:rFonts w:eastAsia="MS Mincho"/>
      <w:lang w:val="cs-CZ"/>
    </w:rPr>
  </w:style>
  <w:style w:type="paragraph" w:styleId="Pedmtkomente">
    <w:name w:val="annotation subject"/>
    <w:basedOn w:val="Textkomente"/>
    <w:next w:val="Textkomente"/>
    <w:link w:val="PedmtkomenteChar"/>
    <w:uiPriority w:val="99"/>
    <w:semiHidden/>
    <w:rsid w:val="0020325F"/>
    <w:rPr>
      <w:b/>
      <w:bCs/>
    </w:rPr>
  </w:style>
  <w:style w:type="character" w:customStyle="1" w:styleId="PedmtkomenteChar">
    <w:name w:val="Předmět komentáře Char"/>
    <w:link w:val="Pedmtkomente"/>
    <w:uiPriority w:val="99"/>
    <w:semiHidden/>
    <w:rsid w:val="0020325F"/>
    <w:rPr>
      <w:rFonts w:eastAsia="MS Mincho"/>
      <w:b/>
      <w:bCs/>
      <w:lang w:val="cs-CZ"/>
    </w:rPr>
  </w:style>
  <w:style w:type="paragraph" w:styleId="Revize">
    <w:name w:val="Revision"/>
    <w:hidden/>
    <w:uiPriority w:val="99"/>
    <w:semiHidden/>
    <w:rsid w:val="0020325F"/>
    <w:rPr>
      <w:rFonts w:eastAsia="MS Mincho"/>
      <w:sz w:val="22"/>
      <w:szCs w:val="22"/>
      <w:lang w:val="cs-CZ"/>
    </w:rPr>
  </w:style>
  <w:style w:type="paragraph" w:styleId="Odstavecseseznamem">
    <w:name w:val="List Paragraph"/>
    <w:basedOn w:val="Normln"/>
    <w:uiPriority w:val="34"/>
    <w:qFormat/>
    <w:rsid w:val="0020325F"/>
    <w:pPr>
      <w:spacing w:after="0"/>
      <w:ind w:left="720"/>
      <w:contextualSpacing/>
    </w:pPr>
    <w:rPr>
      <w:rFonts w:eastAsia="MS Mincho"/>
      <w:lang w:val="cs-CZ"/>
    </w:rPr>
  </w:style>
  <w:style w:type="character" w:customStyle="1" w:styleId="Nadpis2Char">
    <w:name w:val="Nadpis 2 Char"/>
    <w:link w:val="Nadpis2"/>
    <w:uiPriority w:val="9"/>
    <w:rsid w:val="0020325F"/>
    <w:rPr>
      <w:rFonts w:ascii="Cambria" w:eastAsia="Times New Roman" w:hAnsi="Cambria" w:cs="Times New Roman"/>
      <w:b/>
      <w:bCs/>
      <w:i/>
      <w:iCs/>
      <w:sz w:val="28"/>
      <w:szCs w:val="28"/>
    </w:rPr>
  </w:style>
  <w:style w:type="paragraph" w:customStyle="1" w:styleId="Nadpisobsahu1">
    <w:name w:val="Nadpis obsahu1"/>
    <w:basedOn w:val="Nadpis1"/>
    <w:next w:val="Normln"/>
    <w:uiPriority w:val="39"/>
    <w:semiHidden/>
    <w:unhideWhenUsed/>
    <w:qFormat/>
    <w:rsid w:val="00685207"/>
    <w:pPr>
      <w:keepLines/>
      <w:spacing w:before="480" w:after="0"/>
      <w:outlineLvl w:val="9"/>
    </w:pPr>
    <w:rPr>
      <w:color w:val="365F91"/>
      <w:kern w:val="0"/>
      <w:sz w:val="28"/>
      <w:szCs w:val="28"/>
      <w:lang w:val="cs-CZ"/>
    </w:rPr>
  </w:style>
  <w:style w:type="paragraph" w:styleId="Obsah2">
    <w:name w:val="toc 2"/>
    <w:basedOn w:val="Normln"/>
    <w:next w:val="Normln"/>
    <w:autoRedefine/>
    <w:uiPriority w:val="39"/>
    <w:unhideWhenUsed/>
    <w:rsid w:val="00685207"/>
    <w:pPr>
      <w:ind w:left="220"/>
    </w:pPr>
    <w:rPr>
      <w:lang w:val="cs-CZ"/>
    </w:rPr>
  </w:style>
  <w:style w:type="paragraph" w:customStyle="1" w:styleId="Bezmezer1">
    <w:name w:val="Bez mezer1"/>
    <w:link w:val="BezmezerChar"/>
    <w:uiPriority w:val="1"/>
    <w:qFormat/>
    <w:rsid w:val="00685207"/>
    <w:rPr>
      <w:rFonts w:eastAsia="Times New Roman"/>
      <w:sz w:val="22"/>
      <w:szCs w:val="22"/>
      <w:lang w:val="cs-CZ"/>
    </w:rPr>
  </w:style>
  <w:style w:type="character" w:customStyle="1" w:styleId="BezmezerChar">
    <w:name w:val="Bez mezer Char"/>
    <w:link w:val="Bezmezer1"/>
    <w:uiPriority w:val="1"/>
    <w:rsid w:val="00685207"/>
    <w:rPr>
      <w:rFonts w:eastAsia="Times New Roman"/>
      <w:sz w:val="22"/>
      <w:szCs w:val="22"/>
      <w:lang w:val="cs-CZ" w:bidi="ar-SA"/>
    </w:rPr>
  </w:style>
  <w:style w:type="paragraph" w:styleId="Zhlav">
    <w:name w:val="header"/>
    <w:basedOn w:val="Normln"/>
    <w:link w:val="ZhlavChar"/>
    <w:uiPriority w:val="99"/>
    <w:unhideWhenUsed/>
    <w:rsid w:val="00685207"/>
    <w:pPr>
      <w:tabs>
        <w:tab w:val="center" w:pos="4536"/>
        <w:tab w:val="right" w:pos="9072"/>
      </w:tabs>
      <w:spacing w:after="0" w:line="240" w:lineRule="auto"/>
    </w:pPr>
    <w:rPr>
      <w:sz w:val="22"/>
      <w:lang w:val="cs-CZ"/>
    </w:rPr>
  </w:style>
  <w:style w:type="character" w:customStyle="1" w:styleId="ZhlavChar">
    <w:name w:val="Záhlaví Char"/>
    <w:link w:val="Zhlav"/>
    <w:uiPriority w:val="99"/>
    <w:rsid w:val="00685207"/>
    <w:rPr>
      <w:sz w:val="22"/>
      <w:szCs w:val="22"/>
      <w:lang w:val="cs-CZ"/>
    </w:rPr>
  </w:style>
  <w:style w:type="character" w:customStyle="1" w:styleId="Zstupntext1">
    <w:name w:val="Zástupný text1"/>
    <w:uiPriority w:val="99"/>
    <w:semiHidden/>
    <w:rsid w:val="00685207"/>
    <w:rPr>
      <w:color w:val="808080"/>
    </w:rPr>
  </w:style>
  <w:style w:type="character" w:styleId="slodku">
    <w:name w:val="line number"/>
    <w:basedOn w:val="Standardnpsmoodstavce"/>
    <w:uiPriority w:val="99"/>
    <w:semiHidden/>
    <w:unhideWhenUsed/>
    <w:rsid w:val="00685207"/>
  </w:style>
  <w:style w:type="paragraph" w:customStyle="1" w:styleId="Revize1">
    <w:name w:val="Revize1"/>
    <w:hidden/>
    <w:uiPriority w:val="99"/>
    <w:semiHidden/>
    <w:rsid w:val="00685207"/>
    <w:rPr>
      <w:sz w:val="22"/>
      <w:szCs w:val="22"/>
      <w:lang w:val="cs-CZ"/>
    </w:rPr>
  </w:style>
  <w:style w:type="character" w:customStyle="1" w:styleId="Nadpis3Char">
    <w:name w:val="Nadpis 3 Char"/>
    <w:link w:val="Nadpis3"/>
    <w:uiPriority w:val="9"/>
    <w:rsid w:val="00265763"/>
    <w:rPr>
      <w:rFonts w:ascii="Cambria" w:eastAsia="Times New Roman" w:hAnsi="Cambria" w:cs="Times New Roman"/>
      <w:b/>
      <w:bCs/>
      <w:sz w:val="26"/>
      <w:szCs w:val="26"/>
    </w:rPr>
  </w:style>
  <w:style w:type="character" w:customStyle="1" w:styleId="Nadpis4Char">
    <w:name w:val="Nadpis 4 Char"/>
    <w:link w:val="Nadpis4"/>
    <w:uiPriority w:val="9"/>
    <w:rsid w:val="00265763"/>
    <w:rPr>
      <w:rFonts w:ascii="Calibri" w:eastAsia="Times New Roman" w:hAnsi="Calibri" w:cs="Times New Roman"/>
      <w:b/>
      <w:bCs/>
      <w:sz w:val="28"/>
      <w:szCs w:val="28"/>
    </w:rPr>
  </w:style>
  <w:style w:type="paragraph" w:styleId="Obsah3">
    <w:name w:val="toc 3"/>
    <w:basedOn w:val="Normln"/>
    <w:next w:val="Normln"/>
    <w:autoRedefine/>
    <w:uiPriority w:val="39"/>
    <w:unhideWhenUsed/>
    <w:rsid w:val="004C09F3"/>
    <w:pPr>
      <w:ind w:left="440"/>
    </w:pPr>
  </w:style>
  <w:style w:type="paragraph" w:customStyle="1" w:styleId="Citace1">
    <w:name w:val="Citace1"/>
    <w:basedOn w:val="Normln"/>
    <w:next w:val="Normln"/>
    <w:link w:val="CitaceChar"/>
    <w:uiPriority w:val="29"/>
    <w:qFormat/>
    <w:rsid w:val="00575683"/>
    <w:pPr>
      <w:ind w:left="567" w:hanging="567"/>
    </w:pPr>
    <w:rPr>
      <w:i/>
      <w:iCs/>
      <w:color w:val="000000"/>
    </w:rPr>
  </w:style>
  <w:style w:type="character" w:customStyle="1" w:styleId="CitaceChar">
    <w:name w:val="Citace Char"/>
    <w:link w:val="Citace1"/>
    <w:uiPriority w:val="29"/>
    <w:rsid w:val="00575683"/>
    <w:rPr>
      <w:i/>
      <w:iCs/>
      <w:color w:val="000000"/>
      <w:sz w:val="24"/>
      <w:szCs w:val="22"/>
    </w:rPr>
  </w:style>
  <w:style w:type="character" w:customStyle="1" w:styleId="hps">
    <w:name w:val="hps"/>
    <w:basedOn w:val="Standardnpsmoodstavce"/>
    <w:rsid w:val="00C77220"/>
  </w:style>
</w:styles>
</file>

<file path=word/webSettings.xml><?xml version="1.0" encoding="utf-8"?>
<w:webSettings xmlns:r="http://schemas.openxmlformats.org/officeDocument/2006/relationships" xmlns:w="http://schemas.openxmlformats.org/wordprocessingml/2006/main">
  <w:divs>
    <w:div w:id="208033872">
      <w:bodyDiv w:val="1"/>
      <w:marLeft w:val="0"/>
      <w:marRight w:val="0"/>
      <w:marTop w:val="0"/>
      <w:marBottom w:val="0"/>
      <w:divBdr>
        <w:top w:val="none" w:sz="0" w:space="0" w:color="auto"/>
        <w:left w:val="none" w:sz="0" w:space="0" w:color="auto"/>
        <w:bottom w:val="none" w:sz="0" w:space="0" w:color="auto"/>
        <w:right w:val="none" w:sz="0" w:space="0" w:color="auto"/>
      </w:divBdr>
    </w:div>
    <w:div w:id="289094375">
      <w:bodyDiv w:val="1"/>
      <w:marLeft w:val="0"/>
      <w:marRight w:val="0"/>
      <w:marTop w:val="0"/>
      <w:marBottom w:val="0"/>
      <w:divBdr>
        <w:top w:val="none" w:sz="0" w:space="0" w:color="auto"/>
        <w:left w:val="none" w:sz="0" w:space="0" w:color="auto"/>
        <w:bottom w:val="none" w:sz="0" w:space="0" w:color="auto"/>
        <w:right w:val="none" w:sz="0" w:space="0" w:color="auto"/>
      </w:divBdr>
      <w:divsChild>
        <w:div w:id="1726945791">
          <w:marLeft w:val="0"/>
          <w:marRight w:val="0"/>
          <w:marTop w:val="0"/>
          <w:marBottom w:val="0"/>
          <w:divBdr>
            <w:top w:val="none" w:sz="0" w:space="0" w:color="auto"/>
            <w:left w:val="none" w:sz="0" w:space="0" w:color="auto"/>
            <w:bottom w:val="none" w:sz="0" w:space="0" w:color="auto"/>
            <w:right w:val="none" w:sz="0" w:space="0" w:color="auto"/>
          </w:divBdr>
          <w:divsChild>
            <w:div w:id="636185623">
              <w:marLeft w:val="0"/>
              <w:marRight w:val="0"/>
              <w:marTop w:val="0"/>
              <w:marBottom w:val="0"/>
              <w:divBdr>
                <w:top w:val="none" w:sz="0" w:space="0" w:color="auto"/>
                <w:left w:val="none" w:sz="0" w:space="0" w:color="auto"/>
                <w:bottom w:val="none" w:sz="0" w:space="0" w:color="auto"/>
                <w:right w:val="none" w:sz="0" w:space="0" w:color="auto"/>
              </w:divBdr>
              <w:divsChild>
                <w:div w:id="320040454">
                  <w:marLeft w:val="0"/>
                  <w:marRight w:val="0"/>
                  <w:marTop w:val="0"/>
                  <w:marBottom w:val="0"/>
                  <w:divBdr>
                    <w:top w:val="none" w:sz="0" w:space="0" w:color="auto"/>
                    <w:left w:val="none" w:sz="0" w:space="0" w:color="auto"/>
                    <w:bottom w:val="none" w:sz="0" w:space="0" w:color="auto"/>
                    <w:right w:val="none" w:sz="0" w:space="0" w:color="auto"/>
                  </w:divBdr>
                </w:div>
                <w:div w:id="1111974517">
                  <w:marLeft w:val="0"/>
                  <w:marRight w:val="0"/>
                  <w:marTop w:val="0"/>
                  <w:marBottom w:val="0"/>
                  <w:divBdr>
                    <w:top w:val="none" w:sz="0" w:space="0" w:color="auto"/>
                    <w:left w:val="none" w:sz="0" w:space="0" w:color="auto"/>
                    <w:bottom w:val="none" w:sz="0" w:space="0" w:color="auto"/>
                    <w:right w:val="none" w:sz="0" w:space="0" w:color="auto"/>
                  </w:divBdr>
                </w:div>
                <w:div w:id="1710766849">
                  <w:marLeft w:val="0"/>
                  <w:marRight w:val="0"/>
                  <w:marTop w:val="0"/>
                  <w:marBottom w:val="0"/>
                  <w:divBdr>
                    <w:top w:val="none" w:sz="0" w:space="0" w:color="auto"/>
                    <w:left w:val="none" w:sz="0" w:space="0" w:color="auto"/>
                    <w:bottom w:val="none" w:sz="0" w:space="0" w:color="auto"/>
                    <w:right w:val="none" w:sz="0" w:space="0" w:color="auto"/>
                  </w:divBdr>
                  <w:divsChild>
                    <w:div w:id="1148472844">
                      <w:marLeft w:val="0"/>
                      <w:marRight w:val="0"/>
                      <w:marTop w:val="0"/>
                      <w:marBottom w:val="0"/>
                      <w:divBdr>
                        <w:top w:val="none" w:sz="0" w:space="0" w:color="auto"/>
                        <w:left w:val="none" w:sz="0" w:space="0" w:color="auto"/>
                        <w:bottom w:val="none" w:sz="0" w:space="0" w:color="auto"/>
                        <w:right w:val="none" w:sz="0" w:space="0" w:color="auto"/>
                      </w:divBdr>
                      <w:divsChild>
                        <w:div w:id="1356224214">
                          <w:marLeft w:val="0"/>
                          <w:marRight w:val="0"/>
                          <w:marTop w:val="0"/>
                          <w:marBottom w:val="0"/>
                          <w:divBdr>
                            <w:top w:val="none" w:sz="0" w:space="0" w:color="auto"/>
                            <w:left w:val="none" w:sz="0" w:space="0" w:color="auto"/>
                            <w:bottom w:val="none" w:sz="0" w:space="0" w:color="auto"/>
                            <w:right w:val="none" w:sz="0" w:space="0" w:color="auto"/>
                          </w:divBdr>
                          <w:divsChild>
                            <w:div w:id="1392077382">
                              <w:marLeft w:val="0"/>
                              <w:marRight w:val="0"/>
                              <w:marTop w:val="0"/>
                              <w:marBottom w:val="0"/>
                              <w:divBdr>
                                <w:top w:val="none" w:sz="0" w:space="0" w:color="auto"/>
                                <w:left w:val="none" w:sz="0" w:space="0" w:color="auto"/>
                                <w:bottom w:val="none" w:sz="0" w:space="0" w:color="auto"/>
                                <w:right w:val="none" w:sz="0" w:space="0" w:color="auto"/>
                              </w:divBdr>
                              <w:divsChild>
                                <w:div w:id="1801878862">
                                  <w:marLeft w:val="0"/>
                                  <w:marRight w:val="0"/>
                                  <w:marTop w:val="0"/>
                                  <w:marBottom w:val="0"/>
                                  <w:divBdr>
                                    <w:top w:val="none" w:sz="0" w:space="0" w:color="auto"/>
                                    <w:left w:val="none" w:sz="0" w:space="0" w:color="auto"/>
                                    <w:bottom w:val="none" w:sz="0" w:space="0" w:color="auto"/>
                                    <w:right w:val="none" w:sz="0" w:space="0" w:color="auto"/>
                                  </w:divBdr>
                                  <w:divsChild>
                                    <w:div w:id="1317147413">
                                      <w:marLeft w:val="0"/>
                                      <w:marRight w:val="0"/>
                                      <w:marTop w:val="0"/>
                                      <w:marBottom w:val="0"/>
                                      <w:divBdr>
                                        <w:top w:val="none" w:sz="0" w:space="0" w:color="auto"/>
                                        <w:left w:val="none" w:sz="0" w:space="0" w:color="auto"/>
                                        <w:bottom w:val="none" w:sz="0" w:space="0" w:color="auto"/>
                                        <w:right w:val="none" w:sz="0" w:space="0" w:color="auto"/>
                                      </w:divBdr>
                                      <w:divsChild>
                                        <w:div w:id="1238320723">
                                          <w:marLeft w:val="0"/>
                                          <w:marRight w:val="0"/>
                                          <w:marTop w:val="0"/>
                                          <w:marBottom w:val="0"/>
                                          <w:divBdr>
                                            <w:top w:val="none" w:sz="0" w:space="0" w:color="auto"/>
                                            <w:left w:val="none" w:sz="0" w:space="0" w:color="auto"/>
                                            <w:bottom w:val="none" w:sz="0" w:space="0" w:color="auto"/>
                                            <w:right w:val="none" w:sz="0" w:space="0" w:color="auto"/>
                                          </w:divBdr>
                                          <w:divsChild>
                                            <w:div w:id="1042486509">
                                              <w:marLeft w:val="0"/>
                                              <w:marRight w:val="0"/>
                                              <w:marTop w:val="0"/>
                                              <w:marBottom w:val="0"/>
                                              <w:divBdr>
                                                <w:top w:val="none" w:sz="0" w:space="0" w:color="auto"/>
                                                <w:left w:val="none" w:sz="0" w:space="0" w:color="auto"/>
                                                <w:bottom w:val="none" w:sz="0" w:space="0" w:color="auto"/>
                                                <w:right w:val="none" w:sz="0" w:space="0" w:color="auto"/>
                                              </w:divBdr>
                                              <w:divsChild>
                                                <w:div w:id="1350642530">
                                                  <w:marLeft w:val="0"/>
                                                  <w:marRight w:val="0"/>
                                                  <w:marTop w:val="0"/>
                                                  <w:marBottom w:val="0"/>
                                                  <w:divBdr>
                                                    <w:top w:val="none" w:sz="0" w:space="0" w:color="auto"/>
                                                    <w:left w:val="none" w:sz="0" w:space="0" w:color="auto"/>
                                                    <w:bottom w:val="none" w:sz="0" w:space="0" w:color="auto"/>
                                                    <w:right w:val="none" w:sz="0" w:space="0" w:color="auto"/>
                                                  </w:divBdr>
                                                  <w:divsChild>
                                                    <w:div w:id="760948716">
                                                      <w:marLeft w:val="0"/>
                                                      <w:marRight w:val="0"/>
                                                      <w:marTop w:val="0"/>
                                                      <w:marBottom w:val="0"/>
                                                      <w:divBdr>
                                                        <w:top w:val="none" w:sz="0" w:space="0" w:color="auto"/>
                                                        <w:left w:val="none" w:sz="0" w:space="0" w:color="auto"/>
                                                        <w:bottom w:val="none" w:sz="0" w:space="0" w:color="auto"/>
                                                        <w:right w:val="none" w:sz="0" w:space="0" w:color="auto"/>
                                                      </w:divBdr>
                                                      <w:divsChild>
                                                        <w:div w:id="85421478">
                                                          <w:marLeft w:val="0"/>
                                                          <w:marRight w:val="0"/>
                                                          <w:marTop w:val="0"/>
                                                          <w:marBottom w:val="0"/>
                                                          <w:divBdr>
                                                            <w:top w:val="none" w:sz="0" w:space="0" w:color="auto"/>
                                                            <w:left w:val="none" w:sz="0" w:space="0" w:color="auto"/>
                                                            <w:bottom w:val="none" w:sz="0" w:space="0" w:color="auto"/>
                                                            <w:right w:val="none" w:sz="0" w:space="0" w:color="auto"/>
                                                          </w:divBdr>
                                                          <w:divsChild>
                                                            <w:div w:id="319964447">
                                                              <w:marLeft w:val="0"/>
                                                              <w:marRight w:val="0"/>
                                                              <w:marTop w:val="0"/>
                                                              <w:marBottom w:val="0"/>
                                                              <w:divBdr>
                                                                <w:top w:val="none" w:sz="0" w:space="0" w:color="auto"/>
                                                                <w:left w:val="none" w:sz="0" w:space="0" w:color="auto"/>
                                                                <w:bottom w:val="none" w:sz="0" w:space="0" w:color="auto"/>
                                                                <w:right w:val="none" w:sz="0" w:space="0" w:color="auto"/>
                                                              </w:divBdr>
                                                              <w:divsChild>
                                                                <w:div w:id="74133310">
                                                                  <w:marLeft w:val="0"/>
                                                                  <w:marRight w:val="0"/>
                                                                  <w:marTop w:val="0"/>
                                                                  <w:marBottom w:val="0"/>
                                                                  <w:divBdr>
                                                                    <w:top w:val="none" w:sz="0" w:space="0" w:color="auto"/>
                                                                    <w:left w:val="none" w:sz="0" w:space="0" w:color="auto"/>
                                                                    <w:bottom w:val="none" w:sz="0" w:space="0" w:color="auto"/>
                                                                    <w:right w:val="none" w:sz="0" w:space="0" w:color="auto"/>
                                                                  </w:divBdr>
                                                                  <w:divsChild>
                                                                    <w:div w:id="149638321">
                                                                      <w:marLeft w:val="0"/>
                                                                      <w:marRight w:val="0"/>
                                                                      <w:marTop w:val="0"/>
                                                                      <w:marBottom w:val="0"/>
                                                                      <w:divBdr>
                                                                        <w:top w:val="none" w:sz="0" w:space="0" w:color="auto"/>
                                                                        <w:left w:val="none" w:sz="0" w:space="0" w:color="auto"/>
                                                                        <w:bottom w:val="none" w:sz="0" w:space="0" w:color="auto"/>
                                                                        <w:right w:val="none" w:sz="0" w:space="0" w:color="auto"/>
                                                                      </w:divBdr>
                                                                    </w:div>
                                                                    <w:div w:id="153424737">
                                                                      <w:marLeft w:val="0"/>
                                                                      <w:marRight w:val="0"/>
                                                                      <w:marTop w:val="0"/>
                                                                      <w:marBottom w:val="0"/>
                                                                      <w:divBdr>
                                                                        <w:top w:val="none" w:sz="0" w:space="0" w:color="auto"/>
                                                                        <w:left w:val="none" w:sz="0" w:space="0" w:color="auto"/>
                                                                        <w:bottom w:val="none" w:sz="0" w:space="0" w:color="auto"/>
                                                                        <w:right w:val="none" w:sz="0" w:space="0" w:color="auto"/>
                                                                      </w:divBdr>
                                                                      <w:divsChild>
                                                                        <w:div w:id="949321260">
                                                                          <w:marLeft w:val="0"/>
                                                                          <w:marRight w:val="0"/>
                                                                          <w:marTop w:val="0"/>
                                                                          <w:marBottom w:val="0"/>
                                                                          <w:divBdr>
                                                                            <w:top w:val="none" w:sz="0" w:space="0" w:color="auto"/>
                                                                            <w:left w:val="none" w:sz="0" w:space="0" w:color="auto"/>
                                                                            <w:bottom w:val="none" w:sz="0" w:space="0" w:color="auto"/>
                                                                            <w:right w:val="none" w:sz="0" w:space="0" w:color="auto"/>
                                                                          </w:divBdr>
                                                                          <w:divsChild>
                                                                            <w:div w:id="890000778">
                                                                              <w:marLeft w:val="0"/>
                                                                              <w:marRight w:val="0"/>
                                                                              <w:marTop w:val="0"/>
                                                                              <w:marBottom w:val="0"/>
                                                                              <w:divBdr>
                                                                                <w:top w:val="none" w:sz="0" w:space="0" w:color="auto"/>
                                                                                <w:left w:val="none" w:sz="0" w:space="0" w:color="auto"/>
                                                                                <w:bottom w:val="none" w:sz="0" w:space="0" w:color="auto"/>
                                                                                <w:right w:val="none" w:sz="0" w:space="0" w:color="auto"/>
                                                                              </w:divBdr>
                                                                              <w:divsChild>
                                                                                <w:div w:id="154224086">
                                                                                  <w:marLeft w:val="0"/>
                                                                                  <w:marRight w:val="0"/>
                                                                                  <w:marTop w:val="0"/>
                                                                                  <w:marBottom w:val="0"/>
                                                                                  <w:divBdr>
                                                                                    <w:top w:val="none" w:sz="0" w:space="0" w:color="auto"/>
                                                                                    <w:left w:val="none" w:sz="0" w:space="0" w:color="auto"/>
                                                                                    <w:bottom w:val="none" w:sz="0" w:space="0" w:color="auto"/>
                                                                                    <w:right w:val="none" w:sz="0" w:space="0" w:color="auto"/>
                                                                                  </w:divBdr>
                                                                                  <w:divsChild>
                                                                                    <w:div w:id="2032797761">
                                                                                      <w:marLeft w:val="0"/>
                                                                                      <w:marRight w:val="0"/>
                                                                                      <w:marTop w:val="0"/>
                                                                                      <w:marBottom w:val="0"/>
                                                                                      <w:divBdr>
                                                                                        <w:top w:val="none" w:sz="0" w:space="0" w:color="auto"/>
                                                                                        <w:left w:val="none" w:sz="0" w:space="0" w:color="auto"/>
                                                                                        <w:bottom w:val="none" w:sz="0" w:space="0" w:color="auto"/>
                                                                                        <w:right w:val="none" w:sz="0" w:space="0" w:color="auto"/>
                                                                                      </w:divBdr>
                                                                                      <w:divsChild>
                                                                                        <w:div w:id="533274502">
                                                                                          <w:marLeft w:val="0"/>
                                                                                          <w:marRight w:val="0"/>
                                                                                          <w:marTop w:val="0"/>
                                                                                          <w:marBottom w:val="0"/>
                                                                                          <w:divBdr>
                                                                                            <w:top w:val="none" w:sz="0" w:space="0" w:color="auto"/>
                                                                                            <w:left w:val="none" w:sz="0" w:space="0" w:color="auto"/>
                                                                                            <w:bottom w:val="none" w:sz="0" w:space="0" w:color="auto"/>
                                                                                            <w:right w:val="none" w:sz="0" w:space="0" w:color="auto"/>
                                                                                          </w:divBdr>
                                                                                          <w:divsChild>
                                                                                            <w:div w:id="350107308">
                                                                                              <w:marLeft w:val="0"/>
                                                                                              <w:marRight w:val="0"/>
                                                                                              <w:marTop w:val="0"/>
                                                                                              <w:marBottom w:val="0"/>
                                                                                              <w:divBdr>
                                                                                                <w:top w:val="none" w:sz="0" w:space="0" w:color="auto"/>
                                                                                                <w:left w:val="none" w:sz="0" w:space="0" w:color="auto"/>
                                                                                                <w:bottom w:val="none" w:sz="0" w:space="0" w:color="auto"/>
                                                                                                <w:right w:val="none" w:sz="0" w:space="0" w:color="auto"/>
                                                                                              </w:divBdr>
                                                                                              <w:divsChild>
                                                                                                <w:div w:id="1908804899">
                                                                                                  <w:marLeft w:val="0"/>
                                                                                                  <w:marRight w:val="0"/>
                                                                                                  <w:marTop w:val="0"/>
                                                                                                  <w:marBottom w:val="0"/>
                                                                                                  <w:divBdr>
                                                                                                    <w:top w:val="none" w:sz="0" w:space="0" w:color="auto"/>
                                                                                                    <w:left w:val="none" w:sz="0" w:space="0" w:color="auto"/>
                                                                                                    <w:bottom w:val="none" w:sz="0" w:space="0" w:color="auto"/>
                                                                                                    <w:right w:val="none" w:sz="0" w:space="0" w:color="auto"/>
                                                                                                  </w:divBdr>
                                                                                                  <w:divsChild>
                                                                                                    <w:div w:id="145902600">
                                                                                                      <w:marLeft w:val="0"/>
                                                                                                      <w:marRight w:val="0"/>
                                                                                                      <w:marTop w:val="0"/>
                                                                                                      <w:marBottom w:val="0"/>
                                                                                                      <w:divBdr>
                                                                                                        <w:top w:val="none" w:sz="0" w:space="0" w:color="auto"/>
                                                                                                        <w:left w:val="none" w:sz="0" w:space="0" w:color="auto"/>
                                                                                                        <w:bottom w:val="none" w:sz="0" w:space="0" w:color="auto"/>
                                                                                                        <w:right w:val="none" w:sz="0" w:space="0" w:color="auto"/>
                                                                                                      </w:divBdr>
                                                                                                      <w:divsChild>
                                                                                                        <w:div w:id="1847865269">
                                                                                                          <w:marLeft w:val="0"/>
                                                                                                          <w:marRight w:val="0"/>
                                                                                                          <w:marTop w:val="0"/>
                                                                                                          <w:marBottom w:val="0"/>
                                                                                                          <w:divBdr>
                                                                                                            <w:top w:val="none" w:sz="0" w:space="0" w:color="auto"/>
                                                                                                            <w:left w:val="none" w:sz="0" w:space="0" w:color="auto"/>
                                                                                                            <w:bottom w:val="none" w:sz="0" w:space="0" w:color="auto"/>
                                                                                                            <w:right w:val="none" w:sz="0" w:space="0" w:color="auto"/>
                                                                                                          </w:divBdr>
                                                                                                          <w:divsChild>
                                                                                                            <w:div w:id="1117598194">
                                                                                                              <w:marLeft w:val="0"/>
                                                                                                              <w:marRight w:val="0"/>
                                                                                                              <w:marTop w:val="0"/>
                                                                                                              <w:marBottom w:val="0"/>
                                                                                                              <w:divBdr>
                                                                                                                <w:top w:val="none" w:sz="0" w:space="0" w:color="auto"/>
                                                                                                                <w:left w:val="none" w:sz="0" w:space="0" w:color="auto"/>
                                                                                                                <w:bottom w:val="none" w:sz="0" w:space="0" w:color="auto"/>
                                                                                                                <w:right w:val="none" w:sz="0" w:space="0" w:color="auto"/>
                                                                                                              </w:divBdr>
                                                                                                              <w:divsChild>
                                                                                                                <w:div w:id="104666390">
                                                                                                                  <w:marLeft w:val="0"/>
                                                                                                                  <w:marRight w:val="0"/>
                                                                                                                  <w:marTop w:val="0"/>
                                                                                                                  <w:marBottom w:val="0"/>
                                                                                                                  <w:divBdr>
                                                                                                                    <w:top w:val="none" w:sz="0" w:space="0" w:color="auto"/>
                                                                                                                    <w:left w:val="none" w:sz="0" w:space="0" w:color="auto"/>
                                                                                                                    <w:bottom w:val="none" w:sz="0" w:space="0" w:color="auto"/>
                                                                                                                    <w:right w:val="none" w:sz="0" w:space="0" w:color="auto"/>
                                                                                                                  </w:divBdr>
                                                                                                                  <w:divsChild>
                                                                                                                    <w:div w:id="2057587041">
                                                                                                                      <w:marLeft w:val="0"/>
                                                                                                                      <w:marRight w:val="0"/>
                                                                                                                      <w:marTop w:val="0"/>
                                                                                                                      <w:marBottom w:val="0"/>
                                                                                                                      <w:divBdr>
                                                                                                                        <w:top w:val="none" w:sz="0" w:space="0" w:color="auto"/>
                                                                                                                        <w:left w:val="none" w:sz="0" w:space="0" w:color="auto"/>
                                                                                                                        <w:bottom w:val="none" w:sz="0" w:space="0" w:color="auto"/>
                                                                                                                        <w:right w:val="none" w:sz="0" w:space="0" w:color="auto"/>
                                                                                                                      </w:divBdr>
                                                                                                                    </w:div>
                                                                                                                    <w:div w:id="912541910">
                                                                                                                      <w:marLeft w:val="0"/>
                                                                                                                      <w:marRight w:val="0"/>
                                                                                                                      <w:marTop w:val="0"/>
                                                                                                                      <w:marBottom w:val="0"/>
                                                                                                                      <w:divBdr>
                                                                                                                        <w:top w:val="none" w:sz="0" w:space="0" w:color="auto"/>
                                                                                                                        <w:left w:val="none" w:sz="0" w:space="0" w:color="auto"/>
                                                                                                                        <w:bottom w:val="none" w:sz="0" w:space="0" w:color="auto"/>
                                                                                                                        <w:right w:val="none" w:sz="0" w:space="0" w:color="auto"/>
                                                                                                                      </w:divBdr>
                                                                                                                      <w:divsChild>
                                                                                                                        <w:div w:id="1549998286">
                                                                                                                          <w:marLeft w:val="0"/>
                                                                                                                          <w:marRight w:val="0"/>
                                                                                                                          <w:marTop w:val="0"/>
                                                                                                                          <w:marBottom w:val="0"/>
                                                                                                                          <w:divBdr>
                                                                                                                            <w:top w:val="none" w:sz="0" w:space="0" w:color="auto"/>
                                                                                                                            <w:left w:val="none" w:sz="0" w:space="0" w:color="auto"/>
                                                                                                                            <w:bottom w:val="none" w:sz="0" w:space="0" w:color="auto"/>
                                                                                                                            <w:right w:val="none" w:sz="0" w:space="0" w:color="auto"/>
                                                                                                                          </w:divBdr>
                                                                                                                          <w:divsChild>
                                                                                                                            <w:div w:id="658268022">
                                                                                                                              <w:marLeft w:val="0"/>
                                                                                                                              <w:marRight w:val="0"/>
                                                                                                                              <w:marTop w:val="0"/>
                                                                                                                              <w:marBottom w:val="0"/>
                                                                                                                              <w:divBdr>
                                                                                                                                <w:top w:val="none" w:sz="0" w:space="0" w:color="auto"/>
                                                                                                                                <w:left w:val="none" w:sz="0" w:space="0" w:color="auto"/>
                                                                                                                                <w:bottom w:val="none" w:sz="0" w:space="0" w:color="auto"/>
                                                                                                                                <w:right w:val="none" w:sz="0" w:space="0" w:color="auto"/>
                                                                                                                              </w:divBdr>
                                                                                                                              <w:divsChild>
                                                                                                                                <w:div w:id="1842428862">
                                                                                                                                  <w:marLeft w:val="0"/>
                                                                                                                                  <w:marRight w:val="0"/>
                                                                                                                                  <w:marTop w:val="0"/>
                                                                                                                                  <w:marBottom w:val="0"/>
                                                                                                                                  <w:divBdr>
                                                                                                                                    <w:top w:val="none" w:sz="0" w:space="0" w:color="auto"/>
                                                                                                                                    <w:left w:val="none" w:sz="0" w:space="0" w:color="auto"/>
                                                                                                                                    <w:bottom w:val="none" w:sz="0" w:space="0" w:color="auto"/>
                                                                                                                                    <w:right w:val="none" w:sz="0" w:space="0" w:color="auto"/>
                                                                                                                                  </w:divBdr>
                                                                                                                                  <w:divsChild>
                                                                                                                                    <w:div w:id="1914077043">
                                                                                                                                      <w:marLeft w:val="0"/>
                                                                                                                                      <w:marRight w:val="0"/>
                                                                                                                                      <w:marTop w:val="0"/>
                                                                                                                                      <w:marBottom w:val="0"/>
                                                                                                                                      <w:divBdr>
                                                                                                                                        <w:top w:val="none" w:sz="0" w:space="0" w:color="auto"/>
                                                                                                                                        <w:left w:val="none" w:sz="0" w:space="0" w:color="auto"/>
                                                                                                                                        <w:bottom w:val="none" w:sz="0" w:space="0" w:color="auto"/>
                                                                                                                                        <w:right w:val="none" w:sz="0" w:space="0" w:color="auto"/>
                                                                                                                                      </w:divBdr>
                                                                                                                                      <w:divsChild>
                                                                                                                                        <w:div w:id="926695748">
                                                                                                                                          <w:marLeft w:val="0"/>
                                                                                                                                          <w:marRight w:val="0"/>
                                                                                                                                          <w:marTop w:val="0"/>
                                                                                                                                          <w:marBottom w:val="0"/>
                                                                                                                                          <w:divBdr>
                                                                                                                                            <w:top w:val="none" w:sz="0" w:space="0" w:color="auto"/>
                                                                                                                                            <w:left w:val="none" w:sz="0" w:space="0" w:color="auto"/>
                                                                                                                                            <w:bottom w:val="none" w:sz="0" w:space="0" w:color="auto"/>
                                                                                                                                            <w:right w:val="none" w:sz="0" w:space="0" w:color="auto"/>
                                                                                                                                          </w:divBdr>
                                                                                                                                          <w:divsChild>
                                                                                                                                            <w:div w:id="195048528">
                                                                                                                                              <w:marLeft w:val="0"/>
                                                                                                                                              <w:marRight w:val="0"/>
                                                                                                                                              <w:marTop w:val="0"/>
                                                                                                                                              <w:marBottom w:val="0"/>
                                                                                                                                              <w:divBdr>
                                                                                                                                                <w:top w:val="none" w:sz="0" w:space="0" w:color="auto"/>
                                                                                                                                                <w:left w:val="none" w:sz="0" w:space="0" w:color="auto"/>
                                                                                                                                                <w:bottom w:val="none" w:sz="0" w:space="0" w:color="auto"/>
                                                                                                                                                <w:right w:val="none" w:sz="0" w:space="0" w:color="auto"/>
                                                                                                                                              </w:divBdr>
                                                                                                                                              <w:divsChild>
                                                                                                                                                <w:div w:id="1133401586">
                                                                                                                                                  <w:marLeft w:val="0"/>
                                                                                                                                                  <w:marRight w:val="0"/>
                                                                                                                                                  <w:marTop w:val="0"/>
                                                                                                                                                  <w:marBottom w:val="0"/>
                                                                                                                                                  <w:divBdr>
                                                                                                                                                    <w:top w:val="none" w:sz="0" w:space="0" w:color="auto"/>
                                                                                                                                                    <w:left w:val="none" w:sz="0" w:space="0" w:color="auto"/>
                                                                                                                                                    <w:bottom w:val="none" w:sz="0" w:space="0" w:color="auto"/>
                                                                                                                                                    <w:right w:val="none" w:sz="0" w:space="0" w:color="auto"/>
                                                                                                                                                  </w:divBdr>
                                                                                                                                                  <w:divsChild>
                                                                                                                                                    <w:div w:id="1537085193">
                                                                                                                                                      <w:marLeft w:val="0"/>
                                                                                                                                                      <w:marRight w:val="0"/>
                                                                                                                                                      <w:marTop w:val="0"/>
                                                                                                                                                      <w:marBottom w:val="0"/>
                                                                                                                                                      <w:divBdr>
                                                                                                                                                        <w:top w:val="none" w:sz="0" w:space="0" w:color="auto"/>
                                                                                                                                                        <w:left w:val="none" w:sz="0" w:space="0" w:color="auto"/>
                                                                                                                                                        <w:bottom w:val="none" w:sz="0" w:space="0" w:color="auto"/>
                                                                                                                                                        <w:right w:val="none" w:sz="0" w:space="0" w:color="auto"/>
                                                                                                                                                      </w:divBdr>
                                                                                                                                                      <w:divsChild>
                                                                                                                                                        <w:div w:id="431753356">
                                                                                                                                                          <w:marLeft w:val="0"/>
                                                                                                                                                          <w:marRight w:val="0"/>
                                                                                                                                                          <w:marTop w:val="0"/>
                                                                                                                                                          <w:marBottom w:val="0"/>
                                                                                                                                                          <w:divBdr>
                                                                                                                                                            <w:top w:val="none" w:sz="0" w:space="0" w:color="auto"/>
                                                                                                                                                            <w:left w:val="none" w:sz="0" w:space="0" w:color="auto"/>
                                                                                                                                                            <w:bottom w:val="none" w:sz="0" w:space="0" w:color="auto"/>
                                                                                                                                                            <w:right w:val="none" w:sz="0" w:space="0" w:color="auto"/>
                                                                                                                                                          </w:divBdr>
                                                                                                                                                          <w:divsChild>
                                                                                                                                                            <w:div w:id="1732149136">
                                                                                                                                                              <w:marLeft w:val="0"/>
                                                                                                                                                              <w:marRight w:val="0"/>
                                                                                                                                                              <w:marTop w:val="0"/>
                                                                                                                                                              <w:marBottom w:val="0"/>
                                                                                                                                                              <w:divBdr>
                                                                                                                                                                <w:top w:val="none" w:sz="0" w:space="0" w:color="auto"/>
                                                                                                                                                                <w:left w:val="none" w:sz="0" w:space="0" w:color="auto"/>
                                                                                                                                                                <w:bottom w:val="none" w:sz="0" w:space="0" w:color="auto"/>
                                                                                                                                                                <w:right w:val="none" w:sz="0" w:space="0" w:color="auto"/>
                                                                                                                                                              </w:divBdr>
                                                                                                                                                              <w:divsChild>
                                                                                                                                                                <w:div w:id="903220950">
                                                                                                                                                                  <w:marLeft w:val="0"/>
                                                                                                                                                                  <w:marRight w:val="0"/>
                                                                                                                                                                  <w:marTop w:val="0"/>
                                                                                                                                                                  <w:marBottom w:val="0"/>
                                                                                                                                                                  <w:divBdr>
                                                                                                                                                                    <w:top w:val="none" w:sz="0" w:space="0" w:color="auto"/>
                                                                                                                                                                    <w:left w:val="none" w:sz="0" w:space="0" w:color="auto"/>
                                                                                                                                                                    <w:bottom w:val="none" w:sz="0" w:space="0" w:color="auto"/>
                                                                                                                                                                    <w:right w:val="none" w:sz="0" w:space="0" w:color="auto"/>
                                                                                                                                                                  </w:divBdr>
                                                                                                                                                                  <w:divsChild>
                                                                                                                                                                    <w:div w:id="2025131508">
                                                                                                                                                                      <w:marLeft w:val="0"/>
                                                                                                                                                                      <w:marRight w:val="0"/>
                                                                                                                                                                      <w:marTop w:val="0"/>
                                                                                                                                                                      <w:marBottom w:val="0"/>
                                                                                                                                                                      <w:divBdr>
                                                                                                                                                                        <w:top w:val="none" w:sz="0" w:space="0" w:color="auto"/>
                                                                                                                                                                        <w:left w:val="none" w:sz="0" w:space="0" w:color="auto"/>
                                                                                                                                                                        <w:bottom w:val="none" w:sz="0" w:space="0" w:color="auto"/>
                                                                                                                                                                        <w:right w:val="none" w:sz="0" w:space="0" w:color="auto"/>
                                                                                                                                                                      </w:divBdr>
                                                                                                                                                                      <w:divsChild>
                                                                                                                                                                        <w:div w:id="1716733318">
                                                                                                                                                                          <w:marLeft w:val="0"/>
                                                                                                                                                                          <w:marRight w:val="0"/>
                                                                                                                                                                          <w:marTop w:val="0"/>
                                                                                                                                                                          <w:marBottom w:val="0"/>
                                                                                                                                                                          <w:divBdr>
                                                                                                                                                                            <w:top w:val="none" w:sz="0" w:space="0" w:color="auto"/>
                                                                                                                                                                            <w:left w:val="none" w:sz="0" w:space="0" w:color="auto"/>
                                                                                                                                                                            <w:bottom w:val="none" w:sz="0" w:space="0" w:color="auto"/>
                                                                                                                                                                            <w:right w:val="none" w:sz="0" w:space="0" w:color="auto"/>
                                                                                                                                                                          </w:divBdr>
                                                                                                                                                                          <w:divsChild>
                                                                                                                                                                            <w:div w:id="1831211412">
                                                                                                                                                                              <w:marLeft w:val="0"/>
                                                                                                                                                                              <w:marRight w:val="0"/>
                                                                                                                                                                              <w:marTop w:val="0"/>
                                                                                                                                                                              <w:marBottom w:val="0"/>
                                                                                                                                                                              <w:divBdr>
                                                                                                                                                                                <w:top w:val="none" w:sz="0" w:space="0" w:color="auto"/>
                                                                                                                                                                                <w:left w:val="none" w:sz="0" w:space="0" w:color="auto"/>
                                                                                                                                                                                <w:bottom w:val="none" w:sz="0" w:space="0" w:color="auto"/>
                                                                                                                                                                                <w:right w:val="none" w:sz="0" w:space="0" w:color="auto"/>
                                                                                                                                                                              </w:divBdr>
                                                                                                                                                                              <w:divsChild>
                                                                                                                                                                                <w:div w:id="842626315">
                                                                                                                                                                                  <w:marLeft w:val="0"/>
                                                                                                                                                                                  <w:marRight w:val="0"/>
                                                                                                                                                                                  <w:marTop w:val="0"/>
                                                                                                                                                                                  <w:marBottom w:val="0"/>
                                                                                                                                                                                  <w:divBdr>
                                                                                                                                                                                    <w:top w:val="none" w:sz="0" w:space="0" w:color="auto"/>
                                                                                                                                                                                    <w:left w:val="none" w:sz="0" w:space="0" w:color="auto"/>
                                                                                                                                                                                    <w:bottom w:val="none" w:sz="0" w:space="0" w:color="auto"/>
                                                                                                                                                                                    <w:right w:val="none" w:sz="0" w:space="0" w:color="auto"/>
                                                                                                                                                                                  </w:divBdr>
                                                                                                                                                                                  <w:divsChild>
                                                                                                                                                                                    <w:div w:id="562718566">
                                                                                                                                                                                      <w:marLeft w:val="0"/>
                                                                                                                                                                                      <w:marRight w:val="0"/>
                                                                                                                                                                                      <w:marTop w:val="0"/>
                                                                                                                                                                                      <w:marBottom w:val="0"/>
                                                                                                                                                                                      <w:divBdr>
                                                                                                                                                                                        <w:top w:val="none" w:sz="0" w:space="0" w:color="auto"/>
                                                                                                                                                                                        <w:left w:val="none" w:sz="0" w:space="0" w:color="auto"/>
                                                                                                                                                                                        <w:bottom w:val="none" w:sz="0" w:space="0" w:color="auto"/>
                                                                                                                                                                                        <w:right w:val="none" w:sz="0" w:space="0" w:color="auto"/>
                                                                                                                                                                                      </w:divBdr>
                                                                                                                                                                                      <w:divsChild>
                                                                                                                                                                                        <w:div w:id="173610925">
                                                                                                                                                                                          <w:marLeft w:val="0"/>
                                                                                                                                                                                          <w:marRight w:val="0"/>
                                                                                                                                                                                          <w:marTop w:val="0"/>
                                                                                                                                                                                          <w:marBottom w:val="0"/>
                                                                                                                                                                                          <w:divBdr>
                                                                                                                                                                                            <w:top w:val="none" w:sz="0" w:space="0" w:color="auto"/>
                                                                                                                                                                                            <w:left w:val="none" w:sz="0" w:space="0" w:color="auto"/>
                                                                                                                                                                                            <w:bottom w:val="none" w:sz="0" w:space="0" w:color="auto"/>
                                                                                                                                                                                            <w:right w:val="none" w:sz="0" w:space="0" w:color="auto"/>
                                                                                                                                                                                          </w:divBdr>
                                                                                                                                                                                          <w:divsChild>
                                                                                                                                                                                            <w:div w:id="1602226979">
                                                                                                                                                                                              <w:marLeft w:val="0"/>
                                                                                                                                                                                              <w:marRight w:val="0"/>
                                                                                                                                                                                              <w:marTop w:val="0"/>
                                                                                                                                                                                              <w:marBottom w:val="0"/>
                                                                                                                                                                                              <w:divBdr>
                                                                                                                                                                                                <w:top w:val="none" w:sz="0" w:space="0" w:color="auto"/>
                                                                                                                                                                                                <w:left w:val="none" w:sz="0" w:space="0" w:color="auto"/>
                                                                                                                                                                                                <w:bottom w:val="none" w:sz="0" w:space="0" w:color="auto"/>
                                                                                                                                                                                                <w:right w:val="none" w:sz="0" w:space="0" w:color="auto"/>
                                                                                                                                                                                              </w:divBdr>
                                                                                                                                                                                              <w:divsChild>
                                                                                                                                                                                                <w:div w:id="672953667">
                                                                                                                                                                                                  <w:marLeft w:val="0"/>
                                                                                                                                                                                                  <w:marRight w:val="0"/>
                                                                                                                                                                                                  <w:marTop w:val="0"/>
                                                                                                                                                                                                  <w:marBottom w:val="0"/>
                                                                                                                                                                                                  <w:divBdr>
                                                                                                                                                                                                    <w:top w:val="none" w:sz="0" w:space="0" w:color="auto"/>
                                                                                                                                                                                                    <w:left w:val="none" w:sz="0" w:space="0" w:color="auto"/>
                                                                                                                                                                                                    <w:bottom w:val="none" w:sz="0" w:space="0" w:color="auto"/>
                                                                                                                                                                                                    <w:right w:val="none" w:sz="0" w:space="0" w:color="auto"/>
                                                                                                                                                                                                  </w:divBdr>
                                                                                                                                                                                                  <w:divsChild>
                                                                                                                                                                                                    <w:div w:id="1041325487">
                                                                                                                                                                                                      <w:marLeft w:val="0"/>
                                                                                                                                                                                                      <w:marRight w:val="0"/>
                                                                                                                                                                                                      <w:marTop w:val="0"/>
                                                                                                                                                                                                      <w:marBottom w:val="0"/>
                                                                                                                                                                                                      <w:divBdr>
                                                                                                                                                                                                        <w:top w:val="none" w:sz="0" w:space="0" w:color="auto"/>
                                                                                                                                                                                                        <w:left w:val="none" w:sz="0" w:space="0" w:color="auto"/>
                                                                                                                                                                                                        <w:bottom w:val="none" w:sz="0" w:space="0" w:color="auto"/>
                                                                                                                                                                                                        <w:right w:val="none" w:sz="0" w:space="0" w:color="auto"/>
                                                                                                                                                                                                      </w:divBdr>
                                                                                                                                                                                                      <w:divsChild>
                                                                                                                                                                                                        <w:div w:id="121995254">
                                                                                                                                                                                                          <w:marLeft w:val="0"/>
                                                                                                                                                                                                          <w:marRight w:val="0"/>
                                                                                                                                                                                                          <w:marTop w:val="0"/>
                                                                                                                                                                                                          <w:marBottom w:val="0"/>
                                                                                                                                                                                                          <w:divBdr>
                                                                                                                                                                                                            <w:top w:val="none" w:sz="0" w:space="0" w:color="auto"/>
                                                                                                                                                                                                            <w:left w:val="none" w:sz="0" w:space="0" w:color="auto"/>
                                                                                                                                                                                                            <w:bottom w:val="none" w:sz="0" w:space="0" w:color="auto"/>
                                                                                                                                                                                                            <w:right w:val="none" w:sz="0" w:space="0" w:color="auto"/>
                                                                                                                                                                                                          </w:divBdr>
                                                                                                                                                                                                          <w:divsChild>
                                                                                                                                                                                                            <w:div w:id="1669868058">
                                                                                                                                                                                                              <w:marLeft w:val="0"/>
                                                                                                                                                                                                              <w:marRight w:val="0"/>
                                                                                                                                                                                                              <w:marTop w:val="0"/>
                                                                                                                                                                                                              <w:marBottom w:val="0"/>
                                                                                                                                                                                                              <w:divBdr>
                                                                                                                                                                                                                <w:top w:val="none" w:sz="0" w:space="0" w:color="auto"/>
                                                                                                                                                                                                                <w:left w:val="none" w:sz="0" w:space="0" w:color="auto"/>
                                                                                                                                                                                                                <w:bottom w:val="none" w:sz="0" w:space="0" w:color="auto"/>
                                                                                                                                                                                                                <w:right w:val="none" w:sz="0" w:space="0" w:color="auto"/>
                                                                                                                                                                                                              </w:divBdr>
                                                                                                                                                                                                              <w:divsChild>
                                                                                                                                                                                                                <w:div w:id="416823714">
                                                                                                                                                                                                                  <w:marLeft w:val="0"/>
                                                                                                                                                                                                                  <w:marRight w:val="0"/>
                                                                                                                                                                                                                  <w:marTop w:val="0"/>
                                                                                                                                                                                                                  <w:marBottom w:val="0"/>
                                                                                                                                                                                                                  <w:divBdr>
                                                                                                                                                                                                                    <w:top w:val="none" w:sz="0" w:space="0" w:color="auto"/>
                                                                                                                                                                                                                    <w:left w:val="none" w:sz="0" w:space="0" w:color="auto"/>
                                                                                                                                                                                                                    <w:bottom w:val="none" w:sz="0" w:space="0" w:color="auto"/>
                                                                                                                                                                                                                    <w:right w:val="none" w:sz="0" w:space="0" w:color="auto"/>
                                                                                                                                                                                                                  </w:divBdr>
                                                                                                                                                                                                                  <w:divsChild>
                                                                                                                                                                                                                    <w:div w:id="598222780">
                                                                                                                                                                                                                      <w:marLeft w:val="0"/>
                                                                                                                                                                                                                      <w:marRight w:val="0"/>
                                                                                                                                                                                                                      <w:marTop w:val="0"/>
                                                                                                                                                                                                                      <w:marBottom w:val="0"/>
                                                                                                                                                                                                                      <w:divBdr>
                                                                                                                                                                                                                        <w:top w:val="none" w:sz="0" w:space="0" w:color="auto"/>
                                                                                                                                                                                                                        <w:left w:val="none" w:sz="0" w:space="0" w:color="auto"/>
                                                                                                                                                                                                                        <w:bottom w:val="none" w:sz="0" w:space="0" w:color="auto"/>
                                                                                                                                                                                                                        <w:right w:val="none" w:sz="0" w:space="0" w:color="auto"/>
                                                                                                                                                                                                                      </w:divBdr>
                                                                                                                                                                                                                      <w:divsChild>
                                                                                                                                                                                                                        <w:div w:id="1645084696">
                                                                                                                                                                                                                          <w:marLeft w:val="0"/>
                                                                                                                                                                                                                          <w:marRight w:val="0"/>
                                                                                                                                                                                                                          <w:marTop w:val="0"/>
                                                                                                                                                                                                                          <w:marBottom w:val="0"/>
                                                                                                                                                                                                                          <w:divBdr>
                                                                                                                                                                                                                            <w:top w:val="none" w:sz="0" w:space="0" w:color="auto"/>
                                                                                                                                                                                                                            <w:left w:val="none" w:sz="0" w:space="0" w:color="auto"/>
                                                                                                                                                                                                                            <w:bottom w:val="none" w:sz="0" w:space="0" w:color="auto"/>
                                                                                                                                                                                                                            <w:right w:val="none" w:sz="0" w:space="0" w:color="auto"/>
                                                                                                                                                                                                                          </w:divBdr>
                                                                                                                                                                                                                          <w:divsChild>
                                                                                                                                                                                                                            <w:div w:id="1471438003">
                                                                                                                                                                                                                              <w:marLeft w:val="0"/>
                                                                                                                                                                                                                              <w:marRight w:val="0"/>
                                                                                                                                                                                                                              <w:marTop w:val="0"/>
                                                                                                                                                                                                                              <w:marBottom w:val="0"/>
                                                                                                                                                                                                                              <w:divBdr>
                                                                                                                                                                                                                                <w:top w:val="none" w:sz="0" w:space="0" w:color="auto"/>
                                                                                                                                                                                                                                <w:left w:val="none" w:sz="0" w:space="0" w:color="auto"/>
                                                                                                                                                                                                                                <w:bottom w:val="none" w:sz="0" w:space="0" w:color="auto"/>
                                                                                                                                                                                                                                <w:right w:val="none" w:sz="0" w:space="0" w:color="auto"/>
                                                                                                                                                                                                                              </w:divBdr>
                                                                                                                                                                                                                              <w:divsChild>
                                                                                                                                                                                                                                <w:div w:id="2011372996">
                                                                                                                                                                                                                                  <w:marLeft w:val="0"/>
                                                                                                                                                                                                                                  <w:marRight w:val="0"/>
                                                                                                                                                                                                                                  <w:marTop w:val="0"/>
                                                                                                                                                                                                                                  <w:marBottom w:val="0"/>
                                                                                                                                                                                                                                  <w:divBdr>
                                                                                                                                                                                                                                    <w:top w:val="none" w:sz="0" w:space="0" w:color="auto"/>
                                                                                                                                                                                                                                    <w:left w:val="none" w:sz="0" w:space="0" w:color="auto"/>
                                                                                                                                                                                                                                    <w:bottom w:val="none" w:sz="0" w:space="0" w:color="auto"/>
                                                                                                                                                                                                                                    <w:right w:val="none" w:sz="0" w:space="0" w:color="auto"/>
                                                                                                                                                                                                                                  </w:divBdr>
                                                                                                                                                                                                                                  <w:divsChild>
                                                                                                                                                                                                                                    <w:div w:id="1663316516">
                                                                                                                                                                                                                                      <w:marLeft w:val="0"/>
                                                                                                                                                                                                                                      <w:marRight w:val="0"/>
                                                                                                                                                                                                                                      <w:marTop w:val="0"/>
                                                                                                                                                                                                                                      <w:marBottom w:val="0"/>
                                                                                                                                                                                                                                      <w:divBdr>
                                                                                                                                                                                                                                        <w:top w:val="none" w:sz="0" w:space="0" w:color="auto"/>
                                                                                                                                                                                                                                        <w:left w:val="none" w:sz="0" w:space="0" w:color="auto"/>
                                                                                                                                                                                                                                        <w:bottom w:val="none" w:sz="0" w:space="0" w:color="auto"/>
                                                                                                                                                                                                                                        <w:right w:val="none" w:sz="0" w:space="0" w:color="auto"/>
                                                                                                                                                                                                                                      </w:divBdr>
                                                                                                                                                                                                                                      <w:divsChild>
                                                                                                                                                                                                                                        <w:div w:id="1560478990">
                                                                                                                                                                                                                                          <w:marLeft w:val="0"/>
                                                                                                                                                                                                                                          <w:marRight w:val="0"/>
                                                                                                                                                                                                                                          <w:marTop w:val="0"/>
                                                                                                                                                                                                                                          <w:marBottom w:val="0"/>
                                                                                                                                                                                                                                          <w:divBdr>
                                                                                                                                                                                                                                            <w:top w:val="none" w:sz="0" w:space="0" w:color="auto"/>
                                                                                                                                                                                                                                            <w:left w:val="none" w:sz="0" w:space="0" w:color="auto"/>
                                                                                                                                                                                                                                            <w:bottom w:val="none" w:sz="0" w:space="0" w:color="auto"/>
                                                                                                                                                                                                                                            <w:right w:val="none" w:sz="0" w:space="0" w:color="auto"/>
                                                                                                                                                                                                                                          </w:divBdr>
                                                                                                                                                                                                                                          <w:divsChild>
                                                                                                                                                                                                                                            <w:div w:id="2018382268">
                                                                                                                                                                                                                                              <w:marLeft w:val="0"/>
                                                                                                                                                                                                                                              <w:marRight w:val="0"/>
                                                                                                                                                                                                                                              <w:marTop w:val="0"/>
                                                                                                                                                                                                                                              <w:marBottom w:val="0"/>
                                                                                                                                                                                                                                              <w:divBdr>
                                                                                                                                                                                                                                                <w:top w:val="none" w:sz="0" w:space="0" w:color="auto"/>
                                                                                                                                                                                                                                                <w:left w:val="none" w:sz="0" w:space="0" w:color="auto"/>
                                                                                                                                                                                                                                                <w:bottom w:val="none" w:sz="0" w:space="0" w:color="auto"/>
                                                                                                                                                                                                                                                <w:right w:val="none" w:sz="0" w:space="0" w:color="auto"/>
                                                                                                                                                                                                                                              </w:divBdr>
                                                                                                                                                                                                                                              <w:divsChild>
                                                                                                                                                                                                                                                <w:div w:id="358551149">
                                                                                                                                                                                                                                                  <w:marLeft w:val="0"/>
                                                                                                                                                                                                                                                  <w:marRight w:val="0"/>
                                                                                                                                                                                                                                                  <w:marTop w:val="0"/>
                                                                                                                                                                                                                                                  <w:marBottom w:val="0"/>
                                                                                                                                                                                                                                                  <w:divBdr>
                                                                                                                                                                                                                                                    <w:top w:val="none" w:sz="0" w:space="0" w:color="auto"/>
                                                                                                                                                                                                                                                    <w:left w:val="none" w:sz="0" w:space="0" w:color="auto"/>
                                                                                                                                                                                                                                                    <w:bottom w:val="none" w:sz="0" w:space="0" w:color="auto"/>
                                                                                                                                                                                                                                                    <w:right w:val="none" w:sz="0" w:space="0" w:color="auto"/>
                                                                                                                                                                                                                                                  </w:divBdr>
                                                                                                                                                                                                                                                  <w:divsChild>
                                                                                                                                                                                                                                                    <w:div w:id="1683389301">
                                                                                                                                                                                                                                                      <w:marLeft w:val="0"/>
                                                                                                                                                                                                                                                      <w:marRight w:val="0"/>
                                                                                                                                                                                                                                                      <w:marTop w:val="0"/>
                                                                                                                                                                                                                                                      <w:marBottom w:val="0"/>
                                                                                                                                                                                                                                                      <w:divBdr>
                                                                                                                                                                                                                                                        <w:top w:val="none" w:sz="0" w:space="0" w:color="auto"/>
                                                                                                                                                                                                                                                        <w:left w:val="none" w:sz="0" w:space="0" w:color="auto"/>
                                                                                                                                                                                                                                                        <w:bottom w:val="none" w:sz="0" w:space="0" w:color="auto"/>
                                                                                                                                                                                                                                                        <w:right w:val="none" w:sz="0" w:space="0" w:color="auto"/>
                                                                                                                                                                                                                                                      </w:divBdr>
                                                                                                                                                                                                                                                      <w:divsChild>
                                                                                                                                                                                                                                                        <w:div w:id="1625036510">
                                                                                                                                                                                                                                                          <w:marLeft w:val="0"/>
                                                                                                                                                                                                                                                          <w:marRight w:val="0"/>
                                                                                                                                                                                                                                                          <w:marTop w:val="0"/>
                                                                                                                                                                                                                                                          <w:marBottom w:val="0"/>
                                                                                                                                                                                                                                                          <w:divBdr>
                                                                                                                                                                                                                                                            <w:top w:val="none" w:sz="0" w:space="0" w:color="auto"/>
                                                                                                                                                                                                                                                            <w:left w:val="none" w:sz="0" w:space="0" w:color="auto"/>
                                                                                                                                                                                                                                                            <w:bottom w:val="none" w:sz="0" w:space="0" w:color="auto"/>
                                                                                                                                                                                                                                                            <w:right w:val="none" w:sz="0" w:space="0" w:color="auto"/>
                                                                                                                                                                                                                                                          </w:divBdr>
                                                                                                                                                                                                                                                          <w:divsChild>
                                                                                                                                                                                                                                                            <w:div w:id="535700397">
                                                                                                                                                                                                                                                              <w:marLeft w:val="0"/>
                                                                                                                                                                                                                                                              <w:marRight w:val="0"/>
                                                                                                                                                                                                                                                              <w:marTop w:val="0"/>
                                                                                                                                                                                                                                                              <w:marBottom w:val="0"/>
                                                                                                                                                                                                                                                              <w:divBdr>
                                                                                                                                                                                                                                                                <w:top w:val="none" w:sz="0" w:space="0" w:color="auto"/>
                                                                                                                                                                                                                                                                <w:left w:val="none" w:sz="0" w:space="0" w:color="auto"/>
                                                                                                                                                                                                                                                                <w:bottom w:val="none" w:sz="0" w:space="0" w:color="auto"/>
                                                                                                                                                                                                                                                                <w:right w:val="none" w:sz="0" w:space="0" w:color="auto"/>
                                                                                                                                                                                                                                                              </w:divBdr>
                                                                                                                                                                                                                                                              <w:divsChild>
                                                                                                                                                                                                                                                                <w:div w:id="946737567">
                                                                                                                                                                                                                                                                  <w:marLeft w:val="0"/>
                                                                                                                                                                                                                                                                  <w:marRight w:val="0"/>
                                                                                                                                                                                                                                                                  <w:marTop w:val="0"/>
                                                                                                                                                                                                                                                                  <w:marBottom w:val="0"/>
                                                                                                                                                                                                                                                                  <w:divBdr>
                                                                                                                                                                                                                                                                    <w:top w:val="none" w:sz="0" w:space="0" w:color="auto"/>
                                                                                                                                                                                                                                                                    <w:left w:val="none" w:sz="0" w:space="0" w:color="auto"/>
                                                                                                                                                                                                                                                                    <w:bottom w:val="none" w:sz="0" w:space="0" w:color="auto"/>
                                                                                                                                                                                                                                                                    <w:right w:val="none" w:sz="0" w:space="0" w:color="auto"/>
                                                                                                                                                                                                                                                                  </w:divBdr>
                                                                                                                                                                                                                                                                  <w:divsChild>
                                                                                                                                                                                                                                                                    <w:div w:id="1392384739">
                                                                                                                                                                                                                                                                      <w:marLeft w:val="0"/>
                                                                                                                                                                                                                                                                      <w:marRight w:val="0"/>
                                                                                                                                                                                                                                                                      <w:marTop w:val="0"/>
                                                                                                                                                                                                                                                                      <w:marBottom w:val="0"/>
                                                                                                                                                                                                                                                                      <w:divBdr>
                                                                                                                                                                                                                                                                        <w:top w:val="none" w:sz="0" w:space="0" w:color="auto"/>
                                                                                                                                                                                                                                                                        <w:left w:val="none" w:sz="0" w:space="0" w:color="auto"/>
                                                                                                                                                                                                                                                                        <w:bottom w:val="none" w:sz="0" w:space="0" w:color="auto"/>
                                                                                                                                                                                                                                                                        <w:right w:val="none" w:sz="0" w:space="0" w:color="auto"/>
                                                                                                                                                                                                                                                                      </w:divBdr>
                                                                                                                                                                                                                                                                      <w:divsChild>
                                                                                                                                                                                                                                                                        <w:div w:id="856114320">
                                                                                                                                                                                                                                                                          <w:marLeft w:val="0"/>
                                                                                                                                                                                                                                                                          <w:marRight w:val="0"/>
                                                                                                                                                                                                                                                                          <w:marTop w:val="0"/>
                                                                                                                                                                                                                                                                          <w:marBottom w:val="0"/>
                                                                                                                                                                                                                                                                          <w:divBdr>
                                                                                                                                                                                                                                                                            <w:top w:val="none" w:sz="0" w:space="0" w:color="auto"/>
                                                                                                                                                                                                                                                                            <w:left w:val="none" w:sz="0" w:space="0" w:color="auto"/>
                                                                                                                                                                                                                                                                            <w:bottom w:val="none" w:sz="0" w:space="0" w:color="auto"/>
                                                                                                                                                                                                                                                                            <w:right w:val="none" w:sz="0" w:space="0" w:color="auto"/>
                                                                                                                                                                                                                                                                          </w:divBdr>
                                                                                                                                                                                                                                                                          <w:divsChild>
                                                                                                                                                                                                                                                                            <w:div w:id="485980117">
                                                                                                                                                                                                                                                                              <w:marLeft w:val="0"/>
                                                                                                                                                                                                                                                                              <w:marRight w:val="0"/>
                                                                                                                                                                                                                                                                              <w:marTop w:val="0"/>
                                                                                                                                                                                                                                                                              <w:marBottom w:val="0"/>
                                                                                                                                                                                                                                                                              <w:divBdr>
                                                                                                                                                                                                                                                                                <w:top w:val="none" w:sz="0" w:space="0" w:color="auto"/>
                                                                                                                                                                                                                                                                                <w:left w:val="none" w:sz="0" w:space="0" w:color="auto"/>
                                                                                                                                                                                                                                                                                <w:bottom w:val="none" w:sz="0" w:space="0" w:color="auto"/>
                                                                                                                                                                                                                                                                                <w:right w:val="none" w:sz="0" w:space="0" w:color="auto"/>
                                                                                                                                                                                                                                                                              </w:divBdr>
                                                                                                                                                                                                                                                                              <w:divsChild>
                                                                                                                                                                                                                                                                                <w:div w:id="187837798">
                                                                                                                                                                                                                                                                                  <w:marLeft w:val="0"/>
                                                                                                                                                                                                                                                                                  <w:marRight w:val="0"/>
                                                                                                                                                                                                                                                                                  <w:marTop w:val="0"/>
                                                                                                                                                                                                                                                                                  <w:marBottom w:val="0"/>
                                                                                                                                                                                                                                                                                  <w:divBdr>
                                                                                                                                                                                                                                                                                    <w:top w:val="none" w:sz="0" w:space="0" w:color="auto"/>
                                                                                                                                                                                                                                                                                    <w:left w:val="none" w:sz="0" w:space="0" w:color="auto"/>
                                                                                                                                                                                                                                                                                    <w:bottom w:val="none" w:sz="0" w:space="0" w:color="auto"/>
                                                                                                                                                                                                                                                                                    <w:right w:val="none" w:sz="0" w:space="0" w:color="auto"/>
                                                                                                                                                                                                                                                                                  </w:divBdr>
                                                                                                                                                                                                                                                                                  <w:divsChild>
                                                                                                                                                                                                                                                                                    <w:div w:id="1446971463">
                                                                                                                                                                                                                                                                                      <w:marLeft w:val="0"/>
                                                                                                                                                                                                                                                                                      <w:marRight w:val="0"/>
                                                                                                                                                                                                                                                                                      <w:marTop w:val="0"/>
                                                                                                                                                                                                                                                                                      <w:marBottom w:val="0"/>
                                                                                                                                                                                                                                                                                      <w:divBdr>
                                                                                                                                                                                                                                                                                        <w:top w:val="none" w:sz="0" w:space="0" w:color="auto"/>
                                                                                                                                                                                                                                                                                        <w:left w:val="none" w:sz="0" w:space="0" w:color="auto"/>
                                                                                                                                                                                                                                                                                        <w:bottom w:val="none" w:sz="0" w:space="0" w:color="auto"/>
                                                                                                                                                                                                                                                                                        <w:right w:val="none" w:sz="0" w:space="0" w:color="auto"/>
                                                                                                                                                                                                                                                                                      </w:divBdr>
                                                                                                                                                                                                                                                                                      <w:divsChild>
                                                                                                                                                                                                                                                                                        <w:div w:id="581107946">
                                                                                                                                                                                                                                                                                          <w:marLeft w:val="0"/>
                                                                                                                                                                                                                                                                                          <w:marRight w:val="0"/>
                                                                                                                                                                                                                                                                                          <w:marTop w:val="0"/>
                                                                                                                                                                                                                                                                                          <w:marBottom w:val="0"/>
                                                                                                                                                                                                                                                                                          <w:divBdr>
                                                                                                                                                                                                                                                                                            <w:top w:val="none" w:sz="0" w:space="0" w:color="auto"/>
                                                                                                                                                                                                                                                                                            <w:left w:val="none" w:sz="0" w:space="0" w:color="auto"/>
                                                                                                                                                                                                                                                                                            <w:bottom w:val="none" w:sz="0" w:space="0" w:color="auto"/>
                                                                                                                                                                                                                                                                                            <w:right w:val="none" w:sz="0" w:space="0" w:color="auto"/>
                                                                                                                                                                                                                                                                                          </w:divBdr>
                                                                                                                                                                                                                                                                                          <w:divsChild>
                                                                                                                                                                                                                                                                                            <w:div w:id="715549797">
                                                                                                                                                                                                                                                                                              <w:marLeft w:val="0"/>
                                                                                                                                                                                                                                                                                              <w:marRight w:val="0"/>
                                                                                                                                                                                                                                                                                              <w:marTop w:val="0"/>
                                                                                                                                                                                                                                                                                              <w:marBottom w:val="0"/>
                                                                                                                                                                                                                                                                                              <w:divBdr>
                                                                                                                                                                                                                                                                                                <w:top w:val="none" w:sz="0" w:space="0" w:color="auto"/>
                                                                                                                                                                                                                                                                                                <w:left w:val="none" w:sz="0" w:space="0" w:color="auto"/>
                                                                                                                                                                                                                                                                                                <w:bottom w:val="none" w:sz="0" w:space="0" w:color="auto"/>
                                                                                                                                                                                                                                                                                                <w:right w:val="none" w:sz="0" w:space="0" w:color="auto"/>
                                                                                                                                                                                                                                                                                              </w:divBdr>
                                                                                                                                                                                                                                                                                              <w:divsChild>
                                                                                                                                                                                                                                                                                                <w:div w:id="666136739">
                                                                                                                                                                                                                                                                                                  <w:marLeft w:val="0"/>
                                                                                                                                                                                                                                                                                                  <w:marRight w:val="0"/>
                                                                                                                                                                                                                                                                                                  <w:marTop w:val="0"/>
                                                                                                                                                                                                                                                                                                  <w:marBottom w:val="0"/>
                                                                                                                                                                                                                                                                                                  <w:divBdr>
                                                                                                                                                                                                                                                                                                    <w:top w:val="none" w:sz="0" w:space="0" w:color="auto"/>
                                                                                                                                                                                                                                                                                                    <w:left w:val="none" w:sz="0" w:space="0" w:color="auto"/>
                                                                                                                                                                                                                                                                                                    <w:bottom w:val="none" w:sz="0" w:space="0" w:color="auto"/>
                                                                                                                                                                                                                                                                                                    <w:right w:val="none" w:sz="0" w:space="0" w:color="auto"/>
                                                                                                                                                                                                                                                                                                  </w:divBdr>
                                                                                                                                                                                                                                                                                                  <w:divsChild>
                                                                                                                                                                                                                                                                                                    <w:div w:id="2028485879">
                                                                                                                                                                                                                                                                                                      <w:marLeft w:val="0"/>
                                                                                                                                                                                                                                                                                                      <w:marRight w:val="0"/>
                                                                                                                                                                                                                                                                                                      <w:marTop w:val="0"/>
                                                                                                                                                                                                                                                                                                      <w:marBottom w:val="0"/>
                                                                                                                                                                                                                                                                                                      <w:divBdr>
                                                                                                                                                                                                                                                                                                        <w:top w:val="none" w:sz="0" w:space="0" w:color="auto"/>
                                                                                                                                                                                                                                                                                                        <w:left w:val="none" w:sz="0" w:space="0" w:color="auto"/>
                                                                                                                                                                                                                                                                                                        <w:bottom w:val="none" w:sz="0" w:space="0" w:color="auto"/>
                                                                                                                                                                                                                                                                                                        <w:right w:val="none" w:sz="0" w:space="0" w:color="auto"/>
                                                                                                                                                                                                                                                                                                      </w:divBdr>
                                                                                                                                                                                                                                                                                                      <w:divsChild>
                                                                                                                                                                                                                                                                                                        <w:div w:id="358434231">
                                                                                                                                                                                                                                                                                                          <w:marLeft w:val="0"/>
                                                                                                                                                                                                                                                                                                          <w:marRight w:val="0"/>
                                                                                                                                                                                                                                                                                                          <w:marTop w:val="0"/>
                                                                                                                                                                                                                                                                                                          <w:marBottom w:val="0"/>
                                                                                                                                                                                                                                                                                                          <w:divBdr>
                                                                                                                                                                                                                                                                                                            <w:top w:val="none" w:sz="0" w:space="0" w:color="auto"/>
                                                                                                                                                                                                                                                                                                            <w:left w:val="none" w:sz="0" w:space="0" w:color="auto"/>
                                                                                                                                                                                                                                                                                                            <w:bottom w:val="none" w:sz="0" w:space="0" w:color="auto"/>
                                                                                                                                                                                                                                                                                                            <w:right w:val="none" w:sz="0" w:space="0" w:color="auto"/>
                                                                                                                                                                                                                                                                                                          </w:divBdr>
                                                                                                                                                                                                                                                                                                          <w:divsChild>
                                                                                                                                                                                                                                                                                                            <w:div w:id="354691495">
                                                                                                                                                                                                                                                                                                              <w:marLeft w:val="0"/>
                                                                                                                                                                                                                                                                                                              <w:marRight w:val="0"/>
                                                                                                                                                                                                                                                                                                              <w:marTop w:val="0"/>
                                                                                                                                                                                                                                                                                                              <w:marBottom w:val="0"/>
                                                                                                                                                                                                                                                                                                              <w:divBdr>
                                                                                                                                                                                                                                                                                                                <w:top w:val="none" w:sz="0" w:space="0" w:color="auto"/>
                                                                                                                                                                                                                                                                                                                <w:left w:val="none" w:sz="0" w:space="0" w:color="auto"/>
                                                                                                                                                                                                                                                                                                                <w:bottom w:val="none" w:sz="0" w:space="0" w:color="auto"/>
                                                                                                                                                                                                                                                                                                                <w:right w:val="none" w:sz="0" w:space="0" w:color="auto"/>
                                                                                                                                                                                                                                                                                                              </w:divBdr>
                                                                                                                                                                                                                                                                                                              <w:divsChild>
                                                                                                                                                                                                                                                                                                                <w:div w:id="1380588575">
                                                                                                                                                                                                                                                                                                                  <w:marLeft w:val="0"/>
                                                                                                                                                                                                                                                                                                                  <w:marRight w:val="0"/>
                                                                                                                                                                                                                                                                                                                  <w:marTop w:val="0"/>
                                                                                                                                                                                                                                                                                                                  <w:marBottom w:val="0"/>
                                                                                                                                                                                                                                                                                                                  <w:divBdr>
                                                                                                                                                                                                                                                                                                                    <w:top w:val="none" w:sz="0" w:space="0" w:color="auto"/>
                                                                                                                                                                                                                                                                                                                    <w:left w:val="none" w:sz="0" w:space="0" w:color="auto"/>
                                                                                                                                                                                                                                                                                                                    <w:bottom w:val="none" w:sz="0" w:space="0" w:color="auto"/>
                                                                                                                                                                                                                                                                                                                    <w:right w:val="none" w:sz="0" w:space="0" w:color="auto"/>
                                                                                                                                                                                                                                                                                                                  </w:divBdr>
                                                                                                                                                                                                                                                                                                                  <w:divsChild>
                                                                                                                                                                                                                                                                                                                    <w:div w:id="188878212">
                                                                                                                                                                                                                                                                                                                      <w:marLeft w:val="0"/>
                                                                                                                                                                                                                                                                                                                      <w:marRight w:val="0"/>
                                                                                                                                                                                                                                                                                                                      <w:marTop w:val="0"/>
                                                                                                                                                                                                                                                                                                                      <w:marBottom w:val="0"/>
                                                                                                                                                                                                                                                                                                                      <w:divBdr>
                                                                                                                                                                                                                                                                                                                        <w:top w:val="none" w:sz="0" w:space="0" w:color="auto"/>
                                                                                                                                                                                                                                                                                                                        <w:left w:val="none" w:sz="0" w:space="0" w:color="auto"/>
                                                                                                                                                                                                                                                                                                                        <w:bottom w:val="none" w:sz="0" w:space="0" w:color="auto"/>
                                                                                                                                                                                                                                                                                                                        <w:right w:val="none" w:sz="0" w:space="0" w:color="auto"/>
                                                                                                                                                                                                                                                                                                                      </w:divBdr>
                                                                                                                                                                                                                                                                                                                      <w:divsChild>
                                                                                                                                                                                                                                                                                                                        <w:div w:id="1181892205">
                                                                                                                                                                                                                                                                                                                          <w:marLeft w:val="0"/>
                                                                                                                                                                                                                                                                                                                          <w:marRight w:val="0"/>
                                                                                                                                                                                                                                                                                                                          <w:marTop w:val="0"/>
                                                                                                                                                                                                                                                                                                                          <w:marBottom w:val="0"/>
                                                                                                                                                                                                                                                                                                                          <w:divBdr>
                                                                                                                                                                                                                                                                                                                            <w:top w:val="none" w:sz="0" w:space="0" w:color="auto"/>
                                                                                                                                                                                                                                                                                                                            <w:left w:val="none" w:sz="0" w:space="0" w:color="auto"/>
                                                                                                                                                                                                                                                                                                                            <w:bottom w:val="none" w:sz="0" w:space="0" w:color="auto"/>
                                                                                                                                                                                                                                                                                                                            <w:right w:val="none" w:sz="0" w:space="0" w:color="auto"/>
                                                                                                                                                                                                                                                                                                                          </w:divBdr>
                                                                                                                                                                                                                                                                                                                          <w:divsChild>
                                                                                                                                                                                                                                                                                                                            <w:div w:id="773012882">
                                                                                                                                                                                                                                                                                                                              <w:marLeft w:val="0"/>
                                                                                                                                                                                                                                                                                                                              <w:marRight w:val="0"/>
                                                                                                                                                                                                                                                                                                                              <w:marTop w:val="0"/>
                                                                                                                                                                                                                                                                                                                              <w:marBottom w:val="0"/>
                                                                                                                                                                                                                                                                                                                              <w:divBdr>
                                                                                                                                                                                                                                                                                                                                <w:top w:val="none" w:sz="0" w:space="0" w:color="auto"/>
                                                                                                                                                                                                                                                                                                                                <w:left w:val="none" w:sz="0" w:space="0" w:color="auto"/>
                                                                                                                                                                                                                                                                                                                                <w:bottom w:val="none" w:sz="0" w:space="0" w:color="auto"/>
                                                                                                                                                                                                                                                                                                                                <w:right w:val="none" w:sz="0" w:space="0" w:color="auto"/>
                                                                                                                                                                                                                                                                                                                              </w:divBdr>
                                                                                                                                                                                                                                                                                                                              <w:divsChild>
                                                                                                                                                                                                                                                                                                                                <w:div w:id="1738211701">
                                                                                                                                                                                                                                                                                                                                  <w:marLeft w:val="0"/>
                                                                                                                                                                                                                                                                                                                                  <w:marRight w:val="0"/>
                                                                                                                                                                                                                                                                                                                                  <w:marTop w:val="0"/>
                                                                                                                                                                                                                                                                                                                                  <w:marBottom w:val="0"/>
                                                                                                                                                                                                                                                                                                                                  <w:divBdr>
                                                                                                                                                                                                                                                                                                                                    <w:top w:val="none" w:sz="0" w:space="0" w:color="auto"/>
                                                                                                                                                                                                                                                                                                                                    <w:left w:val="none" w:sz="0" w:space="0" w:color="auto"/>
                                                                                                                                                                                                                                                                                                                                    <w:bottom w:val="none" w:sz="0" w:space="0" w:color="auto"/>
                                                                                                                                                                                                                                                                                                                                    <w:right w:val="none" w:sz="0" w:space="0" w:color="auto"/>
                                                                                                                                                                                                                                                                                                                                  </w:divBdr>
                                                                                                                                                                                                                                                                                                                                  <w:divsChild>
                                                                                                                                                                                                                                                                                                                                    <w:div w:id="241910476">
                                                                                                                                                                                                                                                                                                                                      <w:marLeft w:val="0"/>
                                                                                                                                                                                                                                                                                                                                      <w:marRight w:val="0"/>
                                                                                                                                                                                                                                                                                                                                      <w:marTop w:val="0"/>
                                                                                                                                                                                                                                                                                                                                      <w:marBottom w:val="0"/>
                                                                                                                                                                                                                                                                                                                                      <w:divBdr>
                                                                                                                                                                                                                                                                                                                                        <w:top w:val="none" w:sz="0" w:space="0" w:color="auto"/>
                                                                                                                                                                                                                                                                                                                                        <w:left w:val="none" w:sz="0" w:space="0" w:color="auto"/>
                                                                                                                                                                                                                                                                                                                                        <w:bottom w:val="none" w:sz="0" w:space="0" w:color="auto"/>
                                                                                                                                                                                                                                                                                                                                        <w:right w:val="none" w:sz="0" w:space="0" w:color="auto"/>
                                                                                                                                                                                                                                                                                                                                      </w:divBdr>
                                                                                                                                                                                                                                                                                                                                      <w:divsChild>
                                                                                                                                                                                                                                                                                                                                        <w:div w:id="454910513">
                                                                                                                                                                                                                                                                                                                                          <w:marLeft w:val="0"/>
                                                                                                                                                                                                                                                                                                                                          <w:marRight w:val="0"/>
                                                                                                                                                                                                                                                                                                                                          <w:marTop w:val="0"/>
                                                                                                                                                                                                                                                                                                                                          <w:marBottom w:val="0"/>
                                                                                                                                                                                                                                                                                                                                          <w:divBdr>
                                                                                                                                                                                                                                                                                                                                            <w:top w:val="none" w:sz="0" w:space="0" w:color="auto"/>
                                                                                                                                                                                                                                                                                                                                            <w:left w:val="none" w:sz="0" w:space="0" w:color="auto"/>
                                                                                                                                                                                                                                                                                                                                            <w:bottom w:val="none" w:sz="0" w:space="0" w:color="auto"/>
                                                                                                                                                                                                                                                                                                                                            <w:right w:val="none" w:sz="0" w:space="0" w:color="auto"/>
                                                                                                                                                                                                                                                                                                                                          </w:divBdr>
                                                                                                                                                                                                                                                                                                                                          <w:divsChild>
                                                                                                                                                                                                                                                                                                                                            <w:div w:id="722749822">
                                                                                                                                                                                                                                                                                                                                              <w:marLeft w:val="0"/>
                                                                                                                                                                                                                                                                                                                                              <w:marRight w:val="0"/>
                                                                                                                                                                                                                                                                                                                                              <w:marTop w:val="0"/>
                                                                                                                                                                                                                                                                                                                                              <w:marBottom w:val="0"/>
                                                                                                                                                                                                                                                                                                                                              <w:divBdr>
                                                                                                                                                                                                                                                                                                                                                <w:top w:val="none" w:sz="0" w:space="0" w:color="auto"/>
                                                                                                                                                                                                                                                                                                                                                <w:left w:val="none" w:sz="0" w:space="0" w:color="auto"/>
                                                                                                                                                                                                                                                                                                                                                <w:bottom w:val="none" w:sz="0" w:space="0" w:color="auto"/>
                                                                                                                                                                                                                                                                                                                                                <w:right w:val="none" w:sz="0" w:space="0" w:color="auto"/>
                                                                                                                                                                                                                                                                                                                                              </w:divBdr>
                                                                                                                                                                                                                                                                                                                                              <w:divsChild>
                                                                                                                                                                                                                                                                                                                                                <w:div w:id="1031880720">
                                                                                                                                                                                                                                                                                                                                                  <w:marLeft w:val="0"/>
                                                                                                                                                                                                                                                                                                                                                  <w:marRight w:val="0"/>
                                                                                                                                                                                                                                                                                                                                                  <w:marTop w:val="0"/>
                                                                                                                                                                                                                                                                                                                                                  <w:marBottom w:val="0"/>
                                                                                                                                                                                                                                                                                                                                                  <w:divBdr>
                                                                                                                                                                                                                                                                                                                                                    <w:top w:val="none" w:sz="0" w:space="0" w:color="auto"/>
                                                                                                                                                                                                                                                                                                                                                    <w:left w:val="none" w:sz="0" w:space="0" w:color="auto"/>
                                                                                                                                                                                                                                                                                                                                                    <w:bottom w:val="none" w:sz="0" w:space="0" w:color="auto"/>
                                                                                                                                                                                                                                                                                                                                                    <w:right w:val="none" w:sz="0" w:space="0" w:color="auto"/>
                                                                                                                                                                                                                                                                                                                                                  </w:divBdr>
                                                                                                                                                                                                                                                                                                                                                  <w:divsChild>
                                                                                                                                                                                                                                                                                                                                                    <w:div w:id="752163560">
                                                                                                                                                                                                                                                                                                                                                      <w:marLeft w:val="0"/>
                                                                                                                                                                                                                                                                                                                                                      <w:marRight w:val="0"/>
                                                                                                                                                                                                                                                                                                                                                      <w:marTop w:val="0"/>
                                                                                                                                                                                                                                                                                                                                                      <w:marBottom w:val="0"/>
                                                                                                                                                                                                                                                                                                                                                      <w:divBdr>
                                                                                                                                                                                                                                                                                                                                                        <w:top w:val="none" w:sz="0" w:space="0" w:color="auto"/>
                                                                                                                                                                                                                                                                                                                                                        <w:left w:val="none" w:sz="0" w:space="0" w:color="auto"/>
                                                                                                                                                                                                                                                                                                                                                        <w:bottom w:val="none" w:sz="0" w:space="0" w:color="auto"/>
                                                                                                                                                                                                                                                                                                                                                        <w:right w:val="none" w:sz="0" w:space="0" w:color="auto"/>
                                                                                                                                                                                                                                                                                                                                                      </w:divBdr>
                                                                                                                                                                                                                                                                                                                                                      <w:divsChild>
                                                                                                                                                                                                                                                                                                                                                        <w:div w:id="2042702966">
                                                                                                                                                                                                                                                                                                                                                          <w:marLeft w:val="0"/>
                                                                                                                                                                                                                                                                                                                                                          <w:marRight w:val="0"/>
                                                                                                                                                                                                                                                                                                                                                          <w:marTop w:val="0"/>
                                                                                                                                                                                                                                                                                                                                                          <w:marBottom w:val="0"/>
                                                                                                                                                                                                                                                                                                                                                          <w:divBdr>
                                                                                                                                                                                                                                                                                                                                                            <w:top w:val="none" w:sz="0" w:space="0" w:color="auto"/>
                                                                                                                                                                                                                                                                                                                                                            <w:left w:val="none" w:sz="0" w:space="0" w:color="auto"/>
                                                                                                                                                                                                                                                                                                                                                            <w:bottom w:val="none" w:sz="0" w:space="0" w:color="auto"/>
                                                                                                                                                                                                                                                                                                                                                            <w:right w:val="none" w:sz="0" w:space="0" w:color="auto"/>
                                                                                                                                                                                                                                                                                                                                                          </w:divBdr>
                                                                                                                                                                                                                                                                                                                                                          <w:divsChild>
                                                                                                                                                                                                                                                                                                                                                            <w:div w:id="1834881025">
                                                                                                                                                                                                                                                                                                                                                              <w:marLeft w:val="0"/>
                                                                                                                                                                                                                                                                                                                                                              <w:marRight w:val="0"/>
                                                                                                                                                                                                                                                                                                                                                              <w:marTop w:val="0"/>
                                                                                                                                                                                                                                                                                                                                                              <w:marBottom w:val="0"/>
                                                                                                                                                                                                                                                                                                                                                              <w:divBdr>
                                                                                                                                                                                                                                                                                                                                                                <w:top w:val="none" w:sz="0" w:space="0" w:color="auto"/>
                                                                                                                                                                                                                                                                                                                                                                <w:left w:val="none" w:sz="0" w:space="0" w:color="auto"/>
                                                                                                                                                                                                                                                                                                                                                                <w:bottom w:val="none" w:sz="0" w:space="0" w:color="auto"/>
                                                                                                                                                                                                                                                                                                                                                                <w:right w:val="none" w:sz="0" w:space="0" w:color="auto"/>
                                                                                                                                                                                                                                                                                                                                                              </w:divBdr>
                                                                                                                                                                                                                                                                                                                                                              <w:divsChild>
                                                                                                                                                                                                                                                                                                                                                                <w:div w:id="1335569243">
                                                                                                                                                                                                                                                                                                                                                                  <w:marLeft w:val="0"/>
                                                                                                                                                                                                                                                                                                                                                                  <w:marRight w:val="0"/>
                                                                                                                                                                                                                                                                                                                                                                  <w:marTop w:val="0"/>
                                                                                                                                                                                                                                                                                                                                                                  <w:marBottom w:val="0"/>
                                                                                                                                                                                                                                                                                                                                                                  <w:divBdr>
                                                                                                                                                                                                                                                                                                                                                                    <w:top w:val="none" w:sz="0" w:space="0" w:color="auto"/>
                                                                                                                                                                                                                                                                                                                                                                    <w:left w:val="none" w:sz="0" w:space="0" w:color="auto"/>
                                                                                                                                                                                                                                                                                                                                                                    <w:bottom w:val="none" w:sz="0" w:space="0" w:color="auto"/>
                                                                                                                                                                                                                                                                                                                                                                    <w:right w:val="none" w:sz="0" w:space="0" w:color="auto"/>
                                                                                                                                                                                                                                                                                                                                                                  </w:divBdr>
                                                                                                                                                                                                                                                                                                                                                                  <w:divsChild>
                                                                                                                                                                                                                                                                                                                                                                    <w:div w:id="1780486045">
                                                                                                                                                                                                                                                                                                                                                                      <w:marLeft w:val="0"/>
                                                                                                                                                                                                                                                                                                                                                                      <w:marRight w:val="0"/>
                                                                                                                                                                                                                                                                                                                                                                      <w:marTop w:val="0"/>
                                                                                                                                                                                                                                                                                                                                                                      <w:marBottom w:val="0"/>
                                                                                                                                                                                                                                                                                                                                                                      <w:divBdr>
                                                                                                                                                                                                                                                                                                                                                                        <w:top w:val="none" w:sz="0" w:space="0" w:color="auto"/>
                                                                                                                                                                                                                                                                                                                                                                        <w:left w:val="none" w:sz="0" w:space="0" w:color="auto"/>
                                                                                                                                                                                                                                                                                                                                                                        <w:bottom w:val="none" w:sz="0" w:space="0" w:color="auto"/>
                                                                                                                                                                                                                                                                                                                                                                        <w:right w:val="none" w:sz="0" w:space="0" w:color="auto"/>
                                                                                                                                                                                                                                                                                                                                                                      </w:divBdr>
                                                                                                                                                                                                                                                                                                                                                                      <w:divsChild>
                                                                                                                                                                                                                                                                                                                                                                        <w:div w:id="1553924393">
                                                                                                                                                                                                                                                                                                                                                                          <w:marLeft w:val="0"/>
                                                                                                                                                                                                                                                                                                                                                                          <w:marRight w:val="0"/>
                                                                                                                                                                                                                                                                                                                                                                          <w:marTop w:val="0"/>
                                                                                                                                                                                                                                                                                                                                                                          <w:marBottom w:val="0"/>
                                                                                                                                                                                                                                                                                                                                                                          <w:divBdr>
                                                                                                                                                                                                                                                                                                                                                                            <w:top w:val="none" w:sz="0" w:space="0" w:color="auto"/>
                                                                                                                                                                                                                                                                                                                                                                            <w:left w:val="none" w:sz="0" w:space="0" w:color="auto"/>
                                                                                                                                                                                                                                                                                                                                                                            <w:bottom w:val="none" w:sz="0" w:space="0" w:color="auto"/>
                                                                                                                                                                                                                                                                                                                                                                            <w:right w:val="none" w:sz="0" w:space="0" w:color="auto"/>
                                                                                                                                                                                                                                                                                                                                                                          </w:divBdr>
                                                                                                                                                                                                                                                                                                                                                                          <w:divsChild>
                                                                                                                                                                                                                                                                                                                                                                            <w:div w:id="840392379">
                                                                                                                                                                                                                                                                                                                                                                              <w:marLeft w:val="0"/>
                                                                                                                                                                                                                                                                                                                                                                              <w:marRight w:val="0"/>
                                                                                                                                                                                                                                                                                                                                                                              <w:marTop w:val="0"/>
                                                                                                                                                                                                                                                                                                                                                                              <w:marBottom w:val="0"/>
                                                                                                                                                                                                                                                                                                                                                                              <w:divBdr>
                                                                                                                                                                                                                                                                                                                                                                                <w:top w:val="none" w:sz="0" w:space="0" w:color="auto"/>
                                                                                                                                                                                                                                                                                                                                                                                <w:left w:val="none" w:sz="0" w:space="0" w:color="auto"/>
                                                                                                                                                                                                                                                                                                                                                                                <w:bottom w:val="none" w:sz="0" w:space="0" w:color="auto"/>
                                                                                                                                                                                                                                                                                                                                                                                <w:right w:val="none" w:sz="0" w:space="0" w:color="auto"/>
                                                                                                                                                                                                                                                                                                                                                                              </w:divBdr>
                                                                                                                                                                                                                                                                                                                                                                              <w:divsChild>
                                                                                                                                                                                                                                                                                                                                                                                <w:div w:id="1424184975">
                                                                                                                                                                                                                                                                                                                                                                                  <w:marLeft w:val="0"/>
                                                                                                                                                                                                                                                                                                                                                                                  <w:marRight w:val="0"/>
                                                                                                                                                                                                                                                                                                                                                                                  <w:marTop w:val="0"/>
                                                                                                                                                                                                                                                                                                                                                                                  <w:marBottom w:val="0"/>
                                                                                                                                                                                                                                                                                                                                                                                  <w:divBdr>
                                                                                                                                                                                                                                                                                                                                                                                    <w:top w:val="none" w:sz="0" w:space="0" w:color="auto"/>
                                                                                                                                                                                                                                                                                                                                                                                    <w:left w:val="none" w:sz="0" w:space="0" w:color="auto"/>
                                                                                                                                                                                                                                                                                                                                                                                    <w:bottom w:val="none" w:sz="0" w:space="0" w:color="auto"/>
                                                                                                                                                                                                                                                                                                                                                                                    <w:right w:val="none" w:sz="0" w:space="0" w:color="auto"/>
                                                                                                                                                                                                                                                                                                                                                                                  </w:divBdr>
                                                                                                                                                                                                                                                                                                                                                                                  <w:divsChild>
                                                                                                                                                                                                                                                                                                                                                                                    <w:div w:id="1707558440">
                                                                                                                                                                                                                                                                                                                                                                                      <w:marLeft w:val="0"/>
                                                                                                                                                                                                                                                                                                                                                                                      <w:marRight w:val="0"/>
                                                                                                                                                                                                                                                                                                                                                                                      <w:marTop w:val="0"/>
                                                                                                                                                                                                                                                                                                                                                                                      <w:marBottom w:val="0"/>
                                                                                                                                                                                                                                                                                                                                                                                      <w:divBdr>
                                                                                                                                                                                                                                                                                                                                                                                        <w:top w:val="none" w:sz="0" w:space="0" w:color="auto"/>
                                                                                                                                                                                                                                                                                                                                                                                        <w:left w:val="none" w:sz="0" w:space="0" w:color="auto"/>
                                                                                                                                                                                                                                                                                                                                                                                        <w:bottom w:val="none" w:sz="0" w:space="0" w:color="auto"/>
                                                                                                                                                                                                                                                                                                                                                                                        <w:right w:val="none" w:sz="0" w:space="0" w:color="auto"/>
                                                                                                                                                                                                                                                                                                                                                                                      </w:divBdr>
                                                                                                                                                                                                                                                                                                                                                                                      <w:divsChild>
                                                                                                                                                                                                                                                                                                                                                                                        <w:div w:id="1808666789">
                                                                                                                                                                                                                                                                                                                                                                                          <w:marLeft w:val="0"/>
                                                                                                                                                                                                                                                                                                                                                                                          <w:marRight w:val="0"/>
                                                                                                                                                                                                                                                                                                                                                                                          <w:marTop w:val="0"/>
                                                                                                                                                                                                                                                                                                                                                                                          <w:marBottom w:val="0"/>
                                                                                                                                                                                                                                                                                                                                                                                          <w:divBdr>
                                                                                                                                                                                                                                                                                                                                                                                            <w:top w:val="none" w:sz="0" w:space="0" w:color="auto"/>
                                                                                                                                                                                                                                                                                                                                                                                            <w:left w:val="none" w:sz="0" w:space="0" w:color="auto"/>
                                                                                                                                                                                                                                                                                                                                                                                            <w:bottom w:val="none" w:sz="0" w:space="0" w:color="auto"/>
                                                                                                                                                                                                                                                                                                                                                                                            <w:right w:val="none" w:sz="0" w:space="0" w:color="auto"/>
                                                                                                                                                                                                                                                                                                                                                                                          </w:divBdr>
                                                                                                                                                                                                                                                                                                                                                                                          <w:divsChild>
                                                                                                                                                                                                                                                                                                                                                                                            <w:div w:id="616062168">
                                                                                                                                                                                                                                                                                                                                                                                              <w:marLeft w:val="0"/>
                                                                                                                                                                                                                                                                                                                                                                                              <w:marRight w:val="0"/>
                                                                                                                                                                                                                                                                                                                                                                                              <w:marTop w:val="0"/>
                                                                                                                                                                                                                                                                                                                                                                                              <w:marBottom w:val="0"/>
                                                                                                                                                                                                                                                                                                                                                                                              <w:divBdr>
                                                                                                                                                                                                                                                                                                                                                                                                <w:top w:val="none" w:sz="0" w:space="0" w:color="auto"/>
                                                                                                                                                                                                                                                                                                                                                                                                <w:left w:val="none" w:sz="0" w:space="0" w:color="auto"/>
                                                                                                                                                                                                                                                                                                                                                                                                <w:bottom w:val="none" w:sz="0" w:space="0" w:color="auto"/>
                                                                                                                                                                                                                                                                                                                                                                                                <w:right w:val="none" w:sz="0" w:space="0" w:color="auto"/>
                                                                                                                                                                                                                                                                                                                                                                                              </w:divBdr>
                                                                                                                                                                                                                                                                                                                                                                                              <w:divsChild>
                                                                                                                                                                                                                                                                                                                                                                                                <w:div w:id="541676082">
                                                                                                                                                                                                                                                                                                                                                                                                  <w:marLeft w:val="0"/>
                                                                                                                                                                                                                                                                                                                                                                                                  <w:marRight w:val="0"/>
                                                                                                                                                                                                                                                                                                                                                                                                  <w:marTop w:val="0"/>
                                                                                                                                                                                                                                                                                                                                                                                                  <w:marBottom w:val="0"/>
                                                                                                                                                                                                                                                                                                                                                                                                  <w:divBdr>
                                                                                                                                                                                                                                                                                                                                                                                                    <w:top w:val="none" w:sz="0" w:space="0" w:color="auto"/>
                                                                                                                                                                                                                                                                                                                                                                                                    <w:left w:val="none" w:sz="0" w:space="0" w:color="auto"/>
                                                                                                                                                                                                                                                                                                                                                                                                    <w:bottom w:val="none" w:sz="0" w:space="0" w:color="auto"/>
                                                                                                                                                                                                                                                                                                                                                                                                    <w:right w:val="none" w:sz="0" w:space="0" w:color="auto"/>
                                                                                                                                                                                                                                                                                                                                                                                                  </w:divBdr>
                                                                                                                                                                                                                                                                                                                                                                                                  <w:divsChild>
                                                                                                                                                                                                                                                                                                                                                                                                    <w:div w:id="1202325081">
                                                                                                                                                                                                                                                                                                                                                                                                      <w:marLeft w:val="0"/>
                                                                                                                                                                                                                                                                                                                                                                                                      <w:marRight w:val="0"/>
                                                                                                                                                                                                                                                                                                                                                                                                      <w:marTop w:val="0"/>
                                                                                                                                                                                                                                                                                                                                                                                                      <w:marBottom w:val="0"/>
                                                                                                                                                                                                                                                                                                                                                                                                      <w:divBdr>
                                                                                                                                                                                                                                                                                                                                                                                                        <w:top w:val="none" w:sz="0" w:space="0" w:color="auto"/>
                                                                                                                                                                                                                                                                                                                                                                                                        <w:left w:val="none" w:sz="0" w:space="0" w:color="auto"/>
                                                                                                                                                                                                                                                                                                                                                                                                        <w:bottom w:val="none" w:sz="0" w:space="0" w:color="auto"/>
                                                                                                                                                                                                                                                                                                                                                                                                        <w:right w:val="none" w:sz="0" w:space="0" w:color="auto"/>
                                                                                                                                                                                                                                                                                                                                                                                                      </w:divBdr>
                                                                                                                                                                                                                                                                                                                                                                                                      <w:divsChild>
                                                                                                                                                                                                                                                                                                                                                                                                        <w:div w:id="52169033">
                                                                                                                                                                                                                                                                                                                                                                                                          <w:marLeft w:val="0"/>
                                                                                                                                                                                                                                                                                                                                                                                                          <w:marRight w:val="0"/>
                                                                                                                                                                                                                                                                                                                                                                                                          <w:marTop w:val="0"/>
                                                                                                                                                                                                                                                                                                                                                                                                          <w:marBottom w:val="0"/>
                                                                                                                                                                                                                                                                                                                                                                                                          <w:divBdr>
                                                                                                                                                                                                                                                                                                                                                                                                            <w:top w:val="none" w:sz="0" w:space="0" w:color="auto"/>
                                                                                                                                                                                                                                                                                                                                                                                                            <w:left w:val="none" w:sz="0" w:space="0" w:color="auto"/>
                                                                                                                                                                                                                                                                                                                                                                                                            <w:bottom w:val="none" w:sz="0" w:space="0" w:color="auto"/>
                                                                                                                                                                                                                                                                                                                                                                                                            <w:right w:val="none" w:sz="0" w:space="0" w:color="auto"/>
                                                                                                                                                                                                                                                                                                                                                                                                          </w:divBdr>
                                                                                                                                                                                                                                                                                                                                                                                                          <w:divsChild>
                                                                                                                                                                                                                                                                                                                                                                                                            <w:div w:id="1810584876">
                                                                                                                                                                                                                                                                                                                                                                                                              <w:marLeft w:val="0"/>
                                                                                                                                                                                                                                                                                                                                                                                                              <w:marRight w:val="0"/>
                                                                                                                                                                                                                                                                                                                                                                                                              <w:marTop w:val="0"/>
                                                                                                                                                                                                                                                                                                                                                                                                              <w:marBottom w:val="0"/>
                                                                                                                                                                                                                                                                                                                                                                                                              <w:divBdr>
                                                                                                                                                                                                                                                                                                                                                                                                                <w:top w:val="none" w:sz="0" w:space="0" w:color="auto"/>
                                                                                                                                                                                                                                                                                                                                                                                                                <w:left w:val="none" w:sz="0" w:space="0" w:color="auto"/>
                                                                                                                                                                                                                                                                                                                                                                                                                <w:bottom w:val="none" w:sz="0" w:space="0" w:color="auto"/>
                                                                                                                                                                                                                                                                                                                                                                                                                <w:right w:val="none" w:sz="0" w:space="0" w:color="auto"/>
                                                                                                                                                                                                                                                                                                                                                                                                              </w:divBdr>
                                                                                                                                                                                                                                                                                                                                                                                                              <w:divsChild>
                                                                                                                                                                                                                                                                                                                                                                                                                <w:div w:id="1091971599">
                                                                                                                                                                                                                                                                                                                                                                                                                  <w:marLeft w:val="0"/>
                                                                                                                                                                                                                                                                                                                                                                                                                  <w:marRight w:val="0"/>
                                                                                                                                                                                                                                                                                                                                                                                                                  <w:marTop w:val="0"/>
                                                                                                                                                                                                                                                                                                                                                                                                                  <w:marBottom w:val="0"/>
                                                                                                                                                                                                                                                                                                                                                                                                                  <w:divBdr>
                                                                                                                                                                                                                                                                                                                                                                                                                    <w:top w:val="none" w:sz="0" w:space="0" w:color="auto"/>
                                                                                                                                                                                                                                                                                                                                                                                                                    <w:left w:val="none" w:sz="0" w:space="0" w:color="auto"/>
                                                                                                                                                                                                                                                                                                                                                                                                                    <w:bottom w:val="none" w:sz="0" w:space="0" w:color="auto"/>
                                                                                                                                                                                                                                                                                                                                                                                                                    <w:right w:val="none" w:sz="0" w:space="0" w:color="auto"/>
                                                                                                                                                                                                                                                                                                                                                                                                                  </w:divBdr>
                                                                                                                                                                                                                                                                                                                                                                                                                  <w:divsChild>
                                                                                                                                                                                                                                                                                                                                                                                                                    <w:div w:id="1150974393">
                                                                                                                                                                                                                                                                                                                                                                                                                      <w:marLeft w:val="0"/>
                                                                                                                                                                                                                                                                                                                                                                                                                      <w:marRight w:val="0"/>
                                                                                                                                                                                                                                                                                                                                                                                                                      <w:marTop w:val="0"/>
                                                                                                                                                                                                                                                                                                                                                                                                                      <w:marBottom w:val="0"/>
                                                                                                                                                                                                                                                                                                                                                                                                                      <w:divBdr>
                                                                                                                                                                                                                                                                                                                                                                                                                        <w:top w:val="none" w:sz="0" w:space="0" w:color="auto"/>
                                                                                                                                                                                                                                                                                                                                                                                                                        <w:left w:val="none" w:sz="0" w:space="0" w:color="auto"/>
                                                                                                                                                                                                                                                                                                                                                                                                                        <w:bottom w:val="none" w:sz="0" w:space="0" w:color="auto"/>
                                                                                                                                                                                                                                                                                                                                                                                                                        <w:right w:val="none" w:sz="0" w:space="0" w:color="auto"/>
                                                                                                                                                                                                                                                                                                                                                                                                                      </w:divBdr>
                                                                                                                                                                                                                                                                                                                                                                                                                      <w:divsChild>
                                                                                                                                                                                                                                                                                                                                                                                                                        <w:div w:id="1464540316">
                                                                                                                                                                                                                                                                                                                                                                                                                          <w:marLeft w:val="0"/>
                                                                                                                                                                                                                                                                                                                                                                                                                          <w:marRight w:val="0"/>
                                                                                                                                                                                                                                                                                                                                                                                                                          <w:marTop w:val="0"/>
                                                                                                                                                                                                                                                                                                                                                                                                                          <w:marBottom w:val="0"/>
                                                                                                                                                                                                                                                                                                                                                                                                                          <w:divBdr>
                                                                                                                                                                                                                                                                                                                                                                                                                            <w:top w:val="none" w:sz="0" w:space="0" w:color="auto"/>
                                                                                                                                                                                                                                                                                                                                                                                                                            <w:left w:val="none" w:sz="0" w:space="0" w:color="auto"/>
                                                                                                                                                                                                                                                                                                                                                                                                                            <w:bottom w:val="none" w:sz="0" w:space="0" w:color="auto"/>
                                                                                                                                                                                                                                                                                                                                                                                                                            <w:right w:val="none" w:sz="0" w:space="0" w:color="auto"/>
                                                                                                                                                                                                                                                                                                                                                                                                                          </w:divBdr>
                                                                                                                                                                                                                                                                                                                                                                                                                          <w:divsChild>
                                                                                                                                                                                                                                                                                                                                                                                                                            <w:div w:id="139539602">
                                                                                                                                                                                                                                                                                                                                                                                                                              <w:marLeft w:val="0"/>
                                                                                                                                                                                                                                                                                                                                                                                                                              <w:marRight w:val="0"/>
                                                                                                                                                                                                                                                                                                                                                                                                                              <w:marTop w:val="0"/>
                                                                                                                                                                                                                                                                                                                                                                                                                              <w:marBottom w:val="0"/>
                                                                                                                                                                                                                                                                                                                                                                                                                              <w:divBdr>
                                                                                                                                                                                                                                                                                                                                                                                                                                <w:top w:val="none" w:sz="0" w:space="0" w:color="auto"/>
                                                                                                                                                                                                                                                                                                                                                                                                                                <w:left w:val="none" w:sz="0" w:space="0" w:color="auto"/>
                                                                                                                                                                                                                                                                                                                                                                                                                                <w:bottom w:val="none" w:sz="0" w:space="0" w:color="auto"/>
                                                                                                                                                                                                                                                                                                                                                                                                                                <w:right w:val="none" w:sz="0" w:space="0" w:color="auto"/>
                                                                                                                                                                                                                                                                                                                                                                                                                              </w:divBdr>
                                                                                                                                                                                                                                                                                                                                                                                                                              <w:divsChild>
                                                                                                                                                                                                                                                                                                                                                                                                                                <w:div w:id="1692687409">
                                                                                                                                                                                                                                                                                                                                                                                                                                  <w:marLeft w:val="0"/>
                                                                                                                                                                                                                                                                                                                                                                                                                                  <w:marRight w:val="0"/>
                                                                                                                                                                                                                                                                                                                                                                                                                                  <w:marTop w:val="0"/>
                                                                                                                                                                                                                                                                                                                                                                                                                                  <w:marBottom w:val="0"/>
                                                                                                                                                                                                                                                                                                                                                                                                                                  <w:divBdr>
                                                                                                                                                                                                                                                                                                                                                                                                                                    <w:top w:val="none" w:sz="0" w:space="0" w:color="auto"/>
                                                                                                                                                                                                                                                                                                                                                                                                                                    <w:left w:val="none" w:sz="0" w:space="0" w:color="auto"/>
                                                                                                                                                                                                                                                                                                                                                                                                                                    <w:bottom w:val="none" w:sz="0" w:space="0" w:color="auto"/>
                                                                                                                                                                                                                                                                                                                                                                                                                                    <w:right w:val="none" w:sz="0" w:space="0" w:color="auto"/>
                                                                                                                                                                                                                                                                                                                                                                                                                                  </w:divBdr>
                                                                                                                                                                                                                                                                                                                                                                                                                                  <w:divsChild>
                                                                                                                                                                                                                                                                                                                                                                                                                                    <w:div w:id="527185636">
                                                                                                                                                                                                                                                                                                                                                                                                                                      <w:marLeft w:val="0"/>
                                                                                                                                                                                                                                                                                                                                                                                                                                      <w:marRight w:val="0"/>
                                                                                                                                                                                                                                                                                                                                                                                                                                      <w:marTop w:val="0"/>
                                                                                                                                                                                                                                                                                                                                                                                                                                      <w:marBottom w:val="0"/>
                                                                                                                                                                                                                                                                                                                                                                                                                                      <w:divBdr>
                                                                                                                                                                                                                                                                                                                                                                                                                                        <w:top w:val="none" w:sz="0" w:space="0" w:color="auto"/>
                                                                                                                                                                                                                                                                                                                                                                                                                                        <w:left w:val="none" w:sz="0" w:space="0" w:color="auto"/>
                                                                                                                                                                                                                                                                                                                                                                                                                                        <w:bottom w:val="none" w:sz="0" w:space="0" w:color="auto"/>
                                                                                                                                                                                                                                                                                                                                                                                                                                        <w:right w:val="none" w:sz="0" w:space="0" w:color="auto"/>
                                                                                                                                                                                                                                                                                                                                                                                                                                      </w:divBdr>
                                                                                                                                                                                                                                                                                                                                                                                                                                      <w:divsChild>
                                                                                                                                                                                                                                                                                                                                                                                                                                        <w:div w:id="1513031118">
                                                                                                                                                                                                                                                                                                                                                                                                                                          <w:marLeft w:val="0"/>
                                                                                                                                                                                                                                                                                                                                                                                                                                          <w:marRight w:val="0"/>
                                                                                                                                                                                                                                                                                                                                                                                                                                          <w:marTop w:val="0"/>
                                                                                                                                                                                                                                                                                                                                                                                                                                          <w:marBottom w:val="0"/>
                                                                                                                                                                                                                                                                                                                                                                                                                                          <w:divBdr>
                                                                                                                                                                                                                                                                                                                                                                                                                                            <w:top w:val="none" w:sz="0" w:space="0" w:color="auto"/>
                                                                                                                                                                                                                                                                                                                                                                                                                                            <w:left w:val="none" w:sz="0" w:space="0" w:color="auto"/>
                                                                                                                                                                                                                                                                                                                                                                                                                                            <w:bottom w:val="none" w:sz="0" w:space="0" w:color="auto"/>
                                                                                                                                                                                                                                                                                                                                                                                                                                            <w:right w:val="none" w:sz="0" w:space="0" w:color="auto"/>
                                                                                                                                                                                                                                                                                                                                                                                                                                          </w:divBdr>
                                                                                                                                                                                                                                                                                                                                                                                                                                          <w:divsChild>
                                                                                                                                                                                                                                                                                                                                                                                                                                            <w:div w:id="605305709">
                                                                                                                                                                                                                                                                                                                                                                                                                                              <w:marLeft w:val="0"/>
                                                                                                                                                                                                                                                                                                                                                                                                                                              <w:marRight w:val="0"/>
                                                                                                                                                                                                                                                                                                                                                                                                                                              <w:marTop w:val="0"/>
                                                                                                                                                                                                                                                                                                                                                                                                                                              <w:marBottom w:val="0"/>
                                                                                                                                                                                                                                                                                                                                                                                                                                              <w:divBdr>
                                                                                                                                                                                                                                                                                                                                                                                                                                                <w:top w:val="none" w:sz="0" w:space="0" w:color="auto"/>
                                                                                                                                                                                                                                                                                                                                                                                                                                                <w:left w:val="none" w:sz="0" w:space="0" w:color="auto"/>
                                                                                                                                                                                                                                                                                                                                                                                                                                                <w:bottom w:val="none" w:sz="0" w:space="0" w:color="auto"/>
                                                                                                                                                                                                                                                                                                                                                                                                                                                <w:right w:val="none" w:sz="0" w:space="0" w:color="auto"/>
                                                                                                                                                                                                                                                                                                                                                                                                                                              </w:divBdr>
                                                                                                                                                                                                                                                                                                                                                                                                                                              <w:divsChild>
                                                                                                                                                                                                                                                                                                                                                                                                                                                <w:div w:id="111754978">
                                                                                                                                                                                                                                                                                                                                                                                                                                                  <w:marLeft w:val="0"/>
                                                                                                                                                                                                                                                                                                                                                                                                                                                  <w:marRight w:val="0"/>
                                                                                                                                                                                                                                                                                                                                                                                                                                                  <w:marTop w:val="0"/>
                                                                                                                                                                                                                                                                                                                                                                                                                                                  <w:marBottom w:val="0"/>
                                                                                                                                                                                                                                                                                                                                                                                                                                                  <w:divBdr>
                                                                                                                                                                                                                                                                                                                                                                                                                                                    <w:top w:val="none" w:sz="0" w:space="0" w:color="auto"/>
                                                                                                                                                                                                                                                                                                                                                                                                                                                    <w:left w:val="none" w:sz="0" w:space="0" w:color="auto"/>
                                                                                                                                                                                                                                                                                                                                                                                                                                                    <w:bottom w:val="none" w:sz="0" w:space="0" w:color="auto"/>
                                                                                                                                                                                                                                                                                                                                                                                                                                                    <w:right w:val="none" w:sz="0" w:space="0" w:color="auto"/>
                                                                                                                                                                                                                                                                                                                                                                                                                                                  </w:divBdr>
                                                                                                                                                                                                                                                                                                                                                                                                                                                  <w:divsChild>
                                                                                                                                                                                                                                                                                                                                                                                                                                                    <w:div w:id="1978678612">
                                                                                                                                                                                                                                                                                                                                                                                                                                                      <w:marLeft w:val="0"/>
                                                                                                                                                                                                                                                                                                                                                                                                                                                      <w:marRight w:val="0"/>
                                                                                                                                                                                                                                                                                                                                                                                                                                                      <w:marTop w:val="0"/>
                                                                                                                                                                                                                                                                                                                                                                                                                                                      <w:marBottom w:val="0"/>
                                                                                                                                                                                                                                                                                                                                                                                                                                                      <w:divBdr>
                                                                                                                                                                                                                                                                                                                                                                                                                                                        <w:top w:val="none" w:sz="0" w:space="0" w:color="auto"/>
                                                                                                                                                                                                                                                                                                                                                                                                                                                        <w:left w:val="none" w:sz="0" w:space="0" w:color="auto"/>
                                                                                                                                                                                                                                                                                                                                                                                                                                                        <w:bottom w:val="none" w:sz="0" w:space="0" w:color="auto"/>
                                                                                                                                                                                                                                                                                                                                                                                                                                                        <w:right w:val="none" w:sz="0" w:space="0" w:color="auto"/>
                                                                                                                                                                                                                                                                                                                                                                                                                                                      </w:divBdr>
                                                                                                                                                                                                                                                                                                                                                                                                                                                      <w:divsChild>
                                                                                                                                                                                                                                                                                                                                                                                                                                                        <w:div w:id="2072849532">
                                                                                                                                                                                                                                                                                                                                                                                                                                                          <w:marLeft w:val="0"/>
                                                                                                                                                                                                                                                                                                                                                                                                                                                          <w:marRight w:val="0"/>
                                                                                                                                                                                                                                                                                                                                                                                                                                                          <w:marTop w:val="0"/>
                                                                                                                                                                                                                                                                                                                                                                                                                                                          <w:marBottom w:val="0"/>
                                                                                                                                                                                                                                                                                                                                                                                                                                                          <w:divBdr>
                                                                                                                                                                                                                                                                                                                                                                                                                                                            <w:top w:val="none" w:sz="0" w:space="0" w:color="auto"/>
                                                                                                                                                                                                                                                                                                                                                                                                                                                            <w:left w:val="none" w:sz="0" w:space="0" w:color="auto"/>
                                                                                                                                                                                                                                                                                                                                                                                                                                                            <w:bottom w:val="none" w:sz="0" w:space="0" w:color="auto"/>
                                                                                                                                                                                                                                                                                                                                                                                                                                                            <w:right w:val="none" w:sz="0" w:space="0" w:color="auto"/>
                                                                                                                                                                                                                                                                                                                                                                                                                                                          </w:divBdr>
                                                                                                                                                                                                                                                                                                                                                                                                                                                          <w:divsChild>
                                                                                                                                                                                                                                                                                                                                                                                                                                                            <w:div w:id="674648257">
                                                                                                                                                                                                                                                                                                                                                                                                                                                              <w:marLeft w:val="0"/>
                                                                                                                                                                                                                                                                                                                                                                                                                                                              <w:marRight w:val="0"/>
                                                                                                                                                                                                                                                                                                                                                                                                                                                              <w:marTop w:val="0"/>
                                                                                                                                                                                                                                                                                                                                                                                                                                                              <w:marBottom w:val="0"/>
                                                                                                                                                                                                                                                                                                                                                                                                                                                              <w:divBdr>
                                                                                                                                                                                                                                                                                                                                                                                                                                                                <w:top w:val="none" w:sz="0" w:space="0" w:color="auto"/>
                                                                                                                                                                                                                                                                                                                                                                                                                                                                <w:left w:val="none" w:sz="0" w:space="0" w:color="auto"/>
                                                                                                                                                                                                                                                                                                                                                                                                                                                                <w:bottom w:val="none" w:sz="0" w:space="0" w:color="auto"/>
                                                                                                                                                                                                                                                                                                                                                                                                                                                                <w:right w:val="none" w:sz="0" w:space="0" w:color="auto"/>
                                                                                                                                                                                                                                                                                                                                                                                                                                                              </w:divBdr>
                                                                                                                                                                                                                                                                                                                                                                                                                                                              <w:divsChild>
                                                                                                                                                                                                                                                                                                                                                                                                                                                                <w:div w:id="106702794">
                                                                                                                                                                                                                                                                                                                                                                                                                                                                  <w:marLeft w:val="0"/>
                                                                                                                                                                                                                                                                                                                                                                                                                                                                  <w:marRight w:val="0"/>
                                                                                                                                                                                                                                                                                                                                                                                                                                                                  <w:marTop w:val="0"/>
                                                                                                                                                                                                                                                                                                                                                                                                                                                                  <w:marBottom w:val="0"/>
                                                                                                                                                                                                                                                                                                                                                                                                                                                                  <w:divBdr>
                                                                                                                                                                                                                                                                                                                                                                                                                                                                    <w:top w:val="none" w:sz="0" w:space="0" w:color="auto"/>
                                                                                                                                                                                                                                                                                                                                                                                                                                                                    <w:left w:val="none" w:sz="0" w:space="0" w:color="auto"/>
                                                                                                                                                                                                                                                                                                                                                                                                                                                                    <w:bottom w:val="none" w:sz="0" w:space="0" w:color="auto"/>
                                                                                                                                                                                                                                                                                                                                                                                                                                                                    <w:right w:val="none" w:sz="0" w:space="0" w:color="auto"/>
                                                                                                                                                                                                                                                                                                                                                                                                                                                                  </w:divBdr>
                                                                                                                                                                                                                                                                                                                                                                                                                                                                  <w:divsChild>
                                                                                                                                                                                                                                                                                                                                                                                                                                                                    <w:div w:id="805127393">
                                                                                                                                                                                                                                                                                                                                                                                                                                                                      <w:marLeft w:val="0"/>
                                                                                                                                                                                                                                                                                                                                                                                                                                                                      <w:marRight w:val="0"/>
                                                                                                                                                                                                                                                                                                                                                                                                                                                                      <w:marTop w:val="0"/>
                                                                                                                                                                                                                                                                                                                                                                                                                                                                      <w:marBottom w:val="0"/>
                                                                                                                                                                                                                                                                                                                                                                                                                                                                      <w:divBdr>
                                                                                                                                                                                                                                                                                                                                                                                                                                                                        <w:top w:val="none" w:sz="0" w:space="0" w:color="auto"/>
                                                                                                                                                                                                                                                                                                                                                                                                                                                                        <w:left w:val="none" w:sz="0" w:space="0" w:color="auto"/>
                                                                                                                                                                                                                                                                                                                                                                                                                                                                        <w:bottom w:val="none" w:sz="0" w:space="0" w:color="auto"/>
                                                                                                                                                                                                                                                                                                                                                                                                                                                                        <w:right w:val="none" w:sz="0" w:space="0" w:color="auto"/>
                                                                                                                                                                                                                                                                                                                                                                                                                                                                      </w:divBdr>
                                                                                                                                                                                                                                                                                                                                                                                                                                                                      <w:divsChild>
                                                                                                                                                                                                                                                                                                                                                                                                                                                                        <w:div w:id="231894384">
                                                                                                                                                                                                                                                                                                                                                                                                                                                                          <w:marLeft w:val="0"/>
                                                                                                                                                                                                                                                                                                                                                                                                                                                                          <w:marRight w:val="0"/>
                                                                                                                                                                                                                                                                                                                                                                                                                                                                          <w:marTop w:val="0"/>
                                                                                                                                                                                                                                                                                                                                                                                                                                                                          <w:marBottom w:val="0"/>
                                                                                                                                                                                                                                                                                                                                                                                                                                                                          <w:divBdr>
                                                                                                                                                                                                                                                                                                                                                                                                                                                                            <w:top w:val="none" w:sz="0" w:space="0" w:color="auto"/>
                                                                                                                                                                                                                                                                                                                                                                                                                                                                            <w:left w:val="none" w:sz="0" w:space="0" w:color="auto"/>
                                                                                                                                                                                                                                                                                                                                                                                                                                                                            <w:bottom w:val="none" w:sz="0" w:space="0" w:color="auto"/>
                                                                                                                                                                                                                                                                                                                                                                                                                                                                            <w:right w:val="none" w:sz="0" w:space="0" w:color="auto"/>
                                                                                                                                                                                                                                                                                                                                                                                                                                                                          </w:divBdr>
                                                                                                                                                                                                                                                                                                                                                                                                                                                                          <w:divsChild>
                                                                                                                                                                                                                                                                                                                                                                                                                                                                            <w:div w:id="1287853247">
                                                                                                                                                                                                                                                                                                                                                                                                                                                                              <w:marLeft w:val="0"/>
                                                                                                                                                                                                                                                                                                                                                                                                                                                                              <w:marRight w:val="0"/>
                                                                                                                                                                                                                                                                                                                                                                                                                                                                              <w:marTop w:val="0"/>
                                                                                                                                                                                                                                                                                                                                                                                                                                                                              <w:marBottom w:val="0"/>
                                                                                                                                                                                                                                                                                                                                                                                                                                                                              <w:divBdr>
                                                                                                                                                                                                                                                                                                                                                                                                                                                                                <w:top w:val="none" w:sz="0" w:space="0" w:color="auto"/>
                                                                                                                                                                                                                                                                                                                                                                                                                                                                                <w:left w:val="none" w:sz="0" w:space="0" w:color="auto"/>
                                                                                                                                                                                                                                                                                                                                                                                                                                                                                <w:bottom w:val="none" w:sz="0" w:space="0" w:color="auto"/>
                                                                                                                                                                                                                                                                                                                                                                                                                                                                                <w:right w:val="none" w:sz="0" w:space="0" w:color="auto"/>
                                                                                                                                                                                                                                                                                                                                                                                                                                                                              </w:divBdr>
                                                                                                                                                                                                                                                                                                                                                                                                                                                                              <w:divsChild>
                                                                                                                                                                                                                                                                                                                                                                                                                                                                                <w:div w:id="74866237">
                                                                                                                                                                                                                                                                                                                                                                                                                                                                                  <w:marLeft w:val="0"/>
                                                                                                                                                                                                                                                                                                                                                                                                                                                                                  <w:marRight w:val="0"/>
                                                                                                                                                                                                                                                                                                                                                                                                                                                                                  <w:marTop w:val="0"/>
                                                                                                                                                                                                                                                                                                                                                                                                                                                                                  <w:marBottom w:val="0"/>
                                                                                                                                                                                                                                                                                                                                                                                                                                                                                  <w:divBdr>
                                                                                                                                                                                                                                                                                                                                                                                                                                                                                    <w:top w:val="none" w:sz="0" w:space="0" w:color="auto"/>
                                                                                                                                                                                                                                                                                                                                                                                                                                                                                    <w:left w:val="none" w:sz="0" w:space="0" w:color="auto"/>
                                                                                                                                                                                                                                                                                                                                                                                                                                                                                    <w:bottom w:val="none" w:sz="0" w:space="0" w:color="auto"/>
                                                                                                                                                                                                                                                                                                                                                                                                                                                                                    <w:right w:val="none" w:sz="0" w:space="0" w:color="auto"/>
                                                                                                                                                                                                                                                                                                                                                                                                                                                                                  </w:divBdr>
                                                                                                                                                                                                                                                                                                                                                                                                                                                                                  <w:divsChild>
                                                                                                                                                                                                                                                                                                                                                                                                                                                                                    <w:div w:id="2048874688">
                                                                                                                                                                                                                                                                                                                                                                                                                                                                                      <w:marLeft w:val="0"/>
                                                                                                                                                                                                                                                                                                                                                                                                                                                                                      <w:marRight w:val="0"/>
                                                                                                                                                                                                                                                                                                                                                                                                                                                                                      <w:marTop w:val="0"/>
                                                                                                                                                                                                                                                                                                                                                                                                                                                                                      <w:marBottom w:val="0"/>
                                                                                                                                                                                                                                                                                                                                                                                                                                                                                      <w:divBdr>
                                                                                                                                                                                                                                                                                                                                                                                                                                                                                        <w:top w:val="none" w:sz="0" w:space="0" w:color="auto"/>
                                                                                                                                                                                                                                                                                                                                                                                                                                                                                        <w:left w:val="none" w:sz="0" w:space="0" w:color="auto"/>
                                                                                                                                                                                                                                                                                                                                                                                                                                                                                        <w:bottom w:val="none" w:sz="0" w:space="0" w:color="auto"/>
                                                                                                                                                                                                                                                                                                                                                                                                                                                                                        <w:right w:val="none" w:sz="0" w:space="0" w:color="auto"/>
                                                                                                                                                                                                                                                                                                                                                                                                                                                                                      </w:divBdr>
                                                                                                                                                                                                                                                                                                                                                                                                                                                                                      <w:divsChild>
                                                                                                                                                                                                                                                                                                                                                                                                                                                                                        <w:div w:id="329451172">
                                                                                                                                                                                                                                                                                                                                                                                                                                                                                          <w:marLeft w:val="0"/>
                                                                                                                                                                                                                                                                                                                                                                                                                                                                                          <w:marRight w:val="0"/>
                                                                                                                                                                                                                                                                                                                                                                                                                                                                                          <w:marTop w:val="0"/>
                                                                                                                                                                                                                                                                                                                                                                                                                                                                                          <w:marBottom w:val="0"/>
                                                                                                                                                                                                                                                                                                                                                                                                                                                                                          <w:divBdr>
                                                                                                                                                                                                                                                                                                                                                                                                                                                                                            <w:top w:val="none" w:sz="0" w:space="0" w:color="auto"/>
                                                                                                                                                                                                                                                                                                                                                                                                                                                                                            <w:left w:val="none" w:sz="0" w:space="0" w:color="auto"/>
                                                                                                                                                                                                                                                                                                                                                                                                                                                                                            <w:bottom w:val="none" w:sz="0" w:space="0" w:color="auto"/>
                                                                                                                                                                                                                                                                                                                                                                                                                                                                                            <w:right w:val="none" w:sz="0" w:space="0" w:color="auto"/>
                                                                                                                                                                                                                                                                                                                                                                                                                                                                                          </w:divBdr>
                                                                                                                                                                                                                                                                                                                                                                                                                                                                                          <w:divsChild>
                                                                                                                                                                                                                                                                                                                                                                                                                                                                                            <w:div w:id="879711166">
                                                                                                                                                                                                                                                                                                                                                                                                                                                                                              <w:marLeft w:val="0"/>
                                                                                                                                                                                                                                                                                                                                                                                                                                                                                              <w:marRight w:val="0"/>
                                                                                                                                                                                                                                                                                                                                                                                                                                                                                              <w:marTop w:val="0"/>
                                                                                                                                                                                                                                                                                                                                                                                                                                                                                              <w:marBottom w:val="0"/>
                                                                                                                                                                                                                                                                                                                                                                                                                                                                                              <w:divBdr>
                                                                                                                                                                                                                                                                                                                                                                                                                                                                                                <w:top w:val="none" w:sz="0" w:space="0" w:color="auto"/>
                                                                                                                                                                                                                                                                                                                                                                                                                                                                                                <w:left w:val="none" w:sz="0" w:space="0" w:color="auto"/>
                                                                                                                                                                                                                                                                                                                                                                                                                                                                                                <w:bottom w:val="none" w:sz="0" w:space="0" w:color="auto"/>
                                                                                                                                                                                                                                                                                                                                                                                                                                                                                                <w:right w:val="none" w:sz="0" w:space="0" w:color="auto"/>
                                                                                                                                                                                                                                                                                                                                                                                                                                                                                              </w:divBdr>
                                                                                                                                                                                                                                                                                                                                                                                                                                                                                              <w:divsChild>
                                                                                                                                                                                                                                                                                                                                                                                                                                                                                                <w:div w:id="1617591151">
                                                                                                                                                                                                                                                                                                                                                                                                                                                                                                  <w:marLeft w:val="0"/>
                                                                                                                                                                                                                                                                                                                                                                                                                                                                                                  <w:marRight w:val="0"/>
                                                                                                                                                                                                                                                                                                                                                                                                                                                                                                  <w:marTop w:val="0"/>
                                                                                                                                                                                                                                                                                                                                                                                                                                                                                                  <w:marBottom w:val="0"/>
                                                                                                                                                                                                                                                                                                                                                                                                                                                                                                  <w:divBdr>
                                                                                                                                                                                                                                                                                                                                                                                                                                                                                                    <w:top w:val="none" w:sz="0" w:space="0" w:color="auto"/>
                                                                                                                                                                                                                                                                                                                                                                                                                                                                                                    <w:left w:val="none" w:sz="0" w:space="0" w:color="auto"/>
                                                                                                                                                                                                                                                                                                                                                                                                                                                                                                    <w:bottom w:val="none" w:sz="0" w:space="0" w:color="auto"/>
                                                                                                                                                                                                                                                                                                                                                                                                                                                                                                    <w:right w:val="none" w:sz="0" w:space="0" w:color="auto"/>
                                                                                                                                                                                                                                                                                                                                                                                                                                                                                                  </w:divBdr>
                                                                                                                                                                                                                                                                                                                                                                                                                                                                                                  <w:divsChild>
                                                                                                                                                                                                                                                                                                                                                                                                                                                                                                    <w:div w:id="1758625351">
                                                                                                                                                                                                                                                                                                                                                                                                                                                                                                      <w:marLeft w:val="0"/>
                                                                                                                                                                                                                                                                                                                                                                                                                                                                                                      <w:marRight w:val="0"/>
                                                                                                                                                                                                                                                                                                                                                                                                                                                                                                      <w:marTop w:val="0"/>
                                                                                                                                                                                                                                                                                                                                                                                                                                                                                                      <w:marBottom w:val="0"/>
                                                                                                                                                                                                                                                                                                                                                                                                                                                                                                      <w:divBdr>
                                                                                                                                                                                                                                                                                                                                                                                                                                                                                                        <w:top w:val="none" w:sz="0" w:space="0" w:color="auto"/>
                                                                                                                                                                                                                                                                                                                                                                                                                                                                                                        <w:left w:val="none" w:sz="0" w:space="0" w:color="auto"/>
                                                                                                                                                                                                                                                                                                                                                                                                                                                                                                        <w:bottom w:val="none" w:sz="0" w:space="0" w:color="auto"/>
                                                                                                                                                                                                                                                                                                                                                                                                                                                                                                        <w:right w:val="none" w:sz="0" w:space="0" w:color="auto"/>
                                                                                                                                                                                                                                                                                                                                                                                                                                                                                                      </w:divBdr>
                                                                                                                                                                                                                                                                                                                                                                                                                                                                                                      <w:divsChild>
                                                                                                                                                                                                                                                                                                                                                                                                                                                                                                        <w:div w:id="1025137354">
                                                                                                                                                                                                                                                                                                                                                                                                                                                                                                          <w:marLeft w:val="0"/>
                                                                                                                                                                                                                                                                                                                                                                                                                                                                                                          <w:marRight w:val="0"/>
                                                                                                                                                                                                                                                                                                                                                                                                                                                                                                          <w:marTop w:val="0"/>
                                                                                                                                                                                                                                                                                                                                                                                                                                                                                                          <w:marBottom w:val="0"/>
                                                                                                                                                                                                                                                                                                                                                                                                                                                                                                          <w:divBdr>
                                                                                                                                                                                                                                                                                                                                                                                                                                                                                                            <w:top w:val="none" w:sz="0" w:space="0" w:color="auto"/>
                                                                                                                                                                                                                                                                                                                                                                                                                                                                                                            <w:left w:val="none" w:sz="0" w:space="0" w:color="auto"/>
                                                                                                                                                                                                                                                                                                                                                                                                                                                                                                            <w:bottom w:val="none" w:sz="0" w:space="0" w:color="auto"/>
                                                                                                                                                                                                                                                                                                                                                                                                                                                                                                            <w:right w:val="none" w:sz="0" w:space="0" w:color="auto"/>
                                                                                                                                                                                                                                                                                                                                                                                                                                                                                                          </w:divBdr>
                                                                                                                                                                                                                                                                                                                                                                                                                                                                                                          <w:divsChild>
                                                                                                                                                                                                                                                                                                                                                                                                                                                                                                            <w:div w:id="644087946">
                                                                                                                                                                                                                                                                                                                                                                                                                                                                                                              <w:marLeft w:val="0"/>
                                                                                                                                                                                                                                                                                                                                                                                                                                                                                                              <w:marRight w:val="0"/>
                                                                                                                                                                                                                                                                                                                                                                                                                                                                                                              <w:marTop w:val="0"/>
                                                                                                                                                                                                                                                                                                                                                                                                                                                                                                              <w:marBottom w:val="0"/>
                                                                                                                                                                                                                                                                                                                                                                                                                                                                                                              <w:divBdr>
                                                                                                                                                                                                                                                                                                                                                                                                                                                                                                                <w:top w:val="none" w:sz="0" w:space="0" w:color="auto"/>
                                                                                                                                                                                                                                                                                                                                                                                                                                                                                                                <w:left w:val="none" w:sz="0" w:space="0" w:color="auto"/>
                                                                                                                                                                                                                                                                                                                                                                                                                                                                                                                <w:bottom w:val="none" w:sz="0" w:space="0" w:color="auto"/>
                                                                                                                                                                                                                                                                                                                                                                                                                                                                                                                <w:right w:val="none" w:sz="0" w:space="0" w:color="auto"/>
                                                                                                                                                                                                                                                                                                                                                                                                                                                                                                              </w:divBdr>
                                                                                                                                                                                                                                                                                                                                                                                                                                                                                                              <w:divsChild>
                                                                                                                                                                                                                                                                                                                                                                                                                                                                                                                <w:div w:id="1007901237">
                                                                                                                                                                                                                                                                                                                                                                                                                                                                                                                  <w:marLeft w:val="0"/>
                                                                                                                                                                                                                                                                                                                                                                                                                                                                                                                  <w:marRight w:val="0"/>
                                                                                                                                                                                                                                                                                                                                                                                                                                                                                                                  <w:marTop w:val="0"/>
                                                                                                                                                                                                                                                                                                                                                                                                                                                                                                                  <w:marBottom w:val="0"/>
                                                                                                                                                                                                                                                                                                                                                                                                                                                                                                                  <w:divBdr>
                                                                                                                                                                                                                                                                                                                                                                                                                                                                                                                    <w:top w:val="none" w:sz="0" w:space="0" w:color="auto"/>
                                                                                                                                                                                                                                                                                                                                                                                                                                                                                                                    <w:left w:val="none" w:sz="0" w:space="0" w:color="auto"/>
                                                                                                                                                                                                                                                                                                                                                                                                                                                                                                                    <w:bottom w:val="none" w:sz="0" w:space="0" w:color="auto"/>
                                                                                                                                                                                                                                                                                                                                                                                                                                                                                                                    <w:right w:val="none" w:sz="0" w:space="0" w:color="auto"/>
                                                                                                                                                                                                                                                                                                                                                                                                                                                                                                                  </w:divBdr>
                                                                                                                                                                                                                                                                                                                                                                                                                                                                                                                  <w:divsChild>
                                                                                                                                                                                                                                                                                                                                                                                                                                                                                                                    <w:div w:id="268660035">
                                                                                                                                                                                                                                                                                                                                                                                                                                                                                                                      <w:marLeft w:val="0"/>
                                                                                                                                                                                                                                                                                                                                                                                                                                                                                                                      <w:marRight w:val="0"/>
                                                                                                                                                                                                                                                                                                                                                                                                                                                                                                                      <w:marTop w:val="0"/>
                                                                                                                                                                                                                                                                                                                                                                                                                                                                                                                      <w:marBottom w:val="0"/>
                                                                                                                                                                                                                                                                                                                                                                                                                                                                                                                      <w:divBdr>
                                                                                                                                                                                                                                                                                                                                                                                                                                                                                                                        <w:top w:val="none" w:sz="0" w:space="0" w:color="auto"/>
                                                                                                                                                                                                                                                                                                                                                                                                                                                                                                                        <w:left w:val="none" w:sz="0" w:space="0" w:color="auto"/>
                                                                                                                                                                                                                                                                                                                                                                                                                                                                                                                        <w:bottom w:val="none" w:sz="0" w:space="0" w:color="auto"/>
                                                                                                                                                                                                                                                                                                                                                                                                                                                                                                                        <w:right w:val="none" w:sz="0" w:space="0" w:color="auto"/>
                                                                                                                                                                                                                                                                                                                                                                                                                                                                                                                      </w:divBdr>
                                                                                                                                                                                                                                                                                                                                                                                                                                                                                                                      <w:divsChild>
                                                                                                                                                                                                                                                                                                                                                                                                                                                                                                                        <w:div w:id="2105296406">
                                                                                                                                                                                                                                                                                                                                                                                                                                                                                                                          <w:marLeft w:val="0"/>
                                                                                                                                                                                                                                                                                                                                                                                                                                                                                                                          <w:marRight w:val="0"/>
                                                                                                                                                                                                                                                                                                                                                                                                                                                                                                                          <w:marTop w:val="0"/>
                                                                                                                                                                                                                                                                                                                                                                                                                                                                                                                          <w:marBottom w:val="0"/>
                                                                                                                                                                                                                                                                                                                                                                                                                                                                                                                          <w:divBdr>
                                                                                                                                                                                                                                                                                                                                                                                                                                                                                                                            <w:top w:val="none" w:sz="0" w:space="0" w:color="auto"/>
                                                                                                                                                                                                                                                                                                                                                                                                                                                                                                                            <w:left w:val="none" w:sz="0" w:space="0" w:color="auto"/>
                                                                                                                                                                                                                                                                                                                                                                                                                                                                                                                            <w:bottom w:val="none" w:sz="0" w:space="0" w:color="auto"/>
                                                                                                                                                                                                                                                                                                                                                                                                                                                                                                                            <w:right w:val="none" w:sz="0" w:space="0" w:color="auto"/>
                                                                                                                                                                                                                                                                                                                                                                                                                                                                                                                          </w:divBdr>
                                                                                                                                                                                                                                                                                                                                                                                                                                                                                                                          <w:divsChild>
                                                                                                                                                                                                                                                                                                                                                                                                                                                                                                                            <w:div w:id="1240673648">
                                                                                                                                                                                                                                                                                                                                                                                                                                                                                                                              <w:marLeft w:val="0"/>
                                                                                                                                                                                                                                                                                                                                                                                                                                                                                                                              <w:marRight w:val="0"/>
                                                                                                                                                                                                                                                                                                                                                                                                                                                                                                                              <w:marTop w:val="0"/>
                                                                                                                                                                                                                                                                                                                                                                                                                                                                                                                              <w:marBottom w:val="0"/>
                                                                                                                                                                                                                                                                                                                                                                                                                                                                                                                              <w:divBdr>
                                                                                                                                                                                                                                                                                                                                                                                                                                                                                                                                <w:top w:val="none" w:sz="0" w:space="0" w:color="auto"/>
                                                                                                                                                                                                                                                                                                                                                                                                                                                                                                                                <w:left w:val="none" w:sz="0" w:space="0" w:color="auto"/>
                                                                                                                                                                                                                                                                                                                                                                                                                                                                                                                                <w:bottom w:val="none" w:sz="0" w:space="0" w:color="auto"/>
                                                                                                                                                                                                                                                                                                                                                                                                                                                                                                                                <w:right w:val="none" w:sz="0" w:space="0" w:color="auto"/>
                                                                                                                                                                                                                                                                                                                                                                                                                                                                                                                              </w:divBdr>
                                                                                                                                                                                                                                                                                                                                                                                                                                                                                                                              <w:divsChild>
                                                                                                                                                                                                                                                                                                                                                                                                                                                                                                                                <w:div w:id="1038700635">
                                                                                                                                                                                                                                                                                                                                                                                                                                                                                                                                  <w:marLeft w:val="0"/>
                                                                                                                                                                                                                                                                                                                                                                                                                                                                                                                                  <w:marRight w:val="0"/>
                                                                                                                                                                                                                                                                                                                                                                                                                                                                                                                                  <w:marTop w:val="0"/>
                                                                                                                                                                                                                                                                                                                                                                                                                                                                                                                                  <w:marBottom w:val="0"/>
                                                                                                                                                                                                                                                                                                                                                                                                                                                                                                                                  <w:divBdr>
                                                                                                                                                                                                                                                                                                                                                                                                                                                                                                                                    <w:top w:val="none" w:sz="0" w:space="0" w:color="auto"/>
                                                                                                                                                                                                                                                                                                                                                                                                                                                                                                                                    <w:left w:val="none" w:sz="0" w:space="0" w:color="auto"/>
                                                                                                                                                                                                                                                                                                                                                                                                                                                                                                                                    <w:bottom w:val="none" w:sz="0" w:space="0" w:color="auto"/>
                                                                                                                                                                                                                                                                                                                                                                                                                                                                                                                                    <w:right w:val="none" w:sz="0" w:space="0" w:color="auto"/>
                                                                                                                                                                                                                                                                                                                                                                                                                                                                                                                                  </w:divBdr>
                                                                                                                                                                                                                                                                                                                                                                                                                                                                                                                                  <w:divsChild>
                                                                                                                                                                                                                                                                                                                                                                                                                                                                                                                                    <w:div w:id="1371687639">
                                                                                                                                                                                                                                                                                                                                                                                                                                                                                                                                      <w:marLeft w:val="0"/>
                                                                                                                                                                                                                                                                                                                                                                                                                                                                                                                                      <w:marRight w:val="0"/>
                                                                                                                                                                                                                                                                                                                                                                                                                                                                                                                                      <w:marTop w:val="0"/>
                                                                                                                                                                                                                                                                                                                                                                                                                                                                                                                                      <w:marBottom w:val="0"/>
                                                                                                                                                                                                                                                                                                                                                                                                                                                                                                                                      <w:divBdr>
                                                                                                                                                                                                                                                                                                                                                                                                                                                                                                                                        <w:top w:val="none" w:sz="0" w:space="0" w:color="auto"/>
                                                                                                                                                                                                                                                                                                                                                                                                                                                                                                                                        <w:left w:val="none" w:sz="0" w:space="0" w:color="auto"/>
                                                                                                                                                                                                                                                                                                                                                                                                                                                                                                                                        <w:bottom w:val="none" w:sz="0" w:space="0" w:color="auto"/>
                                                                                                                                                                                                                                                                                                                                                                                                                                                                                                                                        <w:right w:val="none" w:sz="0" w:space="0" w:color="auto"/>
                                                                                                                                                                                                                                                                                                                                                                                                                                                                                                                                      </w:divBdr>
                                                                                                                                                                                                                                                                                                                                                                                                                                                                                                                                      <w:divsChild>
                                                                                                                                                                                                                                                                                                                                                                                                                                                                                                                                        <w:div w:id="822817663">
                                                                                                                                                                                                                                                                                                                                                                                                                                                                                                                                          <w:marLeft w:val="0"/>
                                                                                                                                                                                                                                                                                                                                                                                                                                                                                                                                          <w:marRight w:val="0"/>
                                                                                                                                                                                                                                                                                                                                                                                                                                                                                                                                          <w:marTop w:val="0"/>
                                                                                                                                                                                                                                                                                                                                                                                                                                                                                                                                          <w:marBottom w:val="0"/>
                                                                                                                                                                                                                                                                                                                                                                                                                                                                                                                                          <w:divBdr>
                                                                                                                                                                                                                                                                                                                                                                                                                                                                                                                                            <w:top w:val="none" w:sz="0" w:space="0" w:color="auto"/>
                                                                                                                                                                                                                                                                                                                                                                                                                                                                                                                                            <w:left w:val="none" w:sz="0" w:space="0" w:color="auto"/>
                                                                                                                                                                                                                                                                                                                                                                                                                                                                                                                                            <w:bottom w:val="none" w:sz="0" w:space="0" w:color="auto"/>
                                                                                                                                                                                                                                                                                                                                                                                                                                                                                                                                            <w:right w:val="none" w:sz="0" w:space="0" w:color="auto"/>
                                                                                                                                                                                                                                                                                                                                                                                                                                                                                                                                          </w:divBdr>
                                                                                                                                                                                                                                                                                                                                                                                                                                                                                                                                          <w:divsChild>
                                                                                                                                                                                                                                                                                                                                                                                                                                                                                                                                            <w:div w:id="1283997343">
                                                                                                                                                                                                                                                                                                                                                                                                                                                                                                                                              <w:marLeft w:val="0"/>
                                                                                                                                                                                                                                                                                                                                                                                                                                                                                                                                              <w:marRight w:val="0"/>
                                                                                                                                                                                                                                                                                                                                                                                                                                                                                                                                              <w:marTop w:val="0"/>
                                                                                                                                                                                                                                                                                                                                                                                                                                                                                                                                              <w:marBottom w:val="0"/>
                                                                                                                                                                                                                                                                                                                                                                                                                                                                                                                                              <w:divBdr>
                                                                                                                                                                                                                                                                                                                                                                                                                                                                                                                                                <w:top w:val="none" w:sz="0" w:space="0" w:color="auto"/>
                                                                                                                                                                                                                                                                                                                                                                                                                                                                                                                                                <w:left w:val="none" w:sz="0" w:space="0" w:color="auto"/>
                                                                                                                                                                                                                                                                                                                                                                                                                                                                                                                                                <w:bottom w:val="none" w:sz="0" w:space="0" w:color="auto"/>
                                                                                                                                                                                                                                                                                                                                                                                                                                                                                                                                                <w:right w:val="none" w:sz="0" w:space="0" w:color="auto"/>
                                                                                                                                                                                                                                                                                                                                                                                                                                                                                                                                              </w:divBdr>
                                                                                                                                                                                                                                                                                                                                                                                                                                                                                                                                              <w:divsChild>
                                                                                                                                                                                                                                                                                                                                                                                                                                                                                                                                                <w:div w:id="657926362">
                                                                                                                                                                                                                                                                                                                                                                                                                                                                                                                                                  <w:marLeft w:val="0"/>
                                                                                                                                                                                                                                                                                                                                                                                                                                                                                                                                                  <w:marRight w:val="0"/>
                                                                                                                                                                                                                                                                                                                                                                                                                                                                                                                                                  <w:marTop w:val="0"/>
                                                                                                                                                                                                                                                                                                                                                                                                                                                                                                                                                  <w:marBottom w:val="0"/>
                                                                                                                                                                                                                                                                                                                                                                                                                                                                                                                                                  <w:divBdr>
                                                                                                                                                                                                                                                                                                                                                                                                                                                                                                                                                    <w:top w:val="none" w:sz="0" w:space="0" w:color="auto"/>
                                                                                                                                                                                                                                                                                                                                                                                                                                                                                                                                                    <w:left w:val="none" w:sz="0" w:space="0" w:color="auto"/>
                                                                                                                                                                                                                                                                                                                                                                                                                                                                                                                                                    <w:bottom w:val="none" w:sz="0" w:space="0" w:color="auto"/>
                                                                                                                                                                                                                                                                                                                                                                                                                                                                                                                                                    <w:right w:val="none" w:sz="0" w:space="0" w:color="auto"/>
                                                                                                                                                                                                                                                                                                                                                                                                                                                                                                                                                  </w:divBdr>
                                                                                                                                                                                                                                                                                                                                                                                                                                                                                                                                                  <w:divsChild>
                                                                                                                                                                                                                                                                                                                                                                                                                                                                                                                                                    <w:div w:id="787284076">
                                                                                                                                                                                                                                                                                                                                                                                                                                                                                                                                                      <w:marLeft w:val="0"/>
                                                                                                                                                                                                                                                                                                                                                                                                                                                                                                                                                      <w:marRight w:val="0"/>
                                                                                                                                                                                                                                                                                                                                                                                                                                                                                                                                                      <w:marTop w:val="0"/>
                                                                                                                                                                                                                                                                                                                                                                                                                                                                                                                                                      <w:marBottom w:val="0"/>
                                                                                                                                                                                                                                                                                                                                                                                                                                                                                                                                                      <w:divBdr>
                                                                                                                                                                                                                                                                                                                                                                                                                                                                                                                                                        <w:top w:val="none" w:sz="0" w:space="0" w:color="auto"/>
                                                                                                                                                                                                                                                                                                                                                                                                                                                                                                                                                        <w:left w:val="none" w:sz="0" w:space="0" w:color="auto"/>
                                                                                                                                                                                                                                                                                                                                                                                                                                                                                                                                                        <w:bottom w:val="none" w:sz="0" w:space="0" w:color="auto"/>
                                                                                                                                                                                                                                                                                                                                                                                                                                                                                                                                                        <w:right w:val="none" w:sz="0" w:space="0" w:color="auto"/>
                                                                                                                                                                                                                                                                                                                                                                                                                                                                                                                                                      </w:divBdr>
                                                                                                                                                                                                                                                                                                                                                                                                                                                                                                                                                      <w:divsChild>
                                                                                                                                                                                                                                                                                                                                                                                                                                                                                                                                                        <w:div w:id="1056204773">
                                                                                                                                                                                                                                                                                                                                                                                                                                                                                                                                                          <w:marLeft w:val="0"/>
                                                                                                                                                                                                                                                                                                                                                                                                                                                                                                                                                          <w:marRight w:val="0"/>
                                                                                                                                                                                                                                                                                                                                                                                                                                                                                                                                                          <w:marTop w:val="0"/>
                                                                                                                                                                                                                                                                                                                                                                                                                                                                                                                                                          <w:marBottom w:val="0"/>
                                                                                                                                                                                                                                                                                                                                                                                                                                                                                                                                                          <w:divBdr>
                                                                                                                                                                                                                                                                                                                                                                                                                                                                                                                                                            <w:top w:val="none" w:sz="0" w:space="0" w:color="auto"/>
                                                                                                                                                                                                                                                                                                                                                                                                                                                                                                                                                            <w:left w:val="none" w:sz="0" w:space="0" w:color="auto"/>
                                                                                                                                                                                                                                                                                                                                                                                                                                                                                                                                                            <w:bottom w:val="none" w:sz="0" w:space="0" w:color="auto"/>
                                                                                                                                                                                                                                                                                                                                                                                                                                                                                                                                                            <w:right w:val="none" w:sz="0" w:space="0" w:color="auto"/>
                                                                                                                                                                                                                                                                                                                                                                                                                                                                                                                                                          </w:divBdr>
                                                                                                                                                                                                                                                                                                                                                                                                                                                                                                                                                          <w:divsChild>
                                                                                                                                                                                                                                                                                                                                                                                                                                                                                                                                                            <w:div w:id="1877541064">
                                                                                                                                                                                                                                                                                                                                                                                                                                                                                                                                                              <w:marLeft w:val="0"/>
                                                                                                                                                                                                                                                                                                                                                                                                                                                                                                                                                              <w:marRight w:val="0"/>
                                                                                                                                                                                                                                                                                                                                                                                                                                                                                                                                                              <w:marTop w:val="0"/>
                                                                                                                                                                                                                                                                                                                                                                                                                                                                                                                                                              <w:marBottom w:val="0"/>
                                                                                                                                                                                                                                                                                                                                                                                                                                                                                                                                                              <w:divBdr>
                                                                                                                                                                                                                                                                                                                                                                                                                                                                                                                                                                <w:top w:val="none" w:sz="0" w:space="0" w:color="auto"/>
                                                                                                                                                                                                                                                                                                                                                                                                                                                                                                                                                                <w:left w:val="none" w:sz="0" w:space="0" w:color="auto"/>
                                                                                                                                                                                                                                                                                                                                                                                                                                                                                                                                                                <w:bottom w:val="none" w:sz="0" w:space="0" w:color="auto"/>
                                                                                                                                                                                                                                                                                                                                                                                                                                                                                                                                                                <w:right w:val="none" w:sz="0" w:space="0" w:color="auto"/>
                                                                                                                                                                                                                                                                                                                                                                                                                                                                                                                                                              </w:divBdr>
                                                                                                                                                                                                                                                                                                                                                                                                                                                                                                                                                              <w:divsChild>
                                                                                                                                                                                                                                                                                                                                                                                                                                                                                                                                                                <w:div w:id="1123579278">
                                                                                                                                                                                                                                                                                                                                                                                                                                                                                                                                                                  <w:marLeft w:val="0"/>
                                                                                                                                                                                                                                                                                                                                                                                                                                                                                                                                                                  <w:marRight w:val="0"/>
                                                                                                                                                                                                                                                                                                                                                                                                                                                                                                                                                                  <w:marTop w:val="0"/>
                                                                                                                                                                                                                                                                                                                                                                                                                                                                                                                                                                  <w:marBottom w:val="0"/>
                                                                                                                                                                                                                                                                                                                                                                                                                                                                                                                                                                  <w:divBdr>
                                                                                                                                                                                                                                                                                                                                                                                                                                                                                                                                                                    <w:top w:val="none" w:sz="0" w:space="0" w:color="auto"/>
                                                                                                                                                                                                                                                                                                                                                                                                                                                                                                                                                                    <w:left w:val="none" w:sz="0" w:space="0" w:color="auto"/>
                                                                                                                                                                                                                                                                                                                                                                                                                                                                                                                                                                    <w:bottom w:val="none" w:sz="0" w:space="0" w:color="auto"/>
                                                                                                                                                                                                                                                                                                                                                                                                                                                                                                                                                                    <w:right w:val="none" w:sz="0" w:space="0" w:color="auto"/>
                                                                                                                                                                                                                                                                                                                                                                                                                                                                                                                                                                  </w:divBdr>
                                                                                                                                                                                                                                                                                                                                                                                                                                                                                                                                                                  <w:divsChild>
                                                                                                                                                                                                                                                                                                                                                                                                                                                                                                                                                                    <w:div w:id="919950213">
                                                                                                                                                                                                                                                                                                                                                                                                                                                                                                                                                                      <w:marLeft w:val="0"/>
                                                                                                                                                                                                                                                                                                                                                                                                                                                                                                                                                                      <w:marRight w:val="0"/>
                                                                                                                                                                                                                                                                                                                                                                                                                                                                                                                                                                      <w:marTop w:val="0"/>
                                                                                                                                                                                                                                                                                                                                                                                                                                                                                                                                                                      <w:marBottom w:val="0"/>
                                                                                                                                                                                                                                                                                                                                                                                                                                                                                                                                                                      <w:divBdr>
                                                                                                                                                                                                                                                                                                                                                                                                                                                                                                                                                                        <w:top w:val="none" w:sz="0" w:space="0" w:color="auto"/>
                                                                                                                                                                                                                                                                                                                                                                                                                                                                                                                                                                        <w:left w:val="none" w:sz="0" w:space="0" w:color="auto"/>
                                                                                                                                                                                                                                                                                                                                                                                                                                                                                                                                                                        <w:bottom w:val="none" w:sz="0" w:space="0" w:color="auto"/>
                                                                                                                                                                                                                                                                                                                                                                                                                                                                                                                                                                        <w:right w:val="none" w:sz="0" w:space="0" w:color="auto"/>
                                                                                                                                                                                                                                                                                                                                                                                                                                                                                                                                                                      </w:divBdr>
                                                                                                                                                                                                                                                                                                                                                                                                                                                                                                                                                                      <w:divsChild>
                                                                                                                                                                                                                                                                                                                                                                                                                                                                                                                                                                        <w:div w:id="95030009">
                                                                                                                                                                                                                                                                                                                                                                                                                                                                                                                                                                          <w:marLeft w:val="0"/>
                                                                                                                                                                                                                                                                                                                                                                                                                                                                                                                                                                          <w:marRight w:val="0"/>
                                                                                                                                                                                                                                                                                                                                                                                                                                                                                                                                                                          <w:marTop w:val="0"/>
                                                                                                                                                                                                                                                                                                                                                                                                                                                                                                                                                                          <w:marBottom w:val="0"/>
                                                                                                                                                                                                                                                                                                                                                                                                                                                                                                                                                                          <w:divBdr>
                                                                                                                                                                                                                                                                                                                                                                                                                                                                                                                                                                            <w:top w:val="none" w:sz="0" w:space="0" w:color="auto"/>
                                                                                                                                                                                                                                                                                                                                                                                                                                                                                                                                                                            <w:left w:val="none" w:sz="0" w:space="0" w:color="auto"/>
                                                                                                                                                                                                                                                                                                                                                                                                                                                                                                                                                                            <w:bottom w:val="none" w:sz="0" w:space="0" w:color="auto"/>
                                                                                                                                                                                                                                                                                                                                                                                                                                                                                                                                                                            <w:right w:val="none" w:sz="0" w:space="0" w:color="auto"/>
                                                                                                                                                                                                                                                                                                                                                                                                                                                                                                                                                                          </w:divBdr>
                                                                                                                                                                                                                                                                                                                                                                                                                                                                                                                                                                          <w:divsChild>
                                                                                                                                                                                                                                                                                                                                                                                                                                                                                                                                                                            <w:div w:id="1335570286">
                                                                                                                                                                                                                                                                                                                                                                                                                                                                                                                                                                              <w:marLeft w:val="0"/>
                                                                                                                                                                                                                                                                                                                                                                                                                                                                                                                                                                              <w:marRight w:val="0"/>
                                                                                                                                                                                                                                                                                                                                                                                                                                                                                                                                                                              <w:marTop w:val="0"/>
                                                                                                                                                                                                                                                                                                                                                                                                                                                                                                                                                                              <w:marBottom w:val="0"/>
                                                                                                                                                                                                                                                                                                                                                                                                                                                                                                                                                                              <w:divBdr>
                                                                                                                                                                                                                                                                                                                                                                                                                                                                                                                                                                                <w:top w:val="none" w:sz="0" w:space="0" w:color="auto"/>
                                                                                                                                                                                                                                                                                                                                                                                                                                                                                                                                                                                <w:left w:val="none" w:sz="0" w:space="0" w:color="auto"/>
                                                                                                                                                                                                                                                                                                                                                                                                                                                                                                                                                                                <w:bottom w:val="none" w:sz="0" w:space="0" w:color="auto"/>
                                                                                                                                                                                                                                                                                                                                                                                                                                                                                                                                                                                <w:right w:val="none" w:sz="0" w:space="0" w:color="auto"/>
                                                                                                                                                                                                                                                                                                                                                                                                                                                                                                                                                                              </w:divBdr>
                                                                                                                                                                                                                                                                                                                                                                                                                                                                                                                                                                              <w:divsChild>
                                                                                                                                                                                                                                                                                                                                                                                                                                                                                                                                                                                <w:div w:id="1921866264">
                                                                                                                                                                                                                                                                                                                                                                                                                                                                                                                                                                                  <w:marLeft w:val="0"/>
                                                                                                                                                                                                                                                                                                                                                                                                                                                                                                                                                                                  <w:marRight w:val="0"/>
                                                                                                                                                                                                                                                                                                                                                                                                                                                                                                                                                                                  <w:marTop w:val="0"/>
                                                                                                                                                                                                                                                                                                                                                                                                                                                                                                                                                                                  <w:marBottom w:val="0"/>
                                                                                                                                                                                                                                                                                                                                                                                                                                                                                                                                                                                  <w:divBdr>
                                                                                                                                                                                                                                                                                                                                                                                                                                                                                                                                                                                    <w:top w:val="none" w:sz="0" w:space="0" w:color="auto"/>
                                                                                                                                                                                                                                                                                                                                                                                                                                                                                                                                                                                    <w:left w:val="none" w:sz="0" w:space="0" w:color="auto"/>
                                                                                                                                                                                                                                                                                                                                                                                                                                                                                                                                                                                    <w:bottom w:val="none" w:sz="0" w:space="0" w:color="auto"/>
                                                                                                                                                                                                                                                                                                                                                                                                                                                                                                                                                                                    <w:right w:val="none" w:sz="0" w:space="0" w:color="auto"/>
                                                                                                                                                                                                                                                                                                                                                                                                                                                                                                                                                                                  </w:divBdr>
                                                                                                                                                                                                                                                                                                                                                                                                                                                                                                                                                                                  <w:divsChild>
                                                                                                                                                                                                                                                                                                                                                                                                                                                                                                                                                                                    <w:div w:id="1452166409">
                                                                                                                                                                                                                                                                                                                                                                                                                                                                                                                                                                                      <w:marLeft w:val="0"/>
                                                                                                                                                                                                                                                                                                                                                                                                                                                                                                                                                                                      <w:marRight w:val="0"/>
                                                                                                                                                                                                                                                                                                                                                                                                                                                                                                                                                                                      <w:marTop w:val="0"/>
                                                                                                                                                                                                                                                                                                                                                                                                                                                                                                                                                                                      <w:marBottom w:val="0"/>
                                                                                                                                                                                                                                                                                                                                                                                                                                                                                                                                                                                      <w:divBdr>
                                                                                                                                                                                                                                                                                                                                                                                                                                                                                                                                                                                        <w:top w:val="none" w:sz="0" w:space="0" w:color="auto"/>
                                                                                                                                                                                                                                                                                                                                                                                                                                                                                                                                                                                        <w:left w:val="none" w:sz="0" w:space="0" w:color="auto"/>
                                                                                                                                                                                                                                                                                                                                                                                                                                                                                                                                                                                        <w:bottom w:val="none" w:sz="0" w:space="0" w:color="auto"/>
                                                                                                                                                                                                                                                                                                                                                                                                                                                                                                                                                                                        <w:right w:val="none" w:sz="0" w:space="0" w:color="auto"/>
                                                                                                                                                                                                                                                                                                                                                                                                                                                                                                                                                                                      </w:divBdr>
                                                                                                                                                                                                                                                                                                                                                                                                                                                                                                                                                                                      <w:divsChild>
                                                                                                                                                                                                                                                                                                                                                                                                                                                                                                                                                                                        <w:div w:id="1482037321">
                                                                                                                                                                                                                                                                                                                                                                                                                                                                                                                                                                                          <w:marLeft w:val="0"/>
                                                                                                                                                                                                                                                                                                                                                                                                                                                                                                                                                                                          <w:marRight w:val="0"/>
                                                                                                                                                                                                                                                                                                                                                                                                                                                                                                                                                                                          <w:marTop w:val="0"/>
                                                                                                                                                                                                                                                                                                                                                                                                                                                                                                                                                                                          <w:marBottom w:val="0"/>
                                                                                                                                                                                                                                                                                                                                                                                                                                                                                                                                                                                          <w:divBdr>
                                                                                                                                                                                                                                                                                                                                                                                                                                                                                                                                                                                            <w:top w:val="none" w:sz="0" w:space="0" w:color="auto"/>
                                                                                                                                                                                                                                                                                                                                                                                                                                                                                                                                                                                            <w:left w:val="none" w:sz="0" w:space="0" w:color="auto"/>
                                                                                                                                                                                                                                                                                                                                                                                                                                                                                                                                                                                            <w:bottom w:val="none" w:sz="0" w:space="0" w:color="auto"/>
                                                                                                                                                                                                                                                                                                                                                                                                                                                                                                                                                                                            <w:right w:val="none" w:sz="0" w:space="0" w:color="auto"/>
                                                                                                                                                                                                                                                                                                                                                                                                                                                                                                                                                                                          </w:divBdr>
                                                                                                                                                                                                                                                                                                                                                                                                                                                                                                                                                                                          <w:divsChild>
                                                                                                                                                                                                                                                                                                                                                                                                                                                                                                                                                                                            <w:div w:id="775056784">
                                                                                                                                                                                                                                                                                                                                                                                                                                                                                                                                                                                              <w:marLeft w:val="0"/>
                                                                                                                                                                                                                                                                                                                                                                                                                                                                                                                                                                                              <w:marRight w:val="0"/>
                                                                                                                                                                                                                                                                                                                                                                                                                                                                                                                                                                                              <w:marTop w:val="0"/>
                                                                                                                                                                                                                                                                                                                                                                                                                                                                                                                                                                                              <w:marBottom w:val="0"/>
                                                                                                                                                                                                                                                                                                                                                                                                                                                                                                                                                                                              <w:divBdr>
                                                                                                                                                                                                                                                                                                                                                                                                                                                                                                                                                                                                <w:top w:val="none" w:sz="0" w:space="0" w:color="auto"/>
                                                                                                                                                                                                                                                                                                                                                                                                                                                                                                                                                                                                <w:left w:val="none" w:sz="0" w:space="0" w:color="auto"/>
                                                                                                                                                                                                                                                                                                                                                                                                                                                                                                                                                                                                <w:bottom w:val="none" w:sz="0" w:space="0" w:color="auto"/>
                                                                                                                                                                                                                                                                                                                                                                                                                                                                                                                                                                                                <w:right w:val="none" w:sz="0" w:space="0" w:color="auto"/>
                                                                                                                                                                                                                                                                                                                                                                                                                                                                                                                                                                                              </w:divBdr>
                                                                                                                                                                                                                                                                                                                                                                                                                                                                                                                                                                                              <w:divsChild>
                                                                                                                                                                                                                                                                                                                                                                                                                                                                                                                                                                                                <w:div w:id="1473716753">
                                                                                                                                                                                                                                                                                                                                                                                                                                                                                                                                                                                                  <w:marLeft w:val="0"/>
                                                                                                                                                                                                                                                                                                                                                                                                                                                                                                                                                                                                  <w:marRight w:val="0"/>
                                                                                                                                                                                                                                                                                                                                                                                                                                                                                                                                                                                                  <w:marTop w:val="0"/>
                                                                                                                                                                                                                                                                                                                                                                                                                                                                                                                                                                                                  <w:marBottom w:val="0"/>
                                                                                                                                                                                                                                                                                                                                                                                                                                                                                                                                                                                                  <w:divBdr>
                                                                                                                                                                                                                                                                                                                                                                                                                                                                                                                                                                                                    <w:top w:val="none" w:sz="0" w:space="0" w:color="auto"/>
                                                                                                                                                                                                                                                                                                                                                                                                                                                                                                                                                                                                    <w:left w:val="none" w:sz="0" w:space="0" w:color="auto"/>
                                                                                                                                                                                                                                                                                                                                                                                                                                                                                                                                                                                                    <w:bottom w:val="none" w:sz="0" w:space="0" w:color="auto"/>
                                                                                                                                                                                                                                                                                                                                                                                                                                                                                                                                                                                                    <w:right w:val="none" w:sz="0" w:space="0" w:color="auto"/>
                                                                                                                                                                                                                                                                                                                                                                                                                                                                                                                                                                                                  </w:divBdr>
                                                                                                                                                                                                                                                                                                                                                                                                                                                                                                                                                                                                  <w:divsChild>
                                                                                                                                                                                                                                                                                                                                                                                                                                                                                                                                                                                                    <w:div w:id="84351651">
                                                                                                                                                                                                                                                                                                                                                                                                                                                                                                                                                                                                      <w:marLeft w:val="0"/>
                                                                                                                                                                                                                                                                                                                                                                                                                                                                                                                                                                                                      <w:marRight w:val="0"/>
                                                                                                                                                                                                                                                                                                                                                                                                                                                                                                                                                                                                      <w:marTop w:val="0"/>
                                                                                                                                                                                                                                                                                                                                                                                                                                                                                                                                                                                                      <w:marBottom w:val="0"/>
                                                                                                                                                                                                                                                                                                                                                                                                                                                                                                                                                                                                      <w:divBdr>
                                                                                                                                                                                                                                                                                                                                                                                                                                                                                                                                                                                                        <w:top w:val="none" w:sz="0" w:space="0" w:color="auto"/>
                                                                                                                                                                                                                                                                                                                                                                                                                                                                                                                                                                                                        <w:left w:val="none" w:sz="0" w:space="0" w:color="auto"/>
                                                                                                                                                                                                                                                                                                                                                                                                                                                                                                                                                                                                        <w:bottom w:val="none" w:sz="0" w:space="0" w:color="auto"/>
                                                                                                                                                                                                                                                                                                                                                                                                                                                                                                                                                                                                        <w:right w:val="none" w:sz="0" w:space="0" w:color="auto"/>
                                                                                                                                                                                                                                                                                                                                                                                                                                                                                                                                                                                                      </w:divBdr>
                                                                                                                                                                                                                                                                                                                                                                                                                                                                                                                                                                                                      <w:divsChild>
                                                                                                                                                                                                                                                                                                                                                                                                                                                                                                                                                                                                        <w:div w:id="1748840865">
                                                                                                                                                                                                                                                                                                                                                                                                                                                                                                                                                                                                          <w:marLeft w:val="0"/>
                                                                                                                                                                                                                                                                                                                                                                                                                                                                                                                                                                                                          <w:marRight w:val="0"/>
                                                                                                                                                                                                                                                                                                                                                                                                                                                                                                                                                                                                          <w:marTop w:val="0"/>
                                                                                                                                                                                                                                                                                                                                                                                                                                                                                                                                                                                                          <w:marBottom w:val="0"/>
                                                                                                                                                                                                                                                                                                                                                                                                                                                                                                                                                                                                          <w:divBdr>
                                                                                                                                                                                                                                                                                                                                                                                                                                                                                                                                                                                                            <w:top w:val="none" w:sz="0" w:space="0" w:color="auto"/>
                                                                                                                                                                                                                                                                                                                                                                                                                                                                                                                                                                                                            <w:left w:val="none" w:sz="0" w:space="0" w:color="auto"/>
                                                                                                                                                                                                                                                                                                                                                                                                                                                                                                                                                                                                            <w:bottom w:val="none" w:sz="0" w:space="0" w:color="auto"/>
                                                                                                                                                                                                                                                                                                                                                                                                                                                                                                                                                                                                            <w:right w:val="none" w:sz="0" w:space="0" w:color="auto"/>
                                                                                                                                                                                                                                                                                                                                                                                                                                                                                                                                                                                                          </w:divBdr>
                                                                                                                                                                                                                                                                                                                                                                                                                                                                                                                                                                                                          <w:divsChild>
                                                                                                                                                                                                                                                                                                                                                                                                                                                                                                                                                                                                            <w:div w:id="663818603">
                                                                                                                                                                                                                                                                                                                                                                                                                                                                                                                                                                                                              <w:marLeft w:val="0"/>
                                                                                                                                                                                                                                                                                                                                                                                                                                                                                                                                                                                                              <w:marRight w:val="0"/>
                                                                                                                                                                                                                                                                                                                                                                                                                                                                                                                                                                                                              <w:marTop w:val="0"/>
                                                                                                                                                                                                                                                                                                                                                                                                                                                                                                                                                                                                              <w:marBottom w:val="0"/>
                                                                                                                                                                                                                                                                                                                                                                                                                                                                                                                                                                                                              <w:divBdr>
                                                                                                                                                                                                                                                                                                                                                                                                                                                                                                                                                                                                                <w:top w:val="none" w:sz="0" w:space="0" w:color="auto"/>
                                                                                                                                                                                                                                                                                                                                                                                                                                                                                                                                                                                                                <w:left w:val="none" w:sz="0" w:space="0" w:color="auto"/>
                                                                                                                                                                                                                                                                                                                                                                                                                                                                                                                                                                                                                <w:bottom w:val="none" w:sz="0" w:space="0" w:color="auto"/>
                                                                                                                                                                                                                                                                                                                                                                                                                                                                                                                                                                                                                <w:right w:val="none" w:sz="0" w:space="0" w:color="auto"/>
                                                                                                                                                                                                                                                                                                                                                                                                                                                                                                                                                                                                              </w:divBdr>
                                                                                                                                                                                                                                                                                                                                                                                                                                                                                                                                                                                                              <w:divsChild>
                                                                                                                                                                                                                                                                                                                                                                                                                                                                                                                                                                                                                <w:div w:id="680857161">
                                                                                                                                                                                                                                                                                                                                                                                                                                                                                                                                                                                                                  <w:marLeft w:val="0"/>
                                                                                                                                                                                                                                                                                                                                                                                                                                                                                                                                                                                                                  <w:marRight w:val="0"/>
                                                                                                                                                                                                                                                                                                                                                                                                                                                                                                                                                                                                                  <w:marTop w:val="0"/>
                                                                                                                                                                                                                                                                                                                                                                                                                                                                                                                                                                                                                  <w:marBottom w:val="0"/>
                                                                                                                                                                                                                                                                                                                                                                                                                                                                                                                                                                                                                  <w:divBdr>
                                                                                                                                                                                                                                                                                                                                                                                                                                                                                                                                                                                                                    <w:top w:val="none" w:sz="0" w:space="0" w:color="auto"/>
                                                                                                                                                                                                                                                                                                                                                                                                                                                                                                                                                                                                                    <w:left w:val="none" w:sz="0" w:space="0" w:color="auto"/>
                                                                                                                                                                                                                                                                                                                                                                                                                                                                                                                                                                                                                    <w:bottom w:val="none" w:sz="0" w:space="0" w:color="auto"/>
                                                                                                                                                                                                                                                                                                                                                                                                                                                                                                                                                                                                                    <w:right w:val="none" w:sz="0" w:space="0" w:color="auto"/>
                                                                                                                                                                                                                                                                                                                                                                                                                                                                                                                                                                                                                  </w:divBdr>
                                                                                                                                                                                                                                                                                                                                                                                                                                                                                                                                                                                                                  <w:divsChild>
                                                                                                                                                                                                                                                                                                                                                                                                                                                                                                                                                                                                                    <w:div w:id="1350832234">
                                                                                                                                                                                                                                                                                                                                                                                                                                                                                                                                                                                                                      <w:marLeft w:val="0"/>
                                                                                                                                                                                                                                                                                                                                                                                                                                                                                                                                                                                                                      <w:marRight w:val="0"/>
                                                                                                                                                                                                                                                                                                                                                                                                                                                                                                                                                                                                                      <w:marTop w:val="0"/>
                                                                                                                                                                                                                                                                                                                                                                                                                                                                                                                                                                                                                      <w:marBottom w:val="0"/>
                                                                                                                                                                                                                                                                                                                                                                                                                                                                                                                                                                                                                      <w:divBdr>
                                                                                                                                                                                                                                                                                                                                                                                                                                                                                                                                                                                                                        <w:top w:val="none" w:sz="0" w:space="0" w:color="auto"/>
                                                                                                                                                                                                                                                                                                                                                                                                                                                                                                                                                                                                                        <w:left w:val="none" w:sz="0" w:space="0" w:color="auto"/>
                                                                                                                                                                                                                                                                                                                                                                                                                                                                                                                                                                                                                        <w:bottom w:val="none" w:sz="0" w:space="0" w:color="auto"/>
                                                                                                                                                                                                                                                                                                                                                                                                                                                                                                                                                                                                                        <w:right w:val="none" w:sz="0" w:space="0" w:color="auto"/>
                                                                                                                                                                                                                                                                                                                                                                                                                                                                                                                                                                                                                      </w:divBdr>
                                                                                                                                                                                                                                                                                                                                                                                                                                                                                                                                                                                                                      <w:divsChild>
                                                                                                                                                                                                                                                                                                                                                                                                                                                                                                                                                                                                                        <w:div w:id="1287732653">
                                                                                                                                                                                                                                                                                                                                                                                                                                                                                                                                                                                                                          <w:marLeft w:val="0"/>
                                                                                                                                                                                                                                                                                                                                                                                                                                                                                                                                                                                                                          <w:marRight w:val="0"/>
                                                                                                                                                                                                                                                                                                                                                                                                                                                                                                                                                                                                                          <w:marTop w:val="0"/>
                                                                                                                                                                                                                                                                                                                                                                                                                                                                                                                                                                                                                          <w:marBottom w:val="0"/>
                                                                                                                                                                                                                                                                                                                                                                                                                                                                                                                                                                                                                          <w:divBdr>
                                                                                                                                                                                                                                                                                                                                                                                                                                                                                                                                                                                                                            <w:top w:val="none" w:sz="0" w:space="0" w:color="auto"/>
                                                                                                                                                                                                                                                                                                                                                                                                                                                                                                                                                                                                                            <w:left w:val="none" w:sz="0" w:space="0" w:color="auto"/>
                                                                                                                                                                                                                                                                                                                                                                                                                                                                                                                                                                                                                            <w:bottom w:val="none" w:sz="0" w:space="0" w:color="auto"/>
                                                                                                                                                                                                                                                                                                                                                                                                                                                                                                                                                                                                                            <w:right w:val="none" w:sz="0" w:space="0" w:color="auto"/>
                                                                                                                                                                                                                                                                                                                                                                                                                                                                                                                                                                                                                          </w:divBdr>
                                                                                                                                                                                                                                                                                                                                                                                                                                                                                                                                                                                                                          <w:divsChild>
                                                                                                                                                                                                                                                                                                                                                                                                                                                                                                                                                                                                                            <w:div w:id="654643835">
                                                                                                                                                                                                                                                                                                                                                                                                                                                                                                                                                                                                                              <w:marLeft w:val="0"/>
                                                                                                                                                                                                                                                                                                                                                                                                                                                                                                                                                                                                                              <w:marRight w:val="0"/>
                                                                                                                                                                                                                                                                                                                                                                                                                                                                                                                                                                                                                              <w:marTop w:val="0"/>
                                                                                                                                                                                                                                                                                                                                                                                                                                                                                                                                                                                                                              <w:marBottom w:val="0"/>
                                                                                                                                                                                                                                                                                                                                                                                                                                                                                                                                                                                                                              <w:divBdr>
                                                                                                                                                                                                                                                                                                                                                                                                                                                                                                                                                                                                                                <w:top w:val="none" w:sz="0" w:space="0" w:color="auto"/>
                                                                                                                                                                                                                                                                                                                                                                                                                                                                                                                                                                                                                                <w:left w:val="none" w:sz="0" w:space="0" w:color="auto"/>
                                                                                                                                                                                                                                                                                                                                                                                                                                                                                                                                                                                                                                <w:bottom w:val="none" w:sz="0" w:space="0" w:color="auto"/>
                                                                                                                                                                                                                                                                                                                                                                                                                                                                                                                                                                                                                                <w:right w:val="none" w:sz="0" w:space="0" w:color="auto"/>
                                                                                                                                                                                                                                                                                                                                                                                                                                                                                                                                                                                                                              </w:divBdr>
                                                                                                                                                                                                                                                                                                                                                                                                                                                                                                                                                                                                                              <w:divsChild>
                                                                                                                                                                                                                                                                                                                                                                                                                                                                                                                                                                                                                                <w:div w:id="970668714">
                                                                                                                                                                                                                                                                                                                                                                                                                                                                                                                                                                                                                                  <w:marLeft w:val="0"/>
                                                                                                                                                                                                                                                                                                                                                                                                                                                                                                                                                                                                                                  <w:marRight w:val="0"/>
                                                                                                                                                                                                                                                                                                                                                                                                                                                                                                                                                                                                                                  <w:marTop w:val="0"/>
                                                                                                                                                                                                                                                                                                                                                                                                                                                                                                                                                                                                                                  <w:marBottom w:val="0"/>
                                                                                                                                                                                                                                                                                                                                                                                                                                                                                                                                                                                                                                  <w:divBdr>
                                                                                                                                                                                                                                                                                                                                                                                                                                                                                                                                                                                                                                    <w:top w:val="none" w:sz="0" w:space="0" w:color="auto"/>
                                                                                                                                                                                                                                                                                                                                                                                                                                                                                                                                                                                                                                    <w:left w:val="none" w:sz="0" w:space="0" w:color="auto"/>
                                                                                                                                                                                                                                                                                                                                                                                                                                                                                                                                                                                                                                    <w:bottom w:val="none" w:sz="0" w:space="0" w:color="auto"/>
                                                                                                                                                                                                                                                                                                                                                                                                                                                                                                                                                                                                                                    <w:right w:val="none" w:sz="0" w:space="0" w:color="auto"/>
                                                                                                                                                                                                                                                                                                                                                                                                                                                                                                                                                                                                                                  </w:divBdr>
                                                                                                                                                                                                                                                                                                                                                                                                                                                                                                                                                                                                                                  <w:divsChild>
                                                                                                                                                                                                                                                                                                                                                                                                                                                                                                                                                                                                                                    <w:div w:id="166022347">
                                                                                                                                                                                                                                                                                                                                                                                                                                                                                                                                                                                                                                      <w:marLeft w:val="0"/>
                                                                                                                                                                                                                                                                                                                                                                                                                                                                                                                                                                                                                                      <w:marRight w:val="0"/>
                                                                                                                                                                                                                                                                                                                                                                                                                                                                                                                                                                                                                                      <w:marTop w:val="0"/>
                                                                                                                                                                                                                                                                                                                                                                                                                                                                                                                                                                                                                                      <w:marBottom w:val="0"/>
                                                                                                                                                                                                                                                                                                                                                                                                                                                                                                                                                                                                                                      <w:divBdr>
                                                                                                                                                                                                                                                                                                                                                                                                                                                                                                                                                                                                                                        <w:top w:val="none" w:sz="0" w:space="0" w:color="auto"/>
                                                                                                                                                                                                                                                                                                                                                                                                                                                                                                                                                                                                                                        <w:left w:val="none" w:sz="0" w:space="0" w:color="auto"/>
                                                                                                                                                                                                                                                                                                                                                                                                                                                                                                                                                                                                                                        <w:bottom w:val="none" w:sz="0" w:space="0" w:color="auto"/>
                                                                                                                                                                                                                                                                                                                                                                                                                                                                                                                                                                                                                                        <w:right w:val="none" w:sz="0" w:space="0" w:color="auto"/>
                                                                                                                                                                                                                                                                                                                                                                                                                                                                                                                                                                                                                                      </w:divBdr>
                                                                                                                                                                                                                                                                                                                                                                                                                                                                                                                                                                                                                                      <w:divsChild>
                                                                                                                                                                                                                                                                                                                                                                                                                                                                                                                                                                                                                                        <w:div w:id="111747642">
                                                                                                                                                                                                                                                                                                                                                                                                                                                                                                                                                                                                                                          <w:marLeft w:val="0"/>
                                                                                                                                                                                                                                                                                                                                                                                                                                                                                                                                                                                                                                          <w:marRight w:val="0"/>
                                                                                                                                                                                                                                                                                                                                                                                                                                                                                                                                                                                                                                          <w:marTop w:val="0"/>
                                                                                                                                                                                                                                                                                                                                                                                                                                                                                                                                                                                                                                          <w:marBottom w:val="0"/>
                                                                                                                                                                                                                                                                                                                                                                                                                                                                                                                                                                                                                                          <w:divBdr>
                                                                                                                                                                                                                                                                                                                                                                                                                                                                                                                                                                                                                                            <w:top w:val="none" w:sz="0" w:space="0" w:color="auto"/>
                                                                                                                                                                                                                                                                                                                                                                                                                                                                                                                                                                                                                                            <w:left w:val="none" w:sz="0" w:space="0" w:color="auto"/>
                                                                                                                                                                                                                                                                                                                                                                                                                                                                                                                                                                                                                                            <w:bottom w:val="none" w:sz="0" w:space="0" w:color="auto"/>
                                                                                                                                                                                                                                                                                                                                                                                                                                                                                                                                                                                                                                            <w:right w:val="none" w:sz="0" w:space="0" w:color="auto"/>
                                                                                                                                                                                                                                                                                                                                                                                                                                                                                                                                                                                                                                          </w:divBdr>
                                                                                                                                                                                                                                                                                                                                                                                                                                                                                                                                                                                                                                          <w:divsChild>
                                                                                                                                                                                                                                                                                                                                                                                                                                                                                                                                                                                                                                            <w:div w:id="1431661986">
                                                                                                                                                                                                                                                                                                                                                                                                                                                                                                                                                                                                                                              <w:marLeft w:val="0"/>
                                                                                                                                                                                                                                                                                                                                                                                                                                                                                                                                                                                                                                              <w:marRight w:val="0"/>
                                                                                                                                                                                                                                                                                                                                                                                                                                                                                                                                                                                                                                              <w:marTop w:val="0"/>
                                                                                                                                                                                                                                                                                                                                                                                                                                                                                                                                                                                                                                              <w:marBottom w:val="0"/>
                                                                                                                                                                                                                                                                                                                                                                                                                                                                                                                                                                                                                                              <w:divBdr>
                                                                                                                                                                                                                                                                                                                                                                                                                                                                                                                                                                                                                                                <w:top w:val="none" w:sz="0" w:space="0" w:color="auto"/>
                                                                                                                                                                                                                                                                                                                                                                                                                                                                                                                                                                                                                                                <w:left w:val="none" w:sz="0" w:space="0" w:color="auto"/>
                                                                                                                                                                                                                                                                                                                                                                                                                                                                                                                                                                                                                                                <w:bottom w:val="none" w:sz="0" w:space="0" w:color="auto"/>
                                                                                                                                                                                                                                                                                                                                                                                                                                                                                                                                                                                                                                                <w:right w:val="none" w:sz="0" w:space="0" w:color="auto"/>
                                                                                                                                                                                                                                                                                                                                                                                                                                                                                                                                                                                                                                              </w:divBdr>
                                                                                                                                                                                                                                                                                                                                                                                                                                                                                                                                                                                                                                              <w:divsChild>
                                                                                                                                                                                                                                                                                                                                                                                                                                                                                                                                                                                                                                                <w:div w:id="525944983">
                                                                                                                                                                                                                                                                                                                                                                                                                                                                                                                                                                                                                                                  <w:marLeft w:val="0"/>
                                                                                                                                                                                                                                                                                                                                                                                                                                                                                                                                                                                                                                                  <w:marRight w:val="0"/>
                                                                                                                                                                                                                                                                                                                                                                                                                                                                                                                                                                                                                                                  <w:marTop w:val="0"/>
                                                                                                                                                                                                                                                                                                                                                                                                                                                                                                                                                                                                                                                  <w:marBottom w:val="0"/>
                                                                                                                                                                                                                                                                                                                                                                                                                                                                                                                                                                                                                                                  <w:divBdr>
                                                                                                                                                                                                                                                                                                                                                                                                                                                                                                                                                                                                                                                    <w:top w:val="none" w:sz="0" w:space="0" w:color="auto"/>
                                                                                                                                                                                                                                                                                                                                                                                                                                                                                                                                                                                                                                                    <w:left w:val="none" w:sz="0" w:space="0" w:color="auto"/>
                                                                                                                                                                                                                                                                                                                                                                                                                                                                                                                                                                                                                                                    <w:bottom w:val="none" w:sz="0" w:space="0" w:color="auto"/>
                                                                                                                                                                                                                                                                                                                                                                                                                                                                                                                                                                                                                                                    <w:right w:val="none" w:sz="0" w:space="0" w:color="auto"/>
                                                                                                                                                                                                                                                                                                                                                                                                                                                                                                                                                                                                                                                  </w:divBdr>
                                                                                                                                                                                                                                                                                                                                                                                                                                                                                                                                                                                                                                                  <w:divsChild>
                                                                                                                                                                                                                                                                                                                                                                                                                                                                                                                                                                                                                                                    <w:div w:id="1717194588">
                                                                                                                                                                                                                                                                                                                                                                                                                                                                                                                                                                                                                                                      <w:marLeft w:val="0"/>
                                                                                                                                                                                                                                                                                                                                                                                                                                                                                                                                                                                                                                                      <w:marRight w:val="0"/>
                                                                                                                                                                                                                                                                                                                                                                                                                                                                                                                                                                                                                                                      <w:marTop w:val="0"/>
                                                                                                                                                                                                                                                                                                                                                                                                                                                                                                                                                                                                                                                      <w:marBottom w:val="0"/>
                                                                                                                                                                                                                                                                                                                                                                                                                                                                                                                                                                                                                                                      <w:divBdr>
                                                                                                                                                                                                                                                                                                                                                                                                                                                                                                                                                                                                                                                        <w:top w:val="none" w:sz="0" w:space="0" w:color="auto"/>
                                                                                                                                                                                                                                                                                                                                                                                                                                                                                                                                                                                                                                                        <w:left w:val="none" w:sz="0" w:space="0" w:color="auto"/>
                                                                                                                                                                                                                                                                                                                                                                                                                                                                                                                                                                                                                                                        <w:bottom w:val="none" w:sz="0" w:space="0" w:color="auto"/>
                                                                                                                                                                                                                                                                                                                                                                                                                                                                                                                                                                                                                                                        <w:right w:val="none" w:sz="0" w:space="0" w:color="auto"/>
                                                                                                                                                                                                                                                                                                                                                                                                                                                                                                                                                                                                                                                      </w:divBdr>
                                                                                                                                                                                                                                                                                                                                                                                                                                                                                                                                                                                                                                                      <w:divsChild>
                                                                                                                                                                                                                                                                                                                                                                                                                                                                                                                                                                                                                                                        <w:div w:id="1834833578">
                                                                                                                                                                                                                                                                                                                                                                                                                                                                                                                                                                                                                                                          <w:marLeft w:val="0"/>
                                                                                                                                                                                                                                                                                                                                                                                                                                                                                                                                                                                                                                                          <w:marRight w:val="0"/>
                                                                                                                                                                                                                                                                                                                                                                                                                                                                                                                                                                                                                                                          <w:marTop w:val="0"/>
                                                                                                                                                                                                                                                                                                                                                                                                                                                                                                                                                                                                                                                          <w:marBottom w:val="0"/>
                                                                                                                                                                                                                                                                                                                                                                                                                                                                                                                                                                                                                                                          <w:divBdr>
                                                                                                                                                                                                                                                                                                                                                                                                                                                                                                                                                                                                                                                            <w:top w:val="none" w:sz="0" w:space="0" w:color="auto"/>
                                                                                                                                                                                                                                                                                                                                                                                                                                                                                                                                                                                                                                                            <w:left w:val="none" w:sz="0" w:space="0" w:color="auto"/>
                                                                                                                                                                                                                                                                                                                                                                                                                                                                                                                                                                                                                                                            <w:bottom w:val="none" w:sz="0" w:space="0" w:color="auto"/>
                                                                                                                                                                                                                                                                                                                                                                                                                                                                                                                                                                                                                                                            <w:right w:val="none" w:sz="0" w:space="0" w:color="auto"/>
                                                                                                                                                                                                                                                                                                                                                                                                                                                                                                                                                                                                                                                          </w:divBdr>
                                                                                                                                                                                                                                                                                                                                                                                                                                                                                                                                                                                                                                                          <w:divsChild>
                                                                                                                                                                                                                                                                                                                                                                                                                                                                                                                                                                                                                                                            <w:div w:id="679042025">
                                                                                                                                                                                                                                                                                                                                                                                                                                                                                                                                                                                                                                                              <w:marLeft w:val="0"/>
                                                                                                                                                                                                                                                                                                                                                                                                                                                                                                                                                                                                                                                              <w:marRight w:val="0"/>
                                                                                                                                                                                                                                                                                                                                                                                                                                                                                                                                                                                                                                                              <w:marTop w:val="0"/>
                                                                                                                                                                                                                                                                                                                                                                                                                                                                                                                                                                                                                                                              <w:marBottom w:val="0"/>
                                                                                                                                                                                                                                                                                                                                                                                                                                                                                                                                                                                                                                                              <w:divBdr>
                                                                                                                                                                                                                                                                                                                                                                                                                                                                                                                                                                                                                                                                <w:top w:val="none" w:sz="0" w:space="0" w:color="auto"/>
                                                                                                                                                                                                                                                                                                                                                                                                                                                                                                                                                                                                                                                                <w:left w:val="none" w:sz="0" w:space="0" w:color="auto"/>
                                                                                                                                                                                                                                                                                                                                                                                                                                                                                                                                                                                                                                                                <w:bottom w:val="none" w:sz="0" w:space="0" w:color="auto"/>
                                                                                                                                                                                                                                                                                                                                                                                                                                                                                                                                                                                                                                                                <w:right w:val="none" w:sz="0" w:space="0" w:color="auto"/>
                                                                                                                                                                                                                                                                                                                                                                                                                                                                                                                                                                                                                                                              </w:divBdr>
                                                                                                                                                                                                                                                                                                                                                                                                                                                                                                                                                                                                                                                              <w:divsChild>
                                                                                                                                                                                                                                                                                                                                                                                                                                                                                                                                                                                                                                                                <w:div w:id="626089705">
                                                                                                                                                                                                                                                                                                                                                                                                                                                                                                                                                                                                                                                                  <w:marLeft w:val="0"/>
                                                                                                                                                                                                                                                                                                                                                                                                                                                                                                                                                                                                                                                                  <w:marRight w:val="0"/>
                                                                                                                                                                                                                                                                                                                                                                                                                                                                                                                                                                                                                                                                  <w:marTop w:val="0"/>
                                                                                                                                                                                                                                                                                                                                                                                                                                                                                                                                                                                                                                                                  <w:marBottom w:val="0"/>
                                                                                                                                                                                                                                                                                                                                                                                                                                                                                                                                                                                                                                                                  <w:divBdr>
                                                                                                                                                                                                                                                                                                                                                                                                                                                                                                                                                                                                                                                                    <w:top w:val="none" w:sz="0" w:space="0" w:color="auto"/>
                                                                                                                                                                                                                                                                                                                                                                                                                                                                                                                                                                                                                                                                    <w:left w:val="none" w:sz="0" w:space="0" w:color="auto"/>
                                                                                                                                                                                                                                                                                                                                                                                                                                                                                                                                                                                                                                                                    <w:bottom w:val="none" w:sz="0" w:space="0" w:color="auto"/>
                                                                                                                                                                                                                                                                                                                                                                                                                                                                                                                                                                                                                                                                    <w:right w:val="none" w:sz="0" w:space="0" w:color="auto"/>
                                                                                                                                                                                                                                                                                                                                                                                                                                                                                                                                                                                                                                                                  </w:divBdr>
                                                                                                                                                                                                                                                                                                                                                                                                                                                                                                                                                                                                                                                                  <w:divsChild>
                                                                                                                                                                                                                                                                                                                                                                                                                                                                                                                                                                                                                                                                    <w:div w:id="499662625">
                                                                                                                                                                                                                                                                                                                                                                                                                                                                                                                                                                                                                                                                      <w:marLeft w:val="0"/>
                                                                                                                                                                                                                                                                                                                                                                                                                                                                                                                                                                                                                                                                      <w:marRight w:val="0"/>
                                                                                                                                                                                                                                                                                                                                                                                                                                                                                                                                                                                                                                                                      <w:marTop w:val="0"/>
                                                                                                                                                                                                                                                                                                                                                                                                                                                                                                                                                                                                                                                                      <w:marBottom w:val="0"/>
                                                                                                                                                                                                                                                                                                                                                                                                                                                                                                                                                                                                                                                                      <w:divBdr>
                                                                                                                                                                                                                                                                                                                                                                                                                                                                                                                                                                                                                                                                        <w:top w:val="none" w:sz="0" w:space="0" w:color="auto"/>
                                                                                                                                                                                                                                                                                                                                                                                                                                                                                                                                                                                                                                                                        <w:left w:val="none" w:sz="0" w:space="0" w:color="auto"/>
                                                                                                                                                                                                                                                                                                                                                                                                                                                                                                                                                                                                                                                                        <w:bottom w:val="none" w:sz="0" w:space="0" w:color="auto"/>
                                                                                                                                                                                                                                                                                                                                                                                                                                                                                                                                                                                                                                                                        <w:right w:val="none" w:sz="0" w:space="0" w:color="auto"/>
                                                                                                                                                                                                                                                                                                                                                                                                                                                                                                                                                                                                                                                                      </w:divBdr>
                                                                                                                                                                                                                                                                                                                                                                                                                                                                                                                                                                                                                                                                      <w:divsChild>
                                                                                                                                                                                                                                                                                                                                                                                                                                                                                                                                                                                                                                                                        <w:div w:id="1514958325">
                                                                                                                                                                                                                                                                                                                                                                                                                                                                                                                                                                                                                                                                          <w:marLeft w:val="0"/>
                                                                                                                                                                                                                                                                                                                                                                                                                                                                                                                                                                                                                                                                          <w:marRight w:val="0"/>
                                                                                                                                                                                                                                                                                                                                                                                                                                                                                                                                                                                                                                                                          <w:marTop w:val="0"/>
                                                                                                                                                                                                                                                                                                                                                                                                                                                                                                                                                                                                                                                                          <w:marBottom w:val="0"/>
                                                                                                                                                                                                                                                                                                                                                                                                                                                                                                                                                                                                                                                                          <w:divBdr>
                                                                                                                                                                                                                                                                                                                                                                                                                                                                                                                                                                                                                                                                            <w:top w:val="none" w:sz="0" w:space="0" w:color="auto"/>
                                                                                                                                                                                                                                                                                                                                                                                                                                                                                                                                                                                                                                                                            <w:left w:val="none" w:sz="0" w:space="0" w:color="auto"/>
                                                                                                                                                                                                                                                                                                                                                                                                                                                                                                                                                                                                                                                                            <w:bottom w:val="none" w:sz="0" w:space="0" w:color="auto"/>
                                                                                                                                                                                                                                                                                                                                                                                                                                                                                                                                                                                                                                                                            <w:right w:val="none" w:sz="0" w:space="0" w:color="auto"/>
                                                                                                                                                                                                                                                                                                                                                                                                                                                                                                                                                                                                                                                                          </w:divBdr>
                                                                                                                                                                                                                                                                                                                                                                                                                                                                                                                                                                                                                                                                          <w:divsChild>
                                                                                                                                                                                                                                                                                                                                                                                                                                                                                                                                                                                                                                                                            <w:div w:id="1651208496">
                                                                                                                                                                                                                                                                                                                                                                                                                                                                                                                                                                                                                                                                              <w:marLeft w:val="0"/>
                                                                                                                                                                                                                                                                                                                                                                                                                                                                                                                                                                                                                                                                              <w:marRight w:val="0"/>
                                                                                                                                                                                                                                                                                                                                                                                                                                                                                                                                                                                                                                                                              <w:marTop w:val="0"/>
                                                                                                                                                                                                                                                                                                                                                                                                                                                                                                                                                                                                                                                                              <w:marBottom w:val="0"/>
                                                                                                                                                                                                                                                                                                                                                                                                                                                                                                                                                                                                                                                                              <w:divBdr>
                                                                                                                                                                                                                                                                                                                                                                                                                                                                                                                                                                                                                                                                                <w:top w:val="none" w:sz="0" w:space="0" w:color="auto"/>
                                                                                                                                                                                                                                                                                                                                                                                                                                                                                                                                                                                                                                                                                <w:left w:val="none" w:sz="0" w:space="0" w:color="auto"/>
                                                                                                                                                                                                                                                                                                                                                                                                                                                                                                                                                                                                                                                                                <w:bottom w:val="none" w:sz="0" w:space="0" w:color="auto"/>
                                                                                                                                                                                                                                                                                                                                                                                                                                                                                                                                                                                                                                                                                <w:right w:val="none" w:sz="0" w:space="0" w:color="auto"/>
                                                                                                                                                                                                                                                                                                                                                                                                                                                                                                                                                                                                                                                                              </w:divBdr>
                                                                                                                                                                                                                                                                                                                                                                                                                                                                                                                                                                                                                                                                              <w:divsChild>
                                                                                                                                                                                                                                                                                                                                                                                                                                                                                                                                                                                                                                                                                <w:div w:id="314068501">
                                                                                                                                                                                                                                                                                                                                                                                                                                                                                                                                                                                                                                                                                  <w:marLeft w:val="0"/>
                                                                                                                                                                                                                                                                                                                                                                                                                                                                                                                                                                                                                                                                                  <w:marRight w:val="0"/>
                                                                                                                                                                                                                                                                                                                                                                                                                                                                                                                                                                                                                                                                                  <w:marTop w:val="0"/>
                                                                                                                                                                                                                                                                                                                                                                                                                                                                                                                                                                                                                                                                                  <w:marBottom w:val="0"/>
                                                                                                                                                                                                                                                                                                                                                                                                                                                                                                                                                                                                                                                                                  <w:divBdr>
                                                                                                                                                                                                                                                                                                                                                                                                                                                                                                                                                                                                                                                                                    <w:top w:val="none" w:sz="0" w:space="0" w:color="auto"/>
                                                                                                                                                                                                                                                                                                                                                                                                                                                                                                                                                                                                                                                                                    <w:left w:val="none" w:sz="0" w:space="0" w:color="auto"/>
                                                                                                                                                                                                                                                                                                                                                                                                                                                                                                                                                                                                                                                                                    <w:bottom w:val="none" w:sz="0" w:space="0" w:color="auto"/>
                                                                                                                                                                                                                                                                                                                                                                                                                                                                                                                                                                                                                                                                                    <w:right w:val="none" w:sz="0" w:space="0" w:color="auto"/>
                                                                                                                                                                                                                                                                                                                                                                                                                                                                                                                                                                                                                                                                                  </w:divBdr>
                                                                                                                                                                                                                                                                                                                                                                                                                                                                                                                                                                                                                                                                                  <w:divsChild>
                                                                                                                                                                                                                                                                                                                                                                                                                                                                                                                                                                                                                                                                                    <w:div w:id="784622171">
                                                                                                                                                                                                                                                                                                                                                                                                                                                                                                                                                                                                                                                                                      <w:marLeft w:val="0"/>
                                                                                                                                                                                                                                                                                                                                                                                                                                                                                                                                                                                                                                                                                      <w:marRight w:val="0"/>
                                                                                                                                                                                                                                                                                                                                                                                                                                                                                                                                                                                                                                                                                      <w:marTop w:val="0"/>
                                                                                                                                                                                                                                                                                                                                                                                                                                                                                                                                                                                                                                                                                      <w:marBottom w:val="0"/>
                                                                                                                                                                                                                                                                                                                                                                                                                                                                                                                                                                                                                                                                                      <w:divBdr>
                                                                                                                                                                                                                                                                                                                                                                                                                                                                                                                                                                                                                                                                                        <w:top w:val="none" w:sz="0" w:space="0" w:color="auto"/>
                                                                                                                                                                                                                                                                                                                                                                                                                                                                                                                                                                                                                                                                                        <w:left w:val="none" w:sz="0" w:space="0" w:color="auto"/>
                                                                                                                                                                                                                                                                                                                                                                                                                                                                                                                                                                                                                                                                                        <w:bottom w:val="none" w:sz="0" w:space="0" w:color="auto"/>
                                                                                                                                                                                                                                                                                                                                                                                                                                                                                                                                                                                                                                                                                        <w:right w:val="none" w:sz="0" w:space="0" w:color="auto"/>
                                                                                                                                                                                                                                                                                                                                                                                                                                                                                                                                                                                                                                                                                      </w:divBdr>
                                                                                                                                                                                                                                                                                                                                                                                                                                                                                                                                                                                                                                                                                      <w:divsChild>
                                                                                                                                                                                                                                                                                                                                                                                                                                                                                                                                                                                                                                                                                        <w:div w:id="1327589997">
                                                                                                                                                                                                                                                                                                                                                                                                                                                                                                                                                                                                                                                                                          <w:marLeft w:val="0"/>
                                                                                                                                                                                                                                                                                                                                                                                                                                                                                                                                                                                                                                                                                          <w:marRight w:val="0"/>
                                                                                                                                                                                                                                                                                                                                                                                                                                                                                                                                                                                                                                                                                          <w:marTop w:val="0"/>
                                                                                                                                                                                                                                                                                                                                                                                                                                                                                                                                                                                                                                                                                          <w:marBottom w:val="0"/>
                                                                                                                                                                                                                                                                                                                                                                                                                                                                                                                                                                                                                                                                                          <w:divBdr>
                                                                                                                                                                                                                                                                                                                                                                                                                                                                                                                                                                                                                                                                                            <w:top w:val="none" w:sz="0" w:space="0" w:color="auto"/>
                                                                                                                                                                                                                                                                                                                                                                                                                                                                                                                                                                                                                                                                                            <w:left w:val="none" w:sz="0" w:space="0" w:color="auto"/>
                                                                                                                                                                                                                                                                                                                                                                                                                                                                                                                                                                                                                                                                                            <w:bottom w:val="none" w:sz="0" w:space="0" w:color="auto"/>
                                                                                                                                                                                                                                                                                                                                                                                                                                                                                                                                                                                                                                                                                            <w:right w:val="none" w:sz="0" w:space="0" w:color="auto"/>
                                                                                                                                                                                                                                                                                                                                                                                                                                                                                                                                                                                                                                                                                          </w:divBdr>
                                                                                                                                                                                                                                                                                                                                                                                                                                                                                                                                                                                                                                                                                          <w:divsChild>
                                                                                                                                                                                                                                                                                                                                                                                                                                                                                                                                                                                                                                                                                            <w:div w:id="332532271">
                                                                                                                                                                                                                                                                                                                                                                                                                                                                                                                                                                                                                                                                                              <w:marLeft w:val="0"/>
                                                                                                                                                                                                                                                                                                                                                                                                                                                                                                                                                                                                                                                                                              <w:marRight w:val="0"/>
                                                                                                                                                                                                                                                                                                                                                                                                                                                                                                                                                                                                                                                                                              <w:marTop w:val="0"/>
                                                                                                                                                                                                                                                                                                                                                                                                                                                                                                                                                                                                                                                                                              <w:marBottom w:val="0"/>
                                                                                                                                                                                                                                                                                                                                                                                                                                                                                                                                                                                                                                                                                              <w:divBdr>
                                                                                                                                                                                                                                                                                                                                                                                                                                                                                                                                                                                                                                                                                                <w:top w:val="none" w:sz="0" w:space="0" w:color="auto"/>
                                                                                                                                                                                                                                                                                                                                                                                                                                                                                                                                                                                                                                                                                                <w:left w:val="none" w:sz="0" w:space="0" w:color="auto"/>
                                                                                                                                                                                                                                                                                                                                                                                                                                                                                                                                                                                                                                                                                                <w:bottom w:val="none" w:sz="0" w:space="0" w:color="auto"/>
                                                                                                                                                                                                                                                                                                                                                                                                                                                                                                                                                                                                                                                                                                <w:right w:val="none" w:sz="0" w:space="0" w:color="auto"/>
                                                                                                                                                                                                                                                                                                                                                                                                                                                                                                                                                                                                                                                                                              </w:divBdr>
                                                                                                                                                                                                                                                                                                                                                                                                                                                                                                                                                                                                                                                                                              <w:divsChild>
                                                                                                                                                                                                                                                                                                                                                                                                                                                                                                                                                                                                                                                                                                <w:div w:id="846137737">
                                                                                                                                                                                                                                                                                                                                                                                                                                                                                                                                                                                                                                                                                                  <w:marLeft w:val="0"/>
                                                                                                                                                                                                                                                                                                                                                                                                                                                                                                                                                                                                                                                                                                  <w:marRight w:val="0"/>
                                                                                                                                                                                                                                                                                                                                                                                                                                                                                                                                                                                                                                                                                                  <w:marTop w:val="0"/>
                                                                                                                                                                                                                                                                                                                                                                                                                                                                                                                                                                                                                                                                                                  <w:marBottom w:val="0"/>
                                                                                                                                                                                                                                                                                                                                                                                                                                                                                                                                                                                                                                                                                                  <w:divBdr>
                                                                                                                                                                                                                                                                                                                                                                                                                                                                                                                                                                                                                                                                                                    <w:top w:val="none" w:sz="0" w:space="0" w:color="auto"/>
                                                                                                                                                                                                                                                                                                                                                                                                                                                                                                                                                                                                                                                                                                    <w:left w:val="none" w:sz="0" w:space="0" w:color="auto"/>
                                                                                                                                                                                                                                                                                                                                                                                                                                                                                                                                                                                                                                                                                                    <w:bottom w:val="none" w:sz="0" w:space="0" w:color="auto"/>
                                                                                                                                                                                                                                                                                                                                                                                                                                                                                                                                                                                                                                                                                                    <w:right w:val="none" w:sz="0" w:space="0" w:color="auto"/>
                                                                                                                                                                                                                                                                                                                                                                                                                                                                                                                                                                                                                                                                                                  </w:divBdr>
                                                                                                                                                                                                                                                                                                                                                                                                                                                                                                                                                                                                                                                                                                  <w:divsChild>
                                                                                                                                                                                                                                                                                                                                                                                                                                                                                                                                                                                                                                                                                                    <w:div w:id="592323027">
                                                                                                                                                                                                                                                                                                                                                                                                                                                                                                                                                                                                                                                                                                      <w:marLeft w:val="0"/>
                                                                                                                                                                                                                                                                                                                                                                                                                                                                                                                                                                                                                                                                                                      <w:marRight w:val="0"/>
                                                                                                                                                                                                                                                                                                                                                                                                                                                                                                                                                                                                                                                                                                      <w:marTop w:val="0"/>
                                                                                                                                                                                                                                                                                                                                                                                                                                                                                                                                                                                                                                                                                                      <w:marBottom w:val="0"/>
                                                                                                                                                                                                                                                                                                                                                                                                                                                                                                                                                                                                                                                                                                      <w:divBdr>
                                                                                                                                                                                                                                                                                                                                                                                                                                                                                                                                                                                                                                                                                                        <w:top w:val="none" w:sz="0" w:space="0" w:color="auto"/>
                                                                                                                                                                                                                                                                                                                                                                                                                                                                                                                                                                                                                                                                                                        <w:left w:val="none" w:sz="0" w:space="0" w:color="auto"/>
                                                                                                                                                                                                                                                                                                                                                                                                                                                                                                                                                                                                                                                                                                        <w:bottom w:val="none" w:sz="0" w:space="0" w:color="auto"/>
                                                                                                                                                                                                                                                                                                                                                                                                                                                                                                                                                                                                                                                                                                        <w:right w:val="none" w:sz="0" w:space="0" w:color="auto"/>
                                                                                                                                                                                                                                                                                                                                                                                                                                                                                                                                                                                                                                                                                                      </w:divBdr>
                                                                                                                                                                                                                                                                                                                                                                                                                                                                                                                                                                                                                                                                                                      <w:divsChild>
                                                                                                                                                                                                                                                                                                                                                                                                                                                                                                                                                                                                                                                                                                        <w:div w:id="2125118">
                                                                                                                                                                                                                                                                                                                                                                                                                                                                                                                                                                                                                                                                                                          <w:marLeft w:val="0"/>
                                                                                                                                                                                                                                                                                                                                                                                                                                                                                                                                                                                                                                                                                                          <w:marRight w:val="0"/>
                                                                                                                                                                                                                                                                                                                                                                                                                                                                                                                                                                                                                                                                                                          <w:marTop w:val="0"/>
                                                                                                                                                                                                                                                                                                                                                                                                                                                                                                                                                                                                                                                                                                          <w:marBottom w:val="0"/>
                                                                                                                                                                                                                                                                                                                                                                                                                                                                                                                                                                                                                                                                                                          <w:divBdr>
                                                                                                                                                                                                                                                                                                                                                                                                                                                                                                                                                                                                                                                                                                            <w:top w:val="none" w:sz="0" w:space="0" w:color="auto"/>
                                                                                                                                                                                                                                                                                                                                                                                                                                                                                                                                                                                                                                                                                                            <w:left w:val="none" w:sz="0" w:space="0" w:color="auto"/>
                                                                                                                                                                                                                                                                                                                                                                                                                                                                                                                                                                                                                                                                                                            <w:bottom w:val="none" w:sz="0" w:space="0" w:color="auto"/>
                                                                                                                                                                                                                                                                                                                                                                                                                                                                                                                                                                                                                                                                                                            <w:right w:val="none" w:sz="0" w:space="0" w:color="auto"/>
                                                                                                                                                                                                                                                                                                                                                                                                                                                                                                                                                                                                                                                                                                          </w:divBdr>
                                                                                                                                                                                                                                                                                                                                                                                                                                                                                                                                                                                                                                                                                                          <w:divsChild>
                                                                                                                                                                                                                                                                                                                                                                                                                                                                                                                                                                                                                                                                                                            <w:div w:id="1385716908">
                                                                                                                                                                                                                                                                                                                                                                                                                                                                                                                                                                                                                                                                                                              <w:marLeft w:val="0"/>
                                                                                                                                                                                                                                                                                                                                                                                                                                                                                                                                                                                                                                                                                                              <w:marRight w:val="0"/>
                                                                                                                                                                                                                                                                                                                                                                                                                                                                                                                                                                                                                                                                                                              <w:marTop w:val="0"/>
                                                                                                                                                                                                                                                                                                                                                                                                                                                                                                                                                                                                                                                                                                              <w:marBottom w:val="0"/>
                                                                                                                                                                                                                                                                                                                                                                                                                                                                                                                                                                                                                                                                                                              <w:divBdr>
                                                                                                                                                                                                                                                                                                                                                                                                                                                                                                                                                                                                                                                                                                                <w:top w:val="none" w:sz="0" w:space="0" w:color="auto"/>
                                                                                                                                                                                                                                                                                                                                                                                                                                                                                                                                                                                                                                                                                                                <w:left w:val="none" w:sz="0" w:space="0" w:color="auto"/>
                                                                                                                                                                                                                                                                                                                                                                                                                                                                                                                                                                                                                                                                                                                <w:bottom w:val="none" w:sz="0" w:space="0" w:color="auto"/>
                                                                                                                                                                                                                                                                                                                                                                                                                                                                                                                                                                                                                                                                                                                <w:right w:val="none" w:sz="0" w:space="0" w:color="auto"/>
                                                                                                                                                                                                                                                                                                                                                                                                                                                                                                                                                                                                                                                                                                              </w:divBdr>
                                                                                                                                                                                                                                                                                                                                                                                                                                                                                                                                                                                                                                                                                                              <w:divsChild>
                                                                                                                                                                                                                                                                                                                                                                                                                                                                                                                                                                                                                                                                                                                <w:div w:id="1767573541">
                                                                                                                                                                                                                                                                                                                                                                                                                                                                                                                                                                                                                                                                                                                  <w:marLeft w:val="0"/>
                                                                                                                                                                                                                                                                                                                                                                                                                                                                                                                                                                                                                                                                                                                  <w:marRight w:val="0"/>
                                                                                                                                                                                                                                                                                                                                                                                                                                                                                                                                                                                                                                                                                                                  <w:marTop w:val="0"/>
                                                                                                                                                                                                                                                                                                                                                                                                                                                                                                                                                                                                                                                                                                                  <w:marBottom w:val="0"/>
                                                                                                                                                                                                                                                                                                                                                                                                                                                                                                                                                                                                                                                                                                                  <w:divBdr>
                                                                                                                                                                                                                                                                                                                                                                                                                                                                                                                                                                                                                                                                                                                    <w:top w:val="none" w:sz="0" w:space="0" w:color="auto"/>
                                                                                                                                                                                                                                                                                                                                                                                                                                                                                                                                                                                                                                                                                                                    <w:left w:val="none" w:sz="0" w:space="0" w:color="auto"/>
                                                                                                                                                                                                                                                                                                                                                                                                                                                                                                                                                                                                                                                                                                                    <w:bottom w:val="none" w:sz="0" w:space="0" w:color="auto"/>
                                                                                                                                                                                                                                                                                                                                                                                                                                                                                                                                                                                                                                                                                                                    <w:right w:val="none" w:sz="0" w:space="0" w:color="auto"/>
                                                                                                                                                                                                                                                                                                                                                                                                                                                                                                                                                                                                                                                                                                                  </w:divBdr>
                                                                                                                                                                                                                                                                                                                                                                                                                                                                                                                                                                                                                                                                                                                  <w:divsChild>
                                                                                                                                                                                                                                                                                                                                                                                                                                                                                                                                                                                                                                                                                                                    <w:div w:id="2025160615">
                                                                                                                                                                                                                                                                                                                                                                                                                                                                                                                                                                                                                                                                                                                      <w:marLeft w:val="0"/>
                                                                                                                                                                                                                                                                                                                                                                                                                                                                                                                                                                                                                                                                                                                      <w:marRight w:val="0"/>
                                                                                                                                                                                                                                                                                                                                                                                                                                                                                                                                                                                                                                                                                                                      <w:marTop w:val="0"/>
                                                                                                                                                                                                                                                                                                                                                                                                                                                                                                                                                                                                                                                                                                                      <w:marBottom w:val="0"/>
                                                                                                                                                                                                                                                                                                                                                                                                                                                                                                                                                                                                                                                                                                                      <w:divBdr>
                                                                                                                                                                                                                                                                                                                                                                                                                                                                                                                                                                                                                                                                                                                        <w:top w:val="none" w:sz="0" w:space="0" w:color="auto"/>
                                                                                                                                                                                                                                                                                                                                                                                                                                                                                                                                                                                                                                                                                                                        <w:left w:val="none" w:sz="0" w:space="0" w:color="auto"/>
                                                                                                                                                                                                                                                                                                                                                                                                                                                                                                                                                                                                                                                                                                                        <w:bottom w:val="none" w:sz="0" w:space="0" w:color="auto"/>
                                                                                                                                                                                                                                                                                                                                                                                                                                                                                                                                                                                                                                                                                                                        <w:right w:val="none" w:sz="0" w:space="0" w:color="auto"/>
                                                                                                                                                                                                                                                                                                                                                                                                                                                                                                                                                                                                                                                                                                                      </w:divBdr>
                                                                                                                                                                                                                                                                                                                                                                                                                                                                                                                                                                                                                                                                                                                      <w:divsChild>
                                                                                                                                                                                                                                                                                                                                                                                                                                                                                                                                                                                                                                                                                                                        <w:div w:id="1366246901">
                                                                                                                                                                                                                                                                                                                                                                                                                                                                                                                                                                                                                                                                                                                          <w:marLeft w:val="0"/>
                                                                                                                                                                                                                                                                                                                                                                                                                                                                                                                                                                                                                                                                                                                          <w:marRight w:val="0"/>
                                                                                                                                                                                                                                                                                                                                                                                                                                                                                                                                                                                                                                                                                                                          <w:marTop w:val="0"/>
                                                                                                                                                                                                                                                                                                                                                                                                                                                                                                                                                                                                                                                                                                                          <w:marBottom w:val="0"/>
                                                                                                                                                                                                                                                                                                                                                                                                                                                                                                                                                                                                                                                                                                                          <w:divBdr>
                                                                                                                                                                                                                                                                                                                                                                                                                                                                                                                                                                                                                                                                                                                            <w:top w:val="none" w:sz="0" w:space="0" w:color="auto"/>
                                                                                                                                                                                                                                                                                                                                                                                                                                                                                                                                                                                                                                                                                                                            <w:left w:val="none" w:sz="0" w:space="0" w:color="auto"/>
                                                                                                                                                                                                                                                                                                                                                                                                                                                                                                                                                                                                                                                                                                                            <w:bottom w:val="none" w:sz="0" w:space="0" w:color="auto"/>
                                                                                                                                                                                                                                                                                                                                                                                                                                                                                                                                                                                                                                                                                                                            <w:right w:val="none" w:sz="0" w:space="0" w:color="auto"/>
                                                                                                                                                                                                                                                                                                                                                                                                                                                                                                                                                                                                                                                                                                                          </w:divBdr>
                                                                                                                                                                                                                                                                                                                                                                                                                                                                                                                                                                                                                                                                                                                          <w:divsChild>
                                                                                                                                                                                                                                                                                                                                                                                                                                                                                                                                                                                                                                                                                                                            <w:div w:id="953173879">
                                                                                                                                                                                                                                                                                                                                                                                                                                                                                                                                                                                                                                                                                                                              <w:marLeft w:val="0"/>
                                                                                                                                                                                                                                                                                                                                                                                                                                                                                                                                                                                                                                                                                                                              <w:marRight w:val="0"/>
                                                                                                                                                                                                                                                                                                                                                                                                                                                                                                                                                                                                                                                                                                                              <w:marTop w:val="0"/>
                                                                                                                                                                                                                                                                                                                                                                                                                                                                                                                                                                                                                                                                                                                              <w:marBottom w:val="0"/>
                                                                                                                                                                                                                                                                                                                                                                                                                                                                                                                                                                                                                                                                                                                              <w:divBdr>
                                                                                                                                                                                                                                                                                                                                                                                                                                                                                                                                                                                                                                                                                                                                <w:top w:val="none" w:sz="0" w:space="0" w:color="auto"/>
                                                                                                                                                                                                                                                                                                                                                                                                                                                                                                                                                                                                                                                                                                                                <w:left w:val="none" w:sz="0" w:space="0" w:color="auto"/>
                                                                                                                                                                                                                                                                                                                                                                                                                                                                                                                                                                                                                                                                                                                                <w:bottom w:val="none" w:sz="0" w:space="0" w:color="auto"/>
                                                                                                                                                                                                                                                                                                                                                                                                                                                                                                                                                                                                                                                                                                                                <w:right w:val="none" w:sz="0" w:space="0" w:color="auto"/>
                                                                                                                                                                                                                                                                                                                                                                                                                                                                                                                                                                                                                                                                                                                              </w:divBdr>
                                                                                                                                                                                                                                                                                                                                                                                                                                                                                                                                                                                                                                                                                                                              <w:divsChild>
                                                                                                                                                                                                                                                                                                                                                                                                                                                                                                                                                                                                                                                                                                                                <w:div w:id="243683720">
                                                                                                                                                                                                                                                                                                                                                                                                                                                                                                                                                                                                                                                                                                                                  <w:marLeft w:val="0"/>
                                                                                                                                                                                                                                                                                                                                                                                                                                                                                                                                                                                                                                                                                                                                  <w:marRight w:val="0"/>
                                                                                                                                                                                                                                                                                                                                                                                                                                                                                                                                                                                                                                                                                                                                  <w:marTop w:val="0"/>
                                                                                                                                                                                                                                                                                                                                                                                                                                                                                                                                                                                                                                                                                                                                  <w:marBottom w:val="0"/>
                                                                                                                                                                                                                                                                                                                                                                                                                                                                                                                                                                                                                                                                                                                                  <w:divBdr>
                                                                                                                                                                                                                                                                                                                                                                                                                                                                                                                                                                                                                                                                                                                                    <w:top w:val="none" w:sz="0" w:space="0" w:color="auto"/>
                                                                                                                                                                                                                                                                                                                                                                                                                                                                                                                                                                                                                                                                                                                                    <w:left w:val="none" w:sz="0" w:space="0" w:color="auto"/>
                                                                                                                                                                                                                                                                                                                                                                                                                                                                                                                                                                                                                                                                                                                                    <w:bottom w:val="none" w:sz="0" w:space="0" w:color="auto"/>
                                                                                                                                                                                                                                                                                                                                                                                                                                                                                                                                                                                                                                                                                                                                    <w:right w:val="none" w:sz="0" w:space="0" w:color="auto"/>
                                                                                                                                                                                                                                                                                                                                                                                                                                                                                                                                                                                                                                                                                                                                  </w:divBdr>
                                                                                                                                                                                                                                                                                                                                                                                                                                                                                                                                                                                                                                                                                                                                  <w:divsChild>
                                                                                                                                                                                                                                                                                                                                                                                                                                                                                                                                                                                                                                                                                                                                    <w:div w:id="1452673576">
                                                                                                                                                                                                                                                                                                                                                                                                                                                                                                                                                                                                                                                                                                                                      <w:marLeft w:val="0"/>
                                                                                                                                                                                                                                                                                                                                                                                                                                                                                                                                                                                                                                                                                                                                      <w:marRight w:val="0"/>
                                                                                                                                                                                                                                                                                                                                                                                                                                                                                                                                                                                                                                                                                                                                      <w:marTop w:val="0"/>
                                                                                                                                                                                                                                                                                                                                                                                                                                                                                                                                                                                                                                                                                                                                      <w:marBottom w:val="0"/>
                                                                                                                                                                                                                                                                                                                                                                                                                                                                                                                                                                                                                                                                                                                                      <w:divBdr>
                                                                                                                                                                                                                                                                                                                                                                                                                                                                                                                                                                                                                                                                                                                                        <w:top w:val="none" w:sz="0" w:space="0" w:color="auto"/>
                                                                                                                                                                                                                                                                                                                                                                                                                                                                                                                                                                                                                                                                                                                                        <w:left w:val="none" w:sz="0" w:space="0" w:color="auto"/>
                                                                                                                                                                                                                                                                                                                                                                                                                                                                                                                                                                                                                                                                                                                                        <w:bottom w:val="none" w:sz="0" w:space="0" w:color="auto"/>
                                                                                                                                                                                                                                                                                                                                                                                                                                                                                                                                                                                                                                                                                                                                        <w:right w:val="none" w:sz="0" w:space="0" w:color="auto"/>
                                                                                                                                                                                                                                                                                                                                                                                                                                                                                                                                                                                                                                                                                                                                      </w:divBdr>
                                                                                                                                                                                                                                                                                                                                                                                                                                                                                                                                                                                                                                                                                                                                      <w:divsChild>
                                                                                                                                                                                                                                                                                                                                                                                                                                                                                                                                                                                                                                                                                                                                        <w:div w:id="266234270">
                                                                                                                                                                                                                                                                                                                                                                                                                                                                                                                                                                                                                                                                                                                                          <w:marLeft w:val="0"/>
                                                                                                                                                                                                                                                                                                                                                                                                                                                                                                                                                                                                                                                                                                                                          <w:marRight w:val="0"/>
                                                                                                                                                                                                                                                                                                                                                                                                                                                                                                                                                                                                                                                                                                                                          <w:marTop w:val="0"/>
                                                                                                                                                                                                                                                                                                                                                                                                                                                                                                                                                                                                                                                                                                                                          <w:marBottom w:val="0"/>
                                                                                                                                                                                                                                                                                                                                                                                                                                                                                                                                                                                                                                                                                                                                          <w:divBdr>
                                                                                                                                                                                                                                                                                                                                                                                                                                                                                                                                                                                                                                                                                                                                            <w:top w:val="none" w:sz="0" w:space="0" w:color="auto"/>
                                                                                                                                                                                                                                                                                                                                                                                                                                                                                                                                                                                                                                                                                                                                            <w:left w:val="none" w:sz="0" w:space="0" w:color="auto"/>
                                                                                                                                                                                                                                                                                                                                                                                                                                                                                                                                                                                                                                                                                                                                            <w:bottom w:val="none" w:sz="0" w:space="0" w:color="auto"/>
                                                                                                                                                                                                                                                                                                                                                                                                                                                                                                                                                                                                                                                                                                                                            <w:right w:val="none" w:sz="0" w:space="0" w:color="auto"/>
                                                                                                                                                                                                                                                                                                                                                                                                                                                                                                                                                                                                                                                                                                                                          </w:divBdr>
                                                                                                                                                                                                                                                                                                                                                                                                                                                                                                                                                                                                                                                                                                                                          <w:divsChild>
                                                                                                                                                                                                                                                                                                                                                                                                                                                                                                                                                                                                                                                                                                                                            <w:div w:id="1088310062">
                                                                                                                                                                                                                                                                                                                                                                                                                                                                                                                                                                                                                                                                                                                                              <w:marLeft w:val="0"/>
                                                                                                                                                                                                                                                                                                                                                                                                                                                                                                                                                                                                                                                                                                                                              <w:marRight w:val="0"/>
                                                                                                                                                                                                                                                                                                                                                                                                                                                                                                                                                                                                                                                                                                                                              <w:marTop w:val="0"/>
                                                                                                                                                                                                                                                                                                                                                                                                                                                                                                                                                                                                                                                                                                                                              <w:marBottom w:val="0"/>
                                                                                                                                                                                                                                                                                                                                                                                                                                                                                                                                                                                                                                                                                                                                              <w:divBdr>
                                                                                                                                                                                                                                                                                                                                                                                                                                                                                                                                                                                                                                                                                                                                                <w:top w:val="none" w:sz="0" w:space="0" w:color="auto"/>
                                                                                                                                                                                                                                                                                                                                                                                                                                                                                                                                                                                                                                                                                                                                                <w:left w:val="none" w:sz="0" w:space="0" w:color="auto"/>
                                                                                                                                                                                                                                                                                                                                                                                                                                                                                                                                                                                                                                                                                                                                                <w:bottom w:val="none" w:sz="0" w:space="0" w:color="auto"/>
                                                                                                                                                                                                                                                                                                                                                                                                                                                                                                                                                                                                                                                                                                                                                <w:right w:val="none" w:sz="0" w:space="0" w:color="auto"/>
                                                                                                                                                                                                                                                                                                                                                                                                                                                                                                                                                                                                                                                                                                                                              </w:divBdr>
                                                                                                                                                                                                                                                                                                                                                                                                                                                                                                                                                                                                                                                                                                                                              <w:divsChild>
                                                                                                                                                                                                                                                                                                                                                                                                                                                                                                                                                                                                                                                                                                                                                <w:div w:id="366029776">
                                                                                                                                                                                                                                                                                                                                                                                                                                                                                                                                                                                                                                                                                                                                                  <w:marLeft w:val="0"/>
                                                                                                                                                                                                                                                                                                                                                                                                                                                                                                                                                                                                                                                                                                                                                  <w:marRight w:val="0"/>
                                                                                                                                                                                                                                                                                                                                                                                                                                                                                                                                                                                                                                                                                                                                                  <w:marTop w:val="0"/>
                                                                                                                                                                                                                                                                                                                                                                                                                                                                                                                                                                                                                                                                                                                                                  <w:marBottom w:val="0"/>
                                                                                                                                                                                                                                                                                                                                                                                                                                                                                                                                                                                                                                                                                                                                                  <w:divBdr>
                                                                                                                                                                                                                                                                                                                                                                                                                                                                                                                                                                                                                                                                                                                                                    <w:top w:val="none" w:sz="0" w:space="0" w:color="auto"/>
                                                                                                                                                                                                                                                                                                                                                                                                                                                                                                                                                                                                                                                                                                                                                    <w:left w:val="none" w:sz="0" w:space="0" w:color="auto"/>
                                                                                                                                                                                                                                                                                                                                                                                                                                                                                                                                                                                                                                                                                                                                                    <w:bottom w:val="none" w:sz="0" w:space="0" w:color="auto"/>
                                                                                                                                                                                                                                                                                                                                                                                                                                                                                                                                                                                                                                                                                                                                                    <w:right w:val="none" w:sz="0" w:space="0" w:color="auto"/>
                                                                                                                                                                                                                                                                                                                                                                                                                                                                                                                                                                                                                                                                                                                                                  </w:divBdr>
                                                                                                                                                                                                                                                                                                                                                                                                                                                                                                                                                                                                                                                                                                                                                  <w:divsChild>
                                                                                                                                                                                                                                                                                                                                                                                                                                                                                                                                                                                                                                                                                                                                                    <w:div w:id="1484270384">
                                                                                                                                                                                                                                                                                                                                                                                                                                                                                                                                                                                                                                                                                                                                                      <w:marLeft w:val="0"/>
                                                                                                                                                                                                                                                                                                                                                                                                                                                                                                                                                                                                                                                                                                                                                      <w:marRight w:val="0"/>
                                                                                                                                                                                                                                                                                                                                                                                                                                                                                                                                                                                                                                                                                                                                                      <w:marTop w:val="0"/>
                                                                                                                                                                                                                                                                                                                                                                                                                                                                                                                                                                                                                                                                                                                                                      <w:marBottom w:val="0"/>
                                                                                                                                                                                                                                                                                                                                                                                                                                                                                                                                                                                                                                                                                                                                                      <w:divBdr>
                                                                                                                                                                                                                                                                                                                                                                                                                                                                                                                                                                                                                                                                                                                                                        <w:top w:val="none" w:sz="0" w:space="0" w:color="auto"/>
                                                                                                                                                                                                                                                                                                                                                                                                                                                                                                                                                                                                                                                                                                                                                        <w:left w:val="none" w:sz="0" w:space="0" w:color="auto"/>
                                                                                                                                                                                                                                                                                                                                                                                                                                                                                                                                                                                                                                                                                                                                                        <w:bottom w:val="none" w:sz="0" w:space="0" w:color="auto"/>
                                                                                                                                                                                                                                                                                                                                                                                                                                                                                                                                                                                                                                                                                                                                                        <w:right w:val="none" w:sz="0" w:space="0" w:color="auto"/>
                                                                                                                                                                                                                                                                                                                                                                                                                                                                                                                                                                                                                                                                                                                                                      </w:divBdr>
                                                                                                                                                                                                                                                                                                                                                                                                                                                                                                                                                                                                                                                                                                                                                      <w:divsChild>
                                                                                                                                                                                                                                                                                                                                                                                                                                                                                                                                                                                                                                                                                                                                                        <w:div w:id="387804447">
                                                                                                                                                                                                                                                                                                                                                                                                                                                                                                                                                                                                                                                                                                                                                          <w:marLeft w:val="0"/>
                                                                                                                                                                                                                                                                                                                                                                                                                                                                                                                                                                                                                                                                                                                                                          <w:marRight w:val="0"/>
                                                                                                                                                                                                                                                                                                                                                                                                                                                                                                                                                                                                                                                                                                                                                          <w:marTop w:val="0"/>
                                                                                                                                                                                                                                                                                                                                                                                                                                                                                                                                                                                                                                                                                                                                                          <w:marBottom w:val="0"/>
                                                                                                                                                                                                                                                                                                                                                                                                                                                                                                                                                                                                                                                                                                                                                          <w:divBdr>
                                                                                                                                                                                                                                                                                                                                                                                                                                                                                                                                                                                                                                                                                                                                                            <w:top w:val="none" w:sz="0" w:space="0" w:color="auto"/>
                                                                                                                                                                                                                                                                                                                                                                                                                                                                                                                                                                                                                                                                                                                                                            <w:left w:val="none" w:sz="0" w:space="0" w:color="auto"/>
                                                                                                                                                                                                                                                                                                                                                                                                                                                                                                                                                                                                                                                                                                                                                            <w:bottom w:val="none" w:sz="0" w:space="0" w:color="auto"/>
                                                                                                                                                                                                                                                                                                                                                                                                                                                                                                                                                                                                                                                                                                                                                            <w:right w:val="none" w:sz="0" w:space="0" w:color="auto"/>
                                                                                                                                                                                                                                                                                                                                                                                                                                                                                                                                                                                                                                                                                                                                                          </w:divBdr>
                                                                                                                                                                                                                                                                                                                                                                                                                                                                                                                                                                                                                                                                                                                                                          <w:divsChild>
                                                                                                                                                                                                                                                                                                                                                                                                                                                                                                                                                                                                                                                                                                                                                            <w:div w:id="1988853096">
                                                                                                                                                                                                                                                                                                                                                                                                                                                                                                                                                                                                                                                                                                                                                              <w:marLeft w:val="0"/>
                                                                                                                                                                                                                                                                                                                                                                                                                                                                                                                                                                                                                                                                                                                                                              <w:marRight w:val="0"/>
                                                                                                                                                                                                                                                                                                                                                                                                                                                                                                                                                                                                                                                                                                                                                              <w:marTop w:val="0"/>
                                                                                                                                                                                                                                                                                                                                                                                                                                                                                                                                                                                                                                                                                                                                                              <w:marBottom w:val="0"/>
                                                                                                                                                                                                                                                                                                                                                                                                                                                                                                                                                                                                                                                                                                                                                              <w:divBdr>
                                                                                                                                                                                                                                                                                                                                                                                                                                                                                                                                                                                                                                                                                                                                                                <w:top w:val="none" w:sz="0" w:space="0" w:color="auto"/>
                                                                                                                                                                                                                                                                                                                                                                                                                                                                                                                                                                                                                                                                                                                                                                <w:left w:val="none" w:sz="0" w:space="0" w:color="auto"/>
                                                                                                                                                                                                                                                                                                                                                                                                                                                                                                                                                                                                                                                                                                                                                                <w:bottom w:val="none" w:sz="0" w:space="0" w:color="auto"/>
                                                                                                                                                                                                                                                                                                                                                                                                                                                                                                                                                                                                                                                                                                                                                                <w:right w:val="none" w:sz="0" w:space="0" w:color="auto"/>
                                                                                                                                                                                                                                                                                                                                                                                                                                                                                                                                                                                                                                                                                                                                                              </w:divBdr>
                                                                                                                                                                                                                                                                                                                                                                                                                                                                                                                                                                                                                                                                                                                                                              <w:divsChild>
                                                                                                                                                                                                                                                                                                                                                                                                                                                                                                                                                                                                                                                                                                                                                                <w:div w:id="784349982">
                                                                                                                                                                                                                                                                                                                                                                                                                                                                                                                                                                                                                                                                                                                                                                  <w:marLeft w:val="0"/>
                                                                                                                                                                                                                                                                                                                                                                                                                                                                                                                                                                                                                                                                                                                                                                  <w:marRight w:val="0"/>
                                                                                                                                                                                                                                                                                                                                                                                                                                                                                                                                                                                                                                                                                                                                                                  <w:marTop w:val="0"/>
                                                                                                                                                                                                                                                                                                                                                                                                                                                                                                                                                                                                                                                                                                                                                                  <w:marBottom w:val="0"/>
                                                                                                                                                                                                                                                                                                                                                                                                                                                                                                                                                                                                                                                                                                                                                                  <w:divBdr>
                                                                                                                                                                                                                                                                                                                                                                                                                                                                                                                                                                                                                                                                                                                                                                    <w:top w:val="none" w:sz="0" w:space="0" w:color="auto"/>
                                                                                                                                                                                                                                                                                                                                                                                                                                                                                                                                                                                                                                                                                                                                                                    <w:left w:val="none" w:sz="0" w:space="0" w:color="auto"/>
                                                                                                                                                                                                                                                                                                                                                                                                                                                                                                                                                                                                                                                                                                                                                                    <w:bottom w:val="none" w:sz="0" w:space="0" w:color="auto"/>
                                                                                                                                                                                                                                                                                                                                                                                                                                                                                                                                                                                                                                                                                                                                                                    <w:right w:val="none" w:sz="0" w:space="0" w:color="auto"/>
                                                                                                                                                                                                                                                                                                                                                                                                                                                                                                                                                                                                                                                                                                                                                                  </w:divBdr>
                                                                                                                                                                                                                                                                                                                                                                                                                                                                                                                                                                                                                                                                                                                                                                  <w:divsChild>
                                                                                                                                                                                                                                                                                                                                                                                                                                                                                                                                                                                                                                                                                                                                                                    <w:div w:id="52970861">
                                                                                                                                                                                                                                                                                                                                                                                                                                                                                                                                                                                                                                                                                                                                                                      <w:marLeft w:val="0"/>
                                                                                                                                                                                                                                                                                                                                                                                                                                                                                                                                                                                                                                                                                                                                                                      <w:marRight w:val="0"/>
                                                                                                                                                                                                                                                                                                                                                                                                                                                                                                                                                                                                                                                                                                                                                                      <w:marTop w:val="0"/>
                                                                                                                                                                                                                                                                                                                                                                                                                                                                                                                                                                                                                                                                                                                                                                      <w:marBottom w:val="0"/>
                                                                                                                                                                                                                                                                                                                                                                                                                                                                                                                                                                                                                                                                                                                                                                      <w:divBdr>
                                                                                                                                                                                                                                                                                                                                                                                                                                                                                                                                                                                                                                                                                                                                                                        <w:top w:val="none" w:sz="0" w:space="0" w:color="auto"/>
                                                                                                                                                                                                                                                                                                                                                                                                                                                                                                                                                                                                                                                                                                                                                                        <w:left w:val="none" w:sz="0" w:space="0" w:color="auto"/>
                                                                                                                                                                                                                                                                                                                                                                                                                                                                                                                                                                                                                                                                                                                                                                        <w:bottom w:val="none" w:sz="0" w:space="0" w:color="auto"/>
                                                                                                                                                                                                                                                                                                                                                                                                                                                                                                                                                                                                                                                                                                                                                                        <w:right w:val="none" w:sz="0" w:space="0" w:color="auto"/>
                                                                                                                                                                                                                                                                                                                                                                                                                                                                                                                                                                                                                                                                                                                                                                      </w:divBdr>
                                                                                                                                                                                                                                                                                                                                                                                                                                                                                                                                                                                                                                                                                                                                                                      <w:divsChild>
                                                                                                                                                                                                                                                                                                                                                                                                                                                                                                                                                                                                                                                                                                                                                                        <w:div w:id="361637386">
                                                                                                                                                                                                                                                                                                                                                                                                                                                                                                                                                                                                                                                                                                                                                                          <w:marLeft w:val="0"/>
                                                                                                                                                                                                                                                                                                                                                                                                                                                                                                                                                                                                                                                                                                                                                                          <w:marRight w:val="0"/>
                                                                                                                                                                                                                                                                                                                                                                                                                                                                                                                                                                                                                                                                                                                                                                          <w:marTop w:val="0"/>
                                                                                                                                                                                                                                                                                                                                                                                                                                                                                                                                                                                                                                                                                                                                                                          <w:marBottom w:val="0"/>
                                                                                                                                                                                                                                                                                                                                                                                                                                                                                                                                                                                                                                                                                                                                                                          <w:divBdr>
                                                                                                                                                                                                                                                                                                                                                                                                                                                                                                                                                                                                                                                                                                                                                                            <w:top w:val="none" w:sz="0" w:space="0" w:color="auto"/>
                                                                                                                                                                                                                                                                                                                                                                                                                                                                                                                                                                                                                                                                                                                                                                            <w:left w:val="none" w:sz="0" w:space="0" w:color="auto"/>
                                                                                                                                                                                                                                                                                                                                                                                                                                                                                                                                                                                                                                                                                                                                                                            <w:bottom w:val="none" w:sz="0" w:space="0" w:color="auto"/>
                                                                                                                                                                                                                                                                                                                                                                                                                                                                                                                                                                                                                                                                                                                                                                            <w:right w:val="none" w:sz="0" w:space="0" w:color="auto"/>
                                                                                                                                                                                                                                                                                                                                                                                                                                                                                                                                                                                                                                                                                                                                                                          </w:divBdr>
                                                                                                                                                                                                                                                                                                                                                                                                                                                                                                                                                                                                                                                                                                                                                                          <w:divsChild>
                                                                                                                                                                                                                                                                                                                                                                                                                                                                                                                                                                                                                                                                                                                                                                            <w:div w:id="154884332">
                                                                                                                                                                                                                                                                                                                                                                                                                                                                                                                                                                                                                                                                                                                                                                              <w:marLeft w:val="0"/>
                                                                                                                                                                                                                                                                                                                                                                                                                                                                                                                                                                                                                                                                                                                                                                              <w:marRight w:val="0"/>
                                                                                                                                                                                                                                                                                                                                                                                                                                                                                                                                                                                                                                                                                                                                                                              <w:marTop w:val="0"/>
                                                                                                                                                                                                                                                                                                                                                                                                                                                                                                                                                                                                                                                                                                                                                                              <w:marBottom w:val="0"/>
                                                                                                                                                                                                                                                                                                                                                                                                                                                                                                                                                                                                                                                                                                                                                                              <w:divBdr>
                                                                                                                                                                                                                                                                                                                                                                                                                                                                                                                                                                                                                                                                                                                                                                                <w:top w:val="none" w:sz="0" w:space="0" w:color="auto"/>
                                                                                                                                                                                                                                                                                                                                                                                                                                                                                                                                                                                                                                                                                                                                                                                <w:left w:val="none" w:sz="0" w:space="0" w:color="auto"/>
                                                                                                                                                                                                                                                                                                                                                                                                                                                                                                                                                                                                                                                                                                                                                                                <w:bottom w:val="none" w:sz="0" w:space="0" w:color="auto"/>
                                                                                                                                                                                                                                                                                                                                                                                                                                                                                                                                                                                                                                                                                                                                                                                <w:right w:val="none" w:sz="0" w:space="0" w:color="auto"/>
                                                                                                                                                                                                                                                                                                                                                                                                                                                                                                                                                                                                                                                                                                                                                                              </w:divBdr>
                                                                                                                                                                                                                                                                                                                                                                                                                                                                                                                                                                                                                                                                                                                                                                              <w:divsChild>
                                                                                                                                                                                                                                                                                                                                                                                                                                                                                                                                                                                                                                                                                                                                                                                <w:div w:id="146286152">
                                                                                                                                                                                                                                                                                                                                                                                                                                                                                                                                                                                                                                                                                                                                                                                  <w:marLeft w:val="0"/>
                                                                                                                                                                                                                                                                                                                                                                                                                                                                                                                                                                                                                                                                                                                                                                                  <w:marRight w:val="0"/>
                                                                                                                                                                                                                                                                                                                                                                                                                                                                                                                                                                                                                                                                                                                                                                                  <w:marTop w:val="0"/>
                                                                                                                                                                                                                                                                                                                                                                                                                                                                                                                                                                                                                                                                                                                                                                                  <w:marBottom w:val="0"/>
                                                                                                                                                                                                                                                                                                                                                                                                                                                                                                                                                                                                                                                                                                                                                                                  <w:divBdr>
                                                                                                                                                                                                                                                                                                                                                                                                                                                                                                                                                                                                                                                                                                                                                                                    <w:top w:val="none" w:sz="0" w:space="0" w:color="auto"/>
                                                                                                                                                                                                                                                                                                                                                                                                                                                                                                                                                                                                                                                                                                                                                                                    <w:left w:val="none" w:sz="0" w:space="0" w:color="auto"/>
                                                                                                                                                                                                                                                                                                                                                                                                                                                                                                                                                                                                                                                                                                                                                                                    <w:bottom w:val="none" w:sz="0" w:space="0" w:color="auto"/>
                                                                                                                                                                                                                                                                                                                                                                                                                                                                                                                                                                                                                                                                                                                                                                                    <w:right w:val="none" w:sz="0" w:space="0" w:color="auto"/>
                                                                                                                                                                                                                                                                                                                                                                                                                                                                                                                                                                                                                                                                                                                                                                                  </w:divBdr>
                                                                                                                                                                                                                                                                                                                                                                                                                                                                                                                                                                                                                                                                                                                                                                                  <w:divsChild>
                                                                                                                                                                                                                                                                                                                                                                                                                                                                                                                                                                                                                                                                                                                                                                                    <w:div w:id="1298803436">
                                                                                                                                                                                                                                                                                                                                                                                                                                                                                                                                                                                                                                                                                                                                                                                      <w:marLeft w:val="0"/>
                                                                                                                                                                                                                                                                                                                                                                                                                                                                                                                                                                                                                                                                                                                                                                                      <w:marRight w:val="0"/>
                                                                                                                                                                                                                                                                                                                                                                                                                                                                                                                                                                                                                                                                                                                                                                                      <w:marTop w:val="0"/>
                                                                                                                                                                                                                                                                                                                                                                                                                                                                                                                                                                                                                                                                                                                                                                                      <w:marBottom w:val="0"/>
                                                                                                                                                                                                                                                                                                                                                                                                                                                                                                                                                                                                                                                                                                                                                                                      <w:divBdr>
                                                                                                                                                                                                                                                                                                                                                                                                                                                                                                                                                                                                                                                                                                                                                                                        <w:top w:val="none" w:sz="0" w:space="0" w:color="auto"/>
                                                                                                                                                                                                                                                                                                                                                                                                                                                                                                                                                                                                                                                                                                                                                                                        <w:left w:val="none" w:sz="0" w:space="0" w:color="auto"/>
                                                                                                                                                                                                                                                                                                                                                                                                                                                                                                                                                                                                                                                                                                                                                                                        <w:bottom w:val="none" w:sz="0" w:space="0" w:color="auto"/>
                                                                                                                                                                                                                                                                                                                                                                                                                                                                                                                                                                                                                                                                                                                                                                                        <w:right w:val="none" w:sz="0" w:space="0" w:color="auto"/>
                                                                                                                                                                                                                                                                                                                                                                                                                                                                                                                                                                                                                                                                                                                                                                                      </w:divBdr>
                                                                                                                                                                                                                                                                                                                                                                                                                                                                                                                                                                                                                                                                                                                                                                                      <w:divsChild>
                                                                                                                                                                                                                                                                                                                                                                                                                                                                                                                                                                                                                                                                                                                                                                                        <w:div w:id="79063256">
                                                                                                                                                                                                                                                                                                                                                                                                                                                                                                                                                                                                                                                                                                                                                                                          <w:marLeft w:val="0"/>
                                                                                                                                                                                                                                                                                                                                                                                                                                                                                                                                                                                                                                                                                                                                                                                          <w:marRight w:val="0"/>
                                                                                                                                                                                                                                                                                                                                                                                                                                                                                                                                                                                                                                                                                                                                                                                          <w:marTop w:val="0"/>
                                                                                                                                                                                                                                                                                                                                                                                                                                                                                                                                                                                                                                                                                                                                                                                          <w:marBottom w:val="0"/>
                                                                                                                                                                                                                                                                                                                                                                                                                                                                                                                                                                                                                                                                                                                                                                                          <w:divBdr>
                                                                                                                                                                                                                                                                                                                                                                                                                                                                                                                                                                                                                                                                                                                                                                                            <w:top w:val="none" w:sz="0" w:space="0" w:color="auto"/>
                                                                                                                                                                                                                                                                                                                                                                                                                                                                                                                                                                                                                                                                                                                                                                                            <w:left w:val="none" w:sz="0" w:space="0" w:color="auto"/>
                                                                                                                                                                                                                                                                                                                                                                                                                                                                                                                                                                                                                                                                                                                                                                                            <w:bottom w:val="none" w:sz="0" w:space="0" w:color="auto"/>
                                                                                                                                                                                                                                                                                                                                                                                                                                                                                                                                                                                                                                                                                                                                                                                            <w:right w:val="none" w:sz="0" w:space="0" w:color="auto"/>
                                                                                                                                                                                                                                                                                                                                                                                                                                                                                                                                                                                                                                                                                                                                                                                          </w:divBdr>
                                                                                                                                                                                                                                                                                                                                                                                                                                                                                                                                                                                                                                                                                                                                                                                          <w:divsChild>
                                                                                                                                                                                                                                                                                                                                                                                                                                                                                                                                                                                                                                                                                                                                                                                            <w:div w:id="539710407">
                                                                                                                                                                                                                                                                                                                                                                                                                                                                                                                                                                                                                                                                                                                                                                                              <w:marLeft w:val="0"/>
                                                                                                                                                                                                                                                                                                                                                                                                                                                                                                                                                                                                                                                                                                                                                                                              <w:marRight w:val="0"/>
                                                                                                                                                                                                                                                                                                                                                                                                                                                                                                                                                                                                                                                                                                                                                                                              <w:marTop w:val="0"/>
                                                                                                                                                                                                                                                                                                                                                                                                                                                                                                                                                                                                                                                                                                                                                                                              <w:marBottom w:val="0"/>
                                                                                                                                                                                                                                                                                                                                                                                                                                                                                                                                                                                                                                                                                                                                                                                              <w:divBdr>
                                                                                                                                                                                                                                                                                                                                                                                                                                                                                                                                                                                                                                                                                                                                                                                                <w:top w:val="none" w:sz="0" w:space="0" w:color="auto"/>
                                                                                                                                                                                                                                                                                                                                                                                                                                                                                                                                                                                                                                                                                                                                                                                                <w:left w:val="none" w:sz="0" w:space="0" w:color="auto"/>
                                                                                                                                                                                                                                                                                                                                                                                                                                                                                                                                                                                                                                                                                                                                                                                                <w:bottom w:val="none" w:sz="0" w:space="0" w:color="auto"/>
                                                                                                                                                                                                                                                                                                                                                                                                                                                                                                                                                                                                                                                                                                                                                                                                <w:right w:val="none" w:sz="0" w:space="0" w:color="auto"/>
                                                                                                                                                                                                                                                                                                                                                                                                                                                                                                                                                                                                                                                                                                                                                                                              </w:divBdr>
                                                                                                                                                                                                                                                                                                                                                                                                                                                                                                                                                                                                                                                                                                                                                                                              <w:divsChild>
                                                                                                                                                                                                                                                                                                                                                                                                                                                                                                                                                                                                                                                                                                                                                                                                <w:div w:id="1699116247">
                                                                                                                                                                                                                                                                                                                                                                                                                                                                                                                                                                                                                                                                                                                                                                                                  <w:marLeft w:val="0"/>
                                                                                                                                                                                                                                                                                                                                                                                                                                                                                                                                                                                                                                                                                                                                                                                                  <w:marRight w:val="0"/>
                                                                                                                                                                                                                                                                                                                                                                                                                                                                                                                                                                                                                                                                                                                                                                                                  <w:marTop w:val="0"/>
                                                                                                                                                                                                                                                                                                                                                                                                                                                                                                                                                                                                                                                                                                                                                                                                  <w:marBottom w:val="0"/>
                                                                                                                                                                                                                                                                                                                                                                                                                                                                                                                                                                                                                                                                                                                                                                                                  <w:divBdr>
                                                                                                                                                                                                                                                                                                                                                                                                                                                                                                                                                                                                                                                                                                                                                                                                    <w:top w:val="none" w:sz="0" w:space="0" w:color="auto"/>
                                                                                                                                                                                                                                                                                                                                                                                                                                                                                                                                                                                                                                                                                                                                                                                                    <w:left w:val="none" w:sz="0" w:space="0" w:color="auto"/>
                                                                                                                                                                                                                                                                                                                                                                                                                                                                                                                                                                                                                                                                                                                                                                                                    <w:bottom w:val="none" w:sz="0" w:space="0" w:color="auto"/>
                                                                                                                                                                                                                                                                                                                                                                                                                                                                                                                                                                                                                                                                                                                                                                                                    <w:right w:val="none" w:sz="0" w:space="0" w:color="auto"/>
                                                                                                                                                                                                                                                                                                                                                                                                                                                                                                                                                                                                                                                                                                                                                                                                  </w:divBdr>
                                                                                                                                                                                                                                                                                                                                                                                                                                                                                                                                                                                                                                                                                                                                                                                                  <w:divsChild>
                                                                                                                                                                                                                                                                                                                                                                                                                                                                                                                                                                                                                                                                                                                                                                                                    <w:div w:id="1674449624">
                                                                                                                                                                                                                                                                                                                                                                                                                                                                                                                                                                                                                                                                                                                                                                                                      <w:marLeft w:val="0"/>
                                                                                                                                                                                                                                                                                                                                                                                                                                                                                                                                                                                                                                                                                                                                                                                                      <w:marRight w:val="0"/>
                                                                                                                                                                                                                                                                                                                                                                                                                                                                                                                                                                                                                                                                                                                                                                                                      <w:marTop w:val="0"/>
                                                                                                                                                                                                                                                                                                                                                                                                                                                                                                                                                                                                                                                                                                                                                                                                      <w:marBottom w:val="0"/>
                                                                                                                                                                                                                                                                                                                                                                                                                                                                                                                                                                                                                                                                                                                                                                                                      <w:divBdr>
                                                                                                                                                                                                                                                                                                                                                                                                                                                                                                                                                                                                                                                                                                                                                                                                        <w:top w:val="none" w:sz="0" w:space="0" w:color="auto"/>
                                                                                                                                                                                                                                                                                                                                                                                                                                                                                                                                                                                                                                                                                                                                                                                                        <w:left w:val="none" w:sz="0" w:space="0" w:color="auto"/>
                                                                                                                                                                                                                                                                                                                                                                                                                                                                                                                                                                                                                                                                                                                                                                                                        <w:bottom w:val="none" w:sz="0" w:space="0" w:color="auto"/>
                                                                                                                                                                                                                                                                                                                                                                                                                                                                                                                                                                                                                                                                                                                                                                                                        <w:right w:val="none" w:sz="0" w:space="0" w:color="auto"/>
                                                                                                                                                                                                                                                                                                                                                                                                                                                                                                                                                                                                                                                                                                                                                                                                      </w:divBdr>
                                                                                                                                                                                                                                                                                                                                                                                                                                                                                                                                                                                                                                                                                                                                                                                                      <w:divsChild>
                                                                                                                                                                                                                                                                                                                                                                                                                                                                                                                                                                                                                                                                                                                                                                                                        <w:div w:id="54083868">
                                                                                                                                                                                                                                                                                                                                                                                                                                                                                                                                                                                                                                                                                                                                                                                                          <w:marLeft w:val="0"/>
                                                                                                                                                                                                                                                                                                                                                                                                                                                                                                                                                                                                                                                                                                                                                                                                          <w:marRight w:val="0"/>
                                                                                                                                                                                                                                                                                                                                                                                                                                                                                                                                                                                                                                                                                                                                                                                                          <w:marTop w:val="0"/>
                                                                                                                                                                                                                                                                                                                                                                                                                                                                                                                                                                                                                                                                                                                                                                                                          <w:marBottom w:val="0"/>
                                                                                                                                                                                                                                                                                                                                                                                                                                                                                                                                                                                                                                                                                                                                                                                                          <w:divBdr>
                                                                                                                                                                                                                                                                                                                                                                                                                                                                                                                                                                                                                                                                                                                                                                                                            <w:top w:val="none" w:sz="0" w:space="0" w:color="auto"/>
                                                                                                                                                                                                                                                                                                                                                                                                                                                                                                                                                                                                                                                                                                                                                                                                            <w:left w:val="none" w:sz="0" w:space="0" w:color="auto"/>
                                                                                                                                                                                                                                                                                                                                                                                                                                                                                                                                                                                                                                                                                                                                                                                                            <w:bottom w:val="none" w:sz="0" w:space="0" w:color="auto"/>
                                                                                                                                                                                                                                                                                                                                                                                                                                                                                                                                                                                                                                                                                                                                                                                                            <w:right w:val="none" w:sz="0" w:space="0" w:color="auto"/>
                                                                                                                                                                                                                                                                                                                                                                                                                                                                                                                                                                                                                                                                                                                                                                                                          </w:divBdr>
                                                                                                                                                                                                                                                                                                                                                                                                                                                                                                                                                                                                                                                                                                                                                                                                          <w:divsChild>
                                                                                                                                                                                                                                                                                                                                                                                                                                                                                                                                                                                                                                                                                                                                                                                                            <w:div w:id="2126924332">
                                                                                                                                                                                                                                                                                                                                                                                                                                                                                                                                                                                                                                                                                                                                                                                                              <w:marLeft w:val="0"/>
                                                                                                                                                                                                                                                                                                                                                                                                                                                                                                                                                                                                                                                                                                                                                                                                              <w:marRight w:val="0"/>
                                                                                                                                                                                                                                                                                                                                                                                                                                                                                                                                                                                                                                                                                                                                                                                                              <w:marTop w:val="0"/>
                                                                                                                                                                                                                                                                                                                                                                                                                                                                                                                                                                                                                                                                                                                                                                                                              <w:marBottom w:val="0"/>
                                                                                                                                                                                                                                                                                                                                                                                                                                                                                                                                                                                                                                                                                                                                                                                                              <w:divBdr>
                                                                                                                                                                                                                                                                                                                                                                                                                                                                                                                                                                                                                                                                                                                                                                                                                <w:top w:val="none" w:sz="0" w:space="0" w:color="auto"/>
                                                                                                                                                                                                                                                                                                                                                                                                                                                                                                                                                                                                                                                                                                                                                                                                                <w:left w:val="none" w:sz="0" w:space="0" w:color="auto"/>
                                                                                                                                                                                                                                                                                                                                                                                                                                                                                                                                                                                                                                                                                                                                                                                                                <w:bottom w:val="none" w:sz="0" w:space="0" w:color="auto"/>
                                                                                                                                                                                                                                                                                                                                                                                                                                                                                                                                                                                                                                                                                                                                                                                                                <w:right w:val="none" w:sz="0" w:space="0" w:color="auto"/>
                                                                                                                                                                                                                                                                                                                                                                                                                                                                                                                                                                                                                                                                                                                                                                                                              </w:divBdr>
                                                                                                                                                                                                                                                                                                                                                                                                                                                                                                                                                                                                                                                                                                                                                                                                              <w:divsChild>
                                                                                                                                                                                                                                                                                                                                                                                                                                                                                                                                                                                                                                                                                                                                                                                                                <w:div w:id="160314742">
                                                                                                                                                                                                                                                                                                                                                                                                                                                                                                                                                                                                                                                                                                                                                                                                                  <w:marLeft w:val="0"/>
                                                                                                                                                                                                                                                                                                                                                                                                                                                                                                                                                                                                                                                                                                                                                                                                                  <w:marRight w:val="0"/>
                                                                                                                                                                                                                                                                                                                                                                                                                                                                                                                                                                                                                                                                                                                                                                                                                  <w:marTop w:val="0"/>
                                                                                                                                                                                                                                                                                                                                                                                                                                                                                                                                                                                                                                                                                                                                                                                                                  <w:marBottom w:val="0"/>
                                                                                                                                                                                                                                                                                                                                                                                                                                                                                                                                                                                                                                                                                                                                                                                                                  <w:divBdr>
                                                                                                                                                                                                                                                                                                                                                                                                                                                                                                                                                                                                                                                                                                                                                                                                                    <w:top w:val="none" w:sz="0" w:space="0" w:color="auto"/>
                                                                                                                                                                                                                                                                                                                                                                                                                                                                                                                                                                                                                                                                                                                                                                                                                    <w:left w:val="none" w:sz="0" w:space="0" w:color="auto"/>
                                                                                                                                                                                                                                                                                                                                                                                                                                                                                                                                                                                                                                                                                                                                                                                                                    <w:bottom w:val="none" w:sz="0" w:space="0" w:color="auto"/>
                                                                                                                                                                                                                                                                                                                                                                                                                                                                                                                                                                                                                                                                                                                                                                                                                    <w:right w:val="none" w:sz="0" w:space="0" w:color="auto"/>
                                                                                                                                                                                                                                                                                                                                                                                                                                                                                                                                                                                                                                                                                                                                                                                                                  </w:divBdr>
                                                                                                                                                                                                                                                                                                                                                                                                                                                                                                                                                                                                                                                                                                                                                                                                                  <w:divsChild>
                                                                                                                                                                                                                                                                                                                                                                                                                                                                                                                                                                                                                                                                                                                                                                                                                    <w:div w:id="1111165439">
                                                                                                                                                                                                                                                                                                                                                                                                                                                                                                                                                                                                                                                                                                                                                                                                                      <w:marLeft w:val="0"/>
                                                                                                                                                                                                                                                                                                                                                                                                                                                                                                                                                                                                                                                                                                                                                                                                                      <w:marRight w:val="0"/>
                                                                                                                                                                                                                                                                                                                                                                                                                                                                                                                                                                                                                                                                                                                                                                                                                      <w:marTop w:val="0"/>
                                                                                                                                                                                                                                                                                                                                                                                                                                                                                                                                                                                                                                                                                                                                                                                                                      <w:marBottom w:val="0"/>
                                                                                                                                                                                                                                                                                                                                                                                                                                                                                                                                                                                                                                                                                                                                                                                                                      <w:divBdr>
                                                                                                                                                                                                                                                                                                                                                                                                                                                                                                                                                                                                                                                                                                                                                                                                                        <w:top w:val="none" w:sz="0" w:space="0" w:color="auto"/>
                                                                                                                                                                                                                                                                                                                                                                                                                                                                                                                                                                                                                                                                                                                                                                                                                        <w:left w:val="none" w:sz="0" w:space="0" w:color="auto"/>
                                                                                                                                                                                                                                                                                                                                                                                                                                                                                                                                                                                                                                                                                                                                                                                                                        <w:bottom w:val="none" w:sz="0" w:space="0" w:color="auto"/>
                                                                                                                                                                                                                                                                                                                                                                                                                                                                                                                                                                                                                                                                                                                                                                                                                        <w:right w:val="none" w:sz="0" w:space="0" w:color="auto"/>
                                                                                                                                                                                                                                                                                                                                                                                                                                                                                                                                                                                                                                                                                                                                                                                                                      </w:divBdr>
                                                                                                                                                                                                                                                                                                                                                                                                                                                                                                                                                                                                                                                                                                                                                                                                                      <w:divsChild>
                                                                                                                                                                                                                                                                                                                                                                                                                                                                                                                                                                                                                                                                                                                                                                                                                        <w:div w:id="1418402190">
                                                                                                                                                                                                                                                                                                                                                                                                                                                                                                                                                                                                                                                                                                                                                                                                                          <w:marLeft w:val="0"/>
                                                                                                                                                                                                                                                                                                                                                                                                                                                                                                                                                                                                                                                                                                                                                                                                                          <w:marRight w:val="0"/>
                                                                                                                                                                                                                                                                                                                                                                                                                                                                                                                                                                                                                                                                                                                                                                                                                          <w:marTop w:val="0"/>
                                                                                                                                                                                                                                                                                                                                                                                                                                                                                                                                                                                                                                                                                                                                                                                                                          <w:marBottom w:val="0"/>
                                                                                                                                                                                                                                                                                                                                                                                                                                                                                                                                                                                                                                                                                                                                                                                                                          <w:divBdr>
                                                                                                                                                                                                                                                                                                                                                                                                                                                                                                                                                                                                                                                                                                                                                                                                                            <w:top w:val="none" w:sz="0" w:space="0" w:color="auto"/>
                                                                                                                                                                                                                                                                                                                                                                                                                                                                                                                                                                                                                                                                                                                                                                                                                            <w:left w:val="none" w:sz="0" w:space="0" w:color="auto"/>
                                                                                                                                                                                                                                                                                                                                                                                                                                                                                                                                                                                                                                                                                                                                                                                                                            <w:bottom w:val="none" w:sz="0" w:space="0" w:color="auto"/>
                                                                                                                                                                                                                                                                                                                                                                                                                                                                                                                                                                                                                                                                                                                                                                                                                            <w:right w:val="none" w:sz="0" w:space="0" w:color="auto"/>
                                                                                                                                                                                                                                                                                                                                                                                                                                                                                                                                                                                                                                                                                                                                                                                                                          </w:divBdr>
                                                                                                                                                                                                                                                                                                                                                                                                                                                                                                                                                                                                                                                                                                                                                                                                                          <w:divsChild>
                                                                                                                                                                                                                                                                                                                                                                                                                                                                                                                                                                                                                                                                                                                                                                                                                            <w:div w:id="862131922">
                                                                                                                                                                                                                                                                                                                                                                                                                                                                                                                                                                                                                                                                                                                                                                                                                              <w:marLeft w:val="0"/>
                                                                                                                                                                                                                                                                                                                                                                                                                                                                                                                                                                                                                                                                                                                                                                                                                              <w:marRight w:val="0"/>
                                                                                                                                                                                                                                                                                                                                                                                                                                                                                                                                                                                                                                                                                                                                                                                                                              <w:marTop w:val="0"/>
                                                                                                                                                                                                                                                                                                                                                                                                                                                                                                                                                                                                                                                                                                                                                                                                                              <w:marBottom w:val="0"/>
                                                                                                                                                                                                                                                                                                                                                                                                                                                                                                                                                                                                                                                                                                                                                                                                                              <w:divBdr>
                                                                                                                                                                                                                                                                                                                                                                                                                                                                                                                                                                                                                                                                                                                                                                                                                                <w:top w:val="none" w:sz="0" w:space="0" w:color="auto"/>
                                                                                                                                                                                                                                                                                                                                                                                                                                                                                                                                                                                                                                                                                                                                                                                                                                <w:left w:val="none" w:sz="0" w:space="0" w:color="auto"/>
                                                                                                                                                                                                                                                                                                                                                                                                                                                                                                                                                                                                                                                                                                                                                                                                                                <w:bottom w:val="none" w:sz="0" w:space="0" w:color="auto"/>
                                                                                                                                                                                                                                                                                                                                                                                                                                                                                                                                                                                                                                                                                                                                                                                                                                <w:right w:val="none" w:sz="0" w:space="0" w:color="auto"/>
                                                                                                                                                                                                                                                                                                                                                                                                                                                                                                                                                                                                                                                                                                                                                                                                                              </w:divBdr>
                                                                                                                                                                                                                                                                                                                                                                                                                                                                                                                                                                                                                                                                                                                                                                                                                              <w:divsChild>
                                                                                                                                                                                                                                                                                                                                                                                                                                                                                                                                                                                                                                                                                                                                                                                                                                <w:div w:id="214901153">
                                                                                                                                                                                                                                                                                                                                                                                                                                                                                                                                                                                                                                                                                                                                                                                                                                  <w:marLeft w:val="0"/>
                                                                                                                                                                                                                                                                                                                                                                                                                                                                                                                                                                                                                                                                                                                                                                                                                                  <w:marRight w:val="0"/>
                                                                                                                                                                                                                                                                                                                                                                                                                                                                                                                                                                                                                                                                                                                                                                                                                                  <w:marTop w:val="0"/>
                                                                                                                                                                                                                                                                                                                                                                                                                                                                                                                                                                                                                                                                                                                                                                                                                                  <w:marBottom w:val="0"/>
                                                                                                                                                                                                                                                                                                                                                                                                                                                                                                                                                                                                                                                                                                                                                                                                                                  <w:divBdr>
                                                                                                                                                                                                                                                                                                                                                                                                                                                                                                                                                                                                                                                                                                                                                                                                                                    <w:top w:val="none" w:sz="0" w:space="0" w:color="auto"/>
                                                                                                                                                                                                                                                                                                                                                                                                                                                                                                                                                                                                                                                                                                                                                                                                                                    <w:left w:val="none" w:sz="0" w:space="0" w:color="auto"/>
                                                                                                                                                                                                                                                                                                                                                                                                                                                                                                                                                                                                                                                                                                                                                                                                                                    <w:bottom w:val="none" w:sz="0" w:space="0" w:color="auto"/>
                                                                                                                                                                                                                                                                                                                                                                                                                                                                                                                                                                                                                                                                                                                                                                                                                                    <w:right w:val="none" w:sz="0" w:space="0" w:color="auto"/>
                                                                                                                                                                                                                                                                                                                                                                                                                                                                                                                                                                                                                                                                                                                                                                                                                                  </w:divBdr>
                                                                                                                                                                                                                                                                                                                                                                                                                                                                                                                                                                                                                                                                                                                                                                                                                                  <w:divsChild>
                                                                                                                                                                                                                                                                                                                                                                                                                                                                                                                                                                                                                                                                                                                                                                                                                                    <w:div w:id="46687834">
                                                                                                                                                                                                                                                                                                                                                                                                                                                                                                                                                                                                                                                                                                                                                                                                                                      <w:marLeft w:val="0"/>
                                                                                                                                                                                                                                                                                                                                                                                                                                                                                                                                                                                                                                                                                                                                                                                                                                      <w:marRight w:val="0"/>
                                                                                                                                                                                                                                                                                                                                                                                                                                                                                                                                                                                                                                                                                                                                                                                                                                      <w:marTop w:val="0"/>
                                                                                                                                                                                                                                                                                                                                                                                                                                                                                                                                                                                                                                                                                                                                                                                                                                      <w:marBottom w:val="0"/>
                                                                                                                                                                                                                                                                                                                                                                                                                                                                                                                                                                                                                                                                                                                                                                                                                                      <w:divBdr>
                                                                                                                                                                                                                                                                                                                                                                                                                                                                                                                                                                                                                                                                                                                                                                                                                                        <w:top w:val="none" w:sz="0" w:space="0" w:color="auto"/>
                                                                                                                                                                                                                                                                                                                                                                                                                                                                                                                                                                                                                                                                                                                                                                                                                                        <w:left w:val="none" w:sz="0" w:space="0" w:color="auto"/>
                                                                                                                                                                                                                                                                                                                                                                                                                                                                                                                                                                                                                                                                                                                                                                                                                                        <w:bottom w:val="none" w:sz="0" w:space="0" w:color="auto"/>
                                                                                                                                                                                                                                                                                                                                                                                                                                                                                                                                                                                                                                                                                                                                                                                                                                        <w:right w:val="none" w:sz="0" w:space="0" w:color="auto"/>
                                                                                                                                                                                                                                                                                                                                                                                                                                                                                                                                                                                                                                                                                                                                                                                                                                      </w:divBdr>
                                                                                                                                                                                                                                                                                                                                                                                                                                                                                                                                                                                                                                                                                                                                                                                                                                      <w:divsChild>
                                                                                                                                                                                                                                                                                                                                                                                                                                                                                                                                                                                                                                                                                                                                                                                                                                        <w:div w:id="1628662915">
                                                                                                                                                                                                                                                                                                                                                                                                                                                                                                                                                                                                                                                                                                                                                                                                                                          <w:marLeft w:val="0"/>
                                                                                                                                                                                                                                                                                                                                                                                                                                                                                                                                                                                                                                                                                                                                                                                                                                          <w:marRight w:val="0"/>
                                                                                                                                                                                                                                                                                                                                                                                                                                                                                                                                                                                                                                                                                                                                                                                                                                          <w:marTop w:val="0"/>
                                                                                                                                                                                                                                                                                                                                                                                                                                                                                                                                                                                                                                                                                                                                                                                                                                          <w:marBottom w:val="0"/>
                                                                                                                                                                                                                                                                                                                                                                                                                                                                                                                                                                                                                                                                                                                                                                                                                                          <w:divBdr>
                                                                                                                                                                                                                                                                                                                                                                                                                                                                                                                                                                                                                                                                                                                                                                                                                                            <w:top w:val="none" w:sz="0" w:space="0" w:color="auto"/>
                                                                                                                                                                                                                                                                                                                                                                                                                                                                                                                                                                                                                                                                                                                                                                                                                                            <w:left w:val="none" w:sz="0" w:space="0" w:color="auto"/>
                                                                                                                                                                                                                                                                                                                                                                                                                                                                                                                                                                                                                                                                                                                                                                                                                                            <w:bottom w:val="none" w:sz="0" w:space="0" w:color="auto"/>
                                                                                                                                                                                                                                                                                                                                                                                                                                                                                                                                                                                                                                                                                                                                                                                                                                            <w:right w:val="none" w:sz="0" w:space="0" w:color="auto"/>
                                                                                                                                                                                                                                                                                                                                                                                                                                                                                                                                                                                                                                                                                                                                                                                                                                          </w:divBdr>
                                                                                                                                                                                                                                                                                                                                                                                                                                                                                                                                                                                                                                                                                                                                                                                                                                          <w:divsChild>
                                                                                                                                                                                                                                                                                                                                                                                                                                                                                                                                                                                                                                                                                                                                                                                                                                            <w:div w:id="1988390756">
                                                                                                                                                                                                                                                                                                                                                                                                                                                                                                                                                                                                                                                                                                                                                                                                                                              <w:marLeft w:val="0"/>
                                                                                                                                                                                                                                                                                                                                                                                                                                                                                                                                                                                                                                                                                                                                                                                                                                              <w:marRight w:val="0"/>
                                                                                                                                                                                                                                                                                                                                                                                                                                                                                                                                                                                                                                                                                                                                                                                                                                              <w:marTop w:val="0"/>
                                                                                                                                                                                                                                                                                                                                                                                                                                                                                                                                                                                                                                                                                                                                                                                                                                              <w:marBottom w:val="0"/>
                                                                                                                                                                                                                                                                                                                                                                                                                                                                                                                                                                                                                                                                                                                                                                                                                                              <w:divBdr>
                                                                                                                                                                                                                                                                                                                                                                                                                                                                                                                                                                                                                                                                                                                                                                                                                                                <w:top w:val="none" w:sz="0" w:space="0" w:color="auto"/>
                                                                                                                                                                                                                                                                                                                                                                                                                                                                                                                                                                                                                                                                                                                                                                                                                                                <w:left w:val="none" w:sz="0" w:space="0" w:color="auto"/>
                                                                                                                                                                                                                                                                                                                                                                                                                                                                                                                                                                                                                                                                                                                                                                                                                                                <w:bottom w:val="none" w:sz="0" w:space="0" w:color="auto"/>
                                                                                                                                                                                                                                                                                                                                                                                                                                                                                                                                                                                                                                                                                                                                                                                                                                                <w:right w:val="none" w:sz="0" w:space="0" w:color="auto"/>
                                                                                                                                                                                                                                                                                                                                                                                                                                                                                                                                                                                                                                                                                                                                                                                                                                              </w:divBdr>
                                                                                                                                                                                                                                                                                                                                                                                                                                                                                                                                                                                                                                                                                                                                                                                                                                              <w:divsChild>
                                                                                                                                                                                                                                                                                                                                                                                                                                                                                                                                                                                                                                                                                                                                                                                                                                                <w:div w:id="116605218">
                                                                                                                                                                                                                                                                                                                                                                                                                                                                                                                                                                                                                                                                                                                                                                                                                                                  <w:marLeft w:val="0"/>
                                                                                                                                                                                                                                                                                                                                                                                                                                                                                                                                                                                                                                                                                                                                                                                                                                                  <w:marRight w:val="0"/>
                                                                                                                                                                                                                                                                                                                                                                                                                                                                                                                                                                                                                                                                                                                                                                                                                                                  <w:marTop w:val="0"/>
                                                                                                                                                                                                                                                                                                                                                                                                                                                                                                                                                                                                                                                                                                                                                                                                                                                  <w:marBottom w:val="0"/>
                                                                                                                                                                                                                                                                                                                                                                                                                                                                                                                                                                                                                                                                                                                                                                                                                                                  <w:divBdr>
                                                                                                                                                                                                                                                                                                                                                                                                                                                                                                                                                                                                                                                                                                                                                                                                                                                    <w:top w:val="none" w:sz="0" w:space="0" w:color="auto"/>
                                                                                                                                                                                                                                                                                                                                                                                                                                                                                                                                                                                                                                                                                                                                                                                                                                                    <w:left w:val="none" w:sz="0" w:space="0" w:color="auto"/>
                                                                                                                                                                                                                                                                                                                                                                                                                                                                                                                                                                                                                                                                                                                                                                                                                                                    <w:bottom w:val="none" w:sz="0" w:space="0" w:color="auto"/>
                                                                                                                                                                                                                                                                                                                                                                                                                                                                                                                                                                                                                                                                                                                                                                                                                                                    <w:right w:val="none" w:sz="0" w:space="0" w:color="auto"/>
                                                                                                                                                                                                                                                                                                                                                                                                                                                                                                                                                                                                                                                                                                                                                                                                                                                  </w:divBdr>
                                                                                                                                                                                                                                                                                                                                                                                                                                                                                                                                                                                                                                                                                                                                                                                                                                                  <w:divsChild>
                                                                                                                                                                                                                                                                                                                                                                                                                                                                                                                                                                                                                                                                                                                                                                                                                                                    <w:div w:id="1424835116">
                                                                                                                                                                                                                                                                                                                                                                                                                                                                                                                                                                                                                                                                                                                                                                                                                                                      <w:marLeft w:val="0"/>
                                                                                                                                                                                                                                                                                                                                                                                                                                                                                                                                                                                                                                                                                                                                                                                                                                                      <w:marRight w:val="0"/>
                                                                                                                                                                                                                                                                                                                                                                                                                                                                                                                                                                                                                                                                                                                                                                                                                                                      <w:marTop w:val="0"/>
                                                                                                                                                                                                                                                                                                                                                                                                                                                                                                                                                                                                                                                                                                                                                                                                                                                      <w:marBottom w:val="0"/>
                                                                                                                                                                                                                                                                                                                                                                                                                                                                                                                                                                                                                                                                                                                                                                                                                                                      <w:divBdr>
                                                                                                                                                                                                                                                                                                                                                                                                                                                                                                                                                                                                                                                                                                                                                                                                                                                        <w:top w:val="none" w:sz="0" w:space="0" w:color="auto"/>
                                                                                                                                                                                                                                                                                                                                                                                                                                                                                                                                                                                                                                                                                                                                                                                                                                                        <w:left w:val="none" w:sz="0" w:space="0" w:color="auto"/>
                                                                                                                                                                                                                                                                                                                                                                                                                                                                                                                                                                                                                                                                                                                                                                                                                                                        <w:bottom w:val="none" w:sz="0" w:space="0" w:color="auto"/>
                                                                                                                                                                                                                                                                                                                                                                                                                                                                                                                                                                                                                                                                                                                                                                                                                                                        <w:right w:val="none" w:sz="0" w:space="0" w:color="auto"/>
                                                                                                                                                                                                                                                                                                                                                                                                                                                                                                                                                                                                                                                                                                                                                                                                                                                      </w:divBdr>
                                                                                                                                                                                                                                                                                                                                                                                                                                                                                                                                                                                                                                                                                                                                                                                                                                                      <w:divsChild>
                                                                                                                                                                                                                                                                                                                                                                                                                                                                                                                                                                                                                                                                                                                                                                                                                                                        <w:div w:id="1964341063">
                                                                                                                                                                                                                                                                                                                                                                                                                                                                                                                                                                                                                                                                                                                                                                                                                                                          <w:marLeft w:val="0"/>
                                                                                                                                                                                                                                                                                                                                                                                                                                                                                                                                                                                                                                                                                                                                                                                                                                                          <w:marRight w:val="0"/>
                                                                                                                                                                                                                                                                                                                                                                                                                                                                                                                                                                                                                                                                                                                                                                                                                                                          <w:marTop w:val="0"/>
                                                                                                                                                                                                                                                                                                                                                                                                                                                                                                                                                                                                                                                                                                                                                                                                                                                          <w:marBottom w:val="0"/>
                                                                                                                                                                                                                                                                                                                                                                                                                                                                                                                                                                                                                                                                                                                                                                                                                                                          <w:divBdr>
                                                                                                                                                                                                                                                                                                                                                                                                                                                                                                                                                                                                                                                                                                                                                                                                                                                            <w:top w:val="none" w:sz="0" w:space="0" w:color="auto"/>
                                                                                                                                                                                                                                                                                                                                                                                                                                                                                                                                                                                                                                                                                                                                                                                                                                                            <w:left w:val="none" w:sz="0" w:space="0" w:color="auto"/>
                                                                                                                                                                                                                                                                                                                                                                                                                                                                                                                                                                                                                                                                                                                                                                                                                                                            <w:bottom w:val="none" w:sz="0" w:space="0" w:color="auto"/>
                                                                                                                                                                                                                                                                                                                                                                                                                                                                                                                                                                                                                                                                                                                                                                                                                                                            <w:right w:val="none" w:sz="0" w:space="0" w:color="auto"/>
                                                                                                                                                                                                                                                                                                                                                                                                                                                                                                                                                                                                                                                                                                                                                                                                                                                          </w:divBdr>
                                                                                                                                                                                                                                                                                                                                                                                                                                                                                                                                                                                                                                                                                                                                                                                                                                                          <w:divsChild>
                                                                                                                                                                                                                                                                                                                                                                                                                                                                                                                                                                                                                                                                                                                                                                                                                                                            <w:div w:id="1868444699">
                                                                                                                                                                                                                                                                                                                                                                                                                                                                                                                                                                                                                                                                                                                                                                                                                                                              <w:marLeft w:val="0"/>
                                                                                                                                                                                                                                                                                                                                                                                                                                                                                                                                                                                                                                                                                                                                                                                                                                                              <w:marRight w:val="0"/>
                                                                                                                                                                                                                                                                                                                                                                                                                                                                                                                                                                                                                                                                                                                                                                                                                                                              <w:marTop w:val="0"/>
                                                                                                                                                                                                                                                                                                                                                                                                                                                                                                                                                                                                                                                                                                                                                                                                                                                              <w:marBottom w:val="0"/>
                                                                                                                                                                                                                                                                                                                                                                                                                                                                                                                                                                                                                                                                                                                                                                                                                                                              <w:divBdr>
                                                                                                                                                                                                                                                                                                                                                                                                                                                                                                                                                                                                                                                                                                                                                                                                                                                                <w:top w:val="none" w:sz="0" w:space="0" w:color="auto"/>
                                                                                                                                                                                                                                                                                                                                                                                                                                                                                                                                                                                                                                                                                                                                                                                                                                                                <w:left w:val="none" w:sz="0" w:space="0" w:color="auto"/>
                                                                                                                                                                                                                                                                                                                                                                                                                                                                                                                                                                                                                                                                                                                                                                                                                                                                <w:bottom w:val="none" w:sz="0" w:space="0" w:color="auto"/>
                                                                                                                                                                                                                                                                                                                                                                                                                                                                                                                                                                                                                                                                                                                                                                                                                                                                <w:right w:val="none" w:sz="0" w:space="0" w:color="auto"/>
                                                                                                                                                                                                                                                                                                                                                                                                                                                                                                                                                                                                                                                                                                                                                                                                                                                              </w:divBdr>
                                                                                                                                                                                                                                                                                                                                                                                                                                                                                                                                                                                                                                                                                                                                                                                                                                                              <w:divsChild>
                                                                                                                                                                                                                                                                                                                                                                                                                                                                                                                                                                                                                                                                                                                                                                                                                                                                <w:div w:id="266273977">
                                                                                                                                                                                                                                                                                                                                                                                                                                                                                                                                                                                                                                                                                                                                                                                                                                                                  <w:marLeft w:val="0"/>
                                                                                                                                                                                                                                                                                                                                                                                                                                                                                                                                                                                                                                                                                                                                                                                                                                                                  <w:marRight w:val="0"/>
                                                                                                                                                                                                                                                                                                                                                                                                                                                                                                                                                                                                                                                                                                                                                                                                                                                                  <w:marTop w:val="0"/>
                                                                                                                                                                                                                                                                                                                                                                                                                                                                                                                                                                                                                                                                                                                                                                                                                                                                  <w:marBottom w:val="0"/>
                                                                                                                                                                                                                                                                                                                                                                                                                                                                                                                                                                                                                                                                                                                                                                                                                                                                  <w:divBdr>
                                                                                                                                                                                                                                                                                                                                                                                                                                                                                                                                                                                                                                                                                                                                                                                                                                                                    <w:top w:val="none" w:sz="0" w:space="0" w:color="auto"/>
                                                                                                                                                                                                                                                                                                                                                                                                                                                                                                                                                                                                                                                                                                                                                                                                                                                                    <w:left w:val="none" w:sz="0" w:space="0" w:color="auto"/>
                                                                                                                                                                                                                                                                                                                                                                                                                                                                                                                                                                                                                                                                                                                                                                                                                                                                    <w:bottom w:val="none" w:sz="0" w:space="0" w:color="auto"/>
                                                                                                                                                                                                                                                                                                                                                                                                                                                                                                                                                                                                                                                                                                                                                                                                                                                                    <w:right w:val="none" w:sz="0" w:space="0" w:color="auto"/>
                                                                                                                                                                                                                                                                                                                                                                                                                                                                                                                                                                                                                                                                                                                                                                                                                                                                  </w:divBdr>
                                                                                                                                                                                                                                                                                                                                                                                                                                                                                                                                                                                                                                                                                                                                                                                                                                                                  <w:divsChild>
                                                                                                                                                                                                                                                                                                                                                                                                                                                                                                                                                                                                                                                                                                                                                                                                                                                                    <w:div w:id="133765422">
                                                                                                                                                                                                                                                                                                                                                                                                                                                                                                                                                                                                                                                                                                                                                                                                                                                                      <w:marLeft w:val="0"/>
                                                                                                                                                                                                                                                                                                                                                                                                                                                                                                                                                                                                                                                                                                                                                                                                                                                                      <w:marRight w:val="0"/>
                                                                                                                                                                                                                                                                                                                                                                                                                                                                                                                                                                                                                                                                                                                                                                                                                                                                      <w:marTop w:val="0"/>
                                                                                                                                                                                                                                                                                                                                                                                                                                                                                                                                                                                                                                                                                                                                                                                                                                                                      <w:marBottom w:val="0"/>
                                                                                                                                                                                                                                                                                                                                                                                                                                                                                                                                                                                                                                                                                                                                                                                                                                                                      <w:divBdr>
                                                                                                                                                                                                                                                                                                                                                                                                                                                                                                                                                                                                                                                                                                                                                                                                                                                                        <w:top w:val="none" w:sz="0" w:space="0" w:color="auto"/>
                                                                                                                                                                                                                                                                                                                                                                                                                                                                                                                                                                                                                                                                                                                                                                                                                                                                        <w:left w:val="none" w:sz="0" w:space="0" w:color="auto"/>
                                                                                                                                                                                                                                                                                                                                                                                                                                                                                                                                                                                                                                                                                                                                                                                                                                                                        <w:bottom w:val="none" w:sz="0" w:space="0" w:color="auto"/>
                                                                                                                                                                                                                                                                                                                                                                                                                                                                                                                                                                                                                                                                                                                                                                                                                                                                        <w:right w:val="none" w:sz="0" w:space="0" w:color="auto"/>
                                                                                                                                                                                                                                                                                                                                                                                                                                                                                                                                                                                                                                                                                                                                                                                                                                                                      </w:divBdr>
                                                                                                                                                                                                                                                                                                                                                                                                                                                                                                                                                                                                                                                                                                                                                                                                                                                                      <w:divsChild>
                                                                                                                                                                                                                                                                                                                                                                                                                                                                                                                                                                                                                                                                                                                                                                                                                                                                        <w:div w:id="109400553">
                                                                                                                                                                                                                                                                                                                                                                                                                                                                                                                                                                                                                                                                                                                                                                                                                                                                          <w:marLeft w:val="0"/>
                                                                                                                                                                                                                                                                                                                                                                                                                                                                                                                                                                                                                                                                                                                                                                                                                                                                          <w:marRight w:val="0"/>
                                                                                                                                                                                                                                                                                                                                                                                                                                                                                                                                                                                                                                                                                                                                                                                                                                                                          <w:marTop w:val="0"/>
                                                                                                                                                                                                                                                                                                                                                                                                                                                                                                                                                                                                                                                                                                                                                                                                                                                                          <w:marBottom w:val="0"/>
                                                                                                                                                                                                                                                                                                                                                                                                                                                                                                                                                                                                                                                                                                                                                                                                                                                                          <w:divBdr>
                                                                                                                                                                                                                                                                                                                                                                                                                                                                                                                                                                                                                                                                                                                                                                                                                                                                            <w:top w:val="none" w:sz="0" w:space="0" w:color="auto"/>
                                                                                                                                                                                                                                                                                                                                                                                                                                                                                                                                                                                                                                                                                                                                                                                                                                                                            <w:left w:val="none" w:sz="0" w:space="0" w:color="auto"/>
                                                                                                                                                                                                                                                                                                                                                                                                                                                                                                                                                                                                                                                                                                                                                                                                                                                                            <w:bottom w:val="none" w:sz="0" w:space="0" w:color="auto"/>
                                                                                                                                                                                                                                                                                                                                                                                                                                                                                                                                                                                                                                                                                                                                                                                                                                                                            <w:right w:val="none" w:sz="0" w:space="0" w:color="auto"/>
                                                                                                                                                                                                                                                                                                                                                                                                                                                                                                                                                                                                                                                                                                                                                                                                                                                                          </w:divBdr>
                                                                                                                                                                                                                                                                                                                                                                                                                                                                                                                                                                                                                                                                                                                                                                                                                                                                          <w:divsChild>
                                                                                                                                                                                                                                                                                                                                                                                                                                                                                                                                                                                                                                                                                                                                                                                                                                                                            <w:div w:id="313878467">
                                                                                                                                                                                                                                                                                                                                                                                                                                                                                                                                                                                                                                                                                                                                                                                                                                                                              <w:marLeft w:val="0"/>
                                                                                                                                                                                                                                                                                                                                                                                                                                                                                                                                                                                                                                                                                                                                                                                                                                                                              <w:marRight w:val="0"/>
                                                                                                                                                                                                                                                                                                                                                                                                                                                                                                                                                                                                                                                                                                                                                                                                                                                                              <w:marTop w:val="0"/>
                                                                                                                                                                                                                                                                                                                                                                                                                                                                                                                                                                                                                                                                                                                                                                                                                                                                              <w:marBottom w:val="0"/>
                                                                                                                                                                                                                                                                                                                                                                                                                                                                                                                                                                                                                                                                                                                                                                                                                                                                              <w:divBdr>
                                                                                                                                                                                                                                                                                                                                                                                                                                                                                                                                                                                                                                                                                                                                                                                                                                                                                <w:top w:val="none" w:sz="0" w:space="0" w:color="auto"/>
                                                                                                                                                                                                                                                                                                                                                                                                                                                                                                                                                                                                                                                                                                                                                                                                                                                                                <w:left w:val="none" w:sz="0" w:space="0" w:color="auto"/>
                                                                                                                                                                                                                                                                                                                                                                                                                                                                                                                                                                                                                                                                                                                                                                                                                                                                                <w:bottom w:val="none" w:sz="0" w:space="0" w:color="auto"/>
                                                                                                                                                                                                                                                                                                                                                                                                                                                                                                                                                                                                                                                                                                                                                                                                                                                                                <w:right w:val="none" w:sz="0" w:space="0" w:color="auto"/>
                                                                                                                                                                                                                                                                                                                                                                                                                                                                                                                                                                                                                                                                                                                                                                                                                                                                              </w:divBdr>
                                                                                                                                                                                                                                                                                                                                                                                                                                                                                                                                                                                                                                                                                                                                                                                                                                                                              <w:divsChild>
                                                                                                                                                                                                                                                                                                                                                                                                                                                                                                                                                                                                                                                                                                                                                                                                                                                                                <w:div w:id="1134441536">
                                                                                                                                                                                                                                                                                                                                                                                                                                                                                                                                                                                                                                                                                                                                                                                                                                                                                  <w:marLeft w:val="0"/>
                                                                                                                                                                                                                                                                                                                                                                                                                                                                                                                                                                                                                                                                                                                                                                                                                                                                                  <w:marRight w:val="0"/>
                                                                                                                                                                                                                                                                                                                                                                                                                                                                                                                                                                                                                                                                                                                                                                                                                                                                                  <w:marTop w:val="0"/>
                                                                                                                                                                                                                                                                                                                                                                                                                                                                                                                                                                                                                                                                                                                                                                                                                                                                                  <w:marBottom w:val="0"/>
                                                                                                                                                                                                                                                                                                                                                                                                                                                                                                                                                                                                                                                                                                                                                                                                                                                                                  <w:divBdr>
                                                                                                                                                                                                                                                                                                                                                                                                                                                                                                                                                                                                                                                                                                                                                                                                                                                                                    <w:top w:val="none" w:sz="0" w:space="0" w:color="auto"/>
                                                                                                                                                                                                                                                                                                                                                                                                                                                                                                                                                                                                                                                                                                                                                                                                                                                                                    <w:left w:val="none" w:sz="0" w:space="0" w:color="auto"/>
                                                                                                                                                                                                                                                                                                                                                                                                                                                                                                                                                                                                                                                                                                                                                                                                                                                                                    <w:bottom w:val="none" w:sz="0" w:space="0" w:color="auto"/>
                                                                                                                                                                                                                                                                                                                                                                                                                                                                                                                                                                                                                                                                                                                                                                                                                                                                                    <w:right w:val="none" w:sz="0" w:space="0" w:color="auto"/>
                                                                                                                                                                                                                                                                                                                                                                                                                                                                                                                                                                                                                                                                                                                                                                                                                                                                                  </w:divBdr>
                                                                                                                                                                                                                                                                                                                                                                                                                                                                                                                                                                                                                                                                                                                                                                                                                                                                                  <w:divsChild>
                                                                                                                                                                                                                                                                                                                                                                                                                                                                                                                                                                                                                                                                                                                                                                                                                                                                                    <w:div w:id="1825970840">
                                                                                                                                                                                                                                                                                                                                                                                                                                                                                                                                                                                                                                                                                                                                                                                                                                                                                      <w:marLeft w:val="0"/>
                                                                                                                                                                                                                                                                                                                                                                                                                                                                                                                                                                                                                                                                                                                                                                                                                                                                                      <w:marRight w:val="0"/>
                                                                                                                                                                                                                                                                                                                                                                                                                                                                                                                                                                                                                                                                                                                                                                                                                                                                                      <w:marTop w:val="0"/>
                                                                                                                                                                                                                                                                                                                                                                                                                                                                                                                                                                                                                                                                                                                                                                                                                                                                                      <w:marBottom w:val="0"/>
                                                                                                                                                                                                                                                                                                                                                                                                                                                                                                                                                                                                                                                                                                                                                                                                                                                                                      <w:divBdr>
                                                                                                                                                                                                                                                                                                                                                                                                                                                                                                                                                                                                                                                                                                                                                                                                                                                                                        <w:top w:val="none" w:sz="0" w:space="0" w:color="auto"/>
                                                                                                                                                                                                                                                                                                                                                                                                                                                                                                                                                                                                                                                                                                                                                                                                                                                                                        <w:left w:val="none" w:sz="0" w:space="0" w:color="auto"/>
                                                                                                                                                                                                                                                                                                                                                                                                                                                                                                                                                                                                                                                                                                                                                                                                                                                                                        <w:bottom w:val="none" w:sz="0" w:space="0" w:color="auto"/>
                                                                                                                                                                                                                                                                                                                                                                                                                                                                                                                                                                                                                                                                                                                                                                                                                                                                                        <w:right w:val="none" w:sz="0" w:space="0" w:color="auto"/>
                                                                                                                                                                                                                                                                                                                                                                                                                                                                                                                                                                                                                                                                                                                                                                                                                                                                                      </w:divBdr>
                                                                                                                                                                                                                                                                                                                                                                                                                                                                                                                                                                                                                                                                                                                                                                                                                                                                                      <w:divsChild>
                                                                                                                                                                                                                                                                                                                                                                                                                                                                                                                                                                                                                                                                                                                                                                                                                                                                                        <w:div w:id="2108848016">
                                                                                                                                                                                                                                                                                                                                                                                                                                                                                                                                                                                                                                                                                                                                                                                                                                                                                          <w:marLeft w:val="0"/>
                                                                                                                                                                                                                                                                                                                                                                                                                                                                                                                                                                                                                                                                                                                                                                                                                                                                                          <w:marRight w:val="0"/>
                                                                                                                                                                                                                                                                                                                                                                                                                                                                                                                                                                                                                                                                                                                                                                                                                                                                                          <w:marTop w:val="0"/>
                                                                                                                                                                                                                                                                                                                                                                                                                                                                                                                                                                                                                                                                                                                                                                                                                                                                                          <w:marBottom w:val="0"/>
                                                                                                                                                                                                                                                                                                                                                                                                                                                                                                                                                                                                                                                                                                                                                                                                                                                                                          <w:divBdr>
                                                                                                                                                                                                                                                                                                                                                                                                                                                                                                                                                                                                                                                                                                                                                                                                                                                                                            <w:top w:val="none" w:sz="0" w:space="0" w:color="auto"/>
                                                                                                                                                                                                                                                                                                                                                                                                                                                                                                                                                                                                                                                                                                                                                                                                                                                                                            <w:left w:val="none" w:sz="0" w:space="0" w:color="auto"/>
                                                                                                                                                                                                                                                                                                                                                                                                                                                                                                                                                                                                                                                                                                                                                                                                                                                                                            <w:bottom w:val="none" w:sz="0" w:space="0" w:color="auto"/>
                                                                                                                                                                                                                                                                                                                                                                                                                                                                                                                                                                                                                                                                                                                                                                                                                                                                                            <w:right w:val="none" w:sz="0" w:space="0" w:color="auto"/>
                                                                                                                                                                                                                                                                                                                                                                                                                                                                                                                                                                                                                                                                                                                                                                                                                                                                                          </w:divBdr>
                                                                                                                                                                                                                                                                                                                                                                                                                                                                                                                                                                                                                                                                                                                                                                                                                                                                                          <w:divsChild>
                                                                                                                                                                                                                                                                                                                                                                                                                                                                                                                                                                                                                                                                                                                                                                                                                                                                                            <w:div w:id="541138003">
                                                                                                                                                                                                                                                                                                                                                                                                                                                                                                                                                                                                                                                                                                                                                                                                                                                                                              <w:marLeft w:val="0"/>
                                                                                                                                                                                                                                                                                                                                                                                                                                                                                                                                                                                                                                                                                                                                                                                                                                                                                              <w:marRight w:val="0"/>
                                                                                                                                                                                                                                                                                                                                                                                                                                                                                                                                                                                                                                                                                                                                                                                                                                                                                              <w:marTop w:val="0"/>
                                                                                                                                                                                                                                                                                                                                                                                                                                                                                                                                                                                                                                                                                                                                                                                                                                                                                              <w:marBottom w:val="0"/>
                                                                                                                                                                                                                                                                                                                                                                                                                                                                                                                                                                                                                                                                                                                                                                                                                                                                                              <w:divBdr>
                                                                                                                                                                                                                                                                                                                                                                                                                                                                                                                                                                                                                                                                                                                                                                                                                                                                                                <w:top w:val="none" w:sz="0" w:space="0" w:color="auto"/>
                                                                                                                                                                                                                                                                                                                                                                                                                                                                                                                                                                                                                                                                                                                                                                                                                                                                                                <w:left w:val="none" w:sz="0" w:space="0" w:color="auto"/>
                                                                                                                                                                                                                                                                                                                                                                                                                                                                                                                                                                                                                                                                                                                                                                                                                                                                                                <w:bottom w:val="none" w:sz="0" w:space="0" w:color="auto"/>
                                                                                                                                                                                                                                                                                                                                                                                                                                                                                                                                                                                                                                                                                                                                                                                                                                                                                                <w:right w:val="none" w:sz="0" w:space="0" w:color="auto"/>
                                                                                                                                                                                                                                                                                                                                                                                                                                                                                                                                                                                                                                                                                                                                                                                                                                                                                              </w:divBdr>
                                                                                                                                                                                                                                                                                                                                                                                                                                                                                                                                                                                                                                                                                                                                                                                                                                                                                              <w:divsChild>
                                                                                                                                                                                                                                                                                                                                                                                                                                                                                                                                                                                                                                                                                                                                                                                                                                                                                                <w:div w:id="35979611">
                                                                                                                                                                                                                                                                                                                                                                                                                                                                                                                                                                                                                                                                                                                                                                                                                                                                                                  <w:marLeft w:val="0"/>
                                                                                                                                                                                                                                                                                                                                                                                                                                                                                                                                                                                                                                                                                                                                                                                                                                                                                                  <w:marRight w:val="0"/>
                                                                                                                                                                                                                                                                                                                                                                                                                                                                                                                                                                                                                                                                                                                                                                                                                                                                                                  <w:marTop w:val="0"/>
                                                                                                                                                                                                                                                                                                                                                                                                                                                                                                                                                                                                                                                                                                                                                                                                                                                                                                  <w:marBottom w:val="0"/>
                                                                                                                                                                                                                                                                                                                                                                                                                                                                                                                                                                                                                                                                                                                                                                                                                                                                                                  <w:divBdr>
                                                                                                                                                                                                                                                                                                                                                                                                                                                                                                                                                                                                                                                                                                                                                                                                                                                                                                    <w:top w:val="none" w:sz="0" w:space="0" w:color="auto"/>
                                                                                                                                                                                                                                                                                                                                                                                                                                                                                                                                                                                                                                                                                                                                                                                                                                                                                                    <w:left w:val="none" w:sz="0" w:space="0" w:color="auto"/>
                                                                                                                                                                                                                                                                                                                                                                                                                                                                                                                                                                                                                                                                                                                                                                                                                                                                                                    <w:bottom w:val="none" w:sz="0" w:space="0" w:color="auto"/>
                                                                                                                                                                                                                                                                                                                                                                                                                                                                                                                                                                                                                                                                                                                                                                                                                                                                                                    <w:right w:val="none" w:sz="0" w:space="0" w:color="auto"/>
                                                                                                                                                                                                                                                                                                                                                                                                                                                                                                                                                                                                                                                                                                                                                                                                                                                                                                  </w:divBdr>
                                                                                                                                                                                                                                                                                                                                                                                                                                                                                                                                                                                                                                                                                                                                                                                                                                                                                                  <w:divsChild>
                                                                                                                                                                                                                                                                                                                                                                                                                                                                                                                                                                                                                                                                                                                                                                                                                                                                                                    <w:div w:id="563301981">
                                                                                                                                                                                                                                                                                                                                                                                                                                                                                                                                                                                                                                                                                                                                                                                                                                                                                                      <w:marLeft w:val="0"/>
                                                                                                                                                                                                                                                                                                                                                                                                                                                                                                                                                                                                                                                                                                                                                                                                                                                                                                      <w:marRight w:val="0"/>
                                                                                                                                                                                                                                                                                                                                                                                                                                                                                                                                                                                                                                                                                                                                                                                                                                                                                                      <w:marTop w:val="0"/>
                                                                                                                                                                                                                                                                                                                                                                                                                                                                                                                                                                                                                                                                                                                                                                                                                                                                                                      <w:marBottom w:val="0"/>
                                                                                                                                                                                                                                                                                                                                                                                                                                                                                                                                                                                                                                                                                                                                                                                                                                                                                                      <w:divBdr>
                                                                                                                                                                                                                                                                                                                                                                                                                                                                                                                                                                                                                                                                                                                                                                                                                                                                                                        <w:top w:val="none" w:sz="0" w:space="0" w:color="auto"/>
                                                                                                                                                                                                                                                                                                                                                                                                                                                                                                                                                                                                                                                                                                                                                                                                                                                                                                        <w:left w:val="none" w:sz="0" w:space="0" w:color="auto"/>
                                                                                                                                                                                                                                                                                                                                                                                                                                                                                                                                                                                                                                                                                                                                                                                                                                                                                                        <w:bottom w:val="none" w:sz="0" w:space="0" w:color="auto"/>
                                                                                                                                                                                                                                                                                                                                                                                                                                                                                                                                                                                                                                                                                                                                                                                                                                                                                                        <w:right w:val="none" w:sz="0" w:space="0" w:color="auto"/>
                                                                                                                                                                                                                                                                                                                                                                                                                                                                                                                                                                                                                                                                                                                                                                                                                                                                                                      </w:divBdr>
                                                                                                                                                                                                                                                                                                                                                                                                                                                                                                                                                                                                                                                                                                                                                                                                                                                                                                      <w:divsChild>
                                                                                                                                                                                                                                                                                                                                                                                                                                                                                                                                                                                                                                                                                                                                                                                                                                                                                                        <w:div w:id="1388990335">
                                                                                                                                                                                                                                                                                                                                                                                                                                                                                                                                                                                                                                                                                                                                                                                                                                                                                                          <w:marLeft w:val="0"/>
                                                                                                                                                                                                                                                                                                                                                                                                                                                                                                                                                                                                                                                                                                                                                                                                                                                                                                          <w:marRight w:val="0"/>
                                                                                                                                                                                                                                                                                                                                                                                                                                                                                                                                                                                                                                                                                                                                                                                                                                                                                                          <w:marTop w:val="0"/>
                                                                                                                                                                                                                                                                                                                                                                                                                                                                                                                                                                                                                                                                                                                                                                                                                                                                                                          <w:marBottom w:val="0"/>
                                                                                                                                                                                                                                                                                                                                                                                                                                                                                                                                                                                                                                                                                                                                                                                                                                                                                                          <w:divBdr>
                                                                                                                                                                                                                                                                                                                                                                                                                                                                                                                                                                                                                                                                                                                                                                                                                                                                                                            <w:top w:val="none" w:sz="0" w:space="0" w:color="auto"/>
                                                                                                                                                                                                                                                                                                                                                                                                                                                                                                                                                                                                                                                                                                                                                                                                                                                                                                            <w:left w:val="none" w:sz="0" w:space="0" w:color="auto"/>
                                                                                                                                                                                                                                                                                                                                                                                                                                                                                                                                                                                                                                                                                                                                                                                                                                                                                                            <w:bottom w:val="none" w:sz="0" w:space="0" w:color="auto"/>
                                                                                                                                                                                                                                                                                                                                                                                                                                                                                                                                                                                                                                                                                                                                                                                                                                                                                                            <w:right w:val="none" w:sz="0" w:space="0" w:color="auto"/>
                                                                                                                                                                                                                                                                                                                                                                                                                                                                                                                                                                                                                                                                                                                                                                                                                                                                                                          </w:divBdr>
                                                                                                                                                                                                                                                                                                                                                                                                                                                                                                                                                                                                                                                                                                                                                                                                                                                                                                          <w:divsChild>
                                                                                                                                                                                                                                                                                                                                                                                                                                                                                                                                                                                                                                                                                                                                                                                                                                                                                                            <w:div w:id="1608543103">
                                                                                                                                                                                                                                                                                                                                                                                                                                                                                                                                                                                                                                                                                                                                                                                                                                                                                                              <w:marLeft w:val="0"/>
                                                                                                                                                                                                                                                                                                                                                                                                                                                                                                                                                                                                                                                                                                                                                                                                                                                                                                              <w:marRight w:val="0"/>
                                                                                                                                                                                                                                                                                                                                                                                                                                                                                                                                                                                                                                                                                                                                                                                                                                                                                                              <w:marTop w:val="0"/>
                                                                                                                                                                                                                                                                                                                                                                                                                                                                                                                                                                                                                                                                                                                                                                                                                                                                                                              <w:marBottom w:val="0"/>
                                                                                                                                                                                                                                                                                                                                                                                                                                                                                                                                                                                                                                                                                                                                                                                                                                                                                                              <w:divBdr>
                                                                                                                                                                                                                                                                                                                                                                                                                                                                                                                                                                                                                                                                                                                                                                                                                                                                                                                <w:top w:val="none" w:sz="0" w:space="0" w:color="auto"/>
                                                                                                                                                                                                                                                                                                                                                                                                                                                                                                                                                                                                                                                                                                                                                                                                                                                                                                                <w:left w:val="none" w:sz="0" w:space="0" w:color="auto"/>
                                                                                                                                                                                                                                                                                                                                                                                                                                                                                                                                                                                                                                                                                                                                                                                                                                                                                                                <w:bottom w:val="none" w:sz="0" w:space="0" w:color="auto"/>
                                                                                                                                                                                                                                                                                                                                                                                                                                                                                                                                                                                                                                                                                                                                                                                                                                                                                                                <w:right w:val="none" w:sz="0" w:space="0" w:color="auto"/>
                                                                                                                                                                                                                                                                                                                                                                                                                                                                                                                                                                                                                                                                                                                                                                                                                                                                                                              </w:divBdr>
                                                                                                                                                                                                                                                                                                                                                                                                                                                                                                                                                                                                                                                                                                                                                                                                                                                                                                              <w:divsChild>
                                                                                                                                                                                                                                                                                                                                                                                                                                                                                                                                                                                                                                                                                                                                                                                                                                                                                                                <w:div w:id="873426992">
                                                                                                                                                                                                                                                                                                                                                                                                                                                                                                                                                                                                                                                                                                                                                                                                                                                                                                                  <w:marLeft w:val="0"/>
                                                                                                                                                                                                                                                                                                                                                                                                                                                                                                                                                                                                                                                                                                                                                                                                                                                                                                                  <w:marRight w:val="0"/>
                                                                                                                                                                                                                                                                                                                                                                                                                                                                                                                                                                                                                                                                                                                                                                                                                                                                                                                  <w:marTop w:val="0"/>
                                                                                                                                                                                                                                                                                                                                                                                                                                                                                                                                                                                                                                                                                                                                                                                                                                                                                                                  <w:marBottom w:val="0"/>
                                                                                                                                                                                                                                                                                                                                                                                                                                                                                                                                                                                                                                                                                                                                                                                                                                                                                                                  <w:divBdr>
                                                                                                                                                                                                                                                                                                                                                                                                                                                                                                                                                                                                                                                                                                                                                                                                                                                                                                                    <w:top w:val="none" w:sz="0" w:space="0" w:color="auto"/>
                                                                                                                                                                                                                                                                                                                                                                                                                                                                                                                                                                                                                                                                                                                                                                                                                                                                                                                    <w:left w:val="none" w:sz="0" w:space="0" w:color="auto"/>
                                                                                                                                                                                                                                                                                                                                                                                                                                                                                                                                                                                                                                                                                                                                                                                                                                                                                                                    <w:bottom w:val="none" w:sz="0" w:space="0" w:color="auto"/>
                                                                                                                                                                                                                                                                                                                                                                                                                                                                                                                                                                                                                                                                                                                                                                                                                                                                                                                    <w:right w:val="none" w:sz="0" w:space="0" w:color="auto"/>
                                                                                                                                                                                                                                                                                                                                                                                                                                                                                                                                                                                                                                                                                                                                                                                                                                                                                                                  </w:divBdr>
                                                                                                                                                                                                                                                                                                                                                                                                                                                                                                                                                                                                                                                                                                                                                                                                                                                                                                                  <w:divsChild>
                                                                                                                                                                                                                                                                                                                                                                                                                                                                                                                                                                                                                                                                                                                                                                                                                                                                                                                    <w:div w:id="831991487">
                                                                                                                                                                                                                                                                                                                                                                                                                                                                                                                                                                                                                                                                                                                                                                                                                                                                                                                      <w:marLeft w:val="0"/>
                                                                                                                                                                                                                                                                                                                                                                                                                                                                                                                                                                                                                                                                                                                                                                                                                                                                                                                      <w:marRight w:val="0"/>
                                                                                                                                                                                                                                                                                                                                                                                                                                                                                                                                                                                                                                                                                                                                                                                                                                                                                                                      <w:marTop w:val="0"/>
                                                                                                                                                                                                                                                                                                                                                                                                                                                                                                                                                                                                                                                                                                                                                                                                                                                                                                                      <w:marBottom w:val="0"/>
                                                                                                                                                                                                                                                                                                                                                                                                                                                                                                                                                                                                                                                                                                                                                                                                                                                                                                                      <w:divBdr>
                                                                                                                                                                                                                                                                                                                                                                                                                                                                                                                                                                                                                                                                                                                                                                                                                                                                                                                        <w:top w:val="none" w:sz="0" w:space="0" w:color="auto"/>
                                                                                                                                                                                                                                                                                                                                                                                                                                                                                                                                                                                                                                                                                                                                                                                                                                                                                                                        <w:left w:val="none" w:sz="0" w:space="0" w:color="auto"/>
                                                                                                                                                                                                                                                                                                                                                                                                                                                                                                                                                                                                                                                                                                                                                                                                                                                                                                                        <w:bottom w:val="none" w:sz="0" w:space="0" w:color="auto"/>
                                                                                                                                                                                                                                                                                                                                                                                                                                                                                                                                                                                                                                                                                                                                                                                                                                                                                                                        <w:right w:val="none" w:sz="0" w:space="0" w:color="auto"/>
                                                                                                                                                                                                                                                                                                                                                                                                                                                                                                                                                                                                                                                                                                                                                                                                                                                                                                                      </w:divBdr>
                                                                                                                                                                                                                                                                                                                                                                                                                                                                                                                                                                                                                                                                                                                                                                                                                                                                                                                      <w:divsChild>
                                                                                                                                                                                                                                                                                                                                                                                                                                                                                                                                                                                                                                                                                                                                                                                                                                                                                                                        <w:div w:id="100953181">
                                                                                                                                                                                                                                                                                                                                                                                                                                                                                                                                                                                                                                                                                                                                                                                                                                                                                                                          <w:marLeft w:val="0"/>
                                                                                                                                                                                                                                                                                                                                                                                                                                                                                                                                                                                                                                                                                                                                                                                                                                                                                                                          <w:marRight w:val="0"/>
                                                                                                                                                                                                                                                                                                                                                                                                                                                                                                                                                                                                                                                                                                                                                                                                                                                                                                                          <w:marTop w:val="0"/>
                                                                                                                                                                                                                                                                                                                                                                                                                                                                                                                                                                                                                                                                                                                                                                                                                                                                                                                          <w:marBottom w:val="0"/>
                                                                                                                                                                                                                                                                                                                                                                                                                                                                                                                                                                                                                                                                                                                                                                                                                                                                                                                          <w:divBdr>
                                                                                                                                                                                                                                                                                                                                                                                                                                                                                                                                                                                                                                                                                                                                                                                                                                                                                                                            <w:top w:val="none" w:sz="0" w:space="0" w:color="auto"/>
                                                                                                                                                                                                                                                                                                                                                                                                                                                                                                                                                                                                                                                                                                                                                                                                                                                                                                                            <w:left w:val="none" w:sz="0" w:space="0" w:color="auto"/>
                                                                                                                                                                                                                                                                                                                                                                                                                                                                                                                                                                                                                                                                                                                                                                                                                                                                                                                            <w:bottom w:val="none" w:sz="0" w:space="0" w:color="auto"/>
                                                                                                                                                                                                                                                                                                                                                                                                                                                                                                                                                                                                                                                                                                                                                                                                                                                                                                                            <w:right w:val="none" w:sz="0" w:space="0" w:color="auto"/>
                                                                                                                                                                                                                                                                                                                                                                                                                                                                                                                                                                                                                                                                                                                                                                                                                                                                                                                          </w:divBdr>
                                                                                                                                                                                                                                                                                                                                                                                                                                                                                                                                                                                                                                                                                                                                                                                                                                                                                                                          <w:divsChild>
                                                                                                                                                                                                                                                                                                                                                                                                                                                                                                                                                                                                                                                                                                                                                                                                                                                                                                                            <w:div w:id="1912231297">
                                                                                                                                                                                                                                                                                                                                                                                                                                                                                                                                                                                                                                                                                                                                                                                                                                                                                                                              <w:marLeft w:val="0"/>
                                                                                                                                                                                                                                                                                                                                                                                                                                                                                                                                                                                                                                                                                                                                                                                                                                                                                                                              <w:marRight w:val="0"/>
                                                                                                                                                                                                                                                                                                                                                                                                                                                                                                                                                                                                                                                                                                                                                                                                                                                                                                                              <w:marTop w:val="0"/>
                                                                                                                                                                                                                                                                                                                                                                                                                                                                                                                                                                                                                                                                                                                                                                                                                                                                                                                              <w:marBottom w:val="0"/>
                                                                                                                                                                                                                                                                                                                                                                                                                                                                                                                                                                                                                                                                                                                                                                                                                                                                                                                              <w:divBdr>
                                                                                                                                                                                                                                                                                                                                                                                                                                                                                                                                                                                                                                                                                                                                                                                                                                                                                                                                <w:top w:val="none" w:sz="0" w:space="0" w:color="auto"/>
                                                                                                                                                                                                                                                                                                                                                                                                                                                                                                                                                                                                                                                                                                                                                                                                                                                                                                                                <w:left w:val="none" w:sz="0" w:space="0" w:color="auto"/>
                                                                                                                                                                                                                                                                                                                                                                                                                                                                                                                                                                                                                                                                                                                                                                                                                                                                                                                                <w:bottom w:val="none" w:sz="0" w:space="0" w:color="auto"/>
                                                                                                                                                                                                                                                                                                                                                                                                                                                                                                                                                                                                                                                                                                                                                                                                                                                                                                                                <w:right w:val="none" w:sz="0" w:space="0" w:color="auto"/>
                                                                                                                                                                                                                                                                                                                                                                                                                                                                                                                                                                                                                                                                                                                                                                                                                                                                                                                              </w:divBdr>
                                                                                                                                                                                                                                                                                                                                                                                                                                                                                                                                                                                                                                                                                                                                                                                                                                                                                                                              <w:divsChild>
                                                                                                                                                                                                                                                                                                                                                                                                                                                                                                                                                                                                                                                                                                                                                                                                                                                                                                                                <w:div w:id="341781877">
                                                                                                                                                                                                                                                                                                                                                                                                                                                                                                                                                                                                                                                                                                                                                                                                                                                                                                                                  <w:marLeft w:val="0"/>
                                                                                                                                                                                                                                                                                                                                                                                                                                                                                                                                                                                                                                                                                                                                                                                                                                                                                                                                  <w:marRight w:val="0"/>
                                                                                                                                                                                                                                                                                                                                                                                                                                                                                                                                                                                                                                                                                                                                                                                                                                                                                                                                  <w:marTop w:val="0"/>
                                                                                                                                                                                                                                                                                                                                                                                                                                                                                                                                                                                                                                                                                                                                                                                                                                                                                                                                  <w:marBottom w:val="0"/>
                                                                                                                                                                                                                                                                                                                                                                                                                                                                                                                                                                                                                                                                                                                                                                                                                                                                                                                                  <w:divBdr>
                                                                                                                                                                                                                                                                                                                                                                                                                                                                                                                                                                                                                                                                                                                                                                                                                                                                                                                                    <w:top w:val="none" w:sz="0" w:space="0" w:color="auto"/>
                                                                                                                                                                                                                                                                                                                                                                                                                                                                                                                                                                                                                                                                                                                                                                                                                                                                                                                                    <w:left w:val="none" w:sz="0" w:space="0" w:color="auto"/>
                                                                                                                                                                                                                                                                                                                                                                                                                                                                                                                                                                                                                                                                                                                                                                                                                                                                                                                                    <w:bottom w:val="none" w:sz="0" w:space="0" w:color="auto"/>
                                                                                                                                                                                                                                                                                                                                                                                                                                                                                                                                                                                                                                                                                                                                                                                                                                                                                                                                    <w:right w:val="none" w:sz="0" w:space="0" w:color="auto"/>
                                                                                                                                                                                                                                                                                                                                                                                                                                                                                                                                                                                                                                                                                                                                                                                                                                                                                                                                  </w:divBdr>
                                                                                                                                                                                                                                                                                                                                                                                                                                                                                                                                                                                                                                                                                                                                                                                                                                                                                                                                  <w:divsChild>
                                                                                                                                                                                                                                                                                                                                                                                                                                                                                                                                                                                                                                                                                                                                                                                                                                                                                                                                    <w:div w:id="788620729">
                                                                                                                                                                                                                                                                                                                                                                                                                                                                                                                                                                                                                                                                                                                                                                                                                                                                                                                                      <w:marLeft w:val="0"/>
                                                                                                                                                                                                                                                                                                                                                                                                                                                                                                                                                                                                                                                                                                                                                                                                                                                                                                                                      <w:marRight w:val="0"/>
                                                                                                                                                                                                                                                                                                                                                                                                                                                                                                                                                                                                                                                                                                                                                                                                                                                                                                                                      <w:marTop w:val="0"/>
                                                                                                                                                                                                                                                                                                                                                                                                                                                                                                                                                                                                                                                                                                                                                                                                                                                                                                                                      <w:marBottom w:val="0"/>
                                                                                                                                                                                                                                                                                                                                                                                                                                                                                                                                                                                                                                                                                                                                                                                                                                                                                                                                      <w:divBdr>
                                                                                                                                                                                                                                                                                                                                                                                                                                                                                                                                                                                                                                                                                                                                                                                                                                                                                                                                        <w:top w:val="none" w:sz="0" w:space="0" w:color="auto"/>
                                                                                                                                                                                                                                                                                                                                                                                                                                                                                                                                                                                                                                                                                                                                                                                                                                                                                                                                        <w:left w:val="none" w:sz="0" w:space="0" w:color="auto"/>
                                                                                                                                                                                                                                                                                                                                                                                                                                                                                                                                                                                                                                                                                                                                                                                                                                                                                                                                        <w:bottom w:val="none" w:sz="0" w:space="0" w:color="auto"/>
                                                                                                                                                                                                                                                                                                                                                                                                                                                                                                                                                                                                                                                                                                                                                                                                                                                                                                                                        <w:right w:val="none" w:sz="0" w:space="0" w:color="auto"/>
                                                                                                                                                                                                                                                                                                                                                                                                                                                                                                                                                                                                                                                                                                                                                                                                                                                                                                                                      </w:divBdr>
                                                                                                                                                                                                                                                                                                                                                                                                                                                                                                                                                                                                                                                                                                                                                                                                                                                                                                                                      <w:divsChild>
                                                                                                                                                                                                                                                                                                                                                                                                                                                                                                                                                                                                                                                                                                                                                                                                                                                                                                                                        <w:div w:id="1325088486">
                                                                                                                                                                                                                                                                                                                                                                                                                                                                                                                                                                                                                                                                                                                                                                                                                                                                                                                                          <w:marLeft w:val="0"/>
                                                                                                                                                                                                                                                                                                                                                                                                                                                                                                                                                                                                                                                                                                                                                                                                                                                                                                                                          <w:marRight w:val="0"/>
                                                                                                                                                                                                                                                                                                                                                                                                                                                                                                                                                                                                                                                                                                                                                                                                                                                                                                                                          <w:marTop w:val="0"/>
                                                                                                                                                                                                                                                                                                                                                                                                                                                                                                                                                                                                                                                                                                                                                                                                                                                                                                                                          <w:marBottom w:val="0"/>
                                                                                                                                                                                                                                                                                                                                                                                                                                                                                                                                                                                                                                                                                                                                                                                                                                                                                                                                          <w:divBdr>
                                                                                                                                                                                                                                                                                                                                                                                                                                                                                                                                                                                                                                                                                                                                                                                                                                                                                                                                            <w:top w:val="none" w:sz="0" w:space="0" w:color="auto"/>
                                                                                                                                                                                                                                                                                                                                                                                                                                                                                                                                                                                                                                                                                                                                                                                                                                                                                                                                            <w:left w:val="none" w:sz="0" w:space="0" w:color="auto"/>
                                                                                                                                                                                                                                                                                                                                                                                                                                                                                                                                                                                                                                                                                                                                                                                                                                                                                                                                            <w:bottom w:val="none" w:sz="0" w:space="0" w:color="auto"/>
                                                                                                                                                                                                                                                                                                                                                                                                                                                                                                                                                                                                                                                                                                                                                                                                                                                                                                                                            <w:right w:val="none" w:sz="0" w:space="0" w:color="auto"/>
                                                                                                                                                                                                                                                                                                                                                                                                                                                                                                                                                                                                                                                                                                                                                                                                                                                                                                                                          </w:divBdr>
                                                                                                                                                                                                                                                                                                                                                                                                                                                                                                                                                                                                                                                                                                                                                                                                                                                                                                                                          <w:divsChild>
                                                                                                                                                                                                                                                                                                                                                                                                                                                                                                                                                                                                                                                                                                                                                                                                                                                                                                                                            <w:div w:id="1128816209">
                                                                                                                                                                                                                                                                                                                                                                                                                                                                                                                                                                                                                                                                                                                                                                                                                                                                                                                                              <w:marLeft w:val="0"/>
                                                                                                                                                                                                                                                                                                                                                                                                                                                                                                                                                                                                                                                                                                                                                                                                                                                                                                                                              <w:marRight w:val="0"/>
                                                                                                                                                                                                                                                                                                                                                                                                                                                                                                                                                                                                                                                                                                                                                                                                                                                                                                                                              <w:marTop w:val="0"/>
                                                                                                                                                                                                                                                                                                                                                                                                                                                                                                                                                                                                                                                                                                                                                                                                                                                                                                                                              <w:marBottom w:val="0"/>
                                                                                                                                                                                                                                                                                                                                                                                                                                                                                                                                                                                                                                                                                                                                                                                                                                                                                                                                              <w:divBdr>
                                                                                                                                                                                                                                                                                                                                                                                                                                                                                                                                                                                                                                                                                                                                                                                                                                                                                                                                                <w:top w:val="none" w:sz="0" w:space="0" w:color="auto"/>
                                                                                                                                                                                                                                                                                                                                                                                                                                                                                                                                                                                                                                                                                                                                                                                                                                                                                                                                                <w:left w:val="none" w:sz="0" w:space="0" w:color="auto"/>
                                                                                                                                                                                                                                                                                                                                                                                                                                                                                                                                                                                                                                                                                                                                                                                                                                                                                                                                                <w:bottom w:val="none" w:sz="0" w:space="0" w:color="auto"/>
                                                                                                                                                                                                                                                                                                                                                                                                                                                                                                                                                                                                                                                                                                                                                                                                                                                                                                                                                <w:right w:val="none" w:sz="0" w:space="0" w:color="auto"/>
                                                                                                                                                                                                                                                                                                                                                                                                                                                                                                                                                                                                                                                                                                                                                                                                                                                                                                                                              </w:divBdr>
                                                                                                                                                                                                                                                                                                                                                                                                                                                                                                                                                                                                                                                                                                                                                                                                                                                                                                                                              <w:divsChild>
                                                                                                                                                                                                                                                                                                                                                                                                                                                                                                                                                                                                                                                                                                                                                                                                                                                                                                                                                <w:div w:id="279069262">
                                                                                                                                                                                                                                                                                                                                                                                                                                                                                                                                                                                                                                                                                                                                                                                                                                                                                                                                                  <w:marLeft w:val="0"/>
                                                                                                                                                                                                                                                                                                                                                                                                                                                                                                                                                                                                                                                                                                                                                                                                                                                                                                                                                  <w:marRight w:val="0"/>
                                                                                                                                                                                                                                                                                                                                                                                                                                                                                                                                                                                                                                                                                                                                                                                                                                                                                                                                                  <w:marTop w:val="0"/>
                                                                                                                                                                                                                                                                                                                                                                                                                                                                                                                                                                                                                                                                                                                                                                                                                                                                                                                                                  <w:marBottom w:val="0"/>
                                                                                                                                                                                                                                                                                                                                                                                                                                                                                                                                                                                                                                                                                                                                                                                                                                                                                                                                                  <w:divBdr>
                                                                                                                                                                                                                                                                                                                                                                                                                                                                                                                                                                                                                                                                                                                                                                                                                                                                                                                                                    <w:top w:val="none" w:sz="0" w:space="0" w:color="auto"/>
                                                                                                                                                                                                                                                                                                                                                                                                                                                                                                                                                                                                                                                                                                                                                                                                                                                                                                                                                    <w:left w:val="none" w:sz="0" w:space="0" w:color="auto"/>
                                                                                                                                                                                                                                                                                                                                                                                                                                                                                                                                                                                                                                                                                                                                                                                                                                                                                                                                                    <w:bottom w:val="none" w:sz="0" w:space="0" w:color="auto"/>
                                                                                                                                                                                                                                                                                                                                                                                                                                                                                                                                                                                                                                                                                                                                                                                                                                                                                                                                                    <w:right w:val="none" w:sz="0" w:space="0" w:color="auto"/>
                                                                                                                                                                                                                                                                                                                                                                                                                                                                                                                                                                                                                                                                                                                                                                                                                                                                                                                                                  </w:divBdr>
                                                                                                                                                                                                                                                                                                                                                                                                                                                                                                                                                                                                                                                                                                                                                                                                                                                                                                                                                  <w:divsChild>
                                                                                                                                                                                                                                                                                                                                                                                                                                                                                                                                                                                                                                                                                                                                                                                                                                                                                                                                                    <w:div w:id="1335298702">
                                                                                                                                                                                                                                                                                                                                                                                                                                                                                                                                                                                                                                                                                                                                                                                                                                                                                                                                                      <w:marLeft w:val="0"/>
                                                                                                                                                                                                                                                                                                                                                                                                                                                                                                                                                                                                                                                                                                                                                                                                                                                                                                                                                      <w:marRight w:val="0"/>
                                                                                                                                                                                                                                                                                                                                                                                                                                                                                                                                                                                                                                                                                                                                                                                                                                                                                                                                                      <w:marTop w:val="0"/>
                                                                                                                                                                                                                                                                                                                                                                                                                                                                                                                                                                                                                                                                                                                                                                                                                                                                                                                                                      <w:marBottom w:val="0"/>
                                                                                                                                                                                                                                                                                                                                                                                                                                                                                                                                                                                                                                                                                                                                                                                                                                                                                                                                                      <w:divBdr>
                                                                                                                                                                                                                                                                                                                                                                                                                                                                                                                                                                                                                                                                                                                                                                                                                                                                                                                                                        <w:top w:val="none" w:sz="0" w:space="0" w:color="auto"/>
                                                                                                                                                                                                                                                                                                                                                                                                                                                                                                                                                                                                                                                                                                                                                                                                                                                                                                                                                        <w:left w:val="none" w:sz="0" w:space="0" w:color="auto"/>
                                                                                                                                                                                                                                                                                                                                                                                                                                                                                                                                                                                                                                                                                                                                                                                                                                                                                                                                                        <w:bottom w:val="none" w:sz="0" w:space="0" w:color="auto"/>
                                                                                                                                                                                                                                                                                                                                                                                                                                                                                                                                                                                                                                                                                                                                                                                                                                                                                                                                                        <w:right w:val="none" w:sz="0" w:space="0" w:color="auto"/>
                                                                                                                                                                                                                                                                                                                                                                                                                                                                                                                                                                                                                                                                                                                                                                                                                                                                                                                                                      </w:divBdr>
                                                                                                                                                                                                                                                                                                                                                                                                                                                                                                                                                                                                                                                                                                                                                                                                                                                                                                                                                      <w:divsChild>
                                                                                                                                                                                                                                                                                                                                                                                                                                                                                                                                                                                                                                                                                                                                                                                                                                                                                                                                                        <w:div w:id="568881077">
                                                                                                                                                                                                                                                                                                                                                                                                                                                                                                                                                                                                                                                                                                                                                                                                                                                                                                                                                          <w:marLeft w:val="0"/>
                                                                                                                                                                                                                                                                                                                                                                                                                                                                                                                                                                                                                                                                                                                                                                                                                                                                                                                                                          <w:marRight w:val="0"/>
                                                                                                                                                                                                                                                                                                                                                                                                                                                                                                                                                                                                                                                                                                                                                                                                                                                                                                                                                          <w:marTop w:val="0"/>
                                                                                                                                                                                                                                                                                                                                                                                                                                                                                                                                                                                                                                                                                                                                                                                                                                                                                                                                                          <w:marBottom w:val="0"/>
                                                                                                                                                                                                                                                                                                                                                                                                                                                                                                                                                                                                                                                                                                                                                                                                                                                                                                                                                          <w:divBdr>
                                                                                                                                                                                                                                                                                                                                                                                                                                                                                                                                                                                                                                                                                                                                                                                                                                                                                                                                                            <w:top w:val="none" w:sz="0" w:space="0" w:color="auto"/>
                                                                                                                                                                                                                                                                                                                                                                                                                                                                                                                                                                                                                                                                                                                                                                                                                                                                                                                                                            <w:left w:val="none" w:sz="0" w:space="0" w:color="auto"/>
                                                                                                                                                                                                                                                                                                                                                                                                                                                                                                                                                                                                                                                                                                                                                                                                                                                                                                                                                            <w:bottom w:val="none" w:sz="0" w:space="0" w:color="auto"/>
                                                                                                                                                                                                                                                                                                                                                                                                                                                                                                                                                                                                                                                                                                                                                                                                                                                                                                                                                            <w:right w:val="none" w:sz="0" w:space="0" w:color="auto"/>
                                                                                                                                                                                                                                                                                                                                                                                                                                                                                                                                                                                                                                                                                                                                                                                                                                                                                                                                                          </w:divBdr>
                                                                                                                                                                                                                                                                                                                                                                                                                                                                                                                                                                                                                                                                                                                                                                                                                                                                                                                                                          <w:divsChild>
                                                                                                                                                                                                                                                                                                                                                                                                                                                                                                                                                                                                                                                                                                                                                                                                                                                                                                                                                            <w:div w:id="1627391187">
                                                                                                                                                                                                                                                                                                                                                                                                                                                                                                                                                                                                                                                                                                                                                                                                                                                                                                                                                              <w:marLeft w:val="0"/>
                                                                                                                                                                                                                                                                                                                                                                                                                                                                                                                                                                                                                                                                                                                                                                                                                                                                                                                                                              <w:marRight w:val="0"/>
                                                                                                                                                                                                                                                                                                                                                                                                                                                                                                                                                                                                                                                                                                                                                                                                                                                                                                                                                              <w:marTop w:val="0"/>
                                                                                                                                                                                                                                                                                                                                                                                                                                                                                                                                                                                                                                                                                                                                                                                                                                                                                                                                                              <w:marBottom w:val="0"/>
                                                                                                                                                                                                                                                                                                                                                                                                                                                                                                                                                                                                                                                                                                                                                                                                                                                                                                                                                              <w:divBdr>
                                                                                                                                                                                                                                                                                                                                                                                                                                                                                                                                                                                                                                                                                                                                                                                                                                                                                                                                                                <w:top w:val="none" w:sz="0" w:space="0" w:color="auto"/>
                                                                                                                                                                                                                                                                                                                                                                                                                                                                                                                                                                                                                                                                                                                                                                                                                                                                                                                                                                <w:left w:val="none" w:sz="0" w:space="0" w:color="auto"/>
                                                                                                                                                                                                                                                                                                                                                                                                                                                                                                                                                                                                                                                                                                                                                                                                                                                                                                                                                                <w:bottom w:val="none" w:sz="0" w:space="0" w:color="auto"/>
                                                                                                                                                                                                                                                                                                                                                                                                                                                                                                                                                                                                                                                                                                                                                                                                                                                                                                                                                                <w:right w:val="none" w:sz="0" w:space="0" w:color="auto"/>
                                                                                                                                                                                                                                                                                                                                                                                                                                                                                                                                                                                                                                                                                                                                                                                                                                                                                                                                                              </w:divBdr>
                                                                                                                                                                                                                                                                                                                                                                                                                                                                                                                                                                                                                                                                                                                                                                                                                                                                                                                                                              <w:divsChild>
                                                                                                                                                                                                                                                                                                                                                                                                                                                                                                                                                                                                                                                                                                                                                                                                                                                                                                                                                                <w:div w:id="693458554">
                                                                                                                                                                                                                                                                                                                                                                                                                                                                                                                                                                                                                                                                                                                                                                                                                                                                                                                                                                  <w:marLeft w:val="0"/>
                                                                                                                                                                                                                                                                                                                                                                                                                                                                                                                                                                                                                                                                                                                                                                                                                                                                                                                                                                  <w:marRight w:val="0"/>
                                                                                                                                                                                                                                                                                                                                                                                                                                                                                                                                                                                                                                                                                                                                                                                                                                                                                                                                                                  <w:marTop w:val="0"/>
                                                                                                                                                                                                                                                                                                                                                                                                                                                                                                                                                                                                                                                                                                                                                                                                                                                                                                                                                                  <w:marBottom w:val="0"/>
                                                                                                                                                                                                                                                                                                                                                                                                                                                                                                                                                                                                                                                                                                                                                                                                                                                                                                                                                                  <w:divBdr>
                                                                                                                                                                                                                                                                                                                                                                                                                                                                                                                                                                                                                                                                                                                                                                                                                                                                                                                                                                    <w:top w:val="none" w:sz="0" w:space="0" w:color="auto"/>
                                                                                                                                                                                                                                                                                                                                                                                                                                                                                                                                                                                                                                                                                                                                                                                                                                                                                                                                                                    <w:left w:val="none" w:sz="0" w:space="0" w:color="auto"/>
                                                                                                                                                                                                                                                                                                                                                                                                                                                                                                                                                                                                                                                                                                                                                                                                                                                                                                                                                                    <w:bottom w:val="none" w:sz="0" w:space="0" w:color="auto"/>
                                                                                                                                                                                                                                                                                                                                                                                                                                                                                                                                                                                                                                                                                                                                                                                                                                                                                                                                                                    <w:right w:val="none" w:sz="0" w:space="0" w:color="auto"/>
                                                                                                                                                                                                                                                                                                                                                                                                                                                                                                                                                                                                                                                                                                                                                                                                                                                                                                                                                                  </w:divBdr>
                                                                                                                                                                                                                                                                                                                                                                                                                                                                                                                                                                                                                                                                                                                                                                                                                                                                                                                                                                  <w:divsChild>
                                                                                                                                                                                                                                                                                                                                                                                                                                                                                                                                                                                                                                                                                                                                                                                                                                                                                                                                                                    <w:div w:id="673145036">
                                                                                                                                                                                                                                                                                                                                                                                                                                                                                                                                                                                                                                                                                                                                                                                                                                                                                                                                                                      <w:marLeft w:val="0"/>
                                                                                                                                                                                                                                                                                                                                                                                                                                                                                                                                                                                                                                                                                                                                                                                                                                                                                                                                                                      <w:marRight w:val="0"/>
                                                                                                                                                                                                                                                                                                                                                                                                                                                                                                                                                                                                                                                                                                                                                                                                                                                                                                                                                                      <w:marTop w:val="0"/>
                                                                                                                                                                                                                                                                                                                                                                                                                                                                                                                                                                                                                                                                                                                                                                                                                                                                                                                                                                      <w:marBottom w:val="0"/>
                                                                                                                                                                                                                                                                                                                                                                                                                                                                                                                                                                                                                                                                                                                                                                                                                                                                                                                                                                      <w:divBdr>
                                                                                                                                                                                                                                                                                                                                                                                                                                                                                                                                                                                                                                                                                                                                                                                                                                                                                                                                                                        <w:top w:val="none" w:sz="0" w:space="0" w:color="auto"/>
                                                                                                                                                                                                                                                                                                                                                                                                                                                                                                                                                                                                                                                                                                                                                                                                                                                                                                                                                                        <w:left w:val="none" w:sz="0" w:space="0" w:color="auto"/>
                                                                                                                                                                                                                                                                                                                                                                                                                                                                                                                                                                                                                                                                                                                                                                                                                                                                                                                                                                        <w:bottom w:val="none" w:sz="0" w:space="0" w:color="auto"/>
                                                                                                                                                                                                                                                                                                                                                                                                                                                                                                                                                                                                                                                                                                                                                                                                                                                                                                                                                                        <w:right w:val="none" w:sz="0" w:space="0" w:color="auto"/>
                                                                                                                                                                                                                                                                                                                                                                                                                                                                                                                                                                                                                                                                                                                                                                                                                                                                                                                                                                      </w:divBdr>
                                                                                                                                                                                                                                                                                                                                                                                                                                                                                                                                                                                                                                                                                                                                                                                                                                                                                                                                                                      <w:divsChild>
                                                                                                                                                                                                                                                                                                                                                                                                                                                                                                                                                                                                                                                                                                                                                                                                                                                                                                                                                                        <w:div w:id="5640994">
                                                                                                                                                                                                                                                                                                                                                                                                                                                                                                                                                                                                                                                                                                                                                                                                                                                                                                                                                                          <w:marLeft w:val="0"/>
                                                                                                                                                                                                                                                                                                                                                                                                                                                                                                                                                                                                                                                                                                                                                                                                                                                                                                                                                                          <w:marRight w:val="0"/>
                                                                                                                                                                                                                                                                                                                                                                                                                                                                                                                                                                                                                                                                                                                                                                                                                                                                                                                                                                          <w:marTop w:val="0"/>
                                                                                                                                                                                                                                                                                                                                                                                                                                                                                                                                                                                                                                                                                                                                                                                                                                                                                                                                                                          <w:marBottom w:val="0"/>
                                                                                                                                                                                                                                                                                                                                                                                                                                                                                                                                                                                                                                                                                                                                                                                                                                                                                                                                                                          <w:divBdr>
                                                                                                                                                                                                                                                                                                                                                                                                                                                                                                                                                                                                                                                                                                                                                                                                                                                                                                                                                                            <w:top w:val="none" w:sz="0" w:space="0" w:color="auto"/>
                                                                                                                                                                                                                                                                                                                                                                                                                                                                                                                                                                                                                                                                                                                                                                                                                                                                                                                                                                            <w:left w:val="none" w:sz="0" w:space="0" w:color="auto"/>
                                                                                                                                                                                                                                                                                                                                                                                                                                                                                                                                                                                                                                                                                                                                                                                                                                                                                                                                                                            <w:bottom w:val="none" w:sz="0" w:space="0" w:color="auto"/>
                                                                                                                                                                                                                                                                                                                                                                                                                                                                                                                                                                                                                                                                                                                                                                                                                                                                                                                                                                            <w:right w:val="none" w:sz="0" w:space="0" w:color="auto"/>
                                                                                                                                                                                                                                                                                                                                                                                                                                                                                                                                                                                                                                                                                                                                                                                                                                                                                                                                                                          </w:divBdr>
                                                                                                                                                                                                                                                                                                                                                                                                                                                                                                                                                                                                                                                                                                                                                                                                                                                                                                                                                                          <w:divsChild>
                                                                                                                                                                                                                                                                                                                                                                                                                                                                                                                                                                                                                                                                                                                                                                                                                                                                                                                                                                            <w:div w:id="1992102608">
                                                                                                                                                                                                                                                                                                                                                                                                                                                                                                                                                                                                                                                                                                                                                                                                                                                                                                                                                                              <w:marLeft w:val="0"/>
                                                                                                                                                                                                                                                                                                                                                                                                                                                                                                                                                                                                                                                                                                                                                                                                                                                                                                                                                                              <w:marRight w:val="0"/>
                                                                                                                                                                                                                                                                                                                                                                                                                                                                                                                                                                                                                                                                                                                                                                                                                                                                                                                                                                              <w:marTop w:val="0"/>
                                                                                                                                                                                                                                                                                                                                                                                                                                                                                                                                                                                                                                                                                                                                                                                                                                                                                                                                                                              <w:marBottom w:val="0"/>
                                                                                                                                                                                                                                                                                                                                                                                                                                                                                                                                                                                                                                                                                                                                                                                                                                                                                                                                                                              <w:divBdr>
                                                                                                                                                                                                                                                                                                                                                                                                                                                                                                                                                                                                                                                                                                                                                                                                                                                                                                                                                                                <w:top w:val="none" w:sz="0" w:space="0" w:color="auto"/>
                                                                                                                                                                                                                                                                                                                                                                                                                                                                                                                                                                                                                                                                                                                                                                                                                                                                                                                                                                                <w:left w:val="none" w:sz="0" w:space="0" w:color="auto"/>
                                                                                                                                                                                                                                                                                                                                                                                                                                                                                                                                                                                                                                                                                                                                                                                                                                                                                                                                                                                <w:bottom w:val="none" w:sz="0" w:space="0" w:color="auto"/>
                                                                                                                                                                                                                                                                                                                                                                                                                                                                                                                                                                                                                                                                                                                                                                                                                                                                                                                                                                                <w:right w:val="none" w:sz="0" w:space="0" w:color="auto"/>
                                                                                                                                                                                                                                                                                                                                                                                                                                                                                                                                                                                                                                                                                                                                                                                                                                                                                                                                                                              </w:divBdr>
                                                                                                                                                                                                                                                                                                                                                                                                                                                                                                                                                                                                                                                                                                                                                                                                                                                                                                                                                                              <w:divsChild>
                                                                                                                                                                                                                                                                                                                                                                                                                                                                                                                                                                                                                                                                                                                                                                                                                                                                                                                                                                                <w:div w:id="1580141762">
                                                                                                                                                                                                                                                                                                                                                                                                                                                                                                                                                                                                                                                                                                                                                                                                                                                                                                                                                                                  <w:marLeft w:val="0"/>
                                                                                                                                                                                                                                                                                                                                                                                                                                                                                                                                                                                                                                                                                                                                                                                                                                                                                                                                                                                  <w:marRight w:val="0"/>
                                                                                                                                                                                                                                                                                                                                                                                                                                                                                                                                                                                                                                                                                                                                                                                                                                                                                                                                                                                  <w:marTop w:val="0"/>
                                                                                                                                                                                                                                                                                                                                                                                                                                                                                                                                                                                                                                                                                                                                                                                                                                                                                                                                                                                  <w:marBottom w:val="0"/>
                                                                                                                                                                                                                                                                                                                                                                                                                                                                                                                                                                                                                                                                                                                                                                                                                                                                                                                                                                                  <w:divBdr>
                                                                                                                                                                                                                                                                                                                                                                                                                                                                                                                                                                                                                                                                                                                                                                                                                                                                                                                                                                                    <w:top w:val="none" w:sz="0" w:space="0" w:color="auto"/>
                                                                                                                                                                                                                                                                                                                                                                                                                                                                                                                                                                                                                                                                                                                                                                                                                                                                                                                                                                                    <w:left w:val="none" w:sz="0" w:space="0" w:color="auto"/>
                                                                                                                                                                                                                                                                                                                                                                                                                                                                                                                                                                                                                                                                                                                                                                                                                                                                                                                                                                                    <w:bottom w:val="none" w:sz="0" w:space="0" w:color="auto"/>
                                                                                                                                                                                                                                                                                                                                                                                                                                                                                                                                                                                                                                                                                                                                                                                                                                                                                                                                                                                    <w:right w:val="none" w:sz="0" w:space="0" w:color="auto"/>
                                                                                                                                                                                                                                                                                                                                                                                                                                                                                                                                                                                                                                                                                                                                                                                                                                                                                                                                                                                  </w:divBdr>
                                                                                                                                                                                                                                                                                                                                                                                                                                                                                                                                                                                                                                                                                                                                                                                                                                                                                                                                                                                  <w:divsChild>
                                                                                                                                                                                                                                                                                                                                                                                                                                                                                                                                                                                                                                                                                                                                                                                                                                                                                                                                                                                    <w:div w:id="1536114442">
                                                                                                                                                                                                                                                                                                                                                                                                                                                                                                                                                                                                                                                                                                                                                                                                                                                                                                                                                                                      <w:marLeft w:val="0"/>
                                                                                                                                                                                                                                                                                                                                                                                                                                                                                                                                                                                                                                                                                                                                                                                                                                                                                                                                                                                      <w:marRight w:val="0"/>
                                                                                                                                                                                                                                                                                                                                                                                                                                                                                                                                                                                                                                                                                                                                                                                                                                                                                                                                                                                      <w:marTop w:val="0"/>
                                                                                                                                                                                                                                                                                                                                                                                                                                                                                                                                                                                                                                                                                                                                                                                                                                                                                                                                                                                      <w:marBottom w:val="0"/>
                                                                                                                                                                                                                                                                                                                                                                                                                                                                                                                                                                                                                                                                                                                                                                                                                                                                                                                                                                                      <w:divBdr>
                                                                                                                                                                                                                                                                                                                                                                                                                                                                                                                                                                                                                                                                                                                                                                                                                                                                                                                                                                                        <w:top w:val="none" w:sz="0" w:space="0" w:color="auto"/>
                                                                                                                                                                                                                                                                                                                                                                                                                                                                                                                                                                                                                                                                                                                                                                                                                                                                                                                                                                                        <w:left w:val="none" w:sz="0" w:space="0" w:color="auto"/>
                                                                                                                                                                                                                                                                                                                                                                                                                                                                                                                                                                                                                                                                                                                                                                                                                                                                                                                                                                                        <w:bottom w:val="none" w:sz="0" w:space="0" w:color="auto"/>
                                                                                                                                                                                                                                                                                                                                                                                                                                                                                                                                                                                                                                                                                                                                                                                                                                                                                                                                                                                        <w:right w:val="none" w:sz="0" w:space="0" w:color="auto"/>
                                                                                                                                                                                                                                                                                                                                                                                                                                                                                                                                                                                                                                                                                                                                                                                                                                                                                                                                                                                      </w:divBdr>
                                                                                                                                                                                                                                                                                                                                                                                                                                                                                                                                                                                                                                                                                                                                                                                                                                                                                                                                                                                      <w:divsChild>
                                                                                                                                                                                                                                                                                                                                                                                                                                                                                                                                                                                                                                                                                                                                                                                                                                                                                                                                                                                        <w:div w:id="821893479">
                                                                                                                                                                                                                                                                                                                                                                                                                                                                                                                                                                                                                                                                                                                                                                                                                                                                                                                                                                                          <w:marLeft w:val="0"/>
                                                                                                                                                                                                                                                                                                                                                                                                                                                                                                                                                                                                                                                                                                                                                                                                                                                                                                                                                                                          <w:marRight w:val="0"/>
                                                                                                                                                                                                                                                                                                                                                                                                                                                                                                                                                                                                                                                                                                                                                                                                                                                                                                                                                                                          <w:marTop w:val="0"/>
                                                                                                                                                                                                                                                                                                                                                                                                                                                                                                                                                                                                                                                                                                                                                                                                                                                                                                                                                                                          <w:marBottom w:val="0"/>
                                                                                                                                                                                                                                                                                                                                                                                                                                                                                                                                                                                                                                                                                                                                                                                                                                                                                                                                                                                          <w:divBdr>
                                                                                                                                                                                                                                                                                                                                                                                                                                                                                                                                                                                                                                                                                                                                                                                                                                                                                                                                                                                            <w:top w:val="none" w:sz="0" w:space="0" w:color="auto"/>
                                                                                                                                                                                                                                                                                                                                                                                                                                                                                                                                                                                                                                                                                                                                                                                                                                                                                                                                                                                            <w:left w:val="none" w:sz="0" w:space="0" w:color="auto"/>
                                                                                                                                                                                                                                                                                                                                                                                                                                                                                                                                                                                                                                                                                                                                                                                                                                                                                                                                                                                            <w:bottom w:val="none" w:sz="0" w:space="0" w:color="auto"/>
                                                                                                                                                                                                                                                                                                                                                                                                                                                                                                                                                                                                                                                                                                                                                                                                                                                                                                                                                                                            <w:right w:val="none" w:sz="0" w:space="0" w:color="auto"/>
                                                                                                                                                                                                                                                                                                                                                                                                                                                                                                                                                                                                                                                                                                                                                                                                                                                                                                                                                                                          </w:divBdr>
                                                                                                                                                                                                                                                                                                                                                                                                                                                                                                                                                                                                                                                                                                                                                                                                                                                                                                                                                                                          <w:divsChild>
                                                                                                                                                                                                                                                                                                                                                                                                                                                                                                                                                                                                                                                                                                                                                                                                                                                                                                                                                                                            <w:div w:id="1800762574">
                                                                                                                                                                                                                                                                                                                                                                                                                                                                                                                                                                                                                                                                                                                                                                                                                                                                                                                                                                                              <w:marLeft w:val="0"/>
                                                                                                                                                                                                                                                                                                                                                                                                                                                                                                                                                                                                                                                                                                                                                                                                                                                                                                                                                                                              <w:marRight w:val="0"/>
                                                                                                                                                                                                                                                                                                                                                                                                                                                                                                                                                                                                                                                                                                                                                                                                                                                                                                                                                                                              <w:marTop w:val="0"/>
                                                                                                                                                                                                                                                                                                                                                                                                                                                                                                                                                                                                                                                                                                                                                                                                                                                                                                                                                                                              <w:marBottom w:val="0"/>
                                                                                                                                                                                                                                                                                                                                                                                                                                                                                                                                                                                                                                                                                                                                                                                                                                                                                                                                                                                              <w:divBdr>
                                                                                                                                                                                                                                                                                                                                                                                                                                                                                                                                                                                                                                                                                                                                                                                                                                                                                                                                                                                                <w:top w:val="none" w:sz="0" w:space="0" w:color="auto"/>
                                                                                                                                                                                                                                                                                                                                                                                                                                                                                                                                                                                                                                                                                                                                                                                                                                                                                                                                                                                                <w:left w:val="none" w:sz="0" w:space="0" w:color="auto"/>
                                                                                                                                                                                                                                                                                                                                                                                                                                                                                                                                                                                                                                                                                                                                                                                                                                                                                                                                                                                                <w:bottom w:val="none" w:sz="0" w:space="0" w:color="auto"/>
                                                                                                                                                                                                                                                                                                                                                                                                                                                                                                                                                                                                                                                                                                                                                                                                                                                                                                                                                                                                <w:right w:val="none" w:sz="0" w:space="0" w:color="auto"/>
                                                                                                                                                                                                                                                                                                                                                                                                                                                                                                                                                                                                                                                                                                                                                                                                                                                                                                                                                                                              </w:divBdr>
                                                                                                                                                                                                                                                                                                                                                                                                                                                                                                                                                                                                                                                                                                                                                                                                                                                                                                                                                                                              <w:divsChild>
                                                                                                                                                                                                                                                                                                                                                                                                                                                                                                                                                                                                                                                                                                                                                                                                                                                                                                                                                                                                <w:div w:id="1501694400">
                                                                                                                                                                                                                                                                                                                                                                                                                                                                                                                                                                                                                                                                                                                                                                                                                                                                                                                                                                                                  <w:marLeft w:val="0"/>
                                                                                                                                                                                                                                                                                                                                                                                                                                                                                                                                                                                                                                                                                                                                                                                                                                                                                                                                                                                                  <w:marRight w:val="0"/>
                                                                                                                                                                                                                                                                                                                                                                                                                                                                                                                                                                                                                                                                                                                                                                                                                                                                                                                                                                                                  <w:marTop w:val="0"/>
                                                                                                                                                                                                                                                                                                                                                                                                                                                                                                                                                                                                                                                                                                                                                                                                                                                                                                                                                                                                  <w:marBottom w:val="0"/>
                                                                                                                                                                                                                                                                                                                                                                                                                                                                                                                                                                                                                                                                                                                                                                                                                                                                                                                                                                                                  <w:divBdr>
                                                                                                                                                                                                                                                                                                                                                                                                                                                                                                                                                                                                                                                                                                                                                                                                                                                                                                                                                                                                    <w:top w:val="none" w:sz="0" w:space="0" w:color="auto"/>
                                                                                                                                                                                                                                                                                                                                                                                                                                                                                                                                                                                                                                                                                                                                                                                                                                                                                                                                                                                                    <w:left w:val="none" w:sz="0" w:space="0" w:color="auto"/>
                                                                                                                                                                                                                                                                                                                                                                                                                                                                                                                                                                                                                                                                                                                                                                                                                                                                                                                                                                                                    <w:bottom w:val="none" w:sz="0" w:space="0" w:color="auto"/>
                                                                                                                                                                                                                                                                                                                                                                                                                                                                                                                                                                                                                                                                                                                                                                                                                                                                                                                                                                                                    <w:right w:val="none" w:sz="0" w:space="0" w:color="auto"/>
                                                                                                                                                                                                                                                                                                                                                                                                                                                                                                                                                                                                                                                                                                                                                                                                                                                                                                                                                                                                  </w:divBdr>
                                                                                                                                                                                                                                                                                                                                                                                                                                                                                                                                                                                                                                                                                                                                                                                                                                                                                                                                                                                                  <w:divsChild>
                                                                                                                                                                                                                                                                                                                                                                                                                                                                                                                                                                                                                                                                                                                                                                                                                                                                                                                                                                                                    <w:div w:id="294798979">
                                                                                                                                                                                                                                                                                                                                                                                                                                                                                                                                                                                                                                                                                                                                                                                                                                                                                                                                                                                                      <w:marLeft w:val="0"/>
                                                                                                                                                                                                                                                                                                                                                                                                                                                                                                                                                                                                                                                                                                                                                                                                                                                                                                                                                                                                      <w:marRight w:val="0"/>
                                                                                                                                                                                                                                                                                                                                                                                                                                                                                                                                                                                                                                                                                                                                                                                                                                                                                                                                                                                                      <w:marTop w:val="0"/>
                                                                                                                                                                                                                                                                                                                                                                                                                                                                                                                                                                                                                                                                                                                                                                                                                                                                                                                                                                                                      <w:marBottom w:val="0"/>
                                                                                                                                                                                                                                                                                                                                                                                                                                                                                                                                                                                                                                                                                                                                                                                                                                                                                                                                                                                                      <w:divBdr>
                                                                                                                                                                                                                                                                                                                                                                                                                                                                                                                                                                                                                                                                                                                                                                                                                                                                                                                                                                                                        <w:top w:val="none" w:sz="0" w:space="0" w:color="auto"/>
                                                                                                                                                                                                                                                                                                                                                                                                                                                                                                                                                                                                                                                                                                                                                                                                                                                                                                                                                                                                        <w:left w:val="none" w:sz="0" w:space="0" w:color="auto"/>
                                                                                                                                                                                                                                                                                                                                                                                                                                                                                                                                                                                                                                                                                                                                                                                                                                                                                                                                                                                                        <w:bottom w:val="none" w:sz="0" w:space="0" w:color="auto"/>
                                                                                                                                                                                                                                                                                                                                                                                                                                                                                                                                                                                                                                                                                                                                                                                                                                                                                                                                                                                                        <w:right w:val="none" w:sz="0" w:space="0" w:color="auto"/>
                                                                                                                                                                                                                                                                                                                                                                                                                                                                                                                                                                                                                                                                                                                                                                                                                                                                                                                                                                                                      </w:divBdr>
                                                                                                                                                                                                                                                                                                                                                                                                                                                                                                                                                                                                                                                                                                                                                                                                                                                                                                                                                                                                      <w:divsChild>
                                                                                                                                                                                                                                                                                                                                                                                                                                                                                                                                                                                                                                                                                                                                                                                                                                                                                                                                                                                                        <w:div w:id="1300763149">
                                                                                                                                                                                                                                                                                                                                                                                                                                                                                                                                                                                                                                                                                                                                                                                                                                                                                                                                                                                                          <w:marLeft w:val="0"/>
                                                                                                                                                                                                                                                                                                                                                                                                                                                                                                                                                                                                                                                                                                                                                                                                                                                                                                                                                                                                          <w:marRight w:val="0"/>
                                                                                                                                                                                                                                                                                                                                                                                                                                                                                                                                                                                                                                                                                                                                                                                                                                                                                                                                                                                                          <w:marTop w:val="0"/>
                                                                                                                                                                                                                                                                                                                                                                                                                                                                                                                                                                                                                                                                                                                                                                                                                                                                                                                                                                                                          <w:marBottom w:val="0"/>
                                                                                                                                                                                                                                                                                                                                                                                                                                                                                                                                                                                                                                                                                                                                                                                                                                                                                                                                                                                                          <w:divBdr>
                                                                                                                                                                                                                                                                                                                                                                                                                                                                                                                                                                                                                                                                                                                                                                                                                                                                                                                                                                                                            <w:top w:val="none" w:sz="0" w:space="0" w:color="auto"/>
                                                                                                                                                                                                                                                                                                                                                                                                                                                                                                                                                                                                                                                                                                                                                                                                                                                                                                                                                                                                            <w:left w:val="none" w:sz="0" w:space="0" w:color="auto"/>
                                                                                                                                                                                                                                                                                                                                                                                                                                                                                                                                                                                                                                                                                                                                                                                                                                                                                                                                                                                                            <w:bottom w:val="none" w:sz="0" w:space="0" w:color="auto"/>
                                                                                                                                                                                                                                                                                                                                                                                                                                                                                                                                                                                                                                                                                                                                                                                                                                                                                                                                                                                                            <w:right w:val="none" w:sz="0" w:space="0" w:color="auto"/>
                                                                                                                                                                                                                                                                                                                                                                                                                                                                                                                                                                                                                                                                                                                                                                                                                                                                                                                                                                                                          </w:divBdr>
                                                                                                                                                                                                                                                                                                                                                                                                                                                                                                                                                                                                                                                                                                                                                                                                                                                                                                                                                                                                          <w:divsChild>
                                                                                                                                                                                                                                                                                                                                                                                                                                                                                                                                                                                                                                                                                                                                                                                                                                                                                                                                                                                                            <w:div w:id="553856336">
                                                                                                                                                                                                                                                                                                                                                                                                                                                                                                                                                                                                                                                                                                                                                                                                                                                                                                                                                                                                              <w:marLeft w:val="0"/>
                                                                                                                                                                                                                                                                                                                                                                                                                                                                                                                                                                                                                                                                                                                                                                                                                                                                                                                                                                                                              <w:marRight w:val="0"/>
                                                                                                                                                                                                                                                                                                                                                                                                                                                                                                                                                                                                                                                                                                                                                                                                                                                                                                                                                                                                              <w:marTop w:val="0"/>
                                                                                                                                                                                                                                                                                                                                                                                                                                                                                                                                                                                                                                                                                                                                                                                                                                                                                                                                                                                                              <w:marBottom w:val="0"/>
                                                                                                                                                                                                                                                                                                                                                                                                                                                                                                                                                                                                                                                                                                                                                                                                                                                                                                                                                                                                              <w:divBdr>
                                                                                                                                                                                                                                                                                                                                                                                                                                                                                                                                                                                                                                                                                                                                                                                                                                                                                                                                                                                                                <w:top w:val="none" w:sz="0" w:space="0" w:color="auto"/>
                                                                                                                                                                                                                                                                                                                                                                                                                                                                                                                                                                                                                                                                                                                                                                                                                                                                                                                                                                                                                <w:left w:val="none" w:sz="0" w:space="0" w:color="auto"/>
                                                                                                                                                                                                                                                                                                                                                                                                                                                                                                                                                                                                                                                                                                                                                                                                                                                                                                                                                                                                                <w:bottom w:val="none" w:sz="0" w:space="0" w:color="auto"/>
                                                                                                                                                                                                                                                                                                                                                                                                                                                                                                                                                                                                                                                                                                                                                                                                                                                                                                                                                                                                                <w:right w:val="none" w:sz="0" w:space="0" w:color="auto"/>
                                                                                                                                                                                                                                                                                                                                                                                                                                                                                                                                                                                                                                                                                                                                                                                                                                                                                                                                                                                                              </w:divBdr>
                                                                                                                                                                                                                                                                                                                                                                                                                                                                                                                                                                                                                                                                                                                                                                                                                                                                                                                                                                                                              <w:divsChild>
                                                                                                                                                                                                                                                                                                                                                                                                                                                                                                                                                                                                                                                                                                                                                                                                                                                                                                                                                                                                                <w:div w:id="139617455">
                                                                                                                                                                                                                                                                                                                                                                                                                                                                                                                                                                                                                                                                                                                                                                                                                                                                                                                                                                                                                  <w:marLeft w:val="0"/>
                                                                                                                                                                                                                                                                                                                                                                                                                                                                                                                                                                                                                                                                                                                                                                                                                                                                                                                                                                                                                  <w:marRight w:val="0"/>
                                                                                                                                                                                                                                                                                                                                                                                                                                                                                                                                                                                                                                                                                                                                                                                                                                                                                                                                                                                                                  <w:marTop w:val="0"/>
                                                                                                                                                                                                                                                                                                                                                                                                                                                                                                                                                                                                                                                                                                                                                                                                                                                                                                                                                                                                                  <w:marBottom w:val="0"/>
                                                                                                                                                                                                                                                                                                                                                                                                                                                                                                                                                                                                                                                                                                                                                                                                                                                                                                                                                                                                                  <w:divBdr>
                                                                                                                                                                                                                                                                                                                                                                                                                                                                                                                                                                                                                                                                                                                                                                                                                                                                                                                                                                                                                    <w:top w:val="none" w:sz="0" w:space="0" w:color="auto"/>
                                                                                                                                                                                                                                                                                                                                                                                                                                                                                                                                                                                                                                                                                                                                                                                                                                                                                                                                                                                                                    <w:left w:val="none" w:sz="0" w:space="0" w:color="auto"/>
                                                                                                                                                                                                                                                                                                                                                                                                                                                                                                                                                                                                                                                                                                                                                                                                                                                                                                                                                                                                                    <w:bottom w:val="none" w:sz="0" w:space="0" w:color="auto"/>
                                                                                                                                                                                                                                                                                                                                                                                                                                                                                                                                                                                                                                                                                                                                                                                                                                                                                                                                                                                                                    <w:right w:val="none" w:sz="0" w:space="0" w:color="auto"/>
                                                                                                                                                                                                                                                                                                                                                                                                                                                                                                                                                                                                                                                                                                                                                                                                                                                                                                                                                                                                                  </w:divBdr>
                                                                                                                                                                                                                                                                                                                                                                                                                                                                                                                                                                                                                                                                                                                                                                                                                                                                                                                                                                                                                  <w:divsChild>
                                                                                                                                                                                                                                                                                                                                                                                                                                                                                                                                                                                                                                                                                                                                                                                                                                                                                                                                                                                                                    <w:div w:id="563025274">
                                                                                                                                                                                                                                                                                                                                                                                                                                                                                                                                                                                                                                                                                                                                                                                                                                                                                                                                                                                                                      <w:marLeft w:val="0"/>
                                                                                                                                                                                                                                                                                                                                                                                                                                                                                                                                                                                                                                                                                                                                                                                                                                                                                                                                                                                                                      <w:marRight w:val="0"/>
                                                                                                                                                                                                                                                                                                                                                                                                                                                                                                                                                                                                                                                                                                                                                                                                                                                                                                                                                                                                                      <w:marTop w:val="0"/>
                                                                                                                                                                                                                                                                                                                                                                                                                                                                                                                                                                                                                                                                                                                                                                                                                                                                                                                                                                                                                      <w:marBottom w:val="0"/>
                                                                                                                                                                                                                                                                                                                                                                                                                                                                                                                                                                                                                                                                                                                                                                                                                                                                                                                                                                                                                      <w:divBdr>
                                                                                                                                                                                                                                                                                                                                                                                                                                                                                                                                                                                                                                                                                                                                                                                                                                                                                                                                                                                                                        <w:top w:val="none" w:sz="0" w:space="0" w:color="auto"/>
                                                                                                                                                                                                                                                                                                                                                                                                                                                                                                                                                                                                                                                                                                                                                                                                                                                                                                                                                                                                                        <w:left w:val="none" w:sz="0" w:space="0" w:color="auto"/>
                                                                                                                                                                                                                                                                                                                                                                                                                                                                                                                                                                                                                                                                                                                                                                                                                                                                                                                                                                                                                        <w:bottom w:val="none" w:sz="0" w:space="0" w:color="auto"/>
                                                                                                                                                                                                                                                                                                                                                                                                                                                                                                                                                                                                                                                                                                                                                                                                                                                                                                                                                                                                                        <w:right w:val="none" w:sz="0" w:space="0" w:color="auto"/>
                                                                                                                                                                                                                                                                                                                                                                                                                                                                                                                                                                                                                                                                                                                                                                                                                                                                                                                                                                                                                      </w:divBdr>
                                                                                                                                                                                                                                                                                                                                                                                                                                                                                                                                                                                                                                                                                                                                                                                                                                                                                                                                                                                                                      <w:divsChild>
                                                                                                                                                                                                                                                                                                                                                                                                                                                                                                                                                                                                                                                                                                                                                                                                                                                                                                                                                                                                                        <w:div w:id="1370254561">
                                                                                                                                                                                                                                                                                                                                                                                                                                                                                                                                                                                                                                                                                                                                                                                                                                                                                                                                                                                                                          <w:marLeft w:val="0"/>
                                                                                                                                                                                                                                                                                                                                                                                                                                                                                                                                                                                                                                                                                                                                                                                                                                                                                                                                                                                                                          <w:marRight w:val="0"/>
                                                                                                                                                                                                                                                                                                                                                                                                                                                                                                                                                                                                                                                                                                                                                                                                                                                                                                                                                                                                                          <w:marTop w:val="0"/>
                                                                                                                                                                                                                                                                                                                                                                                                                                                                                                                                                                                                                                                                                                                                                                                                                                                                                                                                                                                                                          <w:marBottom w:val="0"/>
                                                                                                                                                                                                                                                                                                                                                                                                                                                                                                                                                                                                                                                                                                                                                                                                                                                                                                                                                                                                                          <w:divBdr>
                                                                                                                                                                                                                                                                                                                                                                                                                                                                                                                                                                                                                                                                                                                                                                                                                                                                                                                                                                                                                            <w:top w:val="none" w:sz="0" w:space="0" w:color="auto"/>
                                                                                                                                                                                                                                                                                                                                                                                                                                                                                                                                                                                                                                                                                                                                                                                                                                                                                                                                                                                                                            <w:left w:val="none" w:sz="0" w:space="0" w:color="auto"/>
                                                                                                                                                                                                                                                                                                                                                                                                                                                                                                                                                                                                                                                                                                                                                                                                                                                                                                                                                                                                                            <w:bottom w:val="none" w:sz="0" w:space="0" w:color="auto"/>
                                                                                                                                                                                                                                                                                                                                                                                                                                                                                                                                                                                                                                                                                                                                                                                                                                                                                                                                                                                                                            <w:right w:val="none" w:sz="0" w:space="0" w:color="auto"/>
                                                                                                                                                                                                                                                                                                                                                                                                                                                                                                                                                                                                                                                                                                                                                                                                                                                                                                                                                                                                                          </w:divBdr>
                                                                                                                                                                                                                                                                                                                                                                                                                                                                                                                                                                                                                                                                                                                                                                                                                                                                                                                                                                                                                          <w:divsChild>
                                                                                                                                                                                                                                                                                                                                                                                                                                                                                                                                                                                                                                                                                                                                                                                                                                                                                                                                                                                                                            <w:div w:id="898177384">
                                                                                                                                                                                                                                                                                                                                                                                                                                                                                                                                                                                                                                                                                                                                                                                                                                                                                                                                                                                                                              <w:marLeft w:val="0"/>
                                                                                                                                                                                                                                                                                                                                                                                                                                                                                                                                                                                                                                                                                                                                                                                                                                                                                                                                                                                                                              <w:marRight w:val="0"/>
                                                                                                                                                                                                                                                                                                                                                                                                                                                                                                                                                                                                                                                                                                                                                                                                                                                                                                                                                                                                                              <w:marTop w:val="0"/>
                                                                                                                                                                                                                                                                                                                                                                                                                                                                                                                                                                                                                                                                                                                                                                                                                                                                                                                                                                                                                              <w:marBottom w:val="0"/>
                                                                                                                                                                                                                                                                                                                                                                                                                                                                                                                                                                                                                                                                                                                                                                                                                                                                                                                                                                                                                              <w:divBdr>
                                                                                                                                                                                                                                                                                                                                                                                                                                                                                                                                                                                                                                                                                                                                                                                                                                                                                                                                                                                                                                <w:top w:val="none" w:sz="0" w:space="0" w:color="auto"/>
                                                                                                                                                                                                                                                                                                                                                                                                                                                                                                                                                                                                                                                                                                                                                                                                                                                                                                                                                                                                                                <w:left w:val="none" w:sz="0" w:space="0" w:color="auto"/>
                                                                                                                                                                                                                                                                                                                                                                                                                                                                                                                                                                                                                                                                                                                                                                                                                                                                                                                                                                                                                                <w:bottom w:val="none" w:sz="0" w:space="0" w:color="auto"/>
                                                                                                                                                                                                                                                                                                                                                                                                                                                                                                                                                                                                                                                                                                                                                                                                                                                                                                                                                                                                                                <w:right w:val="none" w:sz="0" w:space="0" w:color="auto"/>
                                                                                                                                                                                                                                                                                                                                                                                                                                                                                                                                                                                                                                                                                                                                                                                                                                                                                                                                                                                                                              </w:divBdr>
                                                                                                                                                                                                                                                                                                                                                                                                                                                                                                                                                                                                                                                                                                                                                                                                                                                                                                                                                                                                                              <w:divsChild>
                                                                                                                                                                                                                                                                                                                                                                                                                                                                                                                                                                                                                                                                                                                                                                                                                                                                                                                                                                                                                                <w:div w:id="209541023">
                                                                                                                                                                                                                                                                                                                                                                                                                                                                                                                                                                                                                                                                                                                                                                                                                                                                                                                                                                                                                                  <w:marLeft w:val="0"/>
                                                                                                                                                                                                                                                                                                                                                                                                                                                                                                                                                                                                                                                                                                                                                                                                                                                                                                                                                                                                                                  <w:marRight w:val="0"/>
                                                                                                                                                                                                                                                                                                                                                                                                                                                                                                                                                                                                                                                                                                                                                                                                                                                                                                                                                                                                                                  <w:marTop w:val="0"/>
                                                                                                                                                                                                                                                                                                                                                                                                                                                                                                                                                                                                                                                                                                                                                                                                                                                                                                                                                                                                                                  <w:marBottom w:val="0"/>
                                                                                                                                                                                                                                                                                                                                                                                                                                                                                                                                                                                                                                                                                                                                                                                                                                                                                                                                                                                                                                  <w:divBdr>
                                                                                                                                                                                                                                                                                                                                                                                                                                                                                                                                                                                                                                                                                                                                                                                                                                                                                                                                                                                                                                    <w:top w:val="none" w:sz="0" w:space="0" w:color="auto"/>
                                                                                                                                                                                                                                                                                                                                                                                                                                                                                                                                                                                                                                                                                                                                                                                                                                                                                                                                                                                                                                    <w:left w:val="none" w:sz="0" w:space="0" w:color="auto"/>
                                                                                                                                                                                                                                                                                                                                                                                                                                                                                                                                                                                                                                                                                                                                                                                                                                                                                                                                                                                                                                    <w:bottom w:val="none" w:sz="0" w:space="0" w:color="auto"/>
                                                                                                                                                                                                                                                                                                                                                                                                                                                                                                                                                                                                                                                                                                                                                                                                                                                                                                                                                                                                                                    <w:right w:val="none" w:sz="0" w:space="0" w:color="auto"/>
                                                                                                                                                                                                                                                                                                                                                                                                                                                                                                                                                                                                                                                                                                                                                                                                                                                                                                                                                                                                                                  </w:divBdr>
                                                                                                                                                                                                                                                                                                                                                                                                                                                                                                                                                                                                                                                                                                                                                                                                                                                                                                                                                                                                                                  <w:divsChild>
                                                                                                                                                                                                                                                                                                                                                                                                                                                                                                                                                                                                                                                                                                                                                                                                                                                                                                                                                                                                                                    <w:div w:id="1612321533">
                                                                                                                                                                                                                                                                                                                                                                                                                                                                                                                                                                                                                                                                                                                                                                                                                                                                                                                                                                                                                                      <w:marLeft w:val="0"/>
                                                                                                                                                                                                                                                                                                                                                                                                                                                                                                                                                                                                                                                                                                                                                                                                                                                                                                                                                                                                                                      <w:marRight w:val="0"/>
                                                                                                                                                                                                                                                                                                                                                                                                                                                                                                                                                                                                                                                                                                                                                                                                                                                                                                                                                                                                                                      <w:marTop w:val="0"/>
                                                                                                                                                                                                                                                                                                                                                                                                                                                                                                                                                                                                                                                                                                                                                                                                                                                                                                                                                                                                                                      <w:marBottom w:val="0"/>
                                                                                                                                                                                                                                                                                                                                                                                                                                                                                                                                                                                                                                                                                                                                                                                                                                                                                                                                                                                                                                      <w:divBdr>
                                                                                                                                                                                                                                                                                                                                                                                                                                                                                                                                                                                                                                                                                                                                                                                                                                                                                                                                                                                                                                        <w:top w:val="none" w:sz="0" w:space="0" w:color="auto"/>
                                                                                                                                                                                                                                                                                                                                                                                                                                                                                                                                                                                                                                                                                                                                                                                                                                                                                                                                                                                                                                        <w:left w:val="none" w:sz="0" w:space="0" w:color="auto"/>
                                                                                                                                                                                                                                                                                                                                                                                                                                                                                                                                                                                                                                                                                                                                                                                                                                                                                                                                                                                                                                        <w:bottom w:val="none" w:sz="0" w:space="0" w:color="auto"/>
                                                                                                                                                                                                                                                                                                                                                                                                                                                                                                                                                                                                                                                                                                                                                                                                                                                                                                                                                                                                                                        <w:right w:val="none" w:sz="0" w:space="0" w:color="auto"/>
                                                                                                                                                                                                                                                                                                                                                                                                                                                                                                                                                                                                                                                                                                                                                                                                                                                                                                                                                                                                                                      </w:divBdr>
                                                                                                                                                                                                                                                                                                                                                                                                                                                                                                                                                                                                                                                                                                                                                                                                                                                                                                                                                                                                                                      <w:divsChild>
                                                                                                                                                                                                                                                                                                                                                                                                                                                                                                                                                                                                                                                                                                                                                                                                                                                                                                                                                                                                                                        <w:div w:id="551963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89876207">
                  <w:marLeft w:val="0"/>
                  <w:marRight w:val="0"/>
                  <w:marTop w:val="0"/>
                  <w:marBottom w:val="0"/>
                  <w:divBdr>
                    <w:top w:val="none" w:sz="0" w:space="0" w:color="auto"/>
                    <w:left w:val="none" w:sz="0" w:space="0" w:color="auto"/>
                    <w:bottom w:val="none" w:sz="0" w:space="0" w:color="auto"/>
                    <w:right w:val="none" w:sz="0" w:space="0" w:color="auto"/>
                  </w:divBdr>
                </w:div>
                <w:div w:id="2060786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5743514">
      <w:bodyDiv w:val="1"/>
      <w:marLeft w:val="0"/>
      <w:marRight w:val="0"/>
      <w:marTop w:val="0"/>
      <w:marBottom w:val="0"/>
      <w:divBdr>
        <w:top w:val="none" w:sz="0" w:space="0" w:color="auto"/>
        <w:left w:val="none" w:sz="0" w:space="0" w:color="auto"/>
        <w:bottom w:val="none" w:sz="0" w:space="0" w:color="auto"/>
        <w:right w:val="none" w:sz="0" w:space="0" w:color="auto"/>
      </w:divBdr>
      <w:divsChild>
        <w:div w:id="710149713">
          <w:marLeft w:val="0"/>
          <w:marRight w:val="0"/>
          <w:marTop w:val="0"/>
          <w:marBottom w:val="0"/>
          <w:divBdr>
            <w:top w:val="none" w:sz="0" w:space="0" w:color="auto"/>
            <w:left w:val="none" w:sz="0" w:space="0" w:color="auto"/>
            <w:bottom w:val="none" w:sz="0" w:space="0" w:color="auto"/>
            <w:right w:val="none" w:sz="0" w:space="0" w:color="auto"/>
          </w:divBdr>
          <w:divsChild>
            <w:div w:id="183910356">
              <w:marLeft w:val="0"/>
              <w:marRight w:val="0"/>
              <w:marTop w:val="0"/>
              <w:marBottom w:val="0"/>
              <w:divBdr>
                <w:top w:val="none" w:sz="0" w:space="0" w:color="auto"/>
                <w:left w:val="none" w:sz="0" w:space="0" w:color="auto"/>
                <w:bottom w:val="none" w:sz="0" w:space="0" w:color="auto"/>
                <w:right w:val="none" w:sz="0" w:space="0" w:color="auto"/>
              </w:divBdr>
              <w:divsChild>
                <w:div w:id="1753622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1727613">
      <w:bodyDiv w:val="1"/>
      <w:marLeft w:val="0"/>
      <w:marRight w:val="0"/>
      <w:marTop w:val="0"/>
      <w:marBottom w:val="0"/>
      <w:divBdr>
        <w:top w:val="none" w:sz="0" w:space="0" w:color="auto"/>
        <w:left w:val="none" w:sz="0" w:space="0" w:color="auto"/>
        <w:bottom w:val="none" w:sz="0" w:space="0" w:color="auto"/>
        <w:right w:val="none" w:sz="0" w:space="0" w:color="auto"/>
      </w:divBdr>
    </w:div>
    <w:div w:id="1302224922">
      <w:bodyDiv w:val="1"/>
      <w:marLeft w:val="0"/>
      <w:marRight w:val="0"/>
      <w:marTop w:val="0"/>
      <w:marBottom w:val="0"/>
      <w:divBdr>
        <w:top w:val="none" w:sz="0" w:space="0" w:color="auto"/>
        <w:left w:val="none" w:sz="0" w:space="0" w:color="auto"/>
        <w:bottom w:val="none" w:sz="0" w:space="0" w:color="auto"/>
        <w:right w:val="none" w:sz="0" w:space="0" w:color="auto"/>
      </w:divBdr>
      <w:divsChild>
        <w:div w:id="1586380461">
          <w:marLeft w:val="0"/>
          <w:marRight w:val="0"/>
          <w:marTop w:val="0"/>
          <w:marBottom w:val="0"/>
          <w:divBdr>
            <w:top w:val="none" w:sz="0" w:space="0" w:color="auto"/>
            <w:left w:val="none" w:sz="0" w:space="0" w:color="auto"/>
            <w:bottom w:val="none" w:sz="0" w:space="0" w:color="auto"/>
            <w:right w:val="none" w:sz="0" w:space="0" w:color="auto"/>
          </w:divBdr>
        </w:div>
        <w:div w:id="72968733">
          <w:marLeft w:val="0"/>
          <w:marRight w:val="0"/>
          <w:marTop w:val="0"/>
          <w:marBottom w:val="0"/>
          <w:divBdr>
            <w:top w:val="none" w:sz="0" w:space="0" w:color="auto"/>
            <w:left w:val="none" w:sz="0" w:space="0" w:color="auto"/>
            <w:bottom w:val="none" w:sz="0" w:space="0" w:color="auto"/>
            <w:right w:val="none" w:sz="0" w:space="0" w:color="auto"/>
          </w:divBdr>
        </w:div>
        <w:div w:id="200826382">
          <w:marLeft w:val="0"/>
          <w:marRight w:val="0"/>
          <w:marTop w:val="0"/>
          <w:marBottom w:val="0"/>
          <w:divBdr>
            <w:top w:val="none" w:sz="0" w:space="0" w:color="auto"/>
            <w:left w:val="none" w:sz="0" w:space="0" w:color="auto"/>
            <w:bottom w:val="none" w:sz="0" w:space="0" w:color="auto"/>
            <w:right w:val="none" w:sz="0" w:space="0" w:color="auto"/>
          </w:divBdr>
        </w:div>
        <w:div w:id="1749617451">
          <w:marLeft w:val="0"/>
          <w:marRight w:val="0"/>
          <w:marTop w:val="0"/>
          <w:marBottom w:val="0"/>
          <w:divBdr>
            <w:top w:val="none" w:sz="0" w:space="0" w:color="auto"/>
            <w:left w:val="none" w:sz="0" w:space="0" w:color="auto"/>
            <w:bottom w:val="none" w:sz="0" w:space="0" w:color="auto"/>
            <w:right w:val="none" w:sz="0" w:space="0" w:color="auto"/>
          </w:divBdr>
        </w:div>
        <w:div w:id="1816489657">
          <w:marLeft w:val="0"/>
          <w:marRight w:val="0"/>
          <w:marTop w:val="0"/>
          <w:marBottom w:val="0"/>
          <w:divBdr>
            <w:top w:val="none" w:sz="0" w:space="0" w:color="auto"/>
            <w:left w:val="none" w:sz="0" w:space="0" w:color="auto"/>
            <w:bottom w:val="none" w:sz="0" w:space="0" w:color="auto"/>
            <w:right w:val="none" w:sz="0" w:space="0" w:color="auto"/>
          </w:divBdr>
        </w:div>
        <w:div w:id="1475874936">
          <w:marLeft w:val="0"/>
          <w:marRight w:val="0"/>
          <w:marTop w:val="0"/>
          <w:marBottom w:val="0"/>
          <w:divBdr>
            <w:top w:val="none" w:sz="0" w:space="0" w:color="auto"/>
            <w:left w:val="none" w:sz="0" w:space="0" w:color="auto"/>
            <w:bottom w:val="none" w:sz="0" w:space="0" w:color="auto"/>
            <w:right w:val="none" w:sz="0" w:space="0" w:color="auto"/>
          </w:divBdr>
        </w:div>
        <w:div w:id="1204292928">
          <w:marLeft w:val="0"/>
          <w:marRight w:val="0"/>
          <w:marTop w:val="0"/>
          <w:marBottom w:val="0"/>
          <w:divBdr>
            <w:top w:val="none" w:sz="0" w:space="0" w:color="auto"/>
            <w:left w:val="none" w:sz="0" w:space="0" w:color="auto"/>
            <w:bottom w:val="none" w:sz="0" w:space="0" w:color="auto"/>
            <w:right w:val="none" w:sz="0" w:space="0" w:color="auto"/>
          </w:divBdr>
        </w:div>
        <w:div w:id="1628271763">
          <w:marLeft w:val="0"/>
          <w:marRight w:val="0"/>
          <w:marTop w:val="0"/>
          <w:marBottom w:val="0"/>
          <w:divBdr>
            <w:top w:val="none" w:sz="0" w:space="0" w:color="auto"/>
            <w:left w:val="none" w:sz="0" w:space="0" w:color="auto"/>
            <w:bottom w:val="none" w:sz="0" w:space="0" w:color="auto"/>
            <w:right w:val="none" w:sz="0" w:space="0" w:color="auto"/>
          </w:divBdr>
        </w:div>
        <w:div w:id="1580216963">
          <w:marLeft w:val="0"/>
          <w:marRight w:val="0"/>
          <w:marTop w:val="0"/>
          <w:marBottom w:val="0"/>
          <w:divBdr>
            <w:top w:val="none" w:sz="0" w:space="0" w:color="auto"/>
            <w:left w:val="none" w:sz="0" w:space="0" w:color="auto"/>
            <w:bottom w:val="none" w:sz="0" w:space="0" w:color="auto"/>
            <w:right w:val="none" w:sz="0" w:space="0" w:color="auto"/>
          </w:divBdr>
        </w:div>
        <w:div w:id="1857384832">
          <w:marLeft w:val="0"/>
          <w:marRight w:val="0"/>
          <w:marTop w:val="0"/>
          <w:marBottom w:val="0"/>
          <w:divBdr>
            <w:top w:val="none" w:sz="0" w:space="0" w:color="auto"/>
            <w:left w:val="none" w:sz="0" w:space="0" w:color="auto"/>
            <w:bottom w:val="none" w:sz="0" w:space="0" w:color="auto"/>
            <w:right w:val="none" w:sz="0" w:space="0" w:color="auto"/>
          </w:divBdr>
        </w:div>
        <w:div w:id="1868256932">
          <w:marLeft w:val="0"/>
          <w:marRight w:val="0"/>
          <w:marTop w:val="0"/>
          <w:marBottom w:val="0"/>
          <w:divBdr>
            <w:top w:val="none" w:sz="0" w:space="0" w:color="auto"/>
            <w:left w:val="none" w:sz="0" w:space="0" w:color="auto"/>
            <w:bottom w:val="none" w:sz="0" w:space="0" w:color="auto"/>
            <w:right w:val="none" w:sz="0" w:space="0" w:color="auto"/>
          </w:divBdr>
        </w:div>
        <w:div w:id="1928348592">
          <w:marLeft w:val="0"/>
          <w:marRight w:val="0"/>
          <w:marTop w:val="0"/>
          <w:marBottom w:val="0"/>
          <w:divBdr>
            <w:top w:val="none" w:sz="0" w:space="0" w:color="auto"/>
            <w:left w:val="none" w:sz="0" w:space="0" w:color="auto"/>
            <w:bottom w:val="none" w:sz="0" w:space="0" w:color="auto"/>
            <w:right w:val="none" w:sz="0" w:space="0" w:color="auto"/>
          </w:divBdr>
        </w:div>
        <w:div w:id="1160467141">
          <w:marLeft w:val="0"/>
          <w:marRight w:val="0"/>
          <w:marTop w:val="0"/>
          <w:marBottom w:val="0"/>
          <w:divBdr>
            <w:top w:val="none" w:sz="0" w:space="0" w:color="auto"/>
            <w:left w:val="none" w:sz="0" w:space="0" w:color="auto"/>
            <w:bottom w:val="none" w:sz="0" w:space="0" w:color="auto"/>
            <w:right w:val="none" w:sz="0" w:space="0" w:color="auto"/>
          </w:divBdr>
        </w:div>
        <w:div w:id="2072192532">
          <w:marLeft w:val="0"/>
          <w:marRight w:val="0"/>
          <w:marTop w:val="0"/>
          <w:marBottom w:val="0"/>
          <w:divBdr>
            <w:top w:val="none" w:sz="0" w:space="0" w:color="auto"/>
            <w:left w:val="none" w:sz="0" w:space="0" w:color="auto"/>
            <w:bottom w:val="none" w:sz="0" w:space="0" w:color="auto"/>
            <w:right w:val="none" w:sz="0" w:space="0" w:color="auto"/>
          </w:divBdr>
        </w:div>
      </w:divsChild>
    </w:div>
    <w:div w:id="16004067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header" Target="header7.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header" Target="header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header" Target="header4.xml"/><Relationship Id="rId23" Type="http://schemas.microsoft.com/office/2011/relationships/people" Target="people.xml"/><Relationship Id="rId10" Type="http://schemas.openxmlformats.org/officeDocument/2006/relationships/footer" Target="footer2.xml"/><Relationship Id="rId19" Type="http://schemas.openxmlformats.org/officeDocument/2006/relationships/header" Target="header8.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 Id="rId22" Type="http://schemas.openxmlformats.org/officeDocument/2006/relationships/theme" Target="theme/theme1.xml"/></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610E3AC-B428-4BF5-BC0B-49EF830A78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50</TotalTime>
  <Pages>107</Pages>
  <Words>95189</Words>
  <Characters>542581</Characters>
  <Application>Microsoft Office Word</Application>
  <DocSecurity>0</DocSecurity>
  <Lines>4521</Lines>
  <Paragraphs>1272</Paragraphs>
  <ScaleCrop>false</ScaleCrop>
  <HeadingPairs>
    <vt:vector size="2" baseType="variant">
      <vt:variant>
        <vt:lpstr>Název</vt:lpstr>
      </vt:variant>
      <vt:variant>
        <vt:i4>1</vt:i4>
      </vt:variant>
    </vt:vector>
  </HeadingPairs>
  <TitlesOfParts>
    <vt:vector size="1" baseType="lpstr">
      <vt:lpstr/>
    </vt:vector>
  </TitlesOfParts>
  <Company>HP</Company>
  <LinksUpToDate>false</LinksUpToDate>
  <CharactersWithSpaces>636498</CharactersWithSpaces>
  <SharedDoc>false</SharedDoc>
  <HLinks>
    <vt:vector size="162" baseType="variant">
      <vt:variant>
        <vt:i4>1114163</vt:i4>
      </vt:variant>
      <vt:variant>
        <vt:i4>158</vt:i4>
      </vt:variant>
      <vt:variant>
        <vt:i4>0</vt:i4>
      </vt:variant>
      <vt:variant>
        <vt:i4>5</vt:i4>
      </vt:variant>
      <vt:variant>
        <vt:lpwstr/>
      </vt:variant>
      <vt:variant>
        <vt:lpwstr>_Toc422335626</vt:lpwstr>
      </vt:variant>
      <vt:variant>
        <vt:i4>1114163</vt:i4>
      </vt:variant>
      <vt:variant>
        <vt:i4>152</vt:i4>
      </vt:variant>
      <vt:variant>
        <vt:i4>0</vt:i4>
      </vt:variant>
      <vt:variant>
        <vt:i4>5</vt:i4>
      </vt:variant>
      <vt:variant>
        <vt:lpwstr/>
      </vt:variant>
      <vt:variant>
        <vt:lpwstr>_Toc422335625</vt:lpwstr>
      </vt:variant>
      <vt:variant>
        <vt:i4>1114163</vt:i4>
      </vt:variant>
      <vt:variant>
        <vt:i4>146</vt:i4>
      </vt:variant>
      <vt:variant>
        <vt:i4>0</vt:i4>
      </vt:variant>
      <vt:variant>
        <vt:i4>5</vt:i4>
      </vt:variant>
      <vt:variant>
        <vt:lpwstr/>
      </vt:variant>
      <vt:variant>
        <vt:lpwstr>_Toc422335624</vt:lpwstr>
      </vt:variant>
      <vt:variant>
        <vt:i4>1114163</vt:i4>
      </vt:variant>
      <vt:variant>
        <vt:i4>140</vt:i4>
      </vt:variant>
      <vt:variant>
        <vt:i4>0</vt:i4>
      </vt:variant>
      <vt:variant>
        <vt:i4>5</vt:i4>
      </vt:variant>
      <vt:variant>
        <vt:lpwstr/>
      </vt:variant>
      <vt:variant>
        <vt:lpwstr>_Toc422335623</vt:lpwstr>
      </vt:variant>
      <vt:variant>
        <vt:i4>1114163</vt:i4>
      </vt:variant>
      <vt:variant>
        <vt:i4>134</vt:i4>
      </vt:variant>
      <vt:variant>
        <vt:i4>0</vt:i4>
      </vt:variant>
      <vt:variant>
        <vt:i4>5</vt:i4>
      </vt:variant>
      <vt:variant>
        <vt:lpwstr/>
      </vt:variant>
      <vt:variant>
        <vt:lpwstr>_Toc422335622</vt:lpwstr>
      </vt:variant>
      <vt:variant>
        <vt:i4>1114163</vt:i4>
      </vt:variant>
      <vt:variant>
        <vt:i4>128</vt:i4>
      </vt:variant>
      <vt:variant>
        <vt:i4>0</vt:i4>
      </vt:variant>
      <vt:variant>
        <vt:i4>5</vt:i4>
      </vt:variant>
      <vt:variant>
        <vt:lpwstr/>
      </vt:variant>
      <vt:variant>
        <vt:lpwstr>_Toc422335621</vt:lpwstr>
      </vt:variant>
      <vt:variant>
        <vt:i4>1114163</vt:i4>
      </vt:variant>
      <vt:variant>
        <vt:i4>122</vt:i4>
      </vt:variant>
      <vt:variant>
        <vt:i4>0</vt:i4>
      </vt:variant>
      <vt:variant>
        <vt:i4>5</vt:i4>
      </vt:variant>
      <vt:variant>
        <vt:lpwstr/>
      </vt:variant>
      <vt:variant>
        <vt:lpwstr>_Toc422335620</vt:lpwstr>
      </vt:variant>
      <vt:variant>
        <vt:i4>1179699</vt:i4>
      </vt:variant>
      <vt:variant>
        <vt:i4>116</vt:i4>
      </vt:variant>
      <vt:variant>
        <vt:i4>0</vt:i4>
      </vt:variant>
      <vt:variant>
        <vt:i4>5</vt:i4>
      </vt:variant>
      <vt:variant>
        <vt:lpwstr/>
      </vt:variant>
      <vt:variant>
        <vt:lpwstr>_Toc422335619</vt:lpwstr>
      </vt:variant>
      <vt:variant>
        <vt:i4>1179699</vt:i4>
      </vt:variant>
      <vt:variant>
        <vt:i4>110</vt:i4>
      </vt:variant>
      <vt:variant>
        <vt:i4>0</vt:i4>
      </vt:variant>
      <vt:variant>
        <vt:i4>5</vt:i4>
      </vt:variant>
      <vt:variant>
        <vt:lpwstr/>
      </vt:variant>
      <vt:variant>
        <vt:lpwstr>_Toc422335618</vt:lpwstr>
      </vt:variant>
      <vt:variant>
        <vt:i4>1179699</vt:i4>
      </vt:variant>
      <vt:variant>
        <vt:i4>104</vt:i4>
      </vt:variant>
      <vt:variant>
        <vt:i4>0</vt:i4>
      </vt:variant>
      <vt:variant>
        <vt:i4>5</vt:i4>
      </vt:variant>
      <vt:variant>
        <vt:lpwstr/>
      </vt:variant>
      <vt:variant>
        <vt:lpwstr>_Toc422335617</vt:lpwstr>
      </vt:variant>
      <vt:variant>
        <vt:i4>1179699</vt:i4>
      </vt:variant>
      <vt:variant>
        <vt:i4>98</vt:i4>
      </vt:variant>
      <vt:variant>
        <vt:i4>0</vt:i4>
      </vt:variant>
      <vt:variant>
        <vt:i4>5</vt:i4>
      </vt:variant>
      <vt:variant>
        <vt:lpwstr/>
      </vt:variant>
      <vt:variant>
        <vt:lpwstr>_Toc422335616</vt:lpwstr>
      </vt:variant>
      <vt:variant>
        <vt:i4>1179699</vt:i4>
      </vt:variant>
      <vt:variant>
        <vt:i4>92</vt:i4>
      </vt:variant>
      <vt:variant>
        <vt:i4>0</vt:i4>
      </vt:variant>
      <vt:variant>
        <vt:i4>5</vt:i4>
      </vt:variant>
      <vt:variant>
        <vt:lpwstr/>
      </vt:variant>
      <vt:variant>
        <vt:lpwstr>_Toc422335615</vt:lpwstr>
      </vt:variant>
      <vt:variant>
        <vt:i4>1179699</vt:i4>
      </vt:variant>
      <vt:variant>
        <vt:i4>86</vt:i4>
      </vt:variant>
      <vt:variant>
        <vt:i4>0</vt:i4>
      </vt:variant>
      <vt:variant>
        <vt:i4>5</vt:i4>
      </vt:variant>
      <vt:variant>
        <vt:lpwstr/>
      </vt:variant>
      <vt:variant>
        <vt:lpwstr>_Toc422335614</vt:lpwstr>
      </vt:variant>
      <vt:variant>
        <vt:i4>1179699</vt:i4>
      </vt:variant>
      <vt:variant>
        <vt:i4>80</vt:i4>
      </vt:variant>
      <vt:variant>
        <vt:i4>0</vt:i4>
      </vt:variant>
      <vt:variant>
        <vt:i4>5</vt:i4>
      </vt:variant>
      <vt:variant>
        <vt:lpwstr/>
      </vt:variant>
      <vt:variant>
        <vt:lpwstr>_Toc422335613</vt:lpwstr>
      </vt:variant>
      <vt:variant>
        <vt:i4>1179699</vt:i4>
      </vt:variant>
      <vt:variant>
        <vt:i4>74</vt:i4>
      </vt:variant>
      <vt:variant>
        <vt:i4>0</vt:i4>
      </vt:variant>
      <vt:variant>
        <vt:i4>5</vt:i4>
      </vt:variant>
      <vt:variant>
        <vt:lpwstr/>
      </vt:variant>
      <vt:variant>
        <vt:lpwstr>_Toc422335612</vt:lpwstr>
      </vt:variant>
      <vt:variant>
        <vt:i4>1179699</vt:i4>
      </vt:variant>
      <vt:variant>
        <vt:i4>68</vt:i4>
      </vt:variant>
      <vt:variant>
        <vt:i4>0</vt:i4>
      </vt:variant>
      <vt:variant>
        <vt:i4>5</vt:i4>
      </vt:variant>
      <vt:variant>
        <vt:lpwstr/>
      </vt:variant>
      <vt:variant>
        <vt:lpwstr>_Toc422335611</vt:lpwstr>
      </vt:variant>
      <vt:variant>
        <vt:i4>1179699</vt:i4>
      </vt:variant>
      <vt:variant>
        <vt:i4>62</vt:i4>
      </vt:variant>
      <vt:variant>
        <vt:i4>0</vt:i4>
      </vt:variant>
      <vt:variant>
        <vt:i4>5</vt:i4>
      </vt:variant>
      <vt:variant>
        <vt:lpwstr/>
      </vt:variant>
      <vt:variant>
        <vt:lpwstr>_Toc422335610</vt:lpwstr>
      </vt:variant>
      <vt:variant>
        <vt:i4>1245235</vt:i4>
      </vt:variant>
      <vt:variant>
        <vt:i4>56</vt:i4>
      </vt:variant>
      <vt:variant>
        <vt:i4>0</vt:i4>
      </vt:variant>
      <vt:variant>
        <vt:i4>5</vt:i4>
      </vt:variant>
      <vt:variant>
        <vt:lpwstr/>
      </vt:variant>
      <vt:variant>
        <vt:lpwstr>_Toc422335609</vt:lpwstr>
      </vt:variant>
      <vt:variant>
        <vt:i4>1245235</vt:i4>
      </vt:variant>
      <vt:variant>
        <vt:i4>50</vt:i4>
      </vt:variant>
      <vt:variant>
        <vt:i4>0</vt:i4>
      </vt:variant>
      <vt:variant>
        <vt:i4>5</vt:i4>
      </vt:variant>
      <vt:variant>
        <vt:lpwstr/>
      </vt:variant>
      <vt:variant>
        <vt:lpwstr>_Toc422335608</vt:lpwstr>
      </vt:variant>
      <vt:variant>
        <vt:i4>1245235</vt:i4>
      </vt:variant>
      <vt:variant>
        <vt:i4>44</vt:i4>
      </vt:variant>
      <vt:variant>
        <vt:i4>0</vt:i4>
      </vt:variant>
      <vt:variant>
        <vt:i4>5</vt:i4>
      </vt:variant>
      <vt:variant>
        <vt:lpwstr/>
      </vt:variant>
      <vt:variant>
        <vt:lpwstr>_Toc422335607</vt:lpwstr>
      </vt:variant>
      <vt:variant>
        <vt:i4>1245235</vt:i4>
      </vt:variant>
      <vt:variant>
        <vt:i4>38</vt:i4>
      </vt:variant>
      <vt:variant>
        <vt:i4>0</vt:i4>
      </vt:variant>
      <vt:variant>
        <vt:i4>5</vt:i4>
      </vt:variant>
      <vt:variant>
        <vt:lpwstr/>
      </vt:variant>
      <vt:variant>
        <vt:lpwstr>_Toc422335606</vt:lpwstr>
      </vt:variant>
      <vt:variant>
        <vt:i4>1245235</vt:i4>
      </vt:variant>
      <vt:variant>
        <vt:i4>32</vt:i4>
      </vt:variant>
      <vt:variant>
        <vt:i4>0</vt:i4>
      </vt:variant>
      <vt:variant>
        <vt:i4>5</vt:i4>
      </vt:variant>
      <vt:variant>
        <vt:lpwstr/>
      </vt:variant>
      <vt:variant>
        <vt:lpwstr>_Toc422335605</vt:lpwstr>
      </vt:variant>
      <vt:variant>
        <vt:i4>1245235</vt:i4>
      </vt:variant>
      <vt:variant>
        <vt:i4>26</vt:i4>
      </vt:variant>
      <vt:variant>
        <vt:i4>0</vt:i4>
      </vt:variant>
      <vt:variant>
        <vt:i4>5</vt:i4>
      </vt:variant>
      <vt:variant>
        <vt:lpwstr/>
      </vt:variant>
      <vt:variant>
        <vt:lpwstr>_Toc422335604</vt:lpwstr>
      </vt:variant>
      <vt:variant>
        <vt:i4>1245235</vt:i4>
      </vt:variant>
      <vt:variant>
        <vt:i4>20</vt:i4>
      </vt:variant>
      <vt:variant>
        <vt:i4>0</vt:i4>
      </vt:variant>
      <vt:variant>
        <vt:i4>5</vt:i4>
      </vt:variant>
      <vt:variant>
        <vt:lpwstr/>
      </vt:variant>
      <vt:variant>
        <vt:lpwstr>_Toc422335603</vt:lpwstr>
      </vt:variant>
      <vt:variant>
        <vt:i4>1245235</vt:i4>
      </vt:variant>
      <vt:variant>
        <vt:i4>14</vt:i4>
      </vt:variant>
      <vt:variant>
        <vt:i4>0</vt:i4>
      </vt:variant>
      <vt:variant>
        <vt:i4>5</vt:i4>
      </vt:variant>
      <vt:variant>
        <vt:lpwstr/>
      </vt:variant>
      <vt:variant>
        <vt:lpwstr>_Toc422335602</vt:lpwstr>
      </vt:variant>
      <vt:variant>
        <vt:i4>1245235</vt:i4>
      </vt:variant>
      <vt:variant>
        <vt:i4>8</vt:i4>
      </vt:variant>
      <vt:variant>
        <vt:i4>0</vt:i4>
      </vt:variant>
      <vt:variant>
        <vt:i4>5</vt:i4>
      </vt:variant>
      <vt:variant>
        <vt:lpwstr/>
      </vt:variant>
      <vt:variant>
        <vt:lpwstr>_Toc422335601</vt:lpwstr>
      </vt:variant>
      <vt:variant>
        <vt:i4>1245235</vt:i4>
      </vt:variant>
      <vt:variant>
        <vt:i4>2</vt:i4>
      </vt:variant>
      <vt:variant>
        <vt:i4>0</vt:i4>
      </vt:variant>
      <vt:variant>
        <vt:i4>5</vt:i4>
      </vt:variant>
      <vt:variant>
        <vt:lpwstr/>
      </vt:variant>
      <vt:variant>
        <vt:lpwstr>_Toc422335600</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vel</dc:creator>
  <cp:keywords/>
  <cp:lastModifiedBy>pavel</cp:lastModifiedBy>
  <cp:revision>394</cp:revision>
  <dcterms:created xsi:type="dcterms:W3CDTF">2015-08-06T07:09:00Z</dcterms:created>
  <dcterms:modified xsi:type="dcterms:W3CDTF">2015-08-28T2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headache@seznam.cz@www.mendeley.com</vt:lpwstr>
  </property>
  <property fmtid="{D5CDD505-2E9C-101B-9397-08002B2CF9AE}" pid="4" name="Mendeley Citation Style_1">
    <vt:lpwstr>http://csl.mendeley.com/styles/15583153/ecological-entomology-4</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ecological-entomology</vt:lpwstr>
  </property>
  <property fmtid="{D5CDD505-2E9C-101B-9397-08002B2CF9AE}" pid="8" name="Mendeley Recent Style Name 1_1">
    <vt:lpwstr>Ecological Entomology</vt:lpwstr>
  </property>
  <property fmtid="{D5CDD505-2E9C-101B-9397-08002B2CF9AE}" pid="9" name="Mendeley Recent Style Id 2_1">
    <vt:lpwstr>http://csl.mendeley.com/styles/15583153/ecological-entomology-4</vt:lpwstr>
  </property>
  <property fmtid="{D5CDD505-2E9C-101B-9397-08002B2CF9AE}" pid="10" name="Mendeley Recent Style Name 2_1">
    <vt:lpwstr>European Journal of Entomology - Pavel Jakubec</vt:lpwstr>
  </property>
  <property fmtid="{D5CDD505-2E9C-101B-9397-08002B2CF9AE}" pid="11" name="Mendeley Recent Style Id 3_1">
    <vt:lpwstr>http://csl.mendeley.com/styles/15583153/klapalekiana-3</vt:lpwstr>
  </property>
  <property fmtid="{D5CDD505-2E9C-101B-9397-08002B2CF9AE}" pid="12" name="Mendeley Recent Style Name 3_1">
    <vt:lpwstr>Klapalekiana - Pavel Jakubec</vt:lpwstr>
  </property>
  <property fmtid="{D5CDD505-2E9C-101B-9397-08002B2CF9AE}" pid="13" name="Mendeley Recent Style Id 4_1">
    <vt:lpwstr>http://csl.mendeley.com/styles/15583153/EJoE</vt:lpwstr>
  </property>
  <property fmtid="{D5CDD505-2E9C-101B-9397-08002B2CF9AE}" pid="14" name="Mendeley Recent Style Name 4_1">
    <vt:lpwstr>Klapalekiana - Pavel Jakubec</vt:lpwstr>
  </property>
  <property fmtid="{D5CDD505-2E9C-101B-9397-08002B2CF9AE}" pid="15" name="Mendeley Recent Style Id 5_1">
    <vt:lpwstr>http://csl.mendeley.com/styles/15583153/EJEpavel</vt:lpwstr>
  </property>
  <property fmtid="{D5CDD505-2E9C-101B-9397-08002B2CF9AE}" pid="16" name="Mendeley Recent Style Name 5_1">
    <vt:lpwstr>Klapalekiana - Pavel Jakubec</vt:lpwstr>
  </property>
  <property fmtid="{D5CDD505-2E9C-101B-9397-08002B2CF9AE}" pid="17" name="Mendeley Recent Style Id 6_1">
    <vt:lpwstr>http://csl.mendeley.com/styles/15583153/pokus-european</vt:lpwstr>
  </property>
  <property fmtid="{D5CDD505-2E9C-101B-9397-08002B2CF9AE}" pid="18" name="Mendeley Recent Style Name 6_1">
    <vt:lpwstr>Klapalekiana - Pavel Jakubec</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ature-neuroscience-brief-communications</vt:lpwstr>
  </property>
  <property fmtid="{D5CDD505-2E9C-101B-9397-08002B2CF9AE}" pid="22" name="Mendeley Recent Style Name 8_1">
    <vt:lpwstr>Nature Neuroscience (brief communications)</vt:lpwstr>
  </property>
  <property fmtid="{D5CDD505-2E9C-101B-9397-08002B2CF9AE}" pid="23" name="Mendeley Recent Style Id 9_1">
    <vt:lpwstr>http://csl.mendeley.com/styles/15583153/science</vt:lpwstr>
  </property>
  <property fmtid="{D5CDD505-2E9C-101B-9397-08002B2CF9AE}" pid="24" name="Mendeley Recent Style Name 9_1">
    <vt:lpwstr>Science - Pavel Jakubec</vt:lpwstr>
  </property>
</Properties>
</file>